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9B05E4" w14:textId="42A48B2C" w:rsidR="00792D5C" w:rsidRDefault="008B6F00">
      <w:pPr>
        <w:pStyle w:val="Textoindependiente"/>
        <w:rPr>
          <w:rFonts w:ascii="Times New Roman"/>
          <w:sz w:val="20"/>
        </w:rPr>
      </w:pPr>
      <w:r>
        <w:rPr>
          <w:noProof/>
        </w:rPr>
        <w:drawing>
          <wp:anchor distT="0" distB="0" distL="0" distR="0" simplePos="0" relativeHeight="15729664" behindDoc="0" locked="0" layoutInCell="1" allowOverlap="1" wp14:anchorId="1A4214FE" wp14:editId="742C08A5">
            <wp:simplePos x="0" y="0"/>
            <wp:positionH relativeFrom="page">
              <wp:posOffset>3607152</wp:posOffset>
            </wp:positionH>
            <wp:positionV relativeFrom="page">
              <wp:posOffset>2077775</wp:posOffset>
            </wp:positionV>
            <wp:extent cx="353198" cy="161925"/>
            <wp:effectExtent l="0" t="0" r="0" b="0"/>
            <wp:wrapNone/>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353198" cy="161925"/>
                    </a:xfrm>
                    <a:prstGeom prst="rect">
                      <a:avLst/>
                    </a:prstGeom>
                  </pic:spPr>
                </pic:pic>
              </a:graphicData>
            </a:graphic>
          </wp:anchor>
        </w:drawing>
      </w:r>
      <w:r>
        <w:rPr>
          <w:noProof/>
        </w:rPr>
        <w:drawing>
          <wp:anchor distT="0" distB="0" distL="0" distR="0" simplePos="0" relativeHeight="15730176" behindDoc="0" locked="0" layoutInCell="1" allowOverlap="1" wp14:anchorId="5854A0DE" wp14:editId="41AC5976">
            <wp:simplePos x="0" y="0"/>
            <wp:positionH relativeFrom="page">
              <wp:posOffset>4032787</wp:posOffset>
            </wp:positionH>
            <wp:positionV relativeFrom="page">
              <wp:posOffset>2075806</wp:posOffset>
            </wp:positionV>
            <wp:extent cx="977801" cy="166687"/>
            <wp:effectExtent l="0" t="0" r="0" b="0"/>
            <wp:wrapNone/>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9" cstate="print"/>
                    <a:stretch>
                      <a:fillRect/>
                    </a:stretch>
                  </pic:blipFill>
                  <pic:spPr>
                    <a:xfrm>
                      <a:off x="0" y="0"/>
                      <a:ext cx="977801" cy="166687"/>
                    </a:xfrm>
                    <a:prstGeom prst="rect">
                      <a:avLst/>
                    </a:prstGeom>
                  </pic:spPr>
                </pic:pic>
              </a:graphicData>
            </a:graphic>
          </wp:anchor>
        </w:drawing>
      </w:r>
      <w:r>
        <w:rPr>
          <w:noProof/>
        </w:rPr>
        <w:drawing>
          <wp:anchor distT="0" distB="0" distL="0" distR="0" simplePos="0" relativeHeight="486332928" behindDoc="1" locked="0" layoutInCell="1" allowOverlap="1" wp14:anchorId="0BF0E487" wp14:editId="337BCEA8">
            <wp:simplePos x="0" y="0"/>
            <wp:positionH relativeFrom="page">
              <wp:posOffset>1838742</wp:posOffset>
            </wp:positionH>
            <wp:positionV relativeFrom="page">
              <wp:posOffset>2396960</wp:posOffset>
            </wp:positionV>
            <wp:extent cx="860655" cy="158686"/>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stretch>
                      <a:fillRect/>
                    </a:stretch>
                  </pic:blipFill>
                  <pic:spPr>
                    <a:xfrm>
                      <a:off x="0" y="0"/>
                      <a:ext cx="860655" cy="158686"/>
                    </a:xfrm>
                    <a:prstGeom prst="rect">
                      <a:avLst/>
                    </a:prstGeom>
                  </pic:spPr>
                </pic:pic>
              </a:graphicData>
            </a:graphic>
          </wp:anchor>
        </w:drawing>
      </w:r>
      <w:r>
        <w:rPr>
          <w:noProof/>
        </w:rPr>
        <w:drawing>
          <wp:anchor distT="0" distB="0" distL="0" distR="0" simplePos="0" relativeHeight="486333440" behindDoc="1" locked="0" layoutInCell="1" allowOverlap="1" wp14:anchorId="2FB3E50A" wp14:editId="23667A97">
            <wp:simplePos x="0" y="0"/>
            <wp:positionH relativeFrom="page">
              <wp:posOffset>2770317</wp:posOffset>
            </wp:positionH>
            <wp:positionV relativeFrom="page">
              <wp:posOffset>2393385</wp:posOffset>
            </wp:positionV>
            <wp:extent cx="1290475" cy="165163"/>
            <wp:effectExtent l="0" t="0" r="0" b="0"/>
            <wp:wrapNone/>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stretch>
                      <a:fillRect/>
                    </a:stretch>
                  </pic:blipFill>
                  <pic:spPr>
                    <a:xfrm>
                      <a:off x="0" y="0"/>
                      <a:ext cx="1290475" cy="165163"/>
                    </a:xfrm>
                    <a:prstGeom prst="rect">
                      <a:avLst/>
                    </a:prstGeom>
                  </pic:spPr>
                </pic:pic>
              </a:graphicData>
            </a:graphic>
          </wp:anchor>
        </w:drawing>
      </w:r>
      <w:r>
        <w:rPr>
          <w:noProof/>
        </w:rPr>
        <w:drawing>
          <wp:anchor distT="0" distB="0" distL="0" distR="0" simplePos="0" relativeHeight="15731712" behindDoc="0" locked="0" layoutInCell="1" allowOverlap="1" wp14:anchorId="2D79B10C" wp14:editId="3089EA0F">
            <wp:simplePos x="0" y="0"/>
            <wp:positionH relativeFrom="page">
              <wp:posOffset>4123443</wp:posOffset>
            </wp:positionH>
            <wp:positionV relativeFrom="page">
              <wp:posOffset>2390802</wp:posOffset>
            </wp:positionV>
            <wp:extent cx="932724" cy="166687"/>
            <wp:effectExtent l="0" t="0" r="0" b="0"/>
            <wp:wrapNone/>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2" cstate="print"/>
                    <a:stretch>
                      <a:fillRect/>
                    </a:stretch>
                  </pic:blipFill>
                  <pic:spPr>
                    <a:xfrm>
                      <a:off x="0" y="0"/>
                      <a:ext cx="932724" cy="166687"/>
                    </a:xfrm>
                    <a:prstGeom prst="rect">
                      <a:avLst/>
                    </a:prstGeom>
                  </pic:spPr>
                </pic:pic>
              </a:graphicData>
            </a:graphic>
          </wp:anchor>
        </w:drawing>
      </w:r>
      <w:r>
        <w:rPr>
          <w:noProof/>
        </w:rPr>
        <mc:AlternateContent>
          <mc:Choice Requires="wpg">
            <w:drawing>
              <wp:anchor distT="0" distB="0" distL="0" distR="0" simplePos="0" relativeHeight="15732224" behindDoc="0" locked="0" layoutInCell="1" allowOverlap="1" wp14:anchorId="35E50CFA" wp14:editId="2F2FB042">
                <wp:simplePos x="0" y="0"/>
                <wp:positionH relativeFrom="page">
                  <wp:posOffset>5143314</wp:posOffset>
                </wp:positionH>
                <wp:positionV relativeFrom="page">
                  <wp:posOffset>1883820</wp:posOffset>
                </wp:positionV>
                <wp:extent cx="781685" cy="1032510"/>
                <wp:effectExtent l="0" t="0" r="0" b="0"/>
                <wp:wrapNone/>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1685" cy="1032510"/>
                          <a:chOff x="0" y="0"/>
                          <a:chExt cx="781685" cy="1032510"/>
                        </a:xfrm>
                      </wpg:grpSpPr>
                      <pic:pic xmlns:pic="http://schemas.openxmlformats.org/drawingml/2006/picture">
                        <pic:nvPicPr>
                          <pic:cNvPr id="7" name="Image 7"/>
                          <pic:cNvPicPr/>
                        </pic:nvPicPr>
                        <pic:blipFill>
                          <a:blip r:embed="rId13" cstate="print"/>
                          <a:stretch>
                            <a:fillRect/>
                          </a:stretch>
                        </pic:blipFill>
                        <pic:spPr>
                          <a:xfrm>
                            <a:off x="238171" y="935281"/>
                            <a:ext cx="297770" cy="97226"/>
                          </a:xfrm>
                          <a:prstGeom prst="rect">
                            <a:avLst/>
                          </a:prstGeom>
                        </pic:spPr>
                      </pic:pic>
                      <pic:pic xmlns:pic="http://schemas.openxmlformats.org/drawingml/2006/picture">
                        <pic:nvPicPr>
                          <pic:cNvPr id="8" name="Image 8"/>
                          <pic:cNvPicPr/>
                        </pic:nvPicPr>
                        <pic:blipFill>
                          <a:blip r:embed="rId14" cstate="print"/>
                          <a:stretch>
                            <a:fillRect/>
                          </a:stretch>
                        </pic:blipFill>
                        <pic:spPr>
                          <a:xfrm>
                            <a:off x="393671" y="248559"/>
                            <a:ext cx="17875" cy="49706"/>
                          </a:xfrm>
                          <a:prstGeom prst="rect">
                            <a:avLst/>
                          </a:prstGeom>
                        </pic:spPr>
                      </pic:pic>
                      <pic:pic xmlns:pic="http://schemas.openxmlformats.org/drawingml/2006/picture">
                        <pic:nvPicPr>
                          <pic:cNvPr id="9" name="Image 9"/>
                          <pic:cNvPicPr/>
                        </pic:nvPicPr>
                        <pic:blipFill>
                          <a:blip r:embed="rId15" cstate="print"/>
                          <a:stretch>
                            <a:fillRect/>
                          </a:stretch>
                        </pic:blipFill>
                        <pic:spPr>
                          <a:xfrm>
                            <a:off x="0" y="0"/>
                            <a:ext cx="781347" cy="1025857"/>
                          </a:xfrm>
                          <a:prstGeom prst="rect">
                            <a:avLst/>
                          </a:prstGeom>
                        </pic:spPr>
                      </pic:pic>
                      <pic:pic xmlns:pic="http://schemas.openxmlformats.org/drawingml/2006/picture">
                        <pic:nvPicPr>
                          <pic:cNvPr id="10" name="Image 10"/>
                          <pic:cNvPicPr/>
                        </pic:nvPicPr>
                        <pic:blipFill>
                          <a:blip r:embed="rId16" cstate="print"/>
                          <a:stretch>
                            <a:fillRect/>
                          </a:stretch>
                        </pic:blipFill>
                        <pic:spPr>
                          <a:xfrm>
                            <a:off x="159362" y="362746"/>
                            <a:ext cx="233789" cy="469784"/>
                          </a:xfrm>
                          <a:prstGeom prst="rect">
                            <a:avLst/>
                          </a:prstGeom>
                        </pic:spPr>
                      </pic:pic>
                      <wps:wsp>
                        <wps:cNvPr id="11" name="Graphic 11"/>
                        <wps:cNvSpPr/>
                        <wps:spPr>
                          <a:xfrm>
                            <a:off x="159362" y="362745"/>
                            <a:ext cx="234315" cy="469900"/>
                          </a:xfrm>
                          <a:custGeom>
                            <a:avLst/>
                            <a:gdLst/>
                            <a:ahLst/>
                            <a:cxnLst/>
                            <a:rect l="l" t="t" r="r" b="b"/>
                            <a:pathLst>
                              <a:path w="234315" h="469900">
                                <a:moveTo>
                                  <a:pt x="232923" y="0"/>
                                </a:moveTo>
                                <a:lnTo>
                                  <a:pt x="191241" y="3567"/>
                                </a:lnTo>
                                <a:lnTo>
                                  <a:pt x="189154" y="36878"/>
                                </a:lnTo>
                                <a:lnTo>
                                  <a:pt x="179478" y="39303"/>
                                </a:lnTo>
                                <a:lnTo>
                                  <a:pt x="169988" y="42185"/>
                                </a:lnTo>
                                <a:lnTo>
                                  <a:pt x="160706" y="45522"/>
                                </a:lnTo>
                                <a:lnTo>
                                  <a:pt x="151654" y="49312"/>
                                </a:lnTo>
                                <a:lnTo>
                                  <a:pt x="129754" y="23805"/>
                                </a:lnTo>
                                <a:lnTo>
                                  <a:pt x="121445" y="28088"/>
                                </a:lnTo>
                                <a:lnTo>
                                  <a:pt x="113327" y="32671"/>
                                </a:lnTo>
                                <a:lnTo>
                                  <a:pt x="105415" y="37560"/>
                                </a:lnTo>
                                <a:lnTo>
                                  <a:pt x="97727" y="42760"/>
                                </a:lnTo>
                                <a:lnTo>
                                  <a:pt x="112036" y="72716"/>
                                </a:lnTo>
                                <a:lnTo>
                                  <a:pt x="104400" y="78867"/>
                                </a:lnTo>
                                <a:lnTo>
                                  <a:pt x="97083" y="85397"/>
                                </a:lnTo>
                                <a:lnTo>
                                  <a:pt x="90082" y="92277"/>
                                </a:lnTo>
                                <a:lnTo>
                                  <a:pt x="83395" y="99483"/>
                                </a:lnTo>
                                <a:lnTo>
                                  <a:pt x="52879" y="84316"/>
                                </a:lnTo>
                                <a:lnTo>
                                  <a:pt x="46824" y="91857"/>
                                </a:lnTo>
                                <a:lnTo>
                                  <a:pt x="41078" y="99629"/>
                                </a:lnTo>
                                <a:lnTo>
                                  <a:pt x="35649" y="107642"/>
                                </a:lnTo>
                                <a:lnTo>
                                  <a:pt x="30546" y="115910"/>
                                </a:lnTo>
                                <a:lnTo>
                                  <a:pt x="55620" y="139535"/>
                                </a:lnTo>
                                <a:lnTo>
                                  <a:pt x="51692" y="147363"/>
                                </a:lnTo>
                                <a:lnTo>
                                  <a:pt x="48091" y="155389"/>
                                </a:lnTo>
                                <a:lnTo>
                                  <a:pt x="44834" y="163601"/>
                                </a:lnTo>
                                <a:lnTo>
                                  <a:pt x="41933" y="171987"/>
                                </a:lnTo>
                                <a:lnTo>
                                  <a:pt x="7166" y="170940"/>
                                </a:lnTo>
                                <a:lnTo>
                                  <a:pt x="4905" y="179543"/>
                                </a:lnTo>
                                <a:lnTo>
                                  <a:pt x="2939" y="188303"/>
                                </a:lnTo>
                                <a:lnTo>
                                  <a:pt x="1294" y="197180"/>
                                </a:lnTo>
                                <a:lnTo>
                                  <a:pt x="0" y="206133"/>
                                </a:lnTo>
                                <a:lnTo>
                                  <a:pt x="32641" y="218158"/>
                                </a:lnTo>
                                <a:lnTo>
                                  <a:pt x="32146" y="227667"/>
                                </a:lnTo>
                                <a:lnTo>
                                  <a:pt x="32071" y="237119"/>
                                </a:lnTo>
                                <a:lnTo>
                                  <a:pt x="32387" y="246411"/>
                                </a:lnTo>
                                <a:lnTo>
                                  <a:pt x="33066" y="255437"/>
                                </a:lnTo>
                                <a:lnTo>
                                  <a:pt x="433" y="266824"/>
                                </a:lnTo>
                                <a:lnTo>
                                  <a:pt x="1764" y="275472"/>
                                </a:lnTo>
                                <a:lnTo>
                                  <a:pt x="3404" y="284017"/>
                                </a:lnTo>
                                <a:lnTo>
                                  <a:pt x="5351" y="292448"/>
                                </a:lnTo>
                                <a:lnTo>
                                  <a:pt x="7599" y="300749"/>
                                </a:lnTo>
                                <a:lnTo>
                                  <a:pt x="42760" y="300135"/>
                                </a:lnTo>
                                <a:lnTo>
                                  <a:pt x="45657" y="308236"/>
                                </a:lnTo>
                                <a:lnTo>
                                  <a:pt x="48862" y="316186"/>
                                </a:lnTo>
                                <a:lnTo>
                                  <a:pt x="52385" y="323962"/>
                                </a:lnTo>
                                <a:lnTo>
                                  <a:pt x="56234" y="331540"/>
                                </a:lnTo>
                                <a:lnTo>
                                  <a:pt x="32027" y="356401"/>
                                </a:lnTo>
                                <a:lnTo>
                                  <a:pt x="37314" y="364721"/>
                                </a:lnTo>
                                <a:lnTo>
                                  <a:pt x="42960" y="372825"/>
                                </a:lnTo>
                                <a:lnTo>
                                  <a:pt x="48929" y="380677"/>
                                </a:lnTo>
                                <a:lnTo>
                                  <a:pt x="55187" y="388239"/>
                                </a:lnTo>
                                <a:lnTo>
                                  <a:pt x="84253" y="370946"/>
                                </a:lnTo>
                                <a:lnTo>
                                  <a:pt x="91125" y="378319"/>
                                </a:lnTo>
                                <a:lnTo>
                                  <a:pt x="98320" y="385391"/>
                                </a:lnTo>
                                <a:lnTo>
                                  <a:pt x="105851" y="392093"/>
                                </a:lnTo>
                                <a:lnTo>
                                  <a:pt x="113729" y="398359"/>
                                </a:lnTo>
                                <a:lnTo>
                                  <a:pt x="102373" y="430197"/>
                                </a:lnTo>
                                <a:lnTo>
                                  <a:pt x="109937" y="435052"/>
                                </a:lnTo>
                                <a:lnTo>
                                  <a:pt x="117683" y="439616"/>
                                </a:lnTo>
                                <a:lnTo>
                                  <a:pt x="125619" y="443892"/>
                                </a:lnTo>
                                <a:lnTo>
                                  <a:pt x="133754" y="447884"/>
                                </a:lnTo>
                                <a:lnTo>
                                  <a:pt x="155867" y="422164"/>
                                </a:lnTo>
                                <a:lnTo>
                                  <a:pt x="164644" y="425626"/>
                                </a:lnTo>
                                <a:lnTo>
                                  <a:pt x="173614" y="428700"/>
                                </a:lnTo>
                                <a:lnTo>
                                  <a:pt x="182763" y="431353"/>
                                </a:lnTo>
                                <a:lnTo>
                                  <a:pt x="192076" y="433552"/>
                                </a:lnTo>
                                <a:lnTo>
                                  <a:pt x="196722" y="467043"/>
                                </a:lnTo>
                                <a:lnTo>
                                  <a:pt x="205614" y="468257"/>
                                </a:lnTo>
                                <a:lnTo>
                                  <a:pt x="214639" y="469123"/>
                                </a:lnTo>
                                <a:lnTo>
                                  <a:pt x="223756" y="469642"/>
                                </a:lnTo>
                                <a:lnTo>
                                  <a:pt x="232923" y="469815"/>
                                </a:lnTo>
                                <a:lnTo>
                                  <a:pt x="233789" y="469815"/>
                                </a:lnTo>
                                <a:lnTo>
                                  <a:pt x="233789" y="271471"/>
                                </a:lnTo>
                                <a:lnTo>
                                  <a:pt x="232529" y="271471"/>
                                </a:lnTo>
                                <a:lnTo>
                                  <a:pt x="218258" y="268587"/>
                                </a:lnTo>
                                <a:lnTo>
                                  <a:pt x="206600" y="260726"/>
                                </a:lnTo>
                                <a:lnTo>
                                  <a:pt x="198739" y="249069"/>
                                </a:lnTo>
                                <a:lnTo>
                                  <a:pt x="195856" y="234797"/>
                                </a:lnTo>
                                <a:lnTo>
                                  <a:pt x="198739" y="220525"/>
                                </a:lnTo>
                                <a:lnTo>
                                  <a:pt x="206600" y="208859"/>
                                </a:lnTo>
                                <a:lnTo>
                                  <a:pt x="218258" y="200988"/>
                                </a:lnTo>
                                <a:lnTo>
                                  <a:pt x="232529" y="198100"/>
                                </a:lnTo>
                                <a:lnTo>
                                  <a:pt x="233789" y="198100"/>
                                </a:lnTo>
                                <a:lnTo>
                                  <a:pt x="233789" y="0"/>
                                </a:lnTo>
                                <a:lnTo>
                                  <a:pt x="232923" y="0"/>
                                </a:lnTo>
                                <a:close/>
                              </a:path>
                            </a:pathLst>
                          </a:custGeom>
                          <a:ln w="225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12" name="Image 12"/>
                          <pic:cNvPicPr/>
                        </pic:nvPicPr>
                        <pic:blipFill>
                          <a:blip r:embed="rId17" cstate="print"/>
                          <a:stretch>
                            <a:fillRect/>
                          </a:stretch>
                        </pic:blipFill>
                        <pic:spPr>
                          <a:xfrm>
                            <a:off x="275705" y="534946"/>
                            <a:ext cx="5845" cy="149441"/>
                          </a:xfrm>
                          <a:prstGeom prst="rect">
                            <a:avLst/>
                          </a:prstGeom>
                        </pic:spPr>
                      </pic:pic>
                      <wps:wsp>
                        <wps:cNvPr id="13" name="Graphic 13"/>
                        <wps:cNvSpPr/>
                        <wps:spPr>
                          <a:xfrm>
                            <a:off x="275705" y="534946"/>
                            <a:ext cx="6350" cy="149860"/>
                          </a:xfrm>
                          <a:custGeom>
                            <a:avLst/>
                            <a:gdLst/>
                            <a:ahLst/>
                            <a:cxnLst/>
                            <a:rect l="l" t="t" r="r" b="b"/>
                            <a:pathLst>
                              <a:path w="6350" h="149860">
                                <a:moveTo>
                                  <a:pt x="0" y="0"/>
                                </a:moveTo>
                                <a:lnTo>
                                  <a:pt x="5845" y="0"/>
                                </a:lnTo>
                                <a:lnTo>
                                  <a:pt x="5845" y="149441"/>
                                </a:lnTo>
                                <a:lnTo>
                                  <a:pt x="0" y="149441"/>
                                </a:lnTo>
                                <a:lnTo>
                                  <a:pt x="0" y="0"/>
                                </a:lnTo>
                                <a:close/>
                              </a:path>
                            </a:pathLst>
                          </a:custGeom>
                          <a:ln w="639">
                            <a:solidFill>
                              <a:srgbClr val="000000"/>
                            </a:solidFill>
                            <a:prstDash val="solid"/>
                          </a:ln>
                        </wps:spPr>
                        <wps:bodyPr wrap="square" lIns="0" tIns="0" rIns="0" bIns="0" rtlCol="0">
                          <a:prstTxWarp prst="textNoShape">
                            <a:avLst/>
                          </a:prstTxWarp>
                          <a:noAutofit/>
                        </wps:bodyPr>
                      </wps:wsp>
                      <wps:wsp>
                        <wps:cNvPr id="14" name="Graphic 14"/>
                        <wps:cNvSpPr/>
                        <wps:spPr>
                          <a:xfrm>
                            <a:off x="217162" y="630335"/>
                            <a:ext cx="127000" cy="1270"/>
                          </a:xfrm>
                          <a:custGeom>
                            <a:avLst/>
                            <a:gdLst/>
                            <a:ahLst/>
                            <a:cxnLst/>
                            <a:rect l="l" t="t" r="r" b="b"/>
                            <a:pathLst>
                              <a:path w="127000" h="635">
                                <a:moveTo>
                                  <a:pt x="0" y="0"/>
                                </a:moveTo>
                                <a:lnTo>
                                  <a:pt x="126709" y="307"/>
                                </a:lnTo>
                              </a:path>
                            </a:pathLst>
                          </a:custGeom>
                          <a:ln w="1429">
                            <a:solidFill>
                              <a:srgbClr val="000000"/>
                            </a:solidFill>
                            <a:prstDash val="solid"/>
                          </a:ln>
                        </wps:spPr>
                        <wps:bodyPr wrap="square" lIns="0" tIns="0" rIns="0" bIns="0" rtlCol="0">
                          <a:prstTxWarp prst="textNoShape">
                            <a:avLst/>
                          </a:prstTxWarp>
                          <a:noAutofit/>
                        </wps:bodyPr>
                      </wps:wsp>
                      <wps:wsp>
                        <wps:cNvPr id="15" name="Graphic 15"/>
                        <wps:cNvSpPr/>
                        <wps:spPr>
                          <a:xfrm>
                            <a:off x="209596" y="626672"/>
                            <a:ext cx="10160" cy="7620"/>
                          </a:xfrm>
                          <a:custGeom>
                            <a:avLst/>
                            <a:gdLst/>
                            <a:ahLst/>
                            <a:cxnLst/>
                            <a:rect l="l" t="t" r="r" b="b"/>
                            <a:pathLst>
                              <a:path w="10160" h="7620">
                                <a:moveTo>
                                  <a:pt x="9843" y="0"/>
                                </a:moveTo>
                                <a:lnTo>
                                  <a:pt x="0" y="3480"/>
                                </a:lnTo>
                                <a:lnTo>
                                  <a:pt x="9749" y="7174"/>
                                </a:lnTo>
                                <a:lnTo>
                                  <a:pt x="9843" y="0"/>
                                </a:lnTo>
                                <a:close/>
                              </a:path>
                            </a:pathLst>
                          </a:custGeom>
                          <a:solidFill>
                            <a:srgbClr val="000000"/>
                          </a:solidFill>
                        </wps:spPr>
                        <wps:bodyPr wrap="square" lIns="0" tIns="0" rIns="0" bIns="0" rtlCol="0">
                          <a:prstTxWarp prst="textNoShape">
                            <a:avLst/>
                          </a:prstTxWarp>
                          <a:noAutofit/>
                        </wps:bodyPr>
                      </wps:wsp>
                      <wps:wsp>
                        <wps:cNvPr id="16" name="Graphic 16"/>
                        <wps:cNvSpPr/>
                        <wps:spPr>
                          <a:xfrm>
                            <a:off x="339597" y="627689"/>
                            <a:ext cx="8255" cy="5715"/>
                          </a:xfrm>
                          <a:custGeom>
                            <a:avLst/>
                            <a:gdLst/>
                            <a:ahLst/>
                            <a:cxnLst/>
                            <a:rect l="l" t="t" r="r" b="b"/>
                            <a:pathLst>
                              <a:path w="8255" h="5715">
                                <a:moveTo>
                                  <a:pt x="7690" y="5504"/>
                                </a:moveTo>
                                <a:lnTo>
                                  <a:pt x="1671" y="5504"/>
                                </a:lnTo>
                                <a:lnTo>
                                  <a:pt x="0" y="2771"/>
                                </a:lnTo>
                                <a:lnTo>
                                  <a:pt x="1940" y="0"/>
                                </a:lnTo>
                                <a:lnTo>
                                  <a:pt x="7690" y="0"/>
                                </a:lnTo>
                                <a:lnTo>
                                  <a:pt x="5378" y="2464"/>
                                </a:lnTo>
                                <a:lnTo>
                                  <a:pt x="6675" y="3850"/>
                                </a:lnTo>
                                <a:lnTo>
                                  <a:pt x="7690" y="5504"/>
                                </a:lnTo>
                                <a:close/>
                              </a:path>
                            </a:pathLst>
                          </a:custGeom>
                          <a:solidFill>
                            <a:srgbClr val="000000"/>
                          </a:solidFill>
                        </wps:spPr>
                        <wps:bodyPr wrap="square" lIns="0" tIns="0" rIns="0" bIns="0" rtlCol="0">
                          <a:prstTxWarp prst="textNoShape">
                            <a:avLst/>
                          </a:prstTxWarp>
                          <a:noAutofit/>
                        </wps:bodyPr>
                      </wps:wsp>
                      <wps:wsp>
                        <wps:cNvPr id="17" name="Graphic 17"/>
                        <wps:cNvSpPr/>
                        <wps:spPr>
                          <a:xfrm>
                            <a:off x="339597" y="627689"/>
                            <a:ext cx="8255" cy="5715"/>
                          </a:xfrm>
                          <a:custGeom>
                            <a:avLst/>
                            <a:gdLst/>
                            <a:ahLst/>
                            <a:cxnLst/>
                            <a:rect l="l" t="t" r="r" b="b"/>
                            <a:pathLst>
                              <a:path w="8255" h="5715">
                                <a:moveTo>
                                  <a:pt x="0" y="2771"/>
                                </a:moveTo>
                                <a:lnTo>
                                  <a:pt x="1874" y="94"/>
                                </a:lnTo>
                                <a:lnTo>
                                  <a:pt x="7690" y="0"/>
                                </a:lnTo>
                                <a:lnTo>
                                  <a:pt x="6393" y="1385"/>
                                </a:lnTo>
                                <a:lnTo>
                                  <a:pt x="5378" y="2464"/>
                                </a:lnTo>
                                <a:lnTo>
                                  <a:pt x="6675" y="3850"/>
                                </a:lnTo>
                                <a:lnTo>
                                  <a:pt x="7690" y="5504"/>
                                </a:lnTo>
                                <a:lnTo>
                                  <a:pt x="1748" y="5630"/>
                                </a:lnTo>
                                <a:lnTo>
                                  <a:pt x="0" y="2771"/>
                                </a:lnTo>
                                <a:close/>
                              </a:path>
                            </a:pathLst>
                          </a:custGeom>
                          <a:ln w="699">
                            <a:solidFill>
                              <a:srgbClr val="000000"/>
                            </a:solidFill>
                            <a:prstDash val="solid"/>
                          </a:ln>
                        </wps:spPr>
                        <wps:bodyPr wrap="square" lIns="0" tIns="0" rIns="0" bIns="0" rtlCol="0">
                          <a:prstTxWarp prst="textNoShape">
                            <a:avLst/>
                          </a:prstTxWarp>
                          <a:noAutofit/>
                        </wps:bodyPr>
                      </wps:wsp>
                      <wps:wsp>
                        <wps:cNvPr id="18" name="Graphic 18"/>
                        <wps:cNvSpPr/>
                        <wps:spPr>
                          <a:xfrm>
                            <a:off x="217349" y="619754"/>
                            <a:ext cx="125730" cy="20955"/>
                          </a:xfrm>
                          <a:custGeom>
                            <a:avLst/>
                            <a:gdLst/>
                            <a:ahLst/>
                            <a:cxnLst/>
                            <a:rect l="l" t="t" r="r" b="b"/>
                            <a:pathLst>
                              <a:path w="125730" h="20955">
                                <a:moveTo>
                                  <a:pt x="0" y="0"/>
                                </a:moveTo>
                                <a:lnTo>
                                  <a:pt x="125231" y="20517"/>
                                </a:lnTo>
                              </a:path>
                            </a:pathLst>
                          </a:custGeom>
                          <a:ln w="1425">
                            <a:solidFill>
                              <a:srgbClr val="000000"/>
                            </a:solidFill>
                            <a:prstDash val="solid"/>
                          </a:ln>
                        </wps:spPr>
                        <wps:bodyPr wrap="square" lIns="0" tIns="0" rIns="0" bIns="0" rtlCol="0">
                          <a:prstTxWarp prst="textNoShape">
                            <a:avLst/>
                          </a:prstTxWarp>
                          <a:noAutofit/>
                        </wps:bodyPr>
                      </wps:wsp>
                      <wps:wsp>
                        <wps:cNvPr id="19" name="Graphic 19"/>
                        <wps:cNvSpPr/>
                        <wps:spPr>
                          <a:xfrm>
                            <a:off x="209871" y="616521"/>
                            <a:ext cx="10795" cy="7620"/>
                          </a:xfrm>
                          <a:custGeom>
                            <a:avLst/>
                            <a:gdLst/>
                            <a:ahLst/>
                            <a:cxnLst/>
                            <a:rect l="l" t="t" r="r" b="b"/>
                            <a:pathLst>
                              <a:path w="10795" h="7620">
                                <a:moveTo>
                                  <a:pt x="10213" y="0"/>
                                </a:moveTo>
                                <a:lnTo>
                                  <a:pt x="0" y="1882"/>
                                </a:lnTo>
                                <a:lnTo>
                                  <a:pt x="9142" y="7048"/>
                                </a:lnTo>
                                <a:lnTo>
                                  <a:pt x="10213" y="0"/>
                                </a:lnTo>
                                <a:close/>
                              </a:path>
                            </a:pathLst>
                          </a:custGeom>
                          <a:solidFill>
                            <a:srgbClr val="000000"/>
                          </a:solidFill>
                        </wps:spPr>
                        <wps:bodyPr wrap="square" lIns="0" tIns="0" rIns="0" bIns="0" rtlCol="0">
                          <a:prstTxWarp prst="textNoShape">
                            <a:avLst/>
                          </a:prstTxWarp>
                          <a:noAutofit/>
                        </wps:bodyPr>
                      </wps:wsp>
                      <wps:wsp>
                        <wps:cNvPr id="20" name="Graphic 20"/>
                        <wps:cNvSpPr/>
                        <wps:spPr>
                          <a:xfrm>
                            <a:off x="338395" y="636956"/>
                            <a:ext cx="8255" cy="6985"/>
                          </a:xfrm>
                          <a:custGeom>
                            <a:avLst/>
                            <a:gdLst/>
                            <a:ahLst/>
                            <a:cxnLst/>
                            <a:rect l="l" t="t" r="r" b="b"/>
                            <a:pathLst>
                              <a:path w="8255" h="6985">
                                <a:moveTo>
                                  <a:pt x="7194" y="6393"/>
                                </a:moveTo>
                                <a:lnTo>
                                  <a:pt x="1286" y="5441"/>
                                </a:lnTo>
                                <a:lnTo>
                                  <a:pt x="0" y="2423"/>
                                </a:lnTo>
                                <a:lnTo>
                                  <a:pt x="2261" y="0"/>
                                </a:lnTo>
                                <a:lnTo>
                                  <a:pt x="7967" y="919"/>
                                </a:lnTo>
                                <a:lnTo>
                                  <a:pt x="6490" y="2082"/>
                                </a:lnTo>
                                <a:lnTo>
                                  <a:pt x="5350" y="3010"/>
                                </a:lnTo>
                                <a:lnTo>
                                  <a:pt x="6430" y="4578"/>
                                </a:lnTo>
                                <a:lnTo>
                                  <a:pt x="7194" y="6393"/>
                                </a:lnTo>
                                <a:close/>
                              </a:path>
                            </a:pathLst>
                          </a:custGeom>
                          <a:solidFill>
                            <a:srgbClr val="000000"/>
                          </a:solidFill>
                        </wps:spPr>
                        <wps:bodyPr wrap="square" lIns="0" tIns="0" rIns="0" bIns="0" rtlCol="0">
                          <a:prstTxWarp prst="textNoShape">
                            <a:avLst/>
                          </a:prstTxWarp>
                          <a:noAutofit/>
                        </wps:bodyPr>
                      </wps:wsp>
                      <wps:wsp>
                        <wps:cNvPr id="21" name="Graphic 21"/>
                        <wps:cNvSpPr/>
                        <wps:spPr>
                          <a:xfrm>
                            <a:off x="338395" y="637040"/>
                            <a:ext cx="8255" cy="6350"/>
                          </a:xfrm>
                          <a:custGeom>
                            <a:avLst/>
                            <a:gdLst/>
                            <a:ahLst/>
                            <a:cxnLst/>
                            <a:rect l="l" t="t" r="r" b="b"/>
                            <a:pathLst>
                              <a:path w="8255" h="6350">
                                <a:moveTo>
                                  <a:pt x="0" y="2339"/>
                                </a:moveTo>
                                <a:lnTo>
                                  <a:pt x="2182" y="0"/>
                                </a:lnTo>
                                <a:lnTo>
                                  <a:pt x="7967" y="835"/>
                                </a:lnTo>
                                <a:lnTo>
                                  <a:pt x="6490" y="1998"/>
                                </a:lnTo>
                                <a:lnTo>
                                  <a:pt x="5350" y="2926"/>
                                </a:lnTo>
                                <a:lnTo>
                                  <a:pt x="6430" y="4494"/>
                                </a:lnTo>
                                <a:lnTo>
                                  <a:pt x="7194" y="6309"/>
                                </a:lnTo>
                                <a:lnTo>
                                  <a:pt x="1323" y="5444"/>
                                </a:lnTo>
                                <a:lnTo>
                                  <a:pt x="0" y="2339"/>
                                </a:lnTo>
                                <a:close/>
                              </a:path>
                            </a:pathLst>
                          </a:custGeom>
                          <a:ln w="698">
                            <a:solidFill>
                              <a:srgbClr val="000000"/>
                            </a:solidFill>
                            <a:prstDash val="solid"/>
                          </a:ln>
                        </wps:spPr>
                        <wps:bodyPr wrap="square" lIns="0" tIns="0" rIns="0" bIns="0" rtlCol="0">
                          <a:prstTxWarp prst="textNoShape">
                            <a:avLst/>
                          </a:prstTxWarp>
                          <a:noAutofit/>
                        </wps:bodyPr>
                      </wps:wsp>
                      <wps:wsp>
                        <wps:cNvPr id="22" name="Graphic 22"/>
                        <wps:cNvSpPr/>
                        <wps:spPr>
                          <a:xfrm>
                            <a:off x="219566" y="610584"/>
                            <a:ext cx="121285" cy="40640"/>
                          </a:xfrm>
                          <a:custGeom>
                            <a:avLst/>
                            <a:gdLst/>
                            <a:ahLst/>
                            <a:cxnLst/>
                            <a:rect l="l" t="t" r="r" b="b"/>
                            <a:pathLst>
                              <a:path w="121285" h="40640">
                                <a:moveTo>
                                  <a:pt x="0" y="0"/>
                                </a:moveTo>
                                <a:lnTo>
                                  <a:pt x="120890" y="40397"/>
                                </a:lnTo>
                              </a:path>
                            </a:pathLst>
                          </a:custGeom>
                          <a:ln w="1414">
                            <a:solidFill>
                              <a:srgbClr val="000000"/>
                            </a:solidFill>
                            <a:prstDash val="solid"/>
                          </a:ln>
                        </wps:spPr>
                        <wps:bodyPr wrap="square" lIns="0" tIns="0" rIns="0" bIns="0" rtlCol="0">
                          <a:prstTxWarp prst="textNoShape">
                            <a:avLst/>
                          </a:prstTxWarp>
                          <a:noAutofit/>
                        </wps:bodyPr>
                      </wps:wsp>
                      <wps:wsp>
                        <wps:cNvPr id="23" name="Graphic 23"/>
                        <wps:cNvSpPr/>
                        <wps:spPr>
                          <a:xfrm>
                            <a:off x="212368" y="607819"/>
                            <a:ext cx="10795" cy="6985"/>
                          </a:xfrm>
                          <a:custGeom>
                            <a:avLst/>
                            <a:gdLst/>
                            <a:ahLst/>
                            <a:cxnLst/>
                            <a:rect l="l" t="t" r="r" b="b"/>
                            <a:pathLst>
                              <a:path w="10795" h="6985">
                                <a:moveTo>
                                  <a:pt x="10363" y="0"/>
                                </a:moveTo>
                                <a:lnTo>
                                  <a:pt x="0" y="212"/>
                                </a:lnTo>
                                <a:lnTo>
                                  <a:pt x="8300" y="6796"/>
                                </a:lnTo>
                                <a:lnTo>
                                  <a:pt x="10298" y="212"/>
                                </a:lnTo>
                                <a:lnTo>
                                  <a:pt x="10363" y="0"/>
                                </a:lnTo>
                                <a:close/>
                              </a:path>
                            </a:pathLst>
                          </a:custGeom>
                          <a:solidFill>
                            <a:srgbClr val="000000"/>
                          </a:solidFill>
                        </wps:spPr>
                        <wps:bodyPr wrap="square" lIns="0" tIns="0" rIns="0" bIns="0" rtlCol="0">
                          <a:prstTxWarp prst="textNoShape">
                            <a:avLst/>
                          </a:prstTxWarp>
                          <a:noAutofit/>
                        </wps:bodyPr>
                      </wps:wsp>
                      <wps:wsp>
                        <wps:cNvPr id="24" name="Graphic 24"/>
                        <wps:cNvSpPr/>
                        <wps:spPr>
                          <a:xfrm>
                            <a:off x="336429" y="647394"/>
                            <a:ext cx="8255" cy="7620"/>
                          </a:xfrm>
                          <a:custGeom>
                            <a:avLst/>
                            <a:gdLst/>
                            <a:ahLst/>
                            <a:cxnLst/>
                            <a:rect l="l" t="t" r="r" b="b"/>
                            <a:pathLst>
                              <a:path w="8255" h="7620">
                                <a:moveTo>
                                  <a:pt x="6575" y="7092"/>
                                </a:moveTo>
                                <a:lnTo>
                                  <a:pt x="827" y="5188"/>
                                </a:lnTo>
                                <a:lnTo>
                                  <a:pt x="0" y="2045"/>
                                </a:lnTo>
                                <a:lnTo>
                                  <a:pt x="2586" y="0"/>
                                </a:lnTo>
                                <a:lnTo>
                                  <a:pt x="8117" y="1832"/>
                                </a:lnTo>
                                <a:lnTo>
                                  <a:pt x="6490" y="2753"/>
                                </a:lnTo>
                                <a:lnTo>
                                  <a:pt x="5195" y="3456"/>
                                </a:lnTo>
                                <a:lnTo>
                                  <a:pt x="6054" y="5183"/>
                                </a:lnTo>
                                <a:lnTo>
                                  <a:pt x="6575" y="7092"/>
                                </a:lnTo>
                                <a:close/>
                              </a:path>
                            </a:pathLst>
                          </a:custGeom>
                          <a:solidFill>
                            <a:srgbClr val="000000"/>
                          </a:solidFill>
                        </wps:spPr>
                        <wps:bodyPr wrap="square" lIns="0" tIns="0" rIns="0" bIns="0" rtlCol="0">
                          <a:prstTxWarp prst="textNoShape">
                            <a:avLst/>
                          </a:prstTxWarp>
                          <a:noAutofit/>
                        </wps:bodyPr>
                      </wps:wsp>
                      <wps:wsp>
                        <wps:cNvPr id="25" name="Graphic 25"/>
                        <wps:cNvSpPr/>
                        <wps:spPr>
                          <a:xfrm>
                            <a:off x="336429" y="647473"/>
                            <a:ext cx="8255" cy="7620"/>
                          </a:xfrm>
                          <a:custGeom>
                            <a:avLst/>
                            <a:gdLst/>
                            <a:ahLst/>
                            <a:cxnLst/>
                            <a:rect l="l" t="t" r="r" b="b"/>
                            <a:pathLst>
                              <a:path w="8255" h="7620">
                                <a:moveTo>
                                  <a:pt x="0" y="1966"/>
                                </a:moveTo>
                                <a:lnTo>
                                  <a:pt x="2486" y="0"/>
                                </a:lnTo>
                                <a:lnTo>
                                  <a:pt x="8117" y="1753"/>
                                </a:lnTo>
                                <a:lnTo>
                                  <a:pt x="6490" y="2674"/>
                                </a:lnTo>
                                <a:lnTo>
                                  <a:pt x="5195" y="3376"/>
                                </a:lnTo>
                                <a:lnTo>
                                  <a:pt x="6054" y="5104"/>
                                </a:lnTo>
                                <a:lnTo>
                                  <a:pt x="6575" y="7013"/>
                                </a:lnTo>
                                <a:lnTo>
                                  <a:pt x="857" y="5223"/>
                                </a:lnTo>
                                <a:lnTo>
                                  <a:pt x="0" y="1966"/>
                                </a:lnTo>
                                <a:close/>
                              </a:path>
                            </a:pathLst>
                          </a:custGeom>
                          <a:ln w="696">
                            <a:solidFill>
                              <a:srgbClr val="000000"/>
                            </a:solidFill>
                            <a:prstDash val="solid"/>
                          </a:ln>
                        </wps:spPr>
                        <wps:bodyPr wrap="square" lIns="0" tIns="0" rIns="0" bIns="0" rtlCol="0">
                          <a:prstTxWarp prst="textNoShape">
                            <a:avLst/>
                          </a:prstTxWarp>
                          <a:noAutofit/>
                        </wps:bodyPr>
                      </wps:wsp>
                      <wps:wsp>
                        <wps:cNvPr id="26" name="Graphic 26"/>
                        <wps:cNvSpPr/>
                        <wps:spPr>
                          <a:xfrm>
                            <a:off x="217191" y="621198"/>
                            <a:ext cx="125730" cy="20955"/>
                          </a:xfrm>
                          <a:custGeom>
                            <a:avLst/>
                            <a:gdLst/>
                            <a:ahLst/>
                            <a:cxnLst/>
                            <a:rect l="l" t="t" r="r" b="b"/>
                            <a:pathLst>
                              <a:path w="125730" h="20955">
                                <a:moveTo>
                                  <a:pt x="0" y="20517"/>
                                </a:moveTo>
                                <a:lnTo>
                                  <a:pt x="125231" y="0"/>
                                </a:lnTo>
                              </a:path>
                            </a:pathLst>
                          </a:custGeom>
                          <a:ln w="1425">
                            <a:solidFill>
                              <a:srgbClr val="000000"/>
                            </a:solidFill>
                            <a:prstDash val="solid"/>
                          </a:ln>
                        </wps:spPr>
                        <wps:bodyPr wrap="square" lIns="0" tIns="0" rIns="0" bIns="0" rtlCol="0">
                          <a:prstTxWarp prst="textNoShape">
                            <a:avLst/>
                          </a:prstTxWarp>
                          <a:noAutofit/>
                        </wps:bodyPr>
                      </wps:wsp>
                      <wps:wsp>
                        <wps:cNvPr id="27" name="Graphic 27"/>
                        <wps:cNvSpPr/>
                        <wps:spPr>
                          <a:xfrm>
                            <a:off x="209722" y="637902"/>
                            <a:ext cx="10795" cy="7620"/>
                          </a:xfrm>
                          <a:custGeom>
                            <a:avLst/>
                            <a:gdLst/>
                            <a:ahLst/>
                            <a:cxnLst/>
                            <a:rect l="l" t="t" r="r" b="b"/>
                            <a:pathLst>
                              <a:path w="10795" h="7620">
                                <a:moveTo>
                                  <a:pt x="9166" y="0"/>
                                </a:moveTo>
                                <a:lnTo>
                                  <a:pt x="0" y="5173"/>
                                </a:lnTo>
                                <a:lnTo>
                                  <a:pt x="10213" y="7048"/>
                                </a:lnTo>
                                <a:lnTo>
                                  <a:pt x="9166" y="0"/>
                                </a:lnTo>
                                <a:close/>
                              </a:path>
                            </a:pathLst>
                          </a:custGeom>
                          <a:solidFill>
                            <a:srgbClr val="000000"/>
                          </a:solidFill>
                        </wps:spPr>
                        <wps:bodyPr wrap="square" lIns="0" tIns="0" rIns="0" bIns="0" rtlCol="0">
                          <a:prstTxWarp prst="textNoShape">
                            <a:avLst/>
                          </a:prstTxWarp>
                          <a:noAutofit/>
                        </wps:bodyPr>
                      </wps:wsp>
                      <wps:wsp>
                        <wps:cNvPr id="28" name="Graphic 28"/>
                        <wps:cNvSpPr/>
                        <wps:spPr>
                          <a:xfrm>
                            <a:off x="338237" y="618126"/>
                            <a:ext cx="8255" cy="6985"/>
                          </a:xfrm>
                          <a:custGeom>
                            <a:avLst/>
                            <a:gdLst/>
                            <a:ahLst/>
                            <a:cxnLst/>
                            <a:rect l="l" t="t" r="r" b="b"/>
                            <a:pathLst>
                              <a:path w="8255" h="6985">
                                <a:moveTo>
                                  <a:pt x="7203" y="0"/>
                                </a:moveTo>
                                <a:lnTo>
                                  <a:pt x="1282" y="953"/>
                                </a:lnTo>
                                <a:lnTo>
                                  <a:pt x="0" y="3963"/>
                                </a:lnTo>
                                <a:lnTo>
                                  <a:pt x="2280" y="6367"/>
                                </a:lnTo>
                                <a:lnTo>
                                  <a:pt x="8002" y="5445"/>
                                </a:lnTo>
                                <a:lnTo>
                                  <a:pt x="5355" y="3415"/>
                                </a:lnTo>
                                <a:lnTo>
                                  <a:pt x="6431" y="1816"/>
                                </a:lnTo>
                                <a:lnTo>
                                  <a:pt x="7203" y="0"/>
                                </a:lnTo>
                                <a:close/>
                              </a:path>
                            </a:pathLst>
                          </a:custGeom>
                          <a:solidFill>
                            <a:srgbClr val="000000"/>
                          </a:solidFill>
                        </wps:spPr>
                        <wps:bodyPr wrap="square" lIns="0" tIns="0" rIns="0" bIns="0" rtlCol="0">
                          <a:prstTxWarp prst="textNoShape">
                            <a:avLst/>
                          </a:prstTxWarp>
                          <a:noAutofit/>
                        </wps:bodyPr>
                      </wps:wsp>
                      <wps:wsp>
                        <wps:cNvPr id="29" name="Graphic 29"/>
                        <wps:cNvSpPr/>
                        <wps:spPr>
                          <a:xfrm>
                            <a:off x="338237" y="618126"/>
                            <a:ext cx="8255" cy="6350"/>
                          </a:xfrm>
                          <a:custGeom>
                            <a:avLst/>
                            <a:gdLst/>
                            <a:ahLst/>
                            <a:cxnLst/>
                            <a:rect l="l" t="t" r="r" b="b"/>
                            <a:pathLst>
                              <a:path w="8255" h="6350">
                                <a:moveTo>
                                  <a:pt x="0" y="3963"/>
                                </a:moveTo>
                                <a:lnTo>
                                  <a:pt x="2220" y="6304"/>
                                </a:lnTo>
                                <a:lnTo>
                                  <a:pt x="8002" y="5445"/>
                                </a:lnTo>
                                <a:lnTo>
                                  <a:pt x="6528" y="4305"/>
                                </a:lnTo>
                                <a:lnTo>
                                  <a:pt x="5355" y="3415"/>
                                </a:lnTo>
                                <a:lnTo>
                                  <a:pt x="6431" y="1816"/>
                                </a:lnTo>
                                <a:lnTo>
                                  <a:pt x="7203" y="0"/>
                                </a:lnTo>
                                <a:lnTo>
                                  <a:pt x="1323" y="858"/>
                                </a:lnTo>
                                <a:lnTo>
                                  <a:pt x="0" y="3963"/>
                                </a:lnTo>
                                <a:close/>
                              </a:path>
                            </a:pathLst>
                          </a:custGeom>
                          <a:ln w="698">
                            <a:solidFill>
                              <a:srgbClr val="000000"/>
                            </a:solidFill>
                            <a:prstDash val="solid"/>
                          </a:ln>
                        </wps:spPr>
                        <wps:bodyPr wrap="square" lIns="0" tIns="0" rIns="0" bIns="0" rtlCol="0">
                          <a:prstTxWarp prst="textNoShape">
                            <a:avLst/>
                          </a:prstTxWarp>
                          <a:noAutofit/>
                        </wps:bodyPr>
                      </wps:wsp>
                      <wps:wsp>
                        <wps:cNvPr id="30" name="Graphic 30"/>
                        <wps:cNvSpPr/>
                        <wps:spPr>
                          <a:xfrm>
                            <a:off x="219411" y="610497"/>
                            <a:ext cx="121285" cy="40640"/>
                          </a:xfrm>
                          <a:custGeom>
                            <a:avLst/>
                            <a:gdLst/>
                            <a:ahLst/>
                            <a:cxnLst/>
                            <a:rect l="l" t="t" r="r" b="b"/>
                            <a:pathLst>
                              <a:path w="121285" h="40640">
                                <a:moveTo>
                                  <a:pt x="0" y="40389"/>
                                </a:moveTo>
                                <a:lnTo>
                                  <a:pt x="120892" y="0"/>
                                </a:lnTo>
                              </a:path>
                            </a:pathLst>
                          </a:custGeom>
                          <a:ln w="1414">
                            <a:solidFill>
                              <a:srgbClr val="000000"/>
                            </a:solidFill>
                            <a:prstDash val="solid"/>
                          </a:ln>
                        </wps:spPr>
                        <wps:bodyPr wrap="square" lIns="0" tIns="0" rIns="0" bIns="0" rtlCol="0">
                          <a:prstTxWarp prst="textNoShape">
                            <a:avLst/>
                          </a:prstTxWarp>
                          <a:noAutofit/>
                        </wps:bodyPr>
                      </wps:wsp>
                      <wps:wsp>
                        <wps:cNvPr id="31" name="Graphic 31"/>
                        <wps:cNvSpPr/>
                        <wps:spPr>
                          <a:xfrm>
                            <a:off x="212242" y="646855"/>
                            <a:ext cx="10795" cy="6985"/>
                          </a:xfrm>
                          <a:custGeom>
                            <a:avLst/>
                            <a:gdLst/>
                            <a:ahLst/>
                            <a:cxnLst/>
                            <a:rect l="l" t="t" r="r" b="b"/>
                            <a:pathLst>
                              <a:path w="10795" h="6985">
                                <a:moveTo>
                                  <a:pt x="8308" y="0"/>
                                </a:moveTo>
                                <a:lnTo>
                                  <a:pt x="0" y="6583"/>
                                </a:lnTo>
                                <a:lnTo>
                                  <a:pt x="10371" y="6796"/>
                                </a:lnTo>
                                <a:lnTo>
                                  <a:pt x="8308" y="0"/>
                                </a:lnTo>
                                <a:close/>
                              </a:path>
                            </a:pathLst>
                          </a:custGeom>
                          <a:solidFill>
                            <a:srgbClr val="000000"/>
                          </a:solidFill>
                        </wps:spPr>
                        <wps:bodyPr wrap="square" lIns="0" tIns="0" rIns="0" bIns="0" rtlCol="0">
                          <a:prstTxWarp prst="textNoShape">
                            <a:avLst/>
                          </a:prstTxWarp>
                          <a:noAutofit/>
                        </wps:bodyPr>
                      </wps:wsp>
                      <wps:wsp>
                        <wps:cNvPr id="32" name="Graphic 32"/>
                        <wps:cNvSpPr/>
                        <wps:spPr>
                          <a:xfrm>
                            <a:off x="336275" y="606992"/>
                            <a:ext cx="8255" cy="7620"/>
                          </a:xfrm>
                          <a:custGeom>
                            <a:avLst/>
                            <a:gdLst/>
                            <a:ahLst/>
                            <a:cxnLst/>
                            <a:rect l="l" t="t" r="r" b="b"/>
                            <a:pathLst>
                              <a:path w="8255" h="7620">
                                <a:moveTo>
                                  <a:pt x="6577" y="0"/>
                                </a:moveTo>
                                <a:lnTo>
                                  <a:pt x="846" y="1898"/>
                                </a:lnTo>
                                <a:lnTo>
                                  <a:pt x="0" y="5039"/>
                                </a:lnTo>
                                <a:lnTo>
                                  <a:pt x="2614" y="7084"/>
                                </a:lnTo>
                                <a:lnTo>
                                  <a:pt x="8120" y="5260"/>
                                </a:lnTo>
                                <a:lnTo>
                                  <a:pt x="5227" y="3626"/>
                                </a:lnTo>
                                <a:lnTo>
                                  <a:pt x="6054" y="1901"/>
                                </a:lnTo>
                                <a:lnTo>
                                  <a:pt x="6577" y="0"/>
                                </a:lnTo>
                                <a:close/>
                              </a:path>
                              <a:path w="8255" h="7620">
                                <a:moveTo>
                                  <a:pt x="887" y="1746"/>
                                </a:moveTo>
                                <a:lnTo>
                                  <a:pt x="335" y="3796"/>
                                </a:lnTo>
                                <a:lnTo>
                                  <a:pt x="846" y="1898"/>
                                </a:lnTo>
                                <a:lnTo>
                                  <a:pt x="887" y="1746"/>
                                </a:lnTo>
                                <a:close/>
                              </a:path>
                            </a:pathLst>
                          </a:custGeom>
                          <a:solidFill>
                            <a:srgbClr val="000000"/>
                          </a:solidFill>
                        </wps:spPr>
                        <wps:bodyPr wrap="square" lIns="0" tIns="0" rIns="0" bIns="0" rtlCol="0">
                          <a:prstTxWarp prst="textNoShape">
                            <a:avLst/>
                          </a:prstTxWarp>
                          <a:noAutofit/>
                        </wps:bodyPr>
                      </wps:wsp>
                      <wps:wsp>
                        <wps:cNvPr id="33" name="Graphic 33"/>
                        <wps:cNvSpPr/>
                        <wps:spPr>
                          <a:xfrm>
                            <a:off x="336275" y="606992"/>
                            <a:ext cx="8255" cy="7620"/>
                          </a:xfrm>
                          <a:custGeom>
                            <a:avLst/>
                            <a:gdLst/>
                            <a:ahLst/>
                            <a:cxnLst/>
                            <a:rect l="l" t="t" r="r" b="b"/>
                            <a:pathLst>
                              <a:path w="8255" h="7620">
                                <a:moveTo>
                                  <a:pt x="0" y="5039"/>
                                </a:moveTo>
                                <a:lnTo>
                                  <a:pt x="2521" y="7011"/>
                                </a:lnTo>
                                <a:lnTo>
                                  <a:pt x="8120" y="5260"/>
                                </a:lnTo>
                                <a:lnTo>
                                  <a:pt x="6490" y="4331"/>
                                </a:lnTo>
                                <a:lnTo>
                                  <a:pt x="5227" y="3626"/>
                                </a:lnTo>
                                <a:lnTo>
                                  <a:pt x="6054" y="1901"/>
                                </a:lnTo>
                                <a:lnTo>
                                  <a:pt x="6577" y="0"/>
                                </a:lnTo>
                                <a:lnTo>
                                  <a:pt x="887" y="1746"/>
                                </a:lnTo>
                                <a:lnTo>
                                  <a:pt x="0" y="5039"/>
                                </a:lnTo>
                                <a:close/>
                              </a:path>
                            </a:pathLst>
                          </a:custGeom>
                          <a:ln w="696">
                            <a:solidFill>
                              <a:srgbClr val="000000"/>
                            </a:solidFill>
                            <a:prstDash val="solid"/>
                          </a:ln>
                        </wps:spPr>
                        <wps:bodyPr wrap="square" lIns="0" tIns="0" rIns="0" bIns="0" rtlCol="0">
                          <a:prstTxWarp prst="textNoShape">
                            <a:avLst/>
                          </a:prstTxWarp>
                          <a:noAutofit/>
                        </wps:bodyPr>
                      </wps:wsp>
                      <wps:wsp>
                        <wps:cNvPr id="34" name="Graphic 34"/>
                        <wps:cNvSpPr/>
                        <wps:spPr>
                          <a:xfrm>
                            <a:off x="278010" y="548696"/>
                            <a:ext cx="27940" cy="25400"/>
                          </a:xfrm>
                          <a:custGeom>
                            <a:avLst/>
                            <a:gdLst/>
                            <a:ahLst/>
                            <a:cxnLst/>
                            <a:rect l="l" t="t" r="r" b="b"/>
                            <a:pathLst>
                              <a:path w="27940" h="25400">
                                <a:moveTo>
                                  <a:pt x="2926" y="24979"/>
                                </a:moveTo>
                                <a:lnTo>
                                  <a:pt x="0" y="22396"/>
                                </a:lnTo>
                                <a:lnTo>
                                  <a:pt x="25744" y="0"/>
                                </a:lnTo>
                                <a:lnTo>
                                  <a:pt x="27560" y="3504"/>
                                </a:lnTo>
                                <a:lnTo>
                                  <a:pt x="2926" y="24979"/>
                                </a:lnTo>
                                <a:close/>
                              </a:path>
                            </a:pathLst>
                          </a:custGeom>
                          <a:solidFill>
                            <a:srgbClr val="B3B3B3"/>
                          </a:solidFill>
                        </wps:spPr>
                        <wps:bodyPr wrap="square" lIns="0" tIns="0" rIns="0" bIns="0" rtlCol="0">
                          <a:prstTxWarp prst="textNoShape">
                            <a:avLst/>
                          </a:prstTxWarp>
                          <a:noAutofit/>
                        </wps:bodyPr>
                      </wps:wsp>
                      <wps:wsp>
                        <wps:cNvPr id="35" name="Graphic 35"/>
                        <wps:cNvSpPr/>
                        <wps:spPr>
                          <a:xfrm>
                            <a:off x="278009" y="548696"/>
                            <a:ext cx="27940" cy="25400"/>
                          </a:xfrm>
                          <a:custGeom>
                            <a:avLst/>
                            <a:gdLst/>
                            <a:ahLst/>
                            <a:cxnLst/>
                            <a:rect l="l" t="t" r="r" b="b"/>
                            <a:pathLst>
                              <a:path w="27940" h="25400">
                                <a:moveTo>
                                  <a:pt x="25744" y="0"/>
                                </a:moveTo>
                                <a:lnTo>
                                  <a:pt x="0" y="22396"/>
                                </a:lnTo>
                                <a:lnTo>
                                  <a:pt x="2926" y="24979"/>
                                </a:lnTo>
                                <a:lnTo>
                                  <a:pt x="27560" y="3504"/>
                                </a:lnTo>
                                <a:lnTo>
                                  <a:pt x="25744" y="0"/>
                                </a:lnTo>
                                <a:close/>
                              </a:path>
                            </a:pathLst>
                          </a:custGeom>
                          <a:ln w="176">
                            <a:solidFill>
                              <a:srgbClr val="000000"/>
                            </a:solidFill>
                            <a:prstDash val="solid"/>
                          </a:ln>
                        </wps:spPr>
                        <wps:bodyPr wrap="square" lIns="0" tIns="0" rIns="0" bIns="0" rtlCol="0">
                          <a:prstTxWarp prst="textNoShape">
                            <a:avLst/>
                          </a:prstTxWarp>
                          <a:noAutofit/>
                        </wps:bodyPr>
                      </wps:wsp>
                      <wps:wsp>
                        <wps:cNvPr id="36" name="Graphic 36"/>
                        <wps:cNvSpPr/>
                        <wps:spPr>
                          <a:xfrm>
                            <a:off x="251768" y="549775"/>
                            <a:ext cx="26670" cy="24130"/>
                          </a:xfrm>
                          <a:custGeom>
                            <a:avLst/>
                            <a:gdLst/>
                            <a:ahLst/>
                            <a:cxnLst/>
                            <a:rect l="l" t="t" r="r" b="b"/>
                            <a:pathLst>
                              <a:path w="26670" h="24130">
                                <a:moveTo>
                                  <a:pt x="23292" y="23900"/>
                                </a:moveTo>
                                <a:lnTo>
                                  <a:pt x="0" y="3567"/>
                                </a:lnTo>
                                <a:lnTo>
                                  <a:pt x="1755" y="0"/>
                                </a:lnTo>
                                <a:lnTo>
                                  <a:pt x="26241" y="21317"/>
                                </a:lnTo>
                                <a:lnTo>
                                  <a:pt x="23292" y="23900"/>
                                </a:lnTo>
                                <a:close/>
                              </a:path>
                            </a:pathLst>
                          </a:custGeom>
                          <a:solidFill>
                            <a:srgbClr val="B3B3B3"/>
                          </a:solidFill>
                        </wps:spPr>
                        <wps:bodyPr wrap="square" lIns="0" tIns="0" rIns="0" bIns="0" rtlCol="0">
                          <a:prstTxWarp prst="textNoShape">
                            <a:avLst/>
                          </a:prstTxWarp>
                          <a:noAutofit/>
                        </wps:bodyPr>
                      </wps:wsp>
                      <wps:wsp>
                        <wps:cNvPr id="37" name="Graphic 37"/>
                        <wps:cNvSpPr/>
                        <wps:spPr>
                          <a:xfrm>
                            <a:off x="251768" y="549775"/>
                            <a:ext cx="26670" cy="24130"/>
                          </a:xfrm>
                          <a:custGeom>
                            <a:avLst/>
                            <a:gdLst/>
                            <a:ahLst/>
                            <a:cxnLst/>
                            <a:rect l="l" t="t" r="r" b="b"/>
                            <a:pathLst>
                              <a:path w="26670" h="24130">
                                <a:moveTo>
                                  <a:pt x="23292" y="23900"/>
                                </a:moveTo>
                                <a:lnTo>
                                  <a:pt x="26241" y="21317"/>
                                </a:lnTo>
                                <a:lnTo>
                                  <a:pt x="1755" y="0"/>
                                </a:lnTo>
                                <a:lnTo>
                                  <a:pt x="0" y="3567"/>
                                </a:lnTo>
                                <a:lnTo>
                                  <a:pt x="23292" y="23900"/>
                                </a:lnTo>
                                <a:close/>
                              </a:path>
                            </a:pathLst>
                          </a:custGeom>
                          <a:ln w="176">
                            <a:solidFill>
                              <a:srgbClr val="000000"/>
                            </a:solidFill>
                            <a:prstDash val="solid"/>
                          </a:ln>
                        </wps:spPr>
                        <wps:bodyPr wrap="square" lIns="0" tIns="0" rIns="0" bIns="0" rtlCol="0">
                          <a:prstTxWarp prst="textNoShape">
                            <a:avLst/>
                          </a:prstTxWarp>
                          <a:noAutofit/>
                        </wps:bodyPr>
                      </wps:wsp>
                      <wps:wsp>
                        <wps:cNvPr id="38" name="Graphic 38"/>
                        <wps:cNvSpPr/>
                        <wps:spPr>
                          <a:xfrm>
                            <a:off x="247464" y="603269"/>
                            <a:ext cx="61594" cy="68580"/>
                          </a:xfrm>
                          <a:custGeom>
                            <a:avLst/>
                            <a:gdLst/>
                            <a:ahLst/>
                            <a:cxnLst/>
                            <a:rect l="l" t="t" r="r" b="b"/>
                            <a:pathLst>
                              <a:path w="61594" h="68580">
                                <a:moveTo>
                                  <a:pt x="41066" y="68070"/>
                                </a:moveTo>
                                <a:lnTo>
                                  <a:pt x="20336" y="68070"/>
                                </a:lnTo>
                                <a:lnTo>
                                  <a:pt x="12646" y="65763"/>
                                </a:lnTo>
                                <a:lnTo>
                                  <a:pt x="2526" y="56502"/>
                                </a:lnTo>
                                <a:lnTo>
                                  <a:pt x="0" y="49462"/>
                                </a:lnTo>
                                <a:lnTo>
                                  <a:pt x="0" y="0"/>
                                </a:lnTo>
                                <a:lnTo>
                                  <a:pt x="18365" y="0"/>
                                </a:lnTo>
                                <a:lnTo>
                                  <a:pt x="18365" y="39618"/>
                                </a:lnTo>
                                <a:lnTo>
                                  <a:pt x="19351" y="43556"/>
                                </a:lnTo>
                                <a:lnTo>
                                  <a:pt x="21255" y="45926"/>
                                </a:lnTo>
                                <a:lnTo>
                                  <a:pt x="23196" y="48288"/>
                                </a:lnTo>
                                <a:lnTo>
                                  <a:pt x="26330" y="49462"/>
                                </a:lnTo>
                                <a:lnTo>
                                  <a:pt x="61414" y="49462"/>
                                </a:lnTo>
                                <a:lnTo>
                                  <a:pt x="58876" y="56502"/>
                                </a:lnTo>
                                <a:lnTo>
                                  <a:pt x="53831" y="61148"/>
                                </a:lnTo>
                                <a:lnTo>
                                  <a:pt x="48756" y="65763"/>
                                </a:lnTo>
                                <a:lnTo>
                                  <a:pt x="41066" y="68070"/>
                                </a:lnTo>
                                <a:close/>
                              </a:path>
                              <a:path w="61594" h="68580">
                                <a:moveTo>
                                  <a:pt x="61402" y="49462"/>
                                </a:moveTo>
                                <a:lnTo>
                                  <a:pt x="35065" y="49462"/>
                                </a:lnTo>
                                <a:lnTo>
                                  <a:pt x="38235" y="48288"/>
                                </a:lnTo>
                                <a:lnTo>
                                  <a:pt x="42080" y="43556"/>
                                </a:lnTo>
                                <a:lnTo>
                                  <a:pt x="43036" y="39618"/>
                                </a:lnTo>
                                <a:lnTo>
                                  <a:pt x="43036" y="0"/>
                                </a:lnTo>
                                <a:lnTo>
                                  <a:pt x="61402" y="0"/>
                                </a:lnTo>
                                <a:lnTo>
                                  <a:pt x="61402" y="49462"/>
                                </a:lnTo>
                                <a:close/>
                              </a:path>
                            </a:pathLst>
                          </a:custGeom>
                          <a:solidFill>
                            <a:srgbClr val="B3B3B3"/>
                          </a:solidFill>
                        </wps:spPr>
                        <wps:bodyPr wrap="square" lIns="0" tIns="0" rIns="0" bIns="0" rtlCol="0">
                          <a:prstTxWarp prst="textNoShape">
                            <a:avLst/>
                          </a:prstTxWarp>
                          <a:noAutofit/>
                        </wps:bodyPr>
                      </wps:wsp>
                      <wps:wsp>
                        <wps:cNvPr id="39" name="Graphic 39"/>
                        <wps:cNvSpPr/>
                        <wps:spPr>
                          <a:xfrm>
                            <a:off x="247464" y="603269"/>
                            <a:ext cx="61594" cy="68580"/>
                          </a:xfrm>
                          <a:custGeom>
                            <a:avLst/>
                            <a:gdLst/>
                            <a:ahLst/>
                            <a:cxnLst/>
                            <a:rect l="l" t="t" r="r" b="b"/>
                            <a:pathLst>
                              <a:path w="61594" h="68580">
                                <a:moveTo>
                                  <a:pt x="0" y="0"/>
                                </a:moveTo>
                                <a:lnTo>
                                  <a:pt x="18365" y="0"/>
                                </a:lnTo>
                                <a:lnTo>
                                  <a:pt x="18365" y="34082"/>
                                </a:lnTo>
                                <a:lnTo>
                                  <a:pt x="18365" y="39618"/>
                                </a:lnTo>
                                <a:lnTo>
                                  <a:pt x="19351" y="43556"/>
                                </a:lnTo>
                                <a:lnTo>
                                  <a:pt x="21255" y="45926"/>
                                </a:lnTo>
                                <a:lnTo>
                                  <a:pt x="23196" y="48288"/>
                                </a:lnTo>
                                <a:lnTo>
                                  <a:pt x="26330" y="49462"/>
                                </a:lnTo>
                                <a:lnTo>
                                  <a:pt x="30701" y="49462"/>
                                </a:lnTo>
                                <a:lnTo>
                                  <a:pt x="35065" y="49462"/>
                                </a:lnTo>
                                <a:lnTo>
                                  <a:pt x="38235" y="48288"/>
                                </a:lnTo>
                                <a:lnTo>
                                  <a:pt x="40147" y="45926"/>
                                </a:lnTo>
                                <a:lnTo>
                                  <a:pt x="42080" y="43556"/>
                                </a:lnTo>
                                <a:lnTo>
                                  <a:pt x="43036" y="39618"/>
                                </a:lnTo>
                                <a:lnTo>
                                  <a:pt x="43036" y="34082"/>
                                </a:lnTo>
                                <a:lnTo>
                                  <a:pt x="43036" y="0"/>
                                </a:lnTo>
                                <a:lnTo>
                                  <a:pt x="61402" y="0"/>
                                </a:lnTo>
                                <a:lnTo>
                                  <a:pt x="61402" y="40020"/>
                                </a:lnTo>
                                <a:lnTo>
                                  <a:pt x="61402" y="49493"/>
                                </a:lnTo>
                                <a:lnTo>
                                  <a:pt x="58876" y="56502"/>
                                </a:lnTo>
                                <a:lnTo>
                                  <a:pt x="53831" y="61148"/>
                                </a:lnTo>
                                <a:lnTo>
                                  <a:pt x="48756" y="65763"/>
                                </a:lnTo>
                                <a:lnTo>
                                  <a:pt x="41066" y="68070"/>
                                </a:lnTo>
                                <a:lnTo>
                                  <a:pt x="30701" y="68070"/>
                                </a:lnTo>
                                <a:lnTo>
                                  <a:pt x="20336" y="68070"/>
                                </a:lnTo>
                                <a:lnTo>
                                  <a:pt x="12646" y="65763"/>
                                </a:lnTo>
                                <a:lnTo>
                                  <a:pt x="7601" y="61148"/>
                                </a:lnTo>
                                <a:lnTo>
                                  <a:pt x="2526" y="56502"/>
                                </a:lnTo>
                                <a:lnTo>
                                  <a:pt x="0" y="49493"/>
                                </a:lnTo>
                                <a:lnTo>
                                  <a:pt x="0" y="40020"/>
                                </a:lnTo>
                                <a:lnTo>
                                  <a:pt x="0" y="0"/>
                                </a:lnTo>
                                <a:close/>
                              </a:path>
                            </a:pathLst>
                          </a:custGeom>
                          <a:ln w="691">
                            <a:solidFill>
                              <a:srgbClr val="000000"/>
                            </a:solidFill>
                            <a:prstDash val="solid"/>
                          </a:ln>
                        </wps:spPr>
                        <wps:bodyPr wrap="square" lIns="0" tIns="0" rIns="0" bIns="0" rtlCol="0">
                          <a:prstTxWarp prst="textNoShape">
                            <a:avLst/>
                          </a:prstTxWarp>
                          <a:noAutofit/>
                        </wps:bodyPr>
                      </wps:wsp>
                      <wps:wsp>
                        <wps:cNvPr id="40" name="Graphic 40"/>
                        <wps:cNvSpPr/>
                        <wps:spPr>
                          <a:xfrm>
                            <a:off x="241529" y="614404"/>
                            <a:ext cx="74295" cy="32384"/>
                          </a:xfrm>
                          <a:custGeom>
                            <a:avLst/>
                            <a:gdLst/>
                            <a:ahLst/>
                            <a:cxnLst/>
                            <a:rect l="l" t="t" r="r" b="b"/>
                            <a:pathLst>
                              <a:path w="74295" h="32384">
                                <a:moveTo>
                                  <a:pt x="74197" y="32357"/>
                                </a:moveTo>
                                <a:lnTo>
                                  <a:pt x="0" y="32357"/>
                                </a:lnTo>
                                <a:lnTo>
                                  <a:pt x="0" y="0"/>
                                </a:lnTo>
                                <a:lnTo>
                                  <a:pt x="74197" y="0"/>
                                </a:lnTo>
                                <a:lnTo>
                                  <a:pt x="74197" y="32357"/>
                                </a:lnTo>
                                <a:close/>
                              </a:path>
                            </a:pathLst>
                          </a:custGeom>
                          <a:solidFill>
                            <a:srgbClr val="C8AA36"/>
                          </a:solidFill>
                        </wps:spPr>
                        <wps:bodyPr wrap="square" lIns="0" tIns="0" rIns="0" bIns="0" rtlCol="0">
                          <a:prstTxWarp prst="textNoShape">
                            <a:avLst/>
                          </a:prstTxWarp>
                          <a:noAutofit/>
                        </wps:bodyPr>
                      </wps:wsp>
                      <wps:wsp>
                        <wps:cNvPr id="41" name="Graphic 41"/>
                        <wps:cNvSpPr/>
                        <wps:spPr>
                          <a:xfrm>
                            <a:off x="241529" y="614404"/>
                            <a:ext cx="74295" cy="32384"/>
                          </a:xfrm>
                          <a:custGeom>
                            <a:avLst/>
                            <a:gdLst/>
                            <a:ahLst/>
                            <a:cxnLst/>
                            <a:rect l="l" t="t" r="r" b="b"/>
                            <a:pathLst>
                              <a:path w="74295" h="32384">
                                <a:moveTo>
                                  <a:pt x="0" y="0"/>
                                </a:moveTo>
                                <a:lnTo>
                                  <a:pt x="74197" y="0"/>
                                </a:lnTo>
                                <a:lnTo>
                                  <a:pt x="74197" y="32357"/>
                                </a:lnTo>
                                <a:lnTo>
                                  <a:pt x="0" y="32357"/>
                                </a:lnTo>
                                <a:lnTo>
                                  <a:pt x="0" y="0"/>
                                </a:lnTo>
                                <a:close/>
                              </a:path>
                            </a:pathLst>
                          </a:custGeom>
                          <a:ln w="1071">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42" name="Image 42"/>
                          <pic:cNvPicPr/>
                        </pic:nvPicPr>
                        <pic:blipFill>
                          <a:blip r:embed="rId18" cstate="print"/>
                          <a:stretch>
                            <a:fillRect/>
                          </a:stretch>
                        </pic:blipFill>
                        <pic:spPr>
                          <a:xfrm>
                            <a:off x="316890" y="609852"/>
                            <a:ext cx="6430" cy="41437"/>
                          </a:xfrm>
                          <a:prstGeom prst="rect">
                            <a:avLst/>
                          </a:prstGeom>
                        </pic:spPr>
                      </pic:pic>
                      <wps:wsp>
                        <wps:cNvPr id="43" name="Graphic 43"/>
                        <wps:cNvSpPr/>
                        <wps:spPr>
                          <a:xfrm>
                            <a:off x="316890" y="609852"/>
                            <a:ext cx="6985" cy="41910"/>
                          </a:xfrm>
                          <a:custGeom>
                            <a:avLst/>
                            <a:gdLst/>
                            <a:ahLst/>
                            <a:cxnLst/>
                            <a:rect l="l" t="t" r="r" b="b"/>
                            <a:pathLst>
                              <a:path w="6985" h="41910">
                                <a:moveTo>
                                  <a:pt x="0" y="0"/>
                                </a:moveTo>
                                <a:lnTo>
                                  <a:pt x="6430" y="0"/>
                                </a:lnTo>
                                <a:lnTo>
                                  <a:pt x="6430" y="41437"/>
                                </a:lnTo>
                                <a:lnTo>
                                  <a:pt x="0" y="41437"/>
                                </a:lnTo>
                                <a:lnTo>
                                  <a:pt x="0" y="0"/>
                                </a:lnTo>
                                <a:close/>
                              </a:path>
                            </a:pathLst>
                          </a:custGeom>
                          <a:ln w="905">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44" name="Image 44"/>
                          <pic:cNvPicPr/>
                        </pic:nvPicPr>
                        <pic:blipFill>
                          <a:blip r:embed="rId19" cstate="print"/>
                          <a:stretch>
                            <a:fillRect/>
                          </a:stretch>
                        </pic:blipFill>
                        <pic:spPr>
                          <a:xfrm>
                            <a:off x="233928" y="609852"/>
                            <a:ext cx="6401" cy="41437"/>
                          </a:xfrm>
                          <a:prstGeom prst="rect">
                            <a:avLst/>
                          </a:prstGeom>
                        </pic:spPr>
                      </pic:pic>
                      <wps:wsp>
                        <wps:cNvPr id="45" name="Graphic 45"/>
                        <wps:cNvSpPr/>
                        <wps:spPr>
                          <a:xfrm>
                            <a:off x="233928" y="609852"/>
                            <a:ext cx="6985" cy="41910"/>
                          </a:xfrm>
                          <a:custGeom>
                            <a:avLst/>
                            <a:gdLst/>
                            <a:ahLst/>
                            <a:cxnLst/>
                            <a:rect l="l" t="t" r="r" b="b"/>
                            <a:pathLst>
                              <a:path w="6985" h="41910">
                                <a:moveTo>
                                  <a:pt x="0" y="0"/>
                                </a:moveTo>
                                <a:lnTo>
                                  <a:pt x="6401" y="0"/>
                                </a:lnTo>
                                <a:lnTo>
                                  <a:pt x="6401" y="41437"/>
                                </a:lnTo>
                                <a:lnTo>
                                  <a:pt x="0" y="41437"/>
                                </a:lnTo>
                                <a:lnTo>
                                  <a:pt x="0" y="0"/>
                                </a:lnTo>
                                <a:close/>
                              </a:path>
                            </a:pathLst>
                          </a:custGeom>
                          <a:ln w="905">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46" name="Image 46"/>
                          <pic:cNvPicPr/>
                        </pic:nvPicPr>
                        <pic:blipFill>
                          <a:blip r:embed="rId20" cstate="print"/>
                          <a:stretch>
                            <a:fillRect/>
                          </a:stretch>
                        </pic:blipFill>
                        <pic:spPr>
                          <a:xfrm>
                            <a:off x="309941" y="614278"/>
                            <a:ext cx="6401" cy="32578"/>
                          </a:xfrm>
                          <a:prstGeom prst="rect">
                            <a:avLst/>
                          </a:prstGeom>
                        </pic:spPr>
                      </pic:pic>
                      <wps:wsp>
                        <wps:cNvPr id="47" name="Graphic 47"/>
                        <wps:cNvSpPr/>
                        <wps:spPr>
                          <a:xfrm>
                            <a:off x="309941"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48" name="Image 48"/>
                          <pic:cNvPicPr/>
                        </pic:nvPicPr>
                        <pic:blipFill>
                          <a:blip r:embed="rId20" cstate="print"/>
                          <a:stretch>
                            <a:fillRect/>
                          </a:stretch>
                        </pic:blipFill>
                        <pic:spPr>
                          <a:xfrm>
                            <a:off x="303051" y="614278"/>
                            <a:ext cx="6401" cy="32578"/>
                          </a:xfrm>
                          <a:prstGeom prst="rect">
                            <a:avLst/>
                          </a:prstGeom>
                        </pic:spPr>
                      </pic:pic>
                      <wps:wsp>
                        <wps:cNvPr id="49" name="Graphic 49"/>
                        <wps:cNvSpPr/>
                        <wps:spPr>
                          <a:xfrm>
                            <a:off x="303051"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0" name="Image 50"/>
                          <pic:cNvPicPr/>
                        </pic:nvPicPr>
                        <pic:blipFill>
                          <a:blip r:embed="rId20" cstate="print"/>
                          <a:stretch>
                            <a:fillRect/>
                          </a:stretch>
                        </pic:blipFill>
                        <pic:spPr>
                          <a:xfrm>
                            <a:off x="289241" y="614278"/>
                            <a:ext cx="6401" cy="32578"/>
                          </a:xfrm>
                          <a:prstGeom prst="rect">
                            <a:avLst/>
                          </a:prstGeom>
                        </pic:spPr>
                      </pic:pic>
                      <wps:wsp>
                        <wps:cNvPr id="51" name="Graphic 51"/>
                        <wps:cNvSpPr/>
                        <wps:spPr>
                          <a:xfrm>
                            <a:off x="289241"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2" name="Image 52"/>
                          <pic:cNvPicPr/>
                        </pic:nvPicPr>
                        <pic:blipFill>
                          <a:blip r:embed="rId21" cstate="print"/>
                          <a:stretch>
                            <a:fillRect/>
                          </a:stretch>
                        </pic:blipFill>
                        <pic:spPr>
                          <a:xfrm>
                            <a:off x="282314" y="614278"/>
                            <a:ext cx="6401" cy="32578"/>
                          </a:xfrm>
                          <a:prstGeom prst="rect">
                            <a:avLst/>
                          </a:prstGeom>
                        </pic:spPr>
                      </pic:pic>
                      <wps:wsp>
                        <wps:cNvPr id="53" name="Graphic 53"/>
                        <wps:cNvSpPr/>
                        <wps:spPr>
                          <a:xfrm>
                            <a:off x="28231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4" name="Image 54"/>
                          <pic:cNvPicPr/>
                        </pic:nvPicPr>
                        <pic:blipFill>
                          <a:blip r:embed="rId20" cstate="print"/>
                          <a:stretch>
                            <a:fillRect/>
                          </a:stretch>
                        </pic:blipFill>
                        <pic:spPr>
                          <a:xfrm>
                            <a:off x="275424" y="614278"/>
                            <a:ext cx="6401" cy="32578"/>
                          </a:xfrm>
                          <a:prstGeom prst="rect">
                            <a:avLst/>
                          </a:prstGeom>
                        </pic:spPr>
                      </pic:pic>
                      <wps:wsp>
                        <wps:cNvPr id="55" name="Graphic 55"/>
                        <wps:cNvSpPr/>
                        <wps:spPr>
                          <a:xfrm>
                            <a:off x="27542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6" name="Image 56"/>
                          <pic:cNvPicPr/>
                        </pic:nvPicPr>
                        <pic:blipFill>
                          <a:blip r:embed="rId21" cstate="print"/>
                          <a:stretch>
                            <a:fillRect/>
                          </a:stretch>
                        </pic:blipFill>
                        <pic:spPr>
                          <a:xfrm>
                            <a:off x="268504" y="614278"/>
                            <a:ext cx="6401" cy="32578"/>
                          </a:xfrm>
                          <a:prstGeom prst="rect">
                            <a:avLst/>
                          </a:prstGeom>
                        </pic:spPr>
                      </pic:pic>
                      <wps:wsp>
                        <wps:cNvPr id="57" name="Graphic 57"/>
                        <wps:cNvSpPr/>
                        <wps:spPr>
                          <a:xfrm>
                            <a:off x="26850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58" name="Image 58"/>
                          <pic:cNvPicPr/>
                        </pic:nvPicPr>
                        <pic:blipFill>
                          <a:blip r:embed="rId20" cstate="print"/>
                          <a:stretch>
                            <a:fillRect/>
                          </a:stretch>
                        </pic:blipFill>
                        <pic:spPr>
                          <a:xfrm>
                            <a:off x="261614" y="614278"/>
                            <a:ext cx="6401" cy="32578"/>
                          </a:xfrm>
                          <a:prstGeom prst="rect">
                            <a:avLst/>
                          </a:prstGeom>
                        </pic:spPr>
                      </pic:pic>
                      <wps:wsp>
                        <wps:cNvPr id="59" name="Graphic 59"/>
                        <wps:cNvSpPr/>
                        <wps:spPr>
                          <a:xfrm>
                            <a:off x="26161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0" name="Image 60"/>
                          <pic:cNvPicPr/>
                        </pic:nvPicPr>
                        <pic:blipFill>
                          <a:blip r:embed="rId20" cstate="print"/>
                          <a:stretch>
                            <a:fillRect/>
                          </a:stretch>
                        </pic:blipFill>
                        <pic:spPr>
                          <a:xfrm>
                            <a:off x="240885" y="614278"/>
                            <a:ext cx="6401" cy="32578"/>
                          </a:xfrm>
                          <a:prstGeom prst="rect">
                            <a:avLst/>
                          </a:prstGeom>
                        </pic:spPr>
                      </pic:pic>
                      <wps:wsp>
                        <wps:cNvPr id="61" name="Graphic 61"/>
                        <wps:cNvSpPr/>
                        <wps:spPr>
                          <a:xfrm>
                            <a:off x="240885"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2" name="Image 62"/>
                          <pic:cNvPicPr/>
                        </pic:nvPicPr>
                        <pic:blipFill>
                          <a:blip r:embed="rId20" cstate="print"/>
                          <a:stretch>
                            <a:fillRect/>
                          </a:stretch>
                        </pic:blipFill>
                        <pic:spPr>
                          <a:xfrm>
                            <a:off x="247804" y="614278"/>
                            <a:ext cx="6401" cy="32578"/>
                          </a:xfrm>
                          <a:prstGeom prst="rect">
                            <a:avLst/>
                          </a:prstGeom>
                        </pic:spPr>
                      </pic:pic>
                      <wps:wsp>
                        <wps:cNvPr id="63" name="Graphic 63"/>
                        <wps:cNvSpPr/>
                        <wps:spPr>
                          <a:xfrm>
                            <a:off x="24780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4" name="Image 64"/>
                          <pic:cNvPicPr/>
                        </pic:nvPicPr>
                        <pic:blipFill>
                          <a:blip r:embed="rId21" cstate="print"/>
                          <a:stretch>
                            <a:fillRect/>
                          </a:stretch>
                        </pic:blipFill>
                        <pic:spPr>
                          <a:xfrm>
                            <a:off x="254694" y="614278"/>
                            <a:ext cx="6430" cy="32578"/>
                          </a:xfrm>
                          <a:prstGeom prst="rect">
                            <a:avLst/>
                          </a:prstGeom>
                        </pic:spPr>
                      </pic:pic>
                      <wps:wsp>
                        <wps:cNvPr id="65" name="Graphic 65"/>
                        <wps:cNvSpPr/>
                        <wps:spPr>
                          <a:xfrm>
                            <a:off x="254694" y="614278"/>
                            <a:ext cx="6985" cy="33020"/>
                          </a:xfrm>
                          <a:custGeom>
                            <a:avLst/>
                            <a:gdLst/>
                            <a:ahLst/>
                            <a:cxnLst/>
                            <a:rect l="l" t="t" r="r" b="b"/>
                            <a:pathLst>
                              <a:path w="6985" h="33020">
                                <a:moveTo>
                                  <a:pt x="0" y="0"/>
                                </a:moveTo>
                                <a:lnTo>
                                  <a:pt x="6430" y="0"/>
                                </a:lnTo>
                                <a:lnTo>
                                  <a:pt x="6430"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6" name="Image 66"/>
                          <pic:cNvPicPr/>
                        </pic:nvPicPr>
                        <pic:blipFill>
                          <a:blip r:embed="rId20" cstate="print"/>
                          <a:stretch>
                            <a:fillRect/>
                          </a:stretch>
                        </pic:blipFill>
                        <pic:spPr>
                          <a:xfrm>
                            <a:off x="296131" y="614278"/>
                            <a:ext cx="6430" cy="32578"/>
                          </a:xfrm>
                          <a:prstGeom prst="rect">
                            <a:avLst/>
                          </a:prstGeom>
                        </pic:spPr>
                      </pic:pic>
                      <wps:wsp>
                        <wps:cNvPr id="67" name="Graphic 67"/>
                        <wps:cNvSpPr/>
                        <wps:spPr>
                          <a:xfrm>
                            <a:off x="296131" y="614278"/>
                            <a:ext cx="6985" cy="33020"/>
                          </a:xfrm>
                          <a:custGeom>
                            <a:avLst/>
                            <a:gdLst/>
                            <a:ahLst/>
                            <a:cxnLst/>
                            <a:rect l="l" t="t" r="r" b="b"/>
                            <a:pathLst>
                              <a:path w="6985" h="33020">
                                <a:moveTo>
                                  <a:pt x="0" y="0"/>
                                </a:moveTo>
                                <a:lnTo>
                                  <a:pt x="6430" y="0"/>
                                </a:lnTo>
                                <a:lnTo>
                                  <a:pt x="6430"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wps:wsp>
                        <wps:cNvPr id="68" name="Graphic 68"/>
                        <wps:cNvSpPr/>
                        <wps:spPr>
                          <a:xfrm>
                            <a:off x="297576" y="585149"/>
                            <a:ext cx="10795" cy="13970"/>
                          </a:xfrm>
                          <a:custGeom>
                            <a:avLst/>
                            <a:gdLst/>
                            <a:ahLst/>
                            <a:cxnLst/>
                            <a:rect l="l" t="t" r="r" b="b"/>
                            <a:pathLst>
                              <a:path w="10795" h="13970">
                                <a:moveTo>
                                  <a:pt x="7630" y="6488"/>
                                </a:moveTo>
                                <a:lnTo>
                                  <a:pt x="9379" y="5811"/>
                                </a:lnTo>
                                <a:lnTo>
                                  <a:pt x="10609" y="4732"/>
                                </a:lnTo>
                                <a:lnTo>
                                  <a:pt x="8764" y="3386"/>
                                </a:lnTo>
                                <a:lnTo>
                                  <a:pt x="4830" y="0"/>
                                </a:lnTo>
                                <a:lnTo>
                                  <a:pt x="21" y="0"/>
                                </a:lnTo>
                                <a:lnTo>
                                  <a:pt x="459" y="1693"/>
                                </a:lnTo>
                                <a:lnTo>
                                  <a:pt x="358" y="4339"/>
                                </a:lnTo>
                                <a:lnTo>
                                  <a:pt x="4400" y="4339"/>
                                </a:lnTo>
                                <a:lnTo>
                                  <a:pt x="7630" y="6488"/>
                                </a:lnTo>
                                <a:close/>
                              </a:path>
                              <a:path w="10795" h="13970">
                                <a:moveTo>
                                  <a:pt x="4519" y="13875"/>
                                </a:moveTo>
                                <a:lnTo>
                                  <a:pt x="4400" y="4339"/>
                                </a:lnTo>
                                <a:lnTo>
                                  <a:pt x="358" y="4339"/>
                                </a:lnTo>
                                <a:lnTo>
                                  <a:pt x="0" y="13718"/>
                                </a:lnTo>
                                <a:lnTo>
                                  <a:pt x="4519" y="13875"/>
                                </a:lnTo>
                                <a:close/>
                              </a:path>
                            </a:pathLst>
                          </a:custGeom>
                          <a:solidFill>
                            <a:srgbClr val="B3B3B3"/>
                          </a:solidFill>
                        </wps:spPr>
                        <wps:bodyPr wrap="square" lIns="0" tIns="0" rIns="0" bIns="0" rtlCol="0">
                          <a:prstTxWarp prst="textNoShape">
                            <a:avLst/>
                          </a:prstTxWarp>
                          <a:noAutofit/>
                        </wps:bodyPr>
                      </wps:wsp>
                      <wps:wsp>
                        <wps:cNvPr id="69" name="Graphic 69"/>
                        <wps:cNvSpPr/>
                        <wps:spPr>
                          <a:xfrm>
                            <a:off x="297576" y="585149"/>
                            <a:ext cx="10795" cy="13970"/>
                          </a:xfrm>
                          <a:custGeom>
                            <a:avLst/>
                            <a:gdLst/>
                            <a:ahLst/>
                            <a:cxnLst/>
                            <a:rect l="l" t="t" r="r" b="b"/>
                            <a:pathLst>
                              <a:path w="10795" h="13970">
                                <a:moveTo>
                                  <a:pt x="4519" y="13875"/>
                                </a:moveTo>
                                <a:lnTo>
                                  <a:pt x="4400" y="4339"/>
                                </a:lnTo>
                                <a:lnTo>
                                  <a:pt x="7630" y="6488"/>
                                </a:lnTo>
                                <a:lnTo>
                                  <a:pt x="8579" y="6118"/>
                                </a:lnTo>
                                <a:lnTo>
                                  <a:pt x="9379" y="5811"/>
                                </a:lnTo>
                                <a:lnTo>
                                  <a:pt x="10609" y="4732"/>
                                </a:lnTo>
                                <a:lnTo>
                                  <a:pt x="9905" y="4213"/>
                                </a:lnTo>
                                <a:lnTo>
                                  <a:pt x="8764" y="3386"/>
                                </a:lnTo>
                                <a:lnTo>
                                  <a:pt x="4830" y="0"/>
                                </a:lnTo>
                                <a:lnTo>
                                  <a:pt x="2518" y="0"/>
                                </a:lnTo>
                                <a:lnTo>
                                  <a:pt x="29" y="31"/>
                                </a:lnTo>
                                <a:lnTo>
                                  <a:pt x="459" y="1693"/>
                                </a:lnTo>
                                <a:lnTo>
                                  <a:pt x="0" y="13718"/>
                                </a:lnTo>
                                <a:lnTo>
                                  <a:pt x="4519" y="13875"/>
                                </a:lnTo>
                                <a:close/>
                              </a:path>
                            </a:pathLst>
                          </a:custGeom>
                          <a:ln w="687">
                            <a:solidFill>
                              <a:srgbClr val="000000"/>
                            </a:solidFill>
                            <a:prstDash val="solid"/>
                          </a:ln>
                        </wps:spPr>
                        <wps:bodyPr wrap="square" lIns="0" tIns="0" rIns="0" bIns="0" rtlCol="0">
                          <a:prstTxWarp prst="textNoShape">
                            <a:avLst/>
                          </a:prstTxWarp>
                          <a:noAutofit/>
                        </wps:bodyPr>
                      </wps:wsp>
                      <wps:wsp>
                        <wps:cNvPr id="70" name="Graphic 70"/>
                        <wps:cNvSpPr/>
                        <wps:spPr>
                          <a:xfrm>
                            <a:off x="295546" y="597237"/>
                            <a:ext cx="10160" cy="6985"/>
                          </a:xfrm>
                          <a:custGeom>
                            <a:avLst/>
                            <a:gdLst/>
                            <a:ahLst/>
                            <a:cxnLst/>
                            <a:rect l="l" t="t" r="r" b="b"/>
                            <a:pathLst>
                              <a:path w="10160" h="6985">
                                <a:moveTo>
                                  <a:pt x="0" y="6985"/>
                                </a:moveTo>
                                <a:lnTo>
                                  <a:pt x="9994" y="6985"/>
                                </a:lnTo>
                                <a:lnTo>
                                  <a:pt x="9994" y="0"/>
                                </a:lnTo>
                                <a:lnTo>
                                  <a:pt x="0" y="0"/>
                                </a:lnTo>
                                <a:lnTo>
                                  <a:pt x="0" y="6985"/>
                                </a:lnTo>
                                <a:close/>
                              </a:path>
                            </a:pathLst>
                          </a:custGeom>
                          <a:solidFill>
                            <a:srgbClr val="B3B3B3"/>
                          </a:solidFill>
                        </wps:spPr>
                        <wps:bodyPr wrap="square" lIns="0" tIns="0" rIns="0" bIns="0" rtlCol="0">
                          <a:prstTxWarp prst="textNoShape">
                            <a:avLst/>
                          </a:prstTxWarp>
                          <a:noAutofit/>
                        </wps:bodyPr>
                      </wps:wsp>
                      <wps:wsp>
                        <wps:cNvPr id="71" name="Graphic 71"/>
                        <wps:cNvSpPr/>
                        <wps:spPr>
                          <a:xfrm>
                            <a:off x="295546" y="597237"/>
                            <a:ext cx="10160" cy="6985"/>
                          </a:xfrm>
                          <a:custGeom>
                            <a:avLst/>
                            <a:gdLst/>
                            <a:ahLst/>
                            <a:cxnLst/>
                            <a:rect l="l" t="t" r="r" b="b"/>
                            <a:pathLst>
                              <a:path w="10160" h="6985">
                                <a:moveTo>
                                  <a:pt x="0" y="0"/>
                                </a:moveTo>
                                <a:lnTo>
                                  <a:pt x="9994" y="0"/>
                                </a:lnTo>
                                <a:lnTo>
                                  <a:pt x="9994" y="6985"/>
                                </a:lnTo>
                                <a:lnTo>
                                  <a:pt x="0" y="6985"/>
                                </a:lnTo>
                                <a:lnTo>
                                  <a:pt x="0" y="0"/>
                                </a:lnTo>
                                <a:close/>
                              </a:path>
                            </a:pathLst>
                          </a:custGeom>
                          <a:ln w="413">
                            <a:solidFill>
                              <a:srgbClr val="000000"/>
                            </a:solidFill>
                            <a:prstDash val="solid"/>
                          </a:ln>
                        </wps:spPr>
                        <wps:bodyPr wrap="square" lIns="0" tIns="0" rIns="0" bIns="0" rtlCol="0">
                          <a:prstTxWarp prst="textNoShape">
                            <a:avLst/>
                          </a:prstTxWarp>
                          <a:noAutofit/>
                        </wps:bodyPr>
                      </wps:wsp>
                      <wps:wsp>
                        <wps:cNvPr id="72" name="Graphic 72"/>
                        <wps:cNvSpPr/>
                        <wps:spPr>
                          <a:xfrm>
                            <a:off x="289359" y="600773"/>
                            <a:ext cx="22225" cy="4445"/>
                          </a:xfrm>
                          <a:custGeom>
                            <a:avLst/>
                            <a:gdLst/>
                            <a:ahLst/>
                            <a:cxnLst/>
                            <a:rect l="l" t="t" r="r" b="b"/>
                            <a:pathLst>
                              <a:path w="22225" h="4445">
                                <a:moveTo>
                                  <a:pt x="0" y="4063"/>
                                </a:moveTo>
                                <a:lnTo>
                                  <a:pt x="21810" y="4063"/>
                                </a:lnTo>
                                <a:lnTo>
                                  <a:pt x="21810" y="0"/>
                                </a:lnTo>
                                <a:lnTo>
                                  <a:pt x="0" y="0"/>
                                </a:lnTo>
                                <a:lnTo>
                                  <a:pt x="0" y="4063"/>
                                </a:lnTo>
                                <a:close/>
                              </a:path>
                            </a:pathLst>
                          </a:custGeom>
                          <a:solidFill>
                            <a:srgbClr val="B3B3B3"/>
                          </a:solidFill>
                        </wps:spPr>
                        <wps:bodyPr wrap="square" lIns="0" tIns="0" rIns="0" bIns="0" rtlCol="0">
                          <a:prstTxWarp prst="textNoShape">
                            <a:avLst/>
                          </a:prstTxWarp>
                          <a:noAutofit/>
                        </wps:bodyPr>
                      </wps:wsp>
                      <wps:wsp>
                        <wps:cNvPr id="73" name="Graphic 73"/>
                        <wps:cNvSpPr/>
                        <wps:spPr>
                          <a:xfrm>
                            <a:off x="289359" y="600773"/>
                            <a:ext cx="22225" cy="4445"/>
                          </a:xfrm>
                          <a:custGeom>
                            <a:avLst/>
                            <a:gdLst/>
                            <a:ahLst/>
                            <a:cxnLst/>
                            <a:rect l="l" t="t" r="r" b="b"/>
                            <a:pathLst>
                              <a:path w="22225" h="4445">
                                <a:moveTo>
                                  <a:pt x="0" y="0"/>
                                </a:moveTo>
                                <a:lnTo>
                                  <a:pt x="21810" y="0"/>
                                </a:lnTo>
                                <a:lnTo>
                                  <a:pt x="21810" y="4063"/>
                                </a:lnTo>
                                <a:lnTo>
                                  <a:pt x="0" y="4063"/>
                                </a:lnTo>
                                <a:lnTo>
                                  <a:pt x="0" y="0"/>
                                </a:lnTo>
                                <a:close/>
                              </a:path>
                            </a:pathLst>
                          </a:custGeom>
                          <a:ln w="743">
                            <a:solidFill>
                              <a:srgbClr val="000000"/>
                            </a:solidFill>
                            <a:prstDash val="solid"/>
                          </a:ln>
                        </wps:spPr>
                        <wps:bodyPr wrap="square" lIns="0" tIns="0" rIns="0" bIns="0" rtlCol="0">
                          <a:prstTxWarp prst="textNoShape">
                            <a:avLst/>
                          </a:prstTxWarp>
                          <a:noAutofit/>
                        </wps:bodyPr>
                      </wps:wsp>
                      <wps:wsp>
                        <wps:cNvPr id="74" name="Graphic 74"/>
                        <wps:cNvSpPr/>
                        <wps:spPr>
                          <a:xfrm>
                            <a:off x="249064" y="584133"/>
                            <a:ext cx="10795" cy="13970"/>
                          </a:xfrm>
                          <a:custGeom>
                            <a:avLst/>
                            <a:gdLst/>
                            <a:ahLst/>
                            <a:cxnLst/>
                            <a:rect l="l" t="t" r="r" b="b"/>
                            <a:pathLst>
                              <a:path w="10795" h="13970">
                                <a:moveTo>
                                  <a:pt x="2985" y="6457"/>
                                </a:moveTo>
                                <a:lnTo>
                                  <a:pt x="1200" y="5811"/>
                                </a:lnTo>
                                <a:lnTo>
                                  <a:pt x="0" y="4740"/>
                                </a:lnTo>
                                <a:lnTo>
                                  <a:pt x="1844" y="3354"/>
                                </a:lnTo>
                                <a:lnTo>
                                  <a:pt x="5786" y="0"/>
                                </a:lnTo>
                                <a:lnTo>
                                  <a:pt x="10579" y="0"/>
                                </a:lnTo>
                                <a:lnTo>
                                  <a:pt x="10120" y="1661"/>
                                </a:lnTo>
                                <a:lnTo>
                                  <a:pt x="10228" y="4339"/>
                                </a:lnTo>
                                <a:lnTo>
                                  <a:pt x="6186" y="4339"/>
                                </a:lnTo>
                                <a:lnTo>
                                  <a:pt x="2985" y="6457"/>
                                </a:lnTo>
                                <a:close/>
                              </a:path>
                              <a:path w="10795" h="13970">
                                <a:moveTo>
                                  <a:pt x="10609" y="13718"/>
                                </a:moveTo>
                                <a:lnTo>
                                  <a:pt x="6091" y="13718"/>
                                </a:lnTo>
                                <a:lnTo>
                                  <a:pt x="6186" y="4339"/>
                                </a:lnTo>
                                <a:lnTo>
                                  <a:pt x="10228" y="4339"/>
                                </a:lnTo>
                                <a:lnTo>
                                  <a:pt x="10609" y="13718"/>
                                </a:lnTo>
                                <a:close/>
                              </a:path>
                            </a:pathLst>
                          </a:custGeom>
                          <a:solidFill>
                            <a:srgbClr val="B3B3B3"/>
                          </a:solidFill>
                        </wps:spPr>
                        <wps:bodyPr wrap="square" lIns="0" tIns="0" rIns="0" bIns="0" rtlCol="0">
                          <a:prstTxWarp prst="textNoShape">
                            <a:avLst/>
                          </a:prstTxWarp>
                          <a:noAutofit/>
                        </wps:bodyPr>
                      </wps:wsp>
                      <wps:wsp>
                        <wps:cNvPr id="75" name="Graphic 75"/>
                        <wps:cNvSpPr/>
                        <wps:spPr>
                          <a:xfrm>
                            <a:off x="249064" y="584133"/>
                            <a:ext cx="10795" cy="13970"/>
                          </a:xfrm>
                          <a:custGeom>
                            <a:avLst/>
                            <a:gdLst/>
                            <a:ahLst/>
                            <a:cxnLst/>
                            <a:rect l="l" t="t" r="r" b="b"/>
                            <a:pathLst>
                              <a:path w="10795" h="13970">
                                <a:moveTo>
                                  <a:pt x="6089" y="13844"/>
                                </a:moveTo>
                                <a:lnTo>
                                  <a:pt x="6186" y="4339"/>
                                </a:lnTo>
                                <a:lnTo>
                                  <a:pt x="2985" y="6457"/>
                                </a:lnTo>
                                <a:lnTo>
                                  <a:pt x="2029" y="6118"/>
                                </a:lnTo>
                                <a:lnTo>
                                  <a:pt x="1200" y="5811"/>
                                </a:lnTo>
                                <a:lnTo>
                                  <a:pt x="0" y="4740"/>
                                </a:lnTo>
                                <a:lnTo>
                                  <a:pt x="703" y="4213"/>
                                </a:lnTo>
                                <a:lnTo>
                                  <a:pt x="1844" y="3354"/>
                                </a:lnTo>
                                <a:lnTo>
                                  <a:pt x="5786" y="0"/>
                                </a:lnTo>
                                <a:lnTo>
                                  <a:pt x="8090" y="0"/>
                                </a:lnTo>
                                <a:lnTo>
                                  <a:pt x="10579" y="0"/>
                                </a:lnTo>
                                <a:lnTo>
                                  <a:pt x="10120" y="1661"/>
                                </a:lnTo>
                                <a:lnTo>
                                  <a:pt x="10609" y="13718"/>
                                </a:lnTo>
                                <a:lnTo>
                                  <a:pt x="6089" y="13844"/>
                                </a:lnTo>
                                <a:close/>
                              </a:path>
                            </a:pathLst>
                          </a:custGeom>
                          <a:ln w="687">
                            <a:solidFill>
                              <a:srgbClr val="000000"/>
                            </a:solidFill>
                            <a:prstDash val="solid"/>
                          </a:ln>
                        </wps:spPr>
                        <wps:bodyPr wrap="square" lIns="0" tIns="0" rIns="0" bIns="0" rtlCol="0">
                          <a:prstTxWarp prst="textNoShape">
                            <a:avLst/>
                          </a:prstTxWarp>
                          <a:noAutofit/>
                        </wps:bodyPr>
                      </wps:wsp>
                      <wps:wsp>
                        <wps:cNvPr id="76" name="Graphic 76"/>
                        <wps:cNvSpPr/>
                        <wps:spPr>
                          <a:xfrm>
                            <a:off x="251709" y="596221"/>
                            <a:ext cx="10160" cy="6985"/>
                          </a:xfrm>
                          <a:custGeom>
                            <a:avLst/>
                            <a:gdLst/>
                            <a:ahLst/>
                            <a:cxnLst/>
                            <a:rect l="l" t="t" r="r" b="b"/>
                            <a:pathLst>
                              <a:path w="10160" h="6985">
                                <a:moveTo>
                                  <a:pt x="9964" y="6985"/>
                                </a:moveTo>
                                <a:lnTo>
                                  <a:pt x="0" y="6985"/>
                                </a:lnTo>
                                <a:lnTo>
                                  <a:pt x="0" y="0"/>
                                </a:lnTo>
                                <a:lnTo>
                                  <a:pt x="9964" y="0"/>
                                </a:lnTo>
                                <a:lnTo>
                                  <a:pt x="9964" y="6985"/>
                                </a:lnTo>
                                <a:close/>
                              </a:path>
                            </a:pathLst>
                          </a:custGeom>
                          <a:solidFill>
                            <a:srgbClr val="B3B3B3"/>
                          </a:solidFill>
                        </wps:spPr>
                        <wps:bodyPr wrap="square" lIns="0" tIns="0" rIns="0" bIns="0" rtlCol="0">
                          <a:prstTxWarp prst="textNoShape">
                            <a:avLst/>
                          </a:prstTxWarp>
                          <a:noAutofit/>
                        </wps:bodyPr>
                      </wps:wsp>
                      <wps:wsp>
                        <wps:cNvPr id="77" name="Graphic 77"/>
                        <wps:cNvSpPr/>
                        <wps:spPr>
                          <a:xfrm>
                            <a:off x="251709" y="596221"/>
                            <a:ext cx="10160" cy="6985"/>
                          </a:xfrm>
                          <a:custGeom>
                            <a:avLst/>
                            <a:gdLst/>
                            <a:ahLst/>
                            <a:cxnLst/>
                            <a:rect l="l" t="t" r="r" b="b"/>
                            <a:pathLst>
                              <a:path w="10160" h="6985">
                                <a:moveTo>
                                  <a:pt x="0" y="0"/>
                                </a:moveTo>
                                <a:lnTo>
                                  <a:pt x="9964" y="0"/>
                                </a:lnTo>
                                <a:lnTo>
                                  <a:pt x="9964" y="6985"/>
                                </a:lnTo>
                                <a:lnTo>
                                  <a:pt x="0" y="6985"/>
                                </a:lnTo>
                                <a:lnTo>
                                  <a:pt x="0" y="0"/>
                                </a:lnTo>
                                <a:close/>
                              </a:path>
                            </a:pathLst>
                          </a:custGeom>
                          <a:ln w="413">
                            <a:solidFill>
                              <a:srgbClr val="000000"/>
                            </a:solidFill>
                            <a:prstDash val="solid"/>
                          </a:ln>
                        </wps:spPr>
                        <wps:bodyPr wrap="square" lIns="0" tIns="0" rIns="0" bIns="0" rtlCol="0">
                          <a:prstTxWarp prst="textNoShape">
                            <a:avLst/>
                          </a:prstTxWarp>
                          <a:noAutofit/>
                        </wps:bodyPr>
                      </wps:wsp>
                      <wps:wsp>
                        <wps:cNvPr id="78" name="Graphic 78"/>
                        <wps:cNvSpPr/>
                        <wps:spPr>
                          <a:xfrm>
                            <a:off x="246078" y="599757"/>
                            <a:ext cx="22225" cy="4445"/>
                          </a:xfrm>
                          <a:custGeom>
                            <a:avLst/>
                            <a:gdLst/>
                            <a:ahLst/>
                            <a:cxnLst/>
                            <a:rect l="l" t="t" r="r" b="b"/>
                            <a:pathLst>
                              <a:path w="22225" h="4445">
                                <a:moveTo>
                                  <a:pt x="21810" y="4063"/>
                                </a:moveTo>
                                <a:lnTo>
                                  <a:pt x="0" y="4063"/>
                                </a:lnTo>
                                <a:lnTo>
                                  <a:pt x="0" y="0"/>
                                </a:lnTo>
                                <a:lnTo>
                                  <a:pt x="21810" y="0"/>
                                </a:lnTo>
                                <a:lnTo>
                                  <a:pt x="21810" y="4063"/>
                                </a:lnTo>
                                <a:close/>
                              </a:path>
                            </a:pathLst>
                          </a:custGeom>
                          <a:solidFill>
                            <a:srgbClr val="B3B3B3"/>
                          </a:solidFill>
                        </wps:spPr>
                        <wps:bodyPr wrap="square" lIns="0" tIns="0" rIns="0" bIns="0" rtlCol="0">
                          <a:prstTxWarp prst="textNoShape">
                            <a:avLst/>
                          </a:prstTxWarp>
                          <a:noAutofit/>
                        </wps:bodyPr>
                      </wps:wsp>
                      <wps:wsp>
                        <wps:cNvPr id="79" name="Graphic 79"/>
                        <wps:cNvSpPr/>
                        <wps:spPr>
                          <a:xfrm>
                            <a:off x="246078" y="599757"/>
                            <a:ext cx="22225" cy="4445"/>
                          </a:xfrm>
                          <a:custGeom>
                            <a:avLst/>
                            <a:gdLst/>
                            <a:ahLst/>
                            <a:cxnLst/>
                            <a:rect l="l" t="t" r="r" b="b"/>
                            <a:pathLst>
                              <a:path w="22225" h="4445">
                                <a:moveTo>
                                  <a:pt x="0" y="0"/>
                                </a:moveTo>
                                <a:lnTo>
                                  <a:pt x="21810" y="0"/>
                                </a:lnTo>
                                <a:lnTo>
                                  <a:pt x="21810" y="4063"/>
                                </a:lnTo>
                                <a:lnTo>
                                  <a:pt x="0" y="4063"/>
                                </a:lnTo>
                                <a:lnTo>
                                  <a:pt x="0" y="0"/>
                                </a:lnTo>
                                <a:close/>
                              </a:path>
                            </a:pathLst>
                          </a:custGeom>
                          <a:ln w="743">
                            <a:solidFill>
                              <a:srgbClr val="000000"/>
                            </a:solidFill>
                            <a:prstDash val="solid"/>
                          </a:ln>
                        </wps:spPr>
                        <wps:bodyPr wrap="square" lIns="0" tIns="0" rIns="0" bIns="0" rtlCol="0">
                          <a:prstTxWarp prst="textNoShape">
                            <a:avLst/>
                          </a:prstTxWarp>
                          <a:noAutofit/>
                        </wps:bodyPr>
                      </wps:wsp>
                      <wps:wsp>
                        <wps:cNvPr id="80" name="Graphic 80"/>
                        <wps:cNvSpPr/>
                        <wps:spPr>
                          <a:xfrm>
                            <a:off x="277523" y="528019"/>
                            <a:ext cx="43180" cy="45085"/>
                          </a:xfrm>
                          <a:custGeom>
                            <a:avLst/>
                            <a:gdLst/>
                            <a:ahLst/>
                            <a:cxnLst/>
                            <a:rect l="l" t="t" r="r" b="b"/>
                            <a:pathLst>
                              <a:path w="43180" h="45085">
                                <a:moveTo>
                                  <a:pt x="0" y="3913"/>
                                </a:moveTo>
                                <a:lnTo>
                                  <a:pt x="3564" y="0"/>
                                </a:lnTo>
                                <a:lnTo>
                                  <a:pt x="42658" y="40642"/>
                                </a:lnTo>
                                <a:lnTo>
                                  <a:pt x="39086" y="44548"/>
                                </a:lnTo>
                                <a:lnTo>
                                  <a:pt x="0" y="3913"/>
                                </a:lnTo>
                                <a:close/>
                              </a:path>
                            </a:pathLst>
                          </a:custGeom>
                          <a:solidFill>
                            <a:srgbClr val="B3B3B3"/>
                          </a:solidFill>
                        </wps:spPr>
                        <wps:bodyPr wrap="square" lIns="0" tIns="0" rIns="0" bIns="0" rtlCol="0">
                          <a:prstTxWarp prst="textNoShape">
                            <a:avLst/>
                          </a:prstTxWarp>
                          <a:noAutofit/>
                        </wps:bodyPr>
                      </wps:wsp>
                      <wps:wsp>
                        <wps:cNvPr id="81" name="Graphic 81"/>
                        <wps:cNvSpPr/>
                        <wps:spPr>
                          <a:xfrm>
                            <a:off x="277523" y="528019"/>
                            <a:ext cx="43180" cy="45085"/>
                          </a:xfrm>
                          <a:custGeom>
                            <a:avLst/>
                            <a:gdLst/>
                            <a:ahLst/>
                            <a:cxnLst/>
                            <a:rect l="l" t="t" r="r" b="b"/>
                            <a:pathLst>
                              <a:path w="43180" h="45085">
                                <a:moveTo>
                                  <a:pt x="0" y="3913"/>
                                </a:moveTo>
                                <a:lnTo>
                                  <a:pt x="3564" y="0"/>
                                </a:lnTo>
                                <a:lnTo>
                                  <a:pt x="42658" y="40642"/>
                                </a:lnTo>
                                <a:lnTo>
                                  <a:pt x="39086" y="44548"/>
                                </a:lnTo>
                                <a:lnTo>
                                  <a:pt x="0" y="3913"/>
                                </a:lnTo>
                                <a:close/>
                              </a:path>
                            </a:pathLst>
                          </a:custGeom>
                          <a:ln w="576">
                            <a:solidFill>
                              <a:srgbClr val="000000"/>
                            </a:solidFill>
                            <a:prstDash val="solid"/>
                          </a:ln>
                        </wps:spPr>
                        <wps:bodyPr wrap="square" lIns="0" tIns="0" rIns="0" bIns="0" rtlCol="0">
                          <a:prstTxWarp prst="textNoShape">
                            <a:avLst/>
                          </a:prstTxWarp>
                          <a:noAutofit/>
                        </wps:bodyPr>
                      </wps:wsp>
                      <wps:wsp>
                        <wps:cNvPr id="82" name="Graphic 82"/>
                        <wps:cNvSpPr/>
                        <wps:spPr>
                          <a:xfrm>
                            <a:off x="237039" y="528024"/>
                            <a:ext cx="43180" cy="45085"/>
                          </a:xfrm>
                          <a:custGeom>
                            <a:avLst/>
                            <a:gdLst/>
                            <a:ahLst/>
                            <a:cxnLst/>
                            <a:rect l="l" t="t" r="r" b="b"/>
                            <a:pathLst>
                              <a:path w="43180" h="45085">
                                <a:moveTo>
                                  <a:pt x="42688" y="3905"/>
                                </a:moveTo>
                                <a:lnTo>
                                  <a:pt x="39130" y="0"/>
                                </a:lnTo>
                                <a:lnTo>
                                  <a:pt x="0" y="40634"/>
                                </a:lnTo>
                                <a:lnTo>
                                  <a:pt x="3601" y="44540"/>
                                </a:lnTo>
                                <a:lnTo>
                                  <a:pt x="42688" y="3905"/>
                                </a:lnTo>
                                <a:close/>
                              </a:path>
                            </a:pathLst>
                          </a:custGeom>
                          <a:solidFill>
                            <a:srgbClr val="B3B3B3"/>
                          </a:solidFill>
                        </wps:spPr>
                        <wps:bodyPr wrap="square" lIns="0" tIns="0" rIns="0" bIns="0" rtlCol="0">
                          <a:prstTxWarp prst="textNoShape">
                            <a:avLst/>
                          </a:prstTxWarp>
                          <a:noAutofit/>
                        </wps:bodyPr>
                      </wps:wsp>
                      <wps:wsp>
                        <wps:cNvPr id="83" name="Graphic 83"/>
                        <wps:cNvSpPr/>
                        <wps:spPr>
                          <a:xfrm>
                            <a:off x="237039" y="528024"/>
                            <a:ext cx="43180" cy="45085"/>
                          </a:xfrm>
                          <a:custGeom>
                            <a:avLst/>
                            <a:gdLst/>
                            <a:ahLst/>
                            <a:cxnLst/>
                            <a:rect l="l" t="t" r="r" b="b"/>
                            <a:pathLst>
                              <a:path w="43180" h="45085">
                                <a:moveTo>
                                  <a:pt x="42688" y="3905"/>
                                </a:moveTo>
                                <a:lnTo>
                                  <a:pt x="39130" y="0"/>
                                </a:lnTo>
                                <a:lnTo>
                                  <a:pt x="0" y="40634"/>
                                </a:lnTo>
                                <a:lnTo>
                                  <a:pt x="3601" y="44540"/>
                                </a:lnTo>
                                <a:lnTo>
                                  <a:pt x="42688" y="3905"/>
                                </a:lnTo>
                                <a:close/>
                              </a:path>
                            </a:pathLst>
                          </a:custGeom>
                          <a:ln w="57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4" name="Image 84"/>
                          <pic:cNvPicPr/>
                        </pic:nvPicPr>
                        <pic:blipFill>
                          <a:blip r:embed="rId22" cstate="print"/>
                          <a:stretch>
                            <a:fillRect/>
                          </a:stretch>
                        </pic:blipFill>
                        <pic:spPr>
                          <a:xfrm>
                            <a:off x="215565" y="560233"/>
                            <a:ext cx="29656" cy="29743"/>
                          </a:xfrm>
                          <a:prstGeom prst="rect">
                            <a:avLst/>
                          </a:prstGeom>
                        </pic:spPr>
                      </pic:pic>
                      <wps:wsp>
                        <wps:cNvPr id="85" name="Graphic 85"/>
                        <wps:cNvSpPr/>
                        <wps:spPr>
                          <a:xfrm>
                            <a:off x="215565" y="560230"/>
                            <a:ext cx="29845" cy="29845"/>
                          </a:xfrm>
                          <a:custGeom>
                            <a:avLst/>
                            <a:gdLst/>
                            <a:ahLst/>
                            <a:cxnLst/>
                            <a:rect l="l" t="t" r="r" b="b"/>
                            <a:pathLst>
                              <a:path w="29845" h="29845">
                                <a:moveTo>
                                  <a:pt x="29656" y="14860"/>
                                </a:moveTo>
                                <a:lnTo>
                                  <a:pt x="29656" y="23069"/>
                                </a:lnTo>
                                <a:lnTo>
                                  <a:pt x="23010" y="29714"/>
                                </a:lnTo>
                                <a:lnTo>
                                  <a:pt x="14828" y="29714"/>
                                </a:lnTo>
                                <a:lnTo>
                                  <a:pt x="6646" y="29714"/>
                                </a:lnTo>
                                <a:lnTo>
                                  <a:pt x="0" y="23069"/>
                                </a:lnTo>
                                <a:lnTo>
                                  <a:pt x="0" y="14860"/>
                                </a:lnTo>
                                <a:lnTo>
                                  <a:pt x="0" y="6644"/>
                                </a:lnTo>
                                <a:lnTo>
                                  <a:pt x="6646" y="0"/>
                                </a:lnTo>
                                <a:lnTo>
                                  <a:pt x="14828" y="0"/>
                                </a:lnTo>
                                <a:lnTo>
                                  <a:pt x="23010" y="0"/>
                                </a:lnTo>
                                <a:lnTo>
                                  <a:pt x="29656" y="6644"/>
                                </a:lnTo>
                                <a:lnTo>
                                  <a:pt x="29656" y="14860"/>
                                </a:lnTo>
                                <a:close/>
                              </a:path>
                            </a:pathLst>
                          </a:custGeom>
                          <a:ln w="79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6" name="Image 86"/>
                          <pic:cNvPicPr/>
                        </pic:nvPicPr>
                        <pic:blipFill>
                          <a:blip r:embed="rId23" cstate="print"/>
                          <a:stretch>
                            <a:fillRect/>
                          </a:stretch>
                        </pic:blipFill>
                        <pic:spPr>
                          <a:xfrm>
                            <a:off x="308496" y="561091"/>
                            <a:ext cx="29617" cy="29751"/>
                          </a:xfrm>
                          <a:prstGeom prst="rect">
                            <a:avLst/>
                          </a:prstGeom>
                        </pic:spPr>
                      </pic:pic>
                      <wps:wsp>
                        <wps:cNvPr id="87" name="Graphic 87"/>
                        <wps:cNvSpPr/>
                        <wps:spPr>
                          <a:xfrm>
                            <a:off x="308496" y="561094"/>
                            <a:ext cx="29845" cy="29845"/>
                          </a:xfrm>
                          <a:custGeom>
                            <a:avLst/>
                            <a:gdLst/>
                            <a:ahLst/>
                            <a:cxnLst/>
                            <a:rect l="l" t="t" r="r" b="b"/>
                            <a:pathLst>
                              <a:path w="29845" h="29845">
                                <a:moveTo>
                                  <a:pt x="0" y="14853"/>
                                </a:moveTo>
                                <a:lnTo>
                                  <a:pt x="0" y="23069"/>
                                </a:lnTo>
                                <a:lnTo>
                                  <a:pt x="6646" y="29714"/>
                                </a:lnTo>
                                <a:lnTo>
                                  <a:pt x="14796" y="29714"/>
                                </a:lnTo>
                                <a:lnTo>
                                  <a:pt x="22978" y="29714"/>
                                </a:lnTo>
                                <a:lnTo>
                                  <a:pt x="29617" y="23069"/>
                                </a:lnTo>
                                <a:lnTo>
                                  <a:pt x="29617" y="14853"/>
                                </a:lnTo>
                                <a:lnTo>
                                  <a:pt x="29617" y="6644"/>
                                </a:lnTo>
                                <a:lnTo>
                                  <a:pt x="22978" y="0"/>
                                </a:lnTo>
                                <a:lnTo>
                                  <a:pt x="14796" y="0"/>
                                </a:lnTo>
                                <a:lnTo>
                                  <a:pt x="6646" y="0"/>
                                </a:lnTo>
                                <a:lnTo>
                                  <a:pt x="0" y="6644"/>
                                </a:lnTo>
                                <a:lnTo>
                                  <a:pt x="0" y="14853"/>
                                </a:lnTo>
                                <a:close/>
                              </a:path>
                            </a:pathLst>
                          </a:custGeom>
                          <a:ln w="791">
                            <a:solidFill>
                              <a:srgbClr val="000000"/>
                            </a:solidFill>
                            <a:prstDash val="solid"/>
                          </a:ln>
                        </wps:spPr>
                        <wps:bodyPr wrap="square" lIns="0" tIns="0" rIns="0" bIns="0" rtlCol="0">
                          <a:prstTxWarp prst="textNoShape">
                            <a:avLst/>
                          </a:prstTxWarp>
                          <a:noAutofit/>
                        </wps:bodyPr>
                      </wps:wsp>
                      <wps:wsp>
                        <wps:cNvPr id="88" name="Graphic 88"/>
                        <wps:cNvSpPr/>
                        <wps:spPr>
                          <a:xfrm>
                            <a:off x="246361" y="543523"/>
                            <a:ext cx="18415" cy="19050"/>
                          </a:xfrm>
                          <a:custGeom>
                            <a:avLst/>
                            <a:gdLst/>
                            <a:ahLst/>
                            <a:cxnLst/>
                            <a:rect l="l" t="t" r="r" b="b"/>
                            <a:pathLst>
                              <a:path w="18415" h="19050">
                                <a:moveTo>
                                  <a:pt x="8918" y="0"/>
                                </a:moveTo>
                                <a:lnTo>
                                  <a:pt x="17867" y="8890"/>
                                </a:lnTo>
                                <a:lnTo>
                                  <a:pt x="8949" y="19049"/>
                                </a:lnTo>
                                <a:lnTo>
                                  <a:pt x="0" y="10158"/>
                                </a:lnTo>
                                <a:lnTo>
                                  <a:pt x="8918" y="0"/>
                                </a:lnTo>
                                <a:close/>
                              </a:path>
                            </a:pathLst>
                          </a:custGeom>
                          <a:ln w="435">
                            <a:solidFill>
                              <a:srgbClr val="000000"/>
                            </a:solidFill>
                            <a:prstDash val="solid"/>
                          </a:ln>
                        </wps:spPr>
                        <wps:bodyPr wrap="square" lIns="0" tIns="0" rIns="0" bIns="0" rtlCol="0">
                          <a:prstTxWarp prst="textNoShape">
                            <a:avLst/>
                          </a:prstTxWarp>
                          <a:noAutofit/>
                        </wps:bodyPr>
                      </wps:wsp>
                      <wps:wsp>
                        <wps:cNvPr id="89" name="Graphic 89"/>
                        <wps:cNvSpPr/>
                        <wps:spPr>
                          <a:xfrm>
                            <a:off x="293022" y="543525"/>
                            <a:ext cx="18415" cy="19050"/>
                          </a:xfrm>
                          <a:custGeom>
                            <a:avLst/>
                            <a:gdLst/>
                            <a:ahLst/>
                            <a:cxnLst/>
                            <a:rect l="l" t="t" r="r" b="b"/>
                            <a:pathLst>
                              <a:path w="18415" h="19050">
                                <a:moveTo>
                                  <a:pt x="8920" y="0"/>
                                </a:moveTo>
                                <a:lnTo>
                                  <a:pt x="0" y="8892"/>
                                </a:lnTo>
                                <a:lnTo>
                                  <a:pt x="8925" y="19042"/>
                                </a:lnTo>
                                <a:lnTo>
                                  <a:pt x="17875" y="10151"/>
                                </a:lnTo>
                                <a:lnTo>
                                  <a:pt x="8920" y="0"/>
                                </a:lnTo>
                                <a:close/>
                              </a:path>
                            </a:pathLst>
                          </a:custGeom>
                          <a:ln w="43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0" name="Image 90"/>
                          <pic:cNvPicPr/>
                        </pic:nvPicPr>
                        <pic:blipFill>
                          <a:blip r:embed="rId24" cstate="print"/>
                          <a:stretch>
                            <a:fillRect/>
                          </a:stretch>
                        </pic:blipFill>
                        <pic:spPr>
                          <a:xfrm>
                            <a:off x="271611" y="565918"/>
                            <a:ext cx="14024" cy="14001"/>
                          </a:xfrm>
                          <a:prstGeom prst="rect">
                            <a:avLst/>
                          </a:prstGeom>
                        </pic:spPr>
                      </pic:pic>
                      <wps:wsp>
                        <wps:cNvPr id="91" name="Graphic 91"/>
                        <wps:cNvSpPr/>
                        <wps:spPr>
                          <a:xfrm>
                            <a:off x="271608" y="565737"/>
                            <a:ext cx="14604" cy="14604"/>
                          </a:xfrm>
                          <a:custGeom>
                            <a:avLst/>
                            <a:gdLst/>
                            <a:ahLst/>
                            <a:cxnLst/>
                            <a:rect l="l" t="t" r="r" b="b"/>
                            <a:pathLst>
                              <a:path w="14604" h="14604">
                                <a:moveTo>
                                  <a:pt x="1815" y="157"/>
                                </a:moveTo>
                                <a:lnTo>
                                  <a:pt x="12216" y="157"/>
                                </a:lnTo>
                                <a:lnTo>
                                  <a:pt x="12891" y="31"/>
                                </a:lnTo>
                                <a:lnTo>
                                  <a:pt x="14002" y="62"/>
                                </a:lnTo>
                                <a:lnTo>
                                  <a:pt x="13935" y="1078"/>
                                </a:lnTo>
                                <a:lnTo>
                                  <a:pt x="13972" y="4307"/>
                                </a:lnTo>
                                <a:lnTo>
                                  <a:pt x="13935" y="7536"/>
                                </a:lnTo>
                                <a:lnTo>
                                  <a:pt x="13935" y="10733"/>
                                </a:lnTo>
                                <a:lnTo>
                                  <a:pt x="13935" y="11536"/>
                                </a:lnTo>
                                <a:lnTo>
                                  <a:pt x="13935" y="12363"/>
                                </a:lnTo>
                                <a:lnTo>
                                  <a:pt x="14002" y="13166"/>
                                </a:lnTo>
                                <a:lnTo>
                                  <a:pt x="14031" y="14119"/>
                                </a:lnTo>
                                <a:lnTo>
                                  <a:pt x="12987" y="14151"/>
                                </a:lnTo>
                                <a:lnTo>
                                  <a:pt x="12335" y="14088"/>
                                </a:lnTo>
                                <a:lnTo>
                                  <a:pt x="1815" y="14088"/>
                                </a:lnTo>
                                <a:lnTo>
                                  <a:pt x="1140" y="14245"/>
                                </a:lnTo>
                                <a:lnTo>
                                  <a:pt x="37" y="14214"/>
                                </a:lnTo>
                                <a:lnTo>
                                  <a:pt x="96" y="13198"/>
                                </a:lnTo>
                                <a:lnTo>
                                  <a:pt x="37" y="9969"/>
                                </a:lnTo>
                                <a:lnTo>
                                  <a:pt x="66" y="6740"/>
                                </a:lnTo>
                                <a:lnTo>
                                  <a:pt x="66" y="3535"/>
                                </a:lnTo>
                                <a:lnTo>
                                  <a:pt x="66" y="2708"/>
                                </a:lnTo>
                                <a:lnTo>
                                  <a:pt x="66" y="1905"/>
                                </a:lnTo>
                                <a:lnTo>
                                  <a:pt x="37" y="1078"/>
                                </a:lnTo>
                                <a:lnTo>
                                  <a:pt x="0" y="0"/>
                                </a:lnTo>
                                <a:lnTo>
                                  <a:pt x="1140" y="181"/>
                                </a:lnTo>
                                <a:lnTo>
                                  <a:pt x="1815" y="157"/>
                                </a:lnTo>
                                <a:close/>
                              </a:path>
                            </a:pathLst>
                          </a:custGeom>
                          <a:ln w="79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2" name="Image 92"/>
                          <pic:cNvPicPr/>
                        </pic:nvPicPr>
                        <pic:blipFill>
                          <a:blip r:embed="rId25" cstate="print"/>
                          <a:stretch>
                            <a:fillRect/>
                          </a:stretch>
                        </pic:blipFill>
                        <pic:spPr>
                          <a:xfrm>
                            <a:off x="271611" y="525992"/>
                            <a:ext cx="14024" cy="14025"/>
                          </a:xfrm>
                          <a:prstGeom prst="rect">
                            <a:avLst/>
                          </a:prstGeom>
                        </pic:spPr>
                      </pic:pic>
                      <wps:wsp>
                        <wps:cNvPr id="93" name="Graphic 93"/>
                        <wps:cNvSpPr/>
                        <wps:spPr>
                          <a:xfrm>
                            <a:off x="271608" y="525812"/>
                            <a:ext cx="14604" cy="14604"/>
                          </a:xfrm>
                          <a:custGeom>
                            <a:avLst/>
                            <a:gdLst/>
                            <a:ahLst/>
                            <a:cxnLst/>
                            <a:rect l="l" t="t" r="r" b="b"/>
                            <a:pathLst>
                              <a:path w="14604" h="14604">
                                <a:moveTo>
                                  <a:pt x="1815" y="149"/>
                                </a:moveTo>
                                <a:lnTo>
                                  <a:pt x="12216" y="149"/>
                                </a:lnTo>
                                <a:lnTo>
                                  <a:pt x="12891" y="31"/>
                                </a:lnTo>
                                <a:lnTo>
                                  <a:pt x="14002" y="62"/>
                                </a:lnTo>
                                <a:lnTo>
                                  <a:pt x="13935" y="1070"/>
                                </a:lnTo>
                                <a:lnTo>
                                  <a:pt x="13972" y="4307"/>
                                </a:lnTo>
                                <a:lnTo>
                                  <a:pt x="13935" y="7536"/>
                                </a:lnTo>
                                <a:lnTo>
                                  <a:pt x="13935" y="10733"/>
                                </a:lnTo>
                                <a:lnTo>
                                  <a:pt x="13935" y="11560"/>
                                </a:lnTo>
                                <a:lnTo>
                                  <a:pt x="13935" y="12363"/>
                                </a:lnTo>
                                <a:lnTo>
                                  <a:pt x="14002" y="13198"/>
                                </a:lnTo>
                                <a:lnTo>
                                  <a:pt x="14031" y="14119"/>
                                </a:lnTo>
                                <a:lnTo>
                                  <a:pt x="12987" y="14151"/>
                                </a:lnTo>
                                <a:lnTo>
                                  <a:pt x="12335" y="14119"/>
                                </a:lnTo>
                                <a:lnTo>
                                  <a:pt x="1815" y="14119"/>
                                </a:lnTo>
                                <a:lnTo>
                                  <a:pt x="1140" y="14237"/>
                                </a:lnTo>
                                <a:lnTo>
                                  <a:pt x="37" y="14206"/>
                                </a:lnTo>
                                <a:lnTo>
                                  <a:pt x="96" y="13198"/>
                                </a:lnTo>
                                <a:lnTo>
                                  <a:pt x="37" y="9961"/>
                                </a:lnTo>
                                <a:lnTo>
                                  <a:pt x="66" y="6733"/>
                                </a:lnTo>
                                <a:lnTo>
                                  <a:pt x="66" y="3535"/>
                                </a:lnTo>
                                <a:lnTo>
                                  <a:pt x="66" y="2701"/>
                                </a:lnTo>
                                <a:lnTo>
                                  <a:pt x="66" y="1905"/>
                                </a:lnTo>
                                <a:lnTo>
                                  <a:pt x="37" y="1102"/>
                                </a:lnTo>
                                <a:lnTo>
                                  <a:pt x="0" y="0"/>
                                </a:lnTo>
                                <a:lnTo>
                                  <a:pt x="1140" y="181"/>
                                </a:lnTo>
                                <a:lnTo>
                                  <a:pt x="1815" y="149"/>
                                </a:lnTo>
                                <a:close/>
                              </a:path>
                            </a:pathLst>
                          </a:custGeom>
                          <a:ln w="79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4" name="Image 94"/>
                          <pic:cNvPicPr/>
                        </pic:nvPicPr>
                        <pic:blipFill>
                          <a:blip r:embed="rId26" cstate="print"/>
                          <a:stretch>
                            <a:fillRect/>
                          </a:stretch>
                        </pic:blipFill>
                        <pic:spPr>
                          <a:xfrm>
                            <a:off x="410922" y="360308"/>
                            <a:ext cx="224417" cy="158890"/>
                          </a:xfrm>
                          <a:prstGeom prst="rect">
                            <a:avLst/>
                          </a:prstGeom>
                        </pic:spPr>
                      </pic:pic>
                      <wps:wsp>
                        <wps:cNvPr id="95" name="Graphic 95"/>
                        <wps:cNvSpPr/>
                        <wps:spPr>
                          <a:xfrm>
                            <a:off x="402593" y="335640"/>
                            <a:ext cx="1270" cy="260985"/>
                          </a:xfrm>
                          <a:custGeom>
                            <a:avLst/>
                            <a:gdLst/>
                            <a:ahLst/>
                            <a:cxnLst/>
                            <a:rect l="l" t="t" r="r" b="b"/>
                            <a:pathLst>
                              <a:path h="260985">
                                <a:moveTo>
                                  <a:pt x="0" y="0"/>
                                </a:moveTo>
                                <a:lnTo>
                                  <a:pt x="0" y="260517"/>
                                </a:lnTo>
                              </a:path>
                            </a:pathLst>
                          </a:custGeom>
                          <a:ln w="297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96" name="Image 96"/>
                          <pic:cNvPicPr/>
                        </pic:nvPicPr>
                        <pic:blipFill>
                          <a:blip r:embed="rId27" cstate="print"/>
                          <a:stretch>
                            <a:fillRect/>
                          </a:stretch>
                        </pic:blipFill>
                        <pic:spPr>
                          <a:xfrm>
                            <a:off x="394750" y="586597"/>
                            <a:ext cx="15718" cy="36019"/>
                          </a:xfrm>
                          <a:prstGeom prst="rect">
                            <a:avLst/>
                          </a:prstGeom>
                        </pic:spPr>
                      </pic:pic>
                      <wps:wsp>
                        <wps:cNvPr id="97" name="Graphic 97"/>
                        <wps:cNvSpPr/>
                        <wps:spPr>
                          <a:xfrm>
                            <a:off x="394741" y="586597"/>
                            <a:ext cx="15875" cy="36195"/>
                          </a:xfrm>
                          <a:custGeom>
                            <a:avLst/>
                            <a:gdLst/>
                            <a:ahLst/>
                            <a:cxnLst/>
                            <a:rect l="l" t="t" r="r" b="b"/>
                            <a:pathLst>
                              <a:path w="15875" h="36195">
                                <a:moveTo>
                                  <a:pt x="15727" y="25648"/>
                                </a:moveTo>
                                <a:lnTo>
                                  <a:pt x="15727" y="0"/>
                                </a:lnTo>
                                <a:lnTo>
                                  <a:pt x="8" y="0"/>
                                </a:lnTo>
                                <a:lnTo>
                                  <a:pt x="13" y="6620"/>
                                </a:lnTo>
                                <a:lnTo>
                                  <a:pt x="0" y="13241"/>
                                </a:lnTo>
                                <a:lnTo>
                                  <a:pt x="7852" y="36019"/>
                                </a:lnTo>
                                <a:lnTo>
                                  <a:pt x="8962" y="35618"/>
                                </a:lnTo>
                                <a:lnTo>
                                  <a:pt x="15388" y="28601"/>
                                </a:lnTo>
                                <a:lnTo>
                                  <a:pt x="15632" y="27648"/>
                                </a:lnTo>
                                <a:lnTo>
                                  <a:pt x="15727" y="26632"/>
                                </a:lnTo>
                                <a:lnTo>
                                  <a:pt x="15727" y="25648"/>
                                </a:lnTo>
                                <a:close/>
                              </a:path>
                            </a:pathLst>
                          </a:custGeom>
                          <a:ln w="1326">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98" name="Image 98"/>
                          <pic:cNvPicPr/>
                        </pic:nvPicPr>
                        <pic:blipFill>
                          <a:blip r:embed="rId28" cstate="print"/>
                          <a:stretch>
                            <a:fillRect/>
                          </a:stretch>
                        </pic:blipFill>
                        <pic:spPr>
                          <a:xfrm>
                            <a:off x="412374" y="540946"/>
                            <a:ext cx="24333" cy="14859"/>
                          </a:xfrm>
                          <a:prstGeom prst="rect">
                            <a:avLst/>
                          </a:prstGeom>
                        </pic:spPr>
                      </pic:pic>
                      <wps:wsp>
                        <wps:cNvPr id="99" name="Graphic 99"/>
                        <wps:cNvSpPr/>
                        <wps:spPr>
                          <a:xfrm>
                            <a:off x="412374" y="540946"/>
                            <a:ext cx="24765" cy="15240"/>
                          </a:xfrm>
                          <a:custGeom>
                            <a:avLst/>
                            <a:gdLst/>
                            <a:ahLst/>
                            <a:cxnLst/>
                            <a:rect l="l" t="t" r="r" b="b"/>
                            <a:pathLst>
                              <a:path w="24765" h="15240">
                                <a:moveTo>
                                  <a:pt x="0" y="0"/>
                                </a:moveTo>
                                <a:lnTo>
                                  <a:pt x="24333" y="0"/>
                                </a:lnTo>
                                <a:lnTo>
                                  <a:pt x="24333"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0" name="Image 100"/>
                          <pic:cNvPicPr/>
                        </pic:nvPicPr>
                        <pic:blipFill>
                          <a:blip r:embed="rId28" cstate="print"/>
                          <a:stretch>
                            <a:fillRect/>
                          </a:stretch>
                        </pic:blipFill>
                        <pic:spPr>
                          <a:xfrm>
                            <a:off x="434463" y="542111"/>
                            <a:ext cx="24364" cy="14828"/>
                          </a:xfrm>
                          <a:prstGeom prst="rect">
                            <a:avLst/>
                          </a:prstGeom>
                        </pic:spPr>
                      </pic:pic>
                      <wps:wsp>
                        <wps:cNvPr id="101" name="Graphic 101"/>
                        <wps:cNvSpPr/>
                        <wps:spPr>
                          <a:xfrm>
                            <a:off x="434463" y="54211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2" name="Image 102"/>
                          <pic:cNvPicPr/>
                        </pic:nvPicPr>
                        <pic:blipFill>
                          <a:blip r:embed="rId28" cstate="print"/>
                          <a:stretch>
                            <a:fillRect/>
                          </a:stretch>
                        </pic:blipFill>
                        <pic:spPr>
                          <a:xfrm>
                            <a:off x="456977" y="543222"/>
                            <a:ext cx="24364" cy="14828"/>
                          </a:xfrm>
                          <a:prstGeom prst="rect">
                            <a:avLst/>
                          </a:prstGeom>
                        </pic:spPr>
                      </pic:pic>
                      <wps:wsp>
                        <wps:cNvPr id="103" name="Graphic 103"/>
                        <wps:cNvSpPr/>
                        <wps:spPr>
                          <a:xfrm>
                            <a:off x="456977" y="54322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4" name="Image 104"/>
                          <pic:cNvPicPr/>
                        </pic:nvPicPr>
                        <pic:blipFill>
                          <a:blip r:embed="rId28" cstate="print"/>
                          <a:stretch>
                            <a:fillRect/>
                          </a:stretch>
                        </pic:blipFill>
                        <pic:spPr>
                          <a:xfrm>
                            <a:off x="479500" y="542111"/>
                            <a:ext cx="24364" cy="14828"/>
                          </a:xfrm>
                          <a:prstGeom prst="rect">
                            <a:avLst/>
                          </a:prstGeom>
                        </pic:spPr>
                      </pic:pic>
                      <wps:wsp>
                        <wps:cNvPr id="105" name="Graphic 105"/>
                        <wps:cNvSpPr/>
                        <wps:spPr>
                          <a:xfrm>
                            <a:off x="479500" y="54211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6" name="Image 106"/>
                          <pic:cNvPicPr/>
                        </pic:nvPicPr>
                        <pic:blipFill>
                          <a:blip r:embed="rId28" cstate="print"/>
                          <a:stretch>
                            <a:fillRect/>
                          </a:stretch>
                        </pic:blipFill>
                        <pic:spPr>
                          <a:xfrm>
                            <a:off x="502014" y="541710"/>
                            <a:ext cx="24364" cy="14859"/>
                          </a:xfrm>
                          <a:prstGeom prst="rect">
                            <a:avLst/>
                          </a:prstGeom>
                        </pic:spPr>
                      </pic:pic>
                      <wps:wsp>
                        <wps:cNvPr id="107" name="Graphic 107"/>
                        <wps:cNvSpPr/>
                        <wps:spPr>
                          <a:xfrm>
                            <a:off x="502014" y="541710"/>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08" name="Image 108"/>
                          <pic:cNvPicPr/>
                        </pic:nvPicPr>
                        <pic:blipFill>
                          <a:blip r:embed="rId29" cstate="print"/>
                          <a:stretch>
                            <a:fillRect/>
                          </a:stretch>
                        </pic:blipFill>
                        <pic:spPr>
                          <a:xfrm>
                            <a:off x="524528" y="542481"/>
                            <a:ext cx="24364" cy="14828"/>
                          </a:xfrm>
                          <a:prstGeom prst="rect">
                            <a:avLst/>
                          </a:prstGeom>
                        </pic:spPr>
                      </pic:pic>
                      <wps:wsp>
                        <wps:cNvPr id="109" name="Graphic 109"/>
                        <wps:cNvSpPr/>
                        <wps:spPr>
                          <a:xfrm>
                            <a:off x="524528" y="54248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0" name="Image 110"/>
                          <pic:cNvPicPr/>
                        </pic:nvPicPr>
                        <pic:blipFill>
                          <a:blip r:embed="rId28" cstate="print"/>
                          <a:stretch>
                            <a:fillRect/>
                          </a:stretch>
                        </pic:blipFill>
                        <pic:spPr>
                          <a:xfrm>
                            <a:off x="547050" y="541710"/>
                            <a:ext cx="24364" cy="14859"/>
                          </a:xfrm>
                          <a:prstGeom prst="rect">
                            <a:avLst/>
                          </a:prstGeom>
                        </pic:spPr>
                      </pic:pic>
                      <wps:wsp>
                        <wps:cNvPr id="111" name="Graphic 111"/>
                        <wps:cNvSpPr/>
                        <wps:spPr>
                          <a:xfrm>
                            <a:off x="547050" y="541710"/>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2" name="Image 112"/>
                          <pic:cNvPicPr/>
                        </pic:nvPicPr>
                        <pic:blipFill>
                          <a:blip r:embed="rId29" cstate="print"/>
                          <a:stretch>
                            <a:fillRect/>
                          </a:stretch>
                        </pic:blipFill>
                        <pic:spPr>
                          <a:xfrm>
                            <a:off x="569565" y="542852"/>
                            <a:ext cx="24364" cy="14828"/>
                          </a:xfrm>
                          <a:prstGeom prst="rect">
                            <a:avLst/>
                          </a:prstGeom>
                        </pic:spPr>
                      </pic:pic>
                      <wps:wsp>
                        <wps:cNvPr id="113" name="Graphic 113"/>
                        <wps:cNvSpPr/>
                        <wps:spPr>
                          <a:xfrm>
                            <a:off x="569565" y="54285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4" name="Image 114"/>
                          <pic:cNvPicPr/>
                        </pic:nvPicPr>
                        <pic:blipFill>
                          <a:blip r:embed="rId28" cstate="print"/>
                          <a:stretch>
                            <a:fillRect/>
                          </a:stretch>
                        </pic:blipFill>
                        <pic:spPr>
                          <a:xfrm>
                            <a:off x="592079" y="541348"/>
                            <a:ext cx="24364" cy="14859"/>
                          </a:xfrm>
                          <a:prstGeom prst="rect">
                            <a:avLst/>
                          </a:prstGeom>
                        </pic:spPr>
                      </pic:pic>
                      <wps:wsp>
                        <wps:cNvPr id="115" name="Graphic 115"/>
                        <wps:cNvSpPr/>
                        <wps:spPr>
                          <a:xfrm>
                            <a:off x="592079" y="541348"/>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6" name="Image 116"/>
                          <pic:cNvPicPr/>
                        </pic:nvPicPr>
                        <pic:blipFill>
                          <a:blip r:embed="rId30" cstate="print"/>
                          <a:stretch>
                            <a:fillRect/>
                          </a:stretch>
                        </pic:blipFill>
                        <pic:spPr>
                          <a:xfrm>
                            <a:off x="614696" y="542450"/>
                            <a:ext cx="30601" cy="14859"/>
                          </a:xfrm>
                          <a:prstGeom prst="rect">
                            <a:avLst/>
                          </a:prstGeom>
                        </pic:spPr>
                      </pic:pic>
                      <wps:wsp>
                        <wps:cNvPr id="117" name="Graphic 117"/>
                        <wps:cNvSpPr/>
                        <wps:spPr>
                          <a:xfrm>
                            <a:off x="614696" y="542450"/>
                            <a:ext cx="31115" cy="15240"/>
                          </a:xfrm>
                          <a:custGeom>
                            <a:avLst/>
                            <a:gdLst/>
                            <a:ahLst/>
                            <a:cxnLst/>
                            <a:rect l="l" t="t" r="r" b="b"/>
                            <a:pathLst>
                              <a:path w="31115" h="15240">
                                <a:moveTo>
                                  <a:pt x="0" y="0"/>
                                </a:moveTo>
                                <a:lnTo>
                                  <a:pt x="0" y="14859"/>
                                </a:lnTo>
                                <a:lnTo>
                                  <a:pt x="30601" y="14859"/>
                                </a:lnTo>
                                <a:lnTo>
                                  <a:pt x="29711" y="9875"/>
                                </a:lnTo>
                                <a:lnTo>
                                  <a:pt x="28664" y="4921"/>
                                </a:lnTo>
                                <a:lnTo>
                                  <a:pt x="27436"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18" name="Image 118"/>
                          <pic:cNvPicPr/>
                        </pic:nvPicPr>
                        <pic:blipFill>
                          <a:blip r:embed="rId31" cstate="print"/>
                          <a:stretch>
                            <a:fillRect/>
                          </a:stretch>
                        </pic:blipFill>
                        <pic:spPr>
                          <a:xfrm>
                            <a:off x="412563" y="529409"/>
                            <a:ext cx="18797" cy="11229"/>
                          </a:xfrm>
                          <a:prstGeom prst="rect">
                            <a:avLst/>
                          </a:prstGeom>
                        </pic:spPr>
                      </pic:pic>
                      <wps:wsp>
                        <wps:cNvPr id="119" name="Graphic 119"/>
                        <wps:cNvSpPr/>
                        <wps:spPr>
                          <a:xfrm>
                            <a:off x="412563" y="529409"/>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0" name="Image 120"/>
                          <pic:cNvPicPr/>
                        </pic:nvPicPr>
                        <pic:blipFill>
                          <a:blip r:embed="rId31" cstate="print"/>
                          <a:stretch>
                            <a:fillRect/>
                          </a:stretch>
                        </pic:blipFill>
                        <pic:spPr>
                          <a:xfrm>
                            <a:off x="429785" y="529409"/>
                            <a:ext cx="18797" cy="11261"/>
                          </a:xfrm>
                          <a:prstGeom prst="rect">
                            <a:avLst/>
                          </a:prstGeom>
                        </pic:spPr>
                      </pic:pic>
                      <wps:wsp>
                        <wps:cNvPr id="121" name="Graphic 121"/>
                        <wps:cNvSpPr/>
                        <wps:spPr>
                          <a:xfrm>
                            <a:off x="429785" y="529409"/>
                            <a:ext cx="19050" cy="11430"/>
                          </a:xfrm>
                          <a:custGeom>
                            <a:avLst/>
                            <a:gdLst/>
                            <a:ahLst/>
                            <a:cxnLst/>
                            <a:rect l="l" t="t" r="r" b="b"/>
                            <a:pathLst>
                              <a:path w="19050" h="11430">
                                <a:moveTo>
                                  <a:pt x="0" y="0"/>
                                </a:moveTo>
                                <a:lnTo>
                                  <a:pt x="18797" y="0"/>
                                </a:lnTo>
                                <a:lnTo>
                                  <a:pt x="18797"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2" name="Image 122"/>
                          <pic:cNvPicPr/>
                        </pic:nvPicPr>
                        <pic:blipFill>
                          <a:blip r:embed="rId31" cstate="print"/>
                          <a:stretch>
                            <a:fillRect/>
                          </a:stretch>
                        </pic:blipFill>
                        <pic:spPr>
                          <a:xfrm>
                            <a:off x="448921" y="529409"/>
                            <a:ext cx="18797" cy="12024"/>
                          </a:xfrm>
                          <a:prstGeom prst="rect">
                            <a:avLst/>
                          </a:prstGeom>
                        </pic:spPr>
                      </pic:pic>
                      <wps:wsp>
                        <wps:cNvPr id="123" name="Graphic 123"/>
                        <wps:cNvSpPr/>
                        <wps:spPr>
                          <a:xfrm>
                            <a:off x="448921" y="529409"/>
                            <a:ext cx="19050" cy="12065"/>
                          </a:xfrm>
                          <a:custGeom>
                            <a:avLst/>
                            <a:gdLst/>
                            <a:ahLst/>
                            <a:cxnLst/>
                            <a:rect l="l" t="t" r="r" b="b"/>
                            <a:pathLst>
                              <a:path w="19050" h="12065">
                                <a:moveTo>
                                  <a:pt x="0" y="0"/>
                                </a:moveTo>
                                <a:lnTo>
                                  <a:pt x="18797" y="0"/>
                                </a:lnTo>
                                <a:lnTo>
                                  <a:pt x="18797" y="12024"/>
                                </a:lnTo>
                                <a:lnTo>
                                  <a:pt x="0" y="12024"/>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4" name="Image 124"/>
                          <pic:cNvPicPr/>
                        </pic:nvPicPr>
                        <pic:blipFill>
                          <a:blip r:embed="rId31" cstate="print"/>
                          <a:stretch>
                            <a:fillRect/>
                          </a:stretch>
                        </pic:blipFill>
                        <pic:spPr>
                          <a:xfrm>
                            <a:off x="468049" y="529409"/>
                            <a:ext cx="18797" cy="11780"/>
                          </a:xfrm>
                          <a:prstGeom prst="rect">
                            <a:avLst/>
                          </a:prstGeom>
                        </pic:spPr>
                      </pic:pic>
                      <wps:wsp>
                        <wps:cNvPr id="125" name="Graphic 125"/>
                        <wps:cNvSpPr/>
                        <wps:spPr>
                          <a:xfrm>
                            <a:off x="468049" y="529409"/>
                            <a:ext cx="19050" cy="12065"/>
                          </a:xfrm>
                          <a:custGeom>
                            <a:avLst/>
                            <a:gdLst/>
                            <a:ahLst/>
                            <a:cxnLst/>
                            <a:rect l="l" t="t" r="r" b="b"/>
                            <a:pathLst>
                              <a:path w="19050" h="12065">
                                <a:moveTo>
                                  <a:pt x="0" y="0"/>
                                </a:moveTo>
                                <a:lnTo>
                                  <a:pt x="18797" y="0"/>
                                </a:lnTo>
                                <a:lnTo>
                                  <a:pt x="18797" y="11780"/>
                                </a:lnTo>
                                <a:lnTo>
                                  <a:pt x="0" y="11780"/>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6" name="Image 126"/>
                          <pic:cNvPicPr/>
                        </pic:nvPicPr>
                        <pic:blipFill>
                          <a:blip r:embed="rId31" cstate="print"/>
                          <a:stretch>
                            <a:fillRect/>
                          </a:stretch>
                        </pic:blipFill>
                        <pic:spPr>
                          <a:xfrm>
                            <a:off x="487185" y="529409"/>
                            <a:ext cx="18797" cy="11261"/>
                          </a:xfrm>
                          <a:prstGeom prst="rect">
                            <a:avLst/>
                          </a:prstGeom>
                        </pic:spPr>
                      </pic:pic>
                      <wps:wsp>
                        <wps:cNvPr id="127" name="Graphic 127"/>
                        <wps:cNvSpPr/>
                        <wps:spPr>
                          <a:xfrm>
                            <a:off x="487185" y="529409"/>
                            <a:ext cx="19050" cy="11430"/>
                          </a:xfrm>
                          <a:custGeom>
                            <a:avLst/>
                            <a:gdLst/>
                            <a:ahLst/>
                            <a:cxnLst/>
                            <a:rect l="l" t="t" r="r" b="b"/>
                            <a:pathLst>
                              <a:path w="19050" h="11430">
                                <a:moveTo>
                                  <a:pt x="0" y="0"/>
                                </a:moveTo>
                                <a:lnTo>
                                  <a:pt x="18797" y="0"/>
                                </a:lnTo>
                                <a:lnTo>
                                  <a:pt x="18797"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28" name="Image 128"/>
                          <pic:cNvPicPr/>
                        </pic:nvPicPr>
                        <pic:blipFill>
                          <a:blip r:embed="rId31" cstate="print"/>
                          <a:stretch>
                            <a:fillRect/>
                          </a:stretch>
                        </pic:blipFill>
                        <pic:spPr>
                          <a:xfrm>
                            <a:off x="506321" y="529197"/>
                            <a:ext cx="18797" cy="11229"/>
                          </a:xfrm>
                          <a:prstGeom prst="rect">
                            <a:avLst/>
                          </a:prstGeom>
                        </pic:spPr>
                      </pic:pic>
                      <wps:wsp>
                        <wps:cNvPr id="129" name="Graphic 129"/>
                        <wps:cNvSpPr/>
                        <wps:spPr>
                          <a:xfrm>
                            <a:off x="506321" y="529197"/>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0" name="Image 130"/>
                          <pic:cNvPicPr/>
                        </pic:nvPicPr>
                        <pic:blipFill>
                          <a:blip r:embed="rId31" cstate="print"/>
                          <a:stretch>
                            <a:fillRect/>
                          </a:stretch>
                        </pic:blipFill>
                        <pic:spPr>
                          <a:xfrm>
                            <a:off x="525457" y="529409"/>
                            <a:ext cx="18765" cy="11261"/>
                          </a:xfrm>
                          <a:prstGeom prst="rect">
                            <a:avLst/>
                          </a:prstGeom>
                        </pic:spPr>
                      </pic:pic>
                      <wps:wsp>
                        <wps:cNvPr id="131" name="Graphic 131"/>
                        <wps:cNvSpPr/>
                        <wps:spPr>
                          <a:xfrm>
                            <a:off x="525457" y="529409"/>
                            <a:ext cx="19050" cy="11430"/>
                          </a:xfrm>
                          <a:custGeom>
                            <a:avLst/>
                            <a:gdLst/>
                            <a:ahLst/>
                            <a:cxnLst/>
                            <a:rect l="l" t="t" r="r" b="b"/>
                            <a:pathLst>
                              <a:path w="19050" h="11430">
                                <a:moveTo>
                                  <a:pt x="0" y="0"/>
                                </a:moveTo>
                                <a:lnTo>
                                  <a:pt x="18765" y="0"/>
                                </a:lnTo>
                                <a:lnTo>
                                  <a:pt x="18765"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2" name="Image 132"/>
                          <pic:cNvPicPr/>
                        </pic:nvPicPr>
                        <pic:blipFill>
                          <a:blip r:embed="rId31" cstate="print"/>
                          <a:stretch>
                            <a:fillRect/>
                          </a:stretch>
                        </pic:blipFill>
                        <pic:spPr>
                          <a:xfrm>
                            <a:off x="544585" y="529409"/>
                            <a:ext cx="18765" cy="11261"/>
                          </a:xfrm>
                          <a:prstGeom prst="rect">
                            <a:avLst/>
                          </a:prstGeom>
                        </pic:spPr>
                      </pic:pic>
                      <wps:wsp>
                        <wps:cNvPr id="133" name="Graphic 133"/>
                        <wps:cNvSpPr/>
                        <wps:spPr>
                          <a:xfrm>
                            <a:off x="544585" y="529409"/>
                            <a:ext cx="19050" cy="11430"/>
                          </a:xfrm>
                          <a:custGeom>
                            <a:avLst/>
                            <a:gdLst/>
                            <a:ahLst/>
                            <a:cxnLst/>
                            <a:rect l="l" t="t" r="r" b="b"/>
                            <a:pathLst>
                              <a:path w="19050" h="11430">
                                <a:moveTo>
                                  <a:pt x="0" y="0"/>
                                </a:moveTo>
                                <a:lnTo>
                                  <a:pt x="18765" y="0"/>
                                </a:lnTo>
                                <a:lnTo>
                                  <a:pt x="18765"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4" name="Image 134"/>
                          <pic:cNvPicPr/>
                        </pic:nvPicPr>
                        <pic:blipFill>
                          <a:blip r:embed="rId31" cstate="print"/>
                          <a:stretch>
                            <a:fillRect/>
                          </a:stretch>
                        </pic:blipFill>
                        <pic:spPr>
                          <a:xfrm>
                            <a:off x="563721" y="529622"/>
                            <a:ext cx="18765" cy="11261"/>
                          </a:xfrm>
                          <a:prstGeom prst="rect">
                            <a:avLst/>
                          </a:prstGeom>
                        </pic:spPr>
                      </pic:pic>
                      <wps:wsp>
                        <wps:cNvPr id="135" name="Graphic 135"/>
                        <wps:cNvSpPr/>
                        <wps:spPr>
                          <a:xfrm>
                            <a:off x="563721" y="529622"/>
                            <a:ext cx="19050" cy="11430"/>
                          </a:xfrm>
                          <a:custGeom>
                            <a:avLst/>
                            <a:gdLst/>
                            <a:ahLst/>
                            <a:cxnLst/>
                            <a:rect l="l" t="t" r="r" b="b"/>
                            <a:pathLst>
                              <a:path w="19050" h="11430">
                                <a:moveTo>
                                  <a:pt x="0" y="0"/>
                                </a:moveTo>
                                <a:lnTo>
                                  <a:pt x="18765" y="0"/>
                                </a:lnTo>
                                <a:lnTo>
                                  <a:pt x="18765"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6" name="Image 136"/>
                          <pic:cNvPicPr/>
                        </pic:nvPicPr>
                        <pic:blipFill>
                          <a:blip r:embed="rId31" cstate="print"/>
                          <a:stretch>
                            <a:fillRect/>
                          </a:stretch>
                        </pic:blipFill>
                        <pic:spPr>
                          <a:xfrm>
                            <a:off x="582826" y="529039"/>
                            <a:ext cx="18797" cy="11229"/>
                          </a:xfrm>
                          <a:prstGeom prst="rect">
                            <a:avLst/>
                          </a:prstGeom>
                        </pic:spPr>
                      </pic:pic>
                      <wps:wsp>
                        <wps:cNvPr id="137" name="Graphic 137"/>
                        <wps:cNvSpPr/>
                        <wps:spPr>
                          <a:xfrm>
                            <a:off x="582826" y="529039"/>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38" name="Image 138"/>
                          <pic:cNvPicPr/>
                        </pic:nvPicPr>
                        <pic:blipFill>
                          <a:blip r:embed="rId31" cstate="print"/>
                          <a:stretch>
                            <a:fillRect/>
                          </a:stretch>
                        </pic:blipFill>
                        <pic:spPr>
                          <a:xfrm>
                            <a:off x="601954" y="529039"/>
                            <a:ext cx="18797" cy="11229"/>
                          </a:xfrm>
                          <a:prstGeom prst="rect">
                            <a:avLst/>
                          </a:prstGeom>
                        </pic:spPr>
                      </pic:pic>
                      <wps:wsp>
                        <wps:cNvPr id="139" name="Graphic 139"/>
                        <wps:cNvSpPr/>
                        <wps:spPr>
                          <a:xfrm>
                            <a:off x="601954" y="529039"/>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0" name="Image 140"/>
                          <pic:cNvPicPr/>
                        </pic:nvPicPr>
                        <pic:blipFill>
                          <a:blip r:embed="rId32" cstate="print"/>
                          <a:stretch>
                            <a:fillRect/>
                          </a:stretch>
                        </pic:blipFill>
                        <pic:spPr>
                          <a:xfrm>
                            <a:off x="621122" y="528669"/>
                            <a:ext cx="20364" cy="11229"/>
                          </a:xfrm>
                          <a:prstGeom prst="rect">
                            <a:avLst/>
                          </a:prstGeom>
                        </pic:spPr>
                      </pic:pic>
                      <wps:wsp>
                        <wps:cNvPr id="141" name="Graphic 141"/>
                        <wps:cNvSpPr/>
                        <wps:spPr>
                          <a:xfrm>
                            <a:off x="621122" y="528669"/>
                            <a:ext cx="20955" cy="11430"/>
                          </a:xfrm>
                          <a:custGeom>
                            <a:avLst/>
                            <a:gdLst/>
                            <a:ahLst/>
                            <a:cxnLst/>
                            <a:rect l="l" t="t" r="r" b="b"/>
                            <a:pathLst>
                              <a:path w="20955" h="11430">
                                <a:moveTo>
                                  <a:pt x="0" y="0"/>
                                </a:moveTo>
                                <a:lnTo>
                                  <a:pt x="0" y="11229"/>
                                </a:lnTo>
                                <a:lnTo>
                                  <a:pt x="20364" y="11229"/>
                                </a:lnTo>
                                <a:lnTo>
                                  <a:pt x="19380" y="7473"/>
                                </a:lnTo>
                                <a:lnTo>
                                  <a:pt x="18301" y="3693"/>
                                </a:lnTo>
                                <a:lnTo>
                                  <a:pt x="17104" y="0"/>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2" name="Image 142"/>
                          <pic:cNvPicPr/>
                        </pic:nvPicPr>
                        <pic:blipFill>
                          <a:blip r:embed="rId28" cstate="print"/>
                          <a:stretch>
                            <a:fillRect/>
                          </a:stretch>
                        </pic:blipFill>
                        <pic:spPr>
                          <a:xfrm>
                            <a:off x="427076" y="555987"/>
                            <a:ext cx="24364" cy="14859"/>
                          </a:xfrm>
                          <a:prstGeom prst="rect">
                            <a:avLst/>
                          </a:prstGeom>
                        </pic:spPr>
                      </pic:pic>
                      <wps:wsp>
                        <wps:cNvPr id="143" name="Graphic 143"/>
                        <wps:cNvSpPr/>
                        <wps:spPr>
                          <a:xfrm>
                            <a:off x="427076" y="555987"/>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4" name="Image 144"/>
                          <pic:cNvPicPr/>
                        </pic:nvPicPr>
                        <pic:blipFill>
                          <a:blip r:embed="rId29" cstate="print"/>
                          <a:stretch>
                            <a:fillRect/>
                          </a:stretch>
                        </pic:blipFill>
                        <pic:spPr>
                          <a:xfrm>
                            <a:off x="449228" y="556940"/>
                            <a:ext cx="24364" cy="14828"/>
                          </a:xfrm>
                          <a:prstGeom prst="rect">
                            <a:avLst/>
                          </a:prstGeom>
                        </pic:spPr>
                      </pic:pic>
                      <wps:wsp>
                        <wps:cNvPr id="145" name="Graphic 145"/>
                        <wps:cNvSpPr/>
                        <wps:spPr>
                          <a:xfrm>
                            <a:off x="449228" y="556940"/>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6" name="Image 146"/>
                          <pic:cNvPicPr/>
                        </pic:nvPicPr>
                        <pic:blipFill>
                          <a:blip r:embed="rId28" cstate="print"/>
                          <a:stretch>
                            <a:fillRect/>
                          </a:stretch>
                        </pic:blipFill>
                        <pic:spPr>
                          <a:xfrm>
                            <a:off x="471373" y="556570"/>
                            <a:ext cx="24364" cy="14828"/>
                          </a:xfrm>
                          <a:prstGeom prst="rect">
                            <a:avLst/>
                          </a:prstGeom>
                        </pic:spPr>
                      </pic:pic>
                      <wps:wsp>
                        <wps:cNvPr id="147" name="Graphic 147"/>
                        <wps:cNvSpPr/>
                        <wps:spPr>
                          <a:xfrm>
                            <a:off x="471373" y="556570"/>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48" name="Image 148"/>
                          <pic:cNvPicPr/>
                        </pic:nvPicPr>
                        <pic:blipFill>
                          <a:blip r:embed="rId29" cstate="print"/>
                          <a:stretch>
                            <a:fillRect/>
                          </a:stretch>
                        </pic:blipFill>
                        <pic:spPr>
                          <a:xfrm>
                            <a:off x="493525" y="556940"/>
                            <a:ext cx="24333" cy="14828"/>
                          </a:xfrm>
                          <a:prstGeom prst="rect">
                            <a:avLst/>
                          </a:prstGeom>
                        </pic:spPr>
                      </pic:pic>
                      <wps:wsp>
                        <wps:cNvPr id="149" name="Graphic 149"/>
                        <wps:cNvSpPr/>
                        <wps:spPr>
                          <a:xfrm>
                            <a:off x="493525" y="55694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0" name="Image 150"/>
                          <pic:cNvPicPr/>
                        </pic:nvPicPr>
                        <pic:blipFill>
                          <a:blip r:embed="rId28" cstate="print"/>
                          <a:stretch>
                            <a:fillRect/>
                          </a:stretch>
                        </pic:blipFill>
                        <pic:spPr>
                          <a:xfrm>
                            <a:off x="515669" y="557310"/>
                            <a:ext cx="24333" cy="14828"/>
                          </a:xfrm>
                          <a:prstGeom prst="rect">
                            <a:avLst/>
                          </a:prstGeom>
                        </pic:spPr>
                      </pic:pic>
                      <wps:wsp>
                        <wps:cNvPr id="151" name="Graphic 151"/>
                        <wps:cNvSpPr/>
                        <wps:spPr>
                          <a:xfrm>
                            <a:off x="515669" y="55731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2" name="Image 152"/>
                          <pic:cNvPicPr/>
                        </pic:nvPicPr>
                        <pic:blipFill>
                          <a:blip r:embed="rId28" cstate="print"/>
                          <a:stretch>
                            <a:fillRect/>
                          </a:stretch>
                        </pic:blipFill>
                        <pic:spPr>
                          <a:xfrm>
                            <a:off x="537821" y="556570"/>
                            <a:ext cx="24333" cy="14828"/>
                          </a:xfrm>
                          <a:prstGeom prst="rect">
                            <a:avLst/>
                          </a:prstGeom>
                        </pic:spPr>
                      </pic:pic>
                      <wps:wsp>
                        <wps:cNvPr id="153" name="Graphic 153"/>
                        <wps:cNvSpPr/>
                        <wps:spPr>
                          <a:xfrm>
                            <a:off x="537821" y="55657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4" name="Image 154"/>
                          <pic:cNvPicPr/>
                        </pic:nvPicPr>
                        <pic:blipFill>
                          <a:blip r:embed="rId28" cstate="print"/>
                          <a:stretch>
                            <a:fillRect/>
                          </a:stretch>
                        </pic:blipFill>
                        <pic:spPr>
                          <a:xfrm>
                            <a:off x="559934" y="557680"/>
                            <a:ext cx="24364" cy="14859"/>
                          </a:xfrm>
                          <a:prstGeom prst="rect">
                            <a:avLst/>
                          </a:prstGeom>
                        </pic:spPr>
                      </pic:pic>
                      <wps:wsp>
                        <wps:cNvPr id="155" name="Graphic 155"/>
                        <wps:cNvSpPr/>
                        <wps:spPr>
                          <a:xfrm>
                            <a:off x="559934" y="557680"/>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6" name="Image 156"/>
                          <pic:cNvPicPr/>
                        </pic:nvPicPr>
                        <pic:blipFill>
                          <a:blip r:embed="rId28" cstate="print"/>
                          <a:stretch>
                            <a:fillRect/>
                          </a:stretch>
                        </pic:blipFill>
                        <pic:spPr>
                          <a:xfrm>
                            <a:off x="582117" y="556200"/>
                            <a:ext cx="24333" cy="14828"/>
                          </a:xfrm>
                          <a:prstGeom prst="rect">
                            <a:avLst/>
                          </a:prstGeom>
                        </pic:spPr>
                      </pic:pic>
                      <wps:wsp>
                        <wps:cNvPr id="157" name="Graphic 157"/>
                        <wps:cNvSpPr/>
                        <wps:spPr>
                          <a:xfrm>
                            <a:off x="582117" y="55620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58" name="Image 158"/>
                          <pic:cNvPicPr/>
                        </pic:nvPicPr>
                        <pic:blipFill>
                          <a:blip r:embed="rId29" cstate="print"/>
                          <a:stretch>
                            <a:fillRect/>
                          </a:stretch>
                        </pic:blipFill>
                        <pic:spPr>
                          <a:xfrm>
                            <a:off x="604230" y="556940"/>
                            <a:ext cx="24364" cy="14828"/>
                          </a:xfrm>
                          <a:prstGeom prst="rect">
                            <a:avLst/>
                          </a:prstGeom>
                        </pic:spPr>
                      </pic:pic>
                      <wps:wsp>
                        <wps:cNvPr id="159" name="Graphic 159"/>
                        <wps:cNvSpPr/>
                        <wps:spPr>
                          <a:xfrm>
                            <a:off x="604230" y="556940"/>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0" name="Image 160"/>
                          <pic:cNvPicPr/>
                        </pic:nvPicPr>
                        <pic:blipFill>
                          <a:blip r:embed="rId33" cstate="print"/>
                          <a:stretch>
                            <a:fillRect/>
                          </a:stretch>
                        </pic:blipFill>
                        <pic:spPr>
                          <a:xfrm>
                            <a:off x="626508" y="556570"/>
                            <a:ext cx="20884" cy="14828"/>
                          </a:xfrm>
                          <a:prstGeom prst="rect">
                            <a:avLst/>
                          </a:prstGeom>
                        </pic:spPr>
                      </pic:pic>
                      <wps:wsp>
                        <wps:cNvPr id="161" name="Graphic 161"/>
                        <wps:cNvSpPr/>
                        <wps:spPr>
                          <a:xfrm>
                            <a:off x="626508" y="556570"/>
                            <a:ext cx="20955" cy="15240"/>
                          </a:xfrm>
                          <a:custGeom>
                            <a:avLst/>
                            <a:gdLst/>
                            <a:ahLst/>
                            <a:cxnLst/>
                            <a:rect l="l" t="t" r="r" b="b"/>
                            <a:pathLst>
                              <a:path w="20955" h="15240">
                                <a:moveTo>
                                  <a:pt x="0" y="0"/>
                                </a:moveTo>
                                <a:lnTo>
                                  <a:pt x="0" y="14828"/>
                                </a:lnTo>
                                <a:lnTo>
                                  <a:pt x="20884" y="14828"/>
                                </a:lnTo>
                                <a:lnTo>
                                  <a:pt x="20301" y="9843"/>
                                </a:lnTo>
                                <a:lnTo>
                                  <a:pt x="19592" y="4890"/>
                                </a:lnTo>
                                <a:lnTo>
                                  <a:pt x="18702"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2" name="Image 162"/>
                          <pic:cNvPicPr/>
                        </pic:nvPicPr>
                        <pic:blipFill>
                          <a:blip r:embed="rId34" cstate="print"/>
                          <a:stretch>
                            <a:fillRect/>
                          </a:stretch>
                        </pic:blipFill>
                        <pic:spPr>
                          <a:xfrm>
                            <a:off x="412374" y="554727"/>
                            <a:ext cx="16915" cy="14859"/>
                          </a:xfrm>
                          <a:prstGeom prst="rect">
                            <a:avLst/>
                          </a:prstGeom>
                        </pic:spPr>
                      </pic:pic>
                      <wps:wsp>
                        <wps:cNvPr id="163" name="Graphic 163"/>
                        <wps:cNvSpPr/>
                        <wps:spPr>
                          <a:xfrm>
                            <a:off x="412374" y="554727"/>
                            <a:ext cx="17145" cy="15240"/>
                          </a:xfrm>
                          <a:custGeom>
                            <a:avLst/>
                            <a:gdLst/>
                            <a:ahLst/>
                            <a:cxnLst/>
                            <a:rect l="l" t="t" r="r" b="b"/>
                            <a:pathLst>
                              <a:path w="17145" h="15240">
                                <a:moveTo>
                                  <a:pt x="0" y="0"/>
                                </a:moveTo>
                                <a:lnTo>
                                  <a:pt x="16915" y="0"/>
                                </a:lnTo>
                                <a:lnTo>
                                  <a:pt x="16915"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4" name="Image 164"/>
                          <pic:cNvPicPr/>
                        </pic:nvPicPr>
                        <pic:blipFill>
                          <a:blip r:embed="rId35" cstate="print"/>
                          <a:stretch>
                            <a:fillRect/>
                          </a:stretch>
                        </pic:blipFill>
                        <pic:spPr>
                          <a:xfrm>
                            <a:off x="452638" y="571584"/>
                            <a:ext cx="28703" cy="13256"/>
                          </a:xfrm>
                          <a:prstGeom prst="rect">
                            <a:avLst/>
                          </a:prstGeom>
                        </pic:spPr>
                      </pic:pic>
                      <wps:wsp>
                        <wps:cNvPr id="165" name="Graphic 165"/>
                        <wps:cNvSpPr/>
                        <wps:spPr>
                          <a:xfrm>
                            <a:off x="452638" y="571584"/>
                            <a:ext cx="29209" cy="13335"/>
                          </a:xfrm>
                          <a:custGeom>
                            <a:avLst/>
                            <a:gdLst/>
                            <a:ahLst/>
                            <a:cxnLst/>
                            <a:rect l="l" t="t" r="r" b="b"/>
                            <a:pathLst>
                              <a:path w="29209" h="13335">
                                <a:moveTo>
                                  <a:pt x="0" y="0"/>
                                </a:moveTo>
                                <a:lnTo>
                                  <a:pt x="28703" y="0"/>
                                </a:lnTo>
                                <a:lnTo>
                                  <a:pt x="28703" y="13256"/>
                                </a:lnTo>
                                <a:lnTo>
                                  <a:pt x="0" y="13256"/>
                                </a:lnTo>
                                <a:lnTo>
                                  <a:pt x="0" y="0"/>
                                </a:lnTo>
                                <a:close/>
                              </a:path>
                            </a:pathLst>
                          </a:custGeom>
                          <a:ln w="204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6" name="Image 166"/>
                          <pic:cNvPicPr/>
                        </pic:nvPicPr>
                        <pic:blipFill>
                          <a:blip r:embed="rId29" cstate="print"/>
                          <a:stretch>
                            <a:fillRect/>
                          </a:stretch>
                        </pic:blipFill>
                        <pic:spPr>
                          <a:xfrm>
                            <a:off x="480295" y="571059"/>
                            <a:ext cx="24364" cy="14859"/>
                          </a:xfrm>
                          <a:prstGeom prst="rect">
                            <a:avLst/>
                          </a:prstGeom>
                        </pic:spPr>
                      </pic:pic>
                      <wps:wsp>
                        <wps:cNvPr id="167" name="Graphic 167"/>
                        <wps:cNvSpPr/>
                        <wps:spPr>
                          <a:xfrm>
                            <a:off x="480295" y="571059"/>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68" name="Image 168"/>
                          <pic:cNvPicPr/>
                        </pic:nvPicPr>
                        <pic:blipFill>
                          <a:blip r:embed="rId28" cstate="print"/>
                          <a:stretch>
                            <a:fillRect/>
                          </a:stretch>
                        </pic:blipFill>
                        <pic:spPr>
                          <a:xfrm>
                            <a:off x="503549" y="571461"/>
                            <a:ext cx="24364" cy="14828"/>
                          </a:xfrm>
                          <a:prstGeom prst="rect">
                            <a:avLst/>
                          </a:prstGeom>
                        </pic:spPr>
                      </pic:pic>
                      <wps:wsp>
                        <wps:cNvPr id="169" name="Graphic 169"/>
                        <wps:cNvSpPr/>
                        <wps:spPr>
                          <a:xfrm>
                            <a:off x="503549" y="57146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0" name="Image 170"/>
                          <pic:cNvPicPr/>
                        </pic:nvPicPr>
                        <pic:blipFill>
                          <a:blip r:embed="rId28" cstate="print"/>
                          <a:stretch>
                            <a:fillRect/>
                          </a:stretch>
                        </pic:blipFill>
                        <pic:spPr>
                          <a:xfrm>
                            <a:off x="526804" y="570689"/>
                            <a:ext cx="24364" cy="14859"/>
                          </a:xfrm>
                          <a:prstGeom prst="rect">
                            <a:avLst/>
                          </a:prstGeom>
                        </pic:spPr>
                      </pic:pic>
                      <wps:wsp>
                        <wps:cNvPr id="171" name="Graphic 171"/>
                        <wps:cNvSpPr/>
                        <wps:spPr>
                          <a:xfrm>
                            <a:off x="526804" y="570689"/>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2" name="Image 172"/>
                          <pic:cNvPicPr/>
                        </pic:nvPicPr>
                        <pic:blipFill>
                          <a:blip r:embed="rId36" cstate="print"/>
                          <a:stretch>
                            <a:fillRect/>
                          </a:stretch>
                        </pic:blipFill>
                        <pic:spPr>
                          <a:xfrm>
                            <a:off x="550066" y="571831"/>
                            <a:ext cx="24364" cy="14828"/>
                          </a:xfrm>
                          <a:prstGeom prst="rect">
                            <a:avLst/>
                          </a:prstGeom>
                        </pic:spPr>
                      </pic:pic>
                      <wps:wsp>
                        <wps:cNvPr id="173" name="Graphic 173"/>
                        <wps:cNvSpPr/>
                        <wps:spPr>
                          <a:xfrm>
                            <a:off x="550066" y="57183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4" name="Image 174"/>
                          <pic:cNvPicPr/>
                        </pic:nvPicPr>
                        <pic:blipFill>
                          <a:blip r:embed="rId29" cstate="print"/>
                          <a:stretch>
                            <a:fillRect/>
                          </a:stretch>
                        </pic:blipFill>
                        <pic:spPr>
                          <a:xfrm>
                            <a:off x="573321" y="571059"/>
                            <a:ext cx="24364" cy="14859"/>
                          </a:xfrm>
                          <a:prstGeom prst="rect">
                            <a:avLst/>
                          </a:prstGeom>
                        </pic:spPr>
                      </pic:pic>
                      <wps:wsp>
                        <wps:cNvPr id="175" name="Graphic 175"/>
                        <wps:cNvSpPr/>
                        <wps:spPr>
                          <a:xfrm>
                            <a:off x="573321" y="571059"/>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6" name="Image 176"/>
                          <pic:cNvPicPr/>
                        </pic:nvPicPr>
                        <pic:blipFill>
                          <a:blip r:embed="rId28" cstate="print"/>
                          <a:stretch>
                            <a:fillRect/>
                          </a:stretch>
                        </pic:blipFill>
                        <pic:spPr>
                          <a:xfrm>
                            <a:off x="596607" y="572201"/>
                            <a:ext cx="24333" cy="14828"/>
                          </a:xfrm>
                          <a:prstGeom prst="rect">
                            <a:avLst/>
                          </a:prstGeom>
                        </pic:spPr>
                      </pic:pic>
                      <wps:wsp>
                        <wps:cNvPr id="177" name="Graphic 177"/>
                        <wps:cNvSpPr/>
                        <wps:spPr>
                          <a:xfrm>
                            <a:off x="596607" y="572201"/>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78" name="Image 178"/>
                          <pic:cNvPicPr/>
                        </pic:nvPicPr>
                        <pic:blipFill>
                          <a:blip r:embed="rId37" cstate="print"/>
                          <a:stretch>
                            <a:fillRect/>
                          </a:stretch>
                        </pic:blipFill>
                        <pic:spPr>
                          <a:xfrm>
                            <a:off x="619956" y="570689"/>
                            <a:ext cx="28633" cy="14859"/>
                          </a:xfrm>
                          <a:prstGeom prst="rect">
                            <a:avLst/>
                          </a:prstGeom>
                        </pic:spPr>
                      </pic:pic>
                      <wps:wsp>
                        <wps:cNvPr id="179" name="Graphic 179"/>
                        <wps:cNvSpPr/>
                        <wps:spPr>
                          <a:xfrm>
                            <a:off x="619956" y="570689"/>
                            <a:ext cx="29209" cy="15240"/>
                          </a:xfrm>
                          <a:custGeom>
                            <a:avLst/>
                            <a:gdLst/>
                            <a:ahLst/>
                            <a:cxnLst/>
                            <a:rect l="l" t="t" r="r" b="b"/>
                            <a:pathLst>
                              <a:path w="29209" h="15240">
                                <a:moveTo>
                                  <a:pt x="0" y="0"/>
                                </a:moveTo>
                                <a:lnTo>
                                  <a:pt x="0" y="14859"/>
                                </a:lnTo>
                                <a:lnTo>
                                  <a:pt x="28633" y="14859"/>
                                </a:lnTo>
                                <a:lnTo>
                                  <a:pt x="28388" y="9875"/>
                                </a:lnTo>
                                <a:lnTo>
                                  <a:pt x="27924" y="4921"/>
                                </a:lnTo>
                                <a:lnTo>
                                  <a:pt x="27341"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0" name="Image 180"/>
                          <pic:cNvPicPr/>
                        </pic:nvPicPr>
                        <pic:blipFill>
                          <a:blip r:embed="rId37" cstate="print"/>
                          <a:stretch>
                            <a:fillRect/>
                          </a:stretch>
                        </pic:blipFill>
                        <pic:spPr>
                          <a:xfrm>
                            <a:off x="483776" y="586130"/>
                            <a:ext cx="28885" cy="14828"/>
                          </a:xfrm>
                          <a:prstGeom prst="rect">
                            <a:avLst/>
                          </a:prstGeom>
                        </pic:spPr>
                      </pic:pic>
                      <wps:wsp>
                        <wps:cNvPr id="181" name="Graphic 181"/>
                        <wps:cNvSpPr/>
                        <wps:spPr>
                          <a:xfrm>
                            <a:off x="483776" y="586130"/>
                            <a:ext cx="29209" cy="15240"/>
                          </a:xfrm>
                          <a:custGeom>
                            <a:avLst/>
                            <a:gdLst/>
                            <a:ahLst/>
                            <a:cxnLst/>
                            <a:rect l="l" t="t" r="r" b="b"/>
                            <a:pathLst>
                              <a:path w="29209" h="15240">
                                <a:moveTo>
                                  <a:pt x="0" y="0"/>
                                </a:moveTo>
                                <a:lnTo>
                                  <a:pt x="28885" y="0"/>
                                </a:lnTo>
                                <a:lnTo>
                                  <a:pt x="28885" y="14828"/>
                                </a:lnTo>
                                <a:lnTo>
                                  <a:pt x="0" y="14828"/>
                                </a:lnTo>
                                <a:lnTo>
                                  <a:pt x="0" y="0"/>
                                </a:lnTo>
                                <a:close/>
                              </a:path>
                            </a:pathLst>
                          </a:custGeom>
                          <a:ln w="2126">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2" name="Image 182"/>
                          <pic:cNvPicPr/>
                        </pic:nvPicPr>
                        <pic:blipFill>
                          <a:blip r:embed="rId28" cstate="print"/>
                          <a:stretch>
                            <a:fillRect/>
                          </a:stretch>
                        </pic:blipFill>
                        <pic:spPr>
                          <a:xfrm>
                            <a:off x="510873" y="585762"/>
                            <a:ext cx="24364" cy="14828"/>
                          </a:xfrm>
                          <a:prstGeom prst="rect">
                            <a:avLst/>
                          </a:prstGeom>
                        </pic:spPr>
                      </pic:pic>
                      <wps:wsp>
                        <wps:cNvPr id="183" name="Graphic 183"/>
                        <wps:cNvSpPr/>
                        <wps:spPr>
                          <a:xfrm>
                            <a:off x="510873" y="58576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4" name="Image 184"/>
                          <pic:cNvPicPr/>
                        </pic:nvPicPr>
                        <pic:blipFill>
                          <a:blip r:embed="rId28" cstate="print"/>
                          <a:stretch>
                            <a:fillRect/>
                          </a:stretch>
                        </pic:blipFill>
                        <pic:spPr>
                          <a:xfrm>
                            <a:off x="533387" y="586502"/>
                            <a:ext cx="24333" cy="14828"/>
                          </a:xfrm>
                          <a:prstGeom prst="rect">
                            <a:avLst/>
                          </a:prstGeom>
                        </pic:spPr>
                      </pic:pic>
                      <wps:wsp>
                        <wps:cNvPr id="185" name="Graphic 185"/>
                        <wps:cNvSpPr/>
                        <wps:spPr>
                          <a:xfrm>
                            <a:off x="533387" y="586502"/>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6" name="Image 186"/>
                          <pic:cNvPicPr/>
                        </pic:nvPicPr>
                        <pic:blipFill>
                          <a:blip r:embed="rId29" cstate="print"/>
                          <a:stretch>
                            <a:fillRect/>
                          </a:stretch>
                        </pic:blipFill>
                        <pic:spPr>
                          <a:xfrm>
                            <a:off x="555910" y="585424"/>
                            <a:ext cx="24329" cy="16860"/>
                          </a:xfrm>
                          <a:prstGeom prst="rect">
                            <a:avLst/>
                          </a:prstGeom>
                        </pic:spPr>
                      </pic:pic>
                      <wps:wsp>
                        <wps:cNvPr id="187" name="Graphic 187"/>
                        <wps:cNvSpPr/>
                        <wps:spPr>
                          <a:xfrm>
                            <a:off x="555910" y="585424"/>
                            <a:ext cx="24765" cy="17145"/>
                          </a:xfrm>
                          <a:custGeom>
                            <a:avLst/>
                            <a:gdLst/>
                            <a:ahLst/>
                            <a:cxnLst/>
                            <a:rect l="l" t="t" r="r" b="b"/>
                            <a:pathLst>
                              <a:path w="24765" h="17145">
                                <a:moveTo>
                                  <a:pt x="0" y="0"/>
                                </a:moveTo>
                                <a:lnTo>
                                  <a:pt x="24329" y="0"/>
                                </a:lnTo>
                                <a:lnTo>
                                  <a:pt x="24329" y="16860"/>
                                </a:lnTo>
                                <a:lnTo>
                                  <a:pt x="0" y="16860"/>
                                </a:lnTo>
                                <a:lnTo>
                                  <a:pt x="0" y="0"/>
                                </a:lnTo>
                                <a:close/>
                              </a:path>
                            </a:pathLst>
                          </a:custGeom>
                          <a:ln w="2283">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88" name="Image 188"/>
                          <pic:cNvPicPr/>
                        </pic:nvPicPr>
                        <pic:blipFill>
                          <a:blip r:embed="rId36" cstate="print"/>
                          <a:stretch>
                            <a:fillRect/>
                          </a:stretch>
                        </pic:blipFill>
                        <pic:spPr>
                          <a:xfrm>
                            <a:off x="578424" y="586872"/>
                            <a:ext cx="24364" cy="14828"/>
                          </a:xfrm>
                          <a:prstGeom prst="rect">
                            <a:avLst/>
                          </a:prstGeom>
                        </pic:spPr>
                      </pic:pic>
                      <wps:wsp>
                        <wps:cNvPr id="189" name="Graphic 189"/>
                        <wps:cNvSpPr/>
                        <wps:spPr>
                          <a:xfrm>
                            <a:off x="578424" y="58687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0" name="Image 190"/>
                          <pic:cNvPicPr/>
                        </pic:nvPicPr>
                        <pic:blipFill>
                          <a:blip r:embed="rId28" cstate="print"/>
                          <a:stretch>
                            <a:fillRect/>
                          </a:stretch>
                        </pic:blipFill>
                        <pic:spPr>
                          <a:xfrm>
                            <a:off x="623610" y="586471"/>
                            <a:ext cx="25254" cy="14859"/>
                          </a:xfrm>
                          <a:prstGeom prst="rect">
                            <a:avLst/>
                          </a:prstGeom>
                        </pic:spPr>
                      </pic:pic>
                      <wps:wsp>
                        <wps:cNvPr id="191" name="Graphic 191"/>
                        <wps:cNvSpPr/>
                        <wps:spPr>
                          <a:xfrm>
                            <a:off x="623610" y="586471"/>
                            <a:ext cx="25400" cy="15240"/>
                          </a:xfrm>
                          <a:custGeom>
                            <a:avLst/>
                            <a:gdLst/>
                            <a:ahLst/>
                            <a:cxnLst/>
                            <a:rect l="l" t="t" r="r" b="b"/>
                            <a:pathLst>
                              <a:path w="25400" h="15240">
                                <a:moveTo>
                                  <a:pt x="0" y="0"/>
                                </a:moveTo>
                                <a:lnTo>
                                  <a:pt x="0" y="14859"/>
                                </a:lnTo>
                                <a:lnTo>
                                  <a:pt x="25254" y="14859"/>
                                </a:lnTo>
                                <a:lnTo>
                                  <a:pt x="25286" y="13686"/>
                                </a:lnTo>
                                <a:lnTo>
                                  <a:pt x="25317" y="12489"/>
                                </a:lnTo>
                                <a:lnTo>
                                  <a:pt x="25317" y="11292"/>
                                </a:lnTo>
                                <a:lnTo>
                                  <a:pt x="25317" y="7504"/>
                                </a:lnTo>
                                <a:lnTo>
                                  <a:pt x="25231" y="3756"/>
                                </a:lnTo>
                                <a:lnTo>
                                  <a:pt x="25042"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2" name="Image 192"/>
                          <pic:cNvPicPr/>
                        </pic:nvPicPr>
                        <pic:blipFill>
                          <a:blip r:embed="rId36" cstate="print"/>
                          <a:stretch>
                            <a:fillRect/>
                          </a:stretch>
                        </pic:blipFill>
                        <pic:spPr>
                          <a:xfrm>
                            <a:off x="502106" y="600316"/>
                            <a:ext cx="25067" cy="16364"/>
                          </a:xfrm>
                          <a:prstGeom prst="rect">
                            <a:avLst/>
                          </a:prstGeom>
                        </pic:spPr>
                      </pic:pic>
                      <wps:wsp>
                        <wps:cNvPr id="193" name="Graphic 193"/>
                        <wps:cNvSpPr/>
                        <wps:spPr>
                          <a:xfrm>
                            <a:off x="502106" y="600316"/>
                            <a:ext cx="25400" cy="16510"/>
                          </a:xfrm>
                          <a:custGeom>
                            <a:avLst/>
                            <a:gdLst/>
                            <a:ahLst/>
                            <a:cxnLst/>
                            <a:rect l="l" t="t" r="r" b="b"/>
                            <a:pathLst>
                              <a:path w="25400" h="16510">
                                <a:moveTo>
                                  <a:pt x="0" y="0"/>
                                </a:moveTo>
                                <a:lnTo>
                                  <a:pt x="25067" y="0"/>
                                </a:lnTo>
                                <a:lnTo>
                                  <a:pt x="25067" y="16364"/>
                                </a:lnTo>
                                <a:lnTo>
                                  <a:pt x="0" y="16364"/>
                                </a:lnTo>
                                <a:lnTo>
                                  <a:pt x="0" y="0"/>
                                </a:lnTo>
                                <a:close/>
                              </a:path>
                            </a:pathLst>
                          </a:custGeom>
                          <a:ln w="2260">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4" name="Image 194"/>
                          <pic:cNvPicPr/>
                        </pic:nvPicPr>
                        <pic:blipFill>
                          <a:blip r:embed="rId34" cstate="print"/>
                          <a:stretch>
                            <a:fillRect/>
                          </a:stretch>
                        </pic:blipFill>
                        <pic:spPr>
                          <a:xfrm>
                            <a:off x="526745" y="601111"/>
                            <a:ext cx="17469" cy="14859"/>
                          </a:xfrm>
                          <a:prstGeom prst="rect">
                            <a:avLst/>
                          </a:prstGeom>
                        </pic:spPr>
                      </pic:pic>
                      <wps:wsp>
                        <wps:cNvPr id="195" name="Graphic 195"/>
                        <wps:cNvSpPr/>
                        <wps:spPr>
                          <a:xfrm>
                            <a:off x="526745" y="601111"/>
                            <a:ext cx="17780" cy="15240"/>
                          </a:xfrm>
                          <a:custGeom>
                            <a:avLst/>
                            <a:gdLst/>
                            <a:ahLst/>
                            <a:cxnLst/>
                            <a:rect l="l" t="t" r="r" b="b"/>
                            <a:pathLst>
                              <a:path w="17780" h="15240">
                                <a:moveTo>
                                  <a:pt x="0" y="0"/>
                                </a:moveTo>
                                <a:lnTo>
                                  <a:pt x="17469" y="0"/>
                                </a:lnTo>
                                <a:lnTo>
                                  <a:pt x="17469" y="14859"/>
                                </a:lnTo>
                                <a:lnTo>
                                  <a:pt x="0" y="14859"/>
                                </a:lnTo>
                                <a:lnTo>
                                  <a:pt x="0" y="0"/>
                                </a:lnTo>
                                <a:close/>
                              </a:path>
                            </a:pathLst>
                          </a:custGeom>
                          <a:ln w="231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6" name="Image 196"/>
                          <pic:cNvPicPr/>
                        </pic:nvPicPr>
                        <pic:blipFill>
                          <a:blip r:embed="rId33" cstate="print"/>
                          <a:stretch>
                            <a:fillRect/>
                          </a:stretch>
                        </pic:blipFill>
                        <pic:spPr>
                          <a:xfrm>
                            <a:off x="543698" y="602222"/>
                            <a:ext cx="18211" cy="14859"/>
                          </a:xfrm>
                          <a:prstGeom prst="rect">
                            <a:avLst/>
                          </a:prstGeom>
                        </pic:spPr>
                      </pic:pic>
                      <wps:wsp>
                        <wps:cNvPr id="197" name="Graphic 197"/>
                        <wps:cNvSpPr/>
                        <wps:spPr>
                          <a:xfrm>
                            <a:off x="543698" y="602222"/>
                            <a:ext cx="18415" cy="15240"/>
                          </a:xfrm>
                          <a:custGeom>
                            <a:avLst/>
                            <a:gdLst/>
                            <a:ahLst/>
                            <a:cxnLst/>
                            <a:rect l="l" t="t" r="r" b="b"/>
                            <a:pathLst>
                              <a:path w="18415" h="15240">
                                <a:moveTo>
                                  <a:pt x="0" y="0"/>
                                </a:moveTo>
                                <a:lnTo>
                                  <a:pt x="18211" y="0"/>
                                </a:lnTo>
                                <a:lnTo>
                                  <a:pt x="18211" y="14859"/>
                                </a:lnTo>
                                <a:lnTo>
                                  <a:pt x="0" y="14859"/>
                                </a:lnTo>
                                <a:lnTo>
                                  <a:pt x="0" y="0"/>
                                </a:lnTo>
                                <a:close/>
                              </a:path>
                            </a:pathLst>
                          </a:custGeom>
                          <a:ln w="231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198" name="Image 198"/>
                          <pic:cNvPicPr/>
                        </pic:nvPicPr>
                        <pic:blipFill>
                          <a:blip r:embed="rId38" cstate="print"/>
                          <a:stretch>
                            <a:fillRect/>
                          </a:stretch>
                        </pic:blipFill>
                        <pic:spPr>
                          <a:xfrm>
                            <a:off x="561572" y="601482"/>
                            <a:ext cx="31964" cy="14858"/>
                          </a:xfrm>
                          <a:prstGeom prst="rect">
                            <a:avLst/>
                          </a:prstGeom>
                        </pic:spPr>
                      </pic:pic>
                      <wps:wsp>
                        <wps:cNvPr id="199" name="Graphic 199"/>
                        <wps:cNvSpPr/>
                        <wps:spPr>
                          <a:xfrm>
                            <a:off x="561572" y="601482"/>
                            <a:ext cx="32384" cy="15240"/>
                          </a:xfrm>
                          <a:custGeom>
                            <a:avLst/>
                            <a:gdLst/>
                            <a:ahLst/>
                            <a:cxnLst/>
                            <a:rect l="l" t="t" r="r" b="b"/>
                            <a:pathLst>
                              <a:path w="32384" h="15240">
                                <a:moveTo>
                                  <a:pt x="0" y="0"/>
                                </a:moveTo>
                                <a:lnTo>
                                  <a:pt x="31964" y="0"/>
                                </a:lnTo>
                                <a:lnTo>
                                  <a:pt x="31964" y="14858"/>
                                </a:lnTo>
                                <a:lnTo>
                                  <a:pt x="0" y="14858"/>
                                </a:lnTo>
                                <a:lnTo>
                                  <a:pt x="0" y="0"/>
                                </a:lnTo>
                                <a:close/>
                              </a:path>
                            </a:pathLst>
                          </a:custGeom>
                          <a:ln w="2053">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0" name="Image 200"/>
                          <pic:cNvPicPr/>
                        </pic:nvPicPr>
                        <pic:blipFill>
                          <a:blip r:embed="rId39" cstate="print"/>
                          <a:stretch>
                            <a:fillRect/>
                          </a:stretch>
                        </pic:blipFill>
                        <pic:spPr>
                          <a:xfrm>
                            <a:off x="593528" y="601114"/>
                            <a:ext cx="43154" cy="14859"/>
                          </a:xfrm>
                          <a:prstGeom prst="rect">
                            <a:avLst/>
                          </a:prstGeom>
                        </pic:spPr>
                      </pic:pic>
                      <wps:wsp>
                        <wps:cNvPr id="201" name="Graphic 201"/>
                        <wps:cNvSpPr/>
                        <wps:spPr>
                          <a:xfrm>
                            <a:off x="593528" y="601114"/>
                            <a:ext cx="43180" cy="15240"/>
                          </a:xfrm>
                          <a:custGeom>
                            <a:avLst/>
                            <a:gdLst/>
                            <a:ahLst/>
                            <a:cxnLst/>
                            <a:rect l="l" t="t" r="r" b="b"/>
                            <a:pathLst>
                              <a:path w="43180" h="15240">
                                <a:moveTo>
                                  <a:pt x="0" y="0"/>
                                </a:moveTo>
                                <a:lnTo>
                                  <a:pt x="43154" y="0"/>
                                </a:lnTo>
                                <a:lnTo>
                                  <a:pt x="43154" y="14859"/>
                                </a:lnTo>
                                <a:lnTo>
                                  <a:pt x="0" y="14859"/>
                                </a:lnTo>
                                <a:lnTo>
                                  <a:pt x="0" y="0"/>
                                </a:lnTo>
                                <a:close/>
                              </a:path>
                            </a:pathLst>
                          </a:custGeom>
                          <a:ln w="1811">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2" name="Image 202"/>
                          <pic:cNvPicPr/>
                        </pic:nvPicPr>
                        <pic:blipFill>
                          <a:blip r:embed="rId40" cstate="print"/>
                          <a:stretch>
                            <a:fillRect/>
                          </a:stretch>
                        </pic:blipFill>
                        <pic:spPr>
                          <a:xfrm>
                            <a:off x="636470" y="601110"/>
                            <a:ext cx="12395" cy="14859"/>
                          </a:xfrm>
                          <a:prstGeom prst="rect">
                            <a:avLst/>
                          </a:prstGeom>
                        </pic:spPr>
                      </pic:pic>
                      <wps:wsp>
                        <wps:cNvPr id="203" name="Graphic 203"/>
                        <wps:cNvSpPr/>
                        <wps:spPr>
                          <a:xfrm>
                            <a:off x="636470" y="601110"/>
                            <a:ext cx="12700" cy="15240"/>
                          </a:xfrm>
                          <a:custGeom>
                            <a:avLst/>
                            <a:gdLst/>
                            <a:ahLst/>
                            <a:cxnLst/>
                            <a:rect l="l" t="t" r="r" b="b"/>
                            <a:pathLst>
                              <a:path w="12700" h="15240">
                                <a:moveTo>
                                  <a:pt x="0" y="0"/>
                                </a:moveTo>
                                <a:lnTo>
                                  <a:pt x="0" y="14859"/>
                                </a:lnTo>
                                <a:lnTo>
                                  <a:pt x="11749" y="14859"/>
                                </a:lnTo>
                                <a:lnTo>
                                  <a:pt x="12150" y="9938"/>
                                </a:lnTo>
                                <a:lnTo>
                                  <a:pt x="12339" y="4984"/>
                                </a:lnTo>
                                <a:lnTo>
                                  <a:pt x="12395"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4" name="Image 204"/>
                          <pic:cNvPicPr/>
                        </pic:nvPicPr>
                        <pic:blipFill>
                          <a:blip r:embed="rId36" cstate="print"/>
                          <a:stretch>
                            <a:fillRect/>
                          </a:stretch>
                        </pic:blipFill>
                        <pic:spPr>
                          <a:xfrm>
                            <a:off x="516441" y="617112"/>
                            <a:ext cx="24364" cy="14828"/>
                          </a:xfrm>
                          <a:prstGeom prst="rect">
                            <a:avLst/>
                          </a:prstGeom>
                        </pic:spPr>
                      </pic:pic>
                      <wps:wsp>
                        <wps:cNvPr id="205" name="Graphic 205"/>
                        <wps:cNvSpPr/>
                        <wps:spPr>
                          <a:xfrm>
                            <a:off x="516441" y="61711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6" name="Image 206"/>
                          <pic:cNvPicPr/>
                        </pic:nvPicPr>
                        <pic:blipFill>
                          <a:blip r:embed="rId28" cstate="print"/>
                          <a:stretch>
                            <a:fillRect/>
                          </a:stretch>
                        </pic:blipFill>
                        <pic:spPr>
                          <a:xfrm>
                            <a:off x="538955" y="616773"/>
                            <a:ext cx="24333" cy="14859"/>
                          </a:xfrm>
                          <a:prstGeom prst="rect">
                            <a:avLst/>
                          </a:prstGeom>
                        </pic:spPr>
                      </pic:pic>
                      <wps:wsp>
                        <wps:cNvPr id="207" name="Graphic 207"/>
                        <wps:cNvSpPr/>
                        <wps:spPr>
                          <a:xfrm>
                            <a:off x="538955" y="616773"/>
                            <a:ext cx="24765" cy="15240"/>
                          </a:xfrm>
                          <a:custGeom>
                            <a:avLst/>
                            <a:gdLst/>
                            <a:ahLst/>
                            <a:cxnLst/>
                            <a:rect l="l" t="t" r="r" b="b"/>
                            <a:pathLst>
                              <a:path w="24765" h="15240">
                                <a:moveTo>
                                  <a:pt x="0" y="0"/>
                                </a:moveTo>
                                <a:lnTo>
                                  <a:pt x="24333" y="0"/>
                                </a:lnTo>
                                <a:lnTo>
                                  <a:pt x="24333"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08" name="Image 208"/>
                          <pic:cNvPicPr/>
                        </pic:nvPicPr>
                        <pic:blipFill>
                          <a:blip r:embed="rId28" cstate="print"/>
                          <a:stretch>
                            <a:fillRect/>
                          </a:stretch>
                        </pic:blipFill>
                        <pic:spPr>
                          <a:xfrm>
                            <a:off x="561446" y="617506"/>
                            <a:ext cx="24364" cy="14859"/>
                          </a:xfrm>
                          <a:prstGeom prst="rect">
                            <a:avLst/>
                          </a:prstGeom>
                        </pic:spPr>
                      </pic:pic>
                      <wps:wsp>
                        <wps:cNvPr id="209" name="Graphic 209"/>
                        <wps:cNvSpPr/>
                        <wps:spPr>
                          <a:xfrm>
                            <a:off x="561446" y="617506"/>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0" name="Image 210"/>
                          <pic:cNvPicPr/>
                        </pic:nvPicPr>
                        <pic:blipFill>
                          <a:blip r:embed="rId28" cstate="print"/>
                          <a:stretch>
                            <a:fillRect/>
                          </a:stretch>
                        </pic:blipFill>
                        <pic:spPr>
                          <a:xfrm>
                            <a:off x="583960" y="616403"/>
                            <a:ext cx="24364" cy="14859"/>
                          </a:xfrm>
                          <a:prstGeom prst="rect">
                            <a:avLst/>
                          </a:prstGeom>
                        </pic:spPr>
                      </pic:pic>
                      <wps:wsp>
                        <wps:cNvPr id="211" name="Graphic 211"/>
                        <wps:cNvSpPr/>
                        <wps:spPr>
                          <a:xfrm>
                            <a:off x="583960" y="616403"/>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2" name="Image 212"/>
                          <pic:cNvPicPr/>
                        </pic:nvPicPr>
                        <pic:blipFill>
                          <a:blip r:embed="rId28" cstate="print"/>
                          <a:stretch>
                            <a:fillRect/>
                          </a:stretch>
                        </pic:blipFill>
                        <pic:spPr>
                          <a:xfrm>
                            <a:off x="606482" y="616553"/>
                            <a:ext cx="24364" cy="14859"/>
                          </a:xfrm>
                          <a:prstGeom prst="rect">
                            <a:avLst/>
                          </a:prstGeom>
                        </pic:spPr>
                      </pic:pic>
                      <wps:wsp>
                        <wps:cNvPr id="213" name="Graphic 213"/>
                        <wps:cNvSpPr/>
                        <wps:spPr>
                          <a:xfrm>
                            <a:off x="606482" y="616553"/>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4" name="Image 214"/>
                          <pic:cNvPicPr/>
                        </pic:nvPicPr>
                        <pic:blipFill>
                          <a:blip r:embed="rId29" cstate="print"/>
                          <a:stretch>
                            <a:fillRect/>
                          </a:stretch>
                        </pic:blipFill>
                        <pic:spPr>
                          <a:xfrm>
                            <a:off x="600941" y="585054"/>
                            <a:ext cx="24332" cy="16576"/>
                          </a:xfrm>
                          <a:prstGeom prst="rect">
                            <a:avLst/>
                          </a:prstGeom>
                        </pic:spPr>
                      </pic:pic>
                      <wps:wsp>
                        <wps:cNvPr id="215" name="Graphic 215"/>
                        <wps:cNvSpPr/>
                        <wps:spPr>
                          <a:xfrm>
                            <a:off x="600941" y="585054"/>
                            <a:ext cx="24765" cy="17145"/>
                          </a:xfrm>
                          <a:custGeom>
                            <a:avLst/>
                            <a:gdLst/>
                            <a:ahLst/>
                            <a:cxnLst/>
                            <a:rect l="l" t="t" r="r" b="b"/>
                            <a:pathLst>
                              <a:path w="24765" h="17145">
                                <a:moveTo>
                                  <a:pt x="0" y="0"/>
                                </a:moveTo>
                                <a:lnTo>
                                  <a:pt x="24332" y="0"/>
                                </a:lnTo>
                                <a:lnTo>
                                  <a:pt x="24332" y="16576"/>
                                </a:lnTo>
                                <a:lnTo>
                                  <a:pt x="0" y="16576"/>
                                </a:lnTo>
                                <a:lnTo>
                                  <a:pt x="0" y="0"/>
                                </a:lnTo>
                                <a:close/>
                              </a:path>
                            </a:pathLst>
                          </a:custGeom>
                          <a:ln w="227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6" name="Image 216"/>
                          <pic:cNvPicPr/>
                        </pic:nvPicPr>
                        <pic:blipFill>
                          <a:blip r:embed="rId33" cstate="print"/>
                          <a:stretch>
                            <a:fillRect/>
                          </a:stretch>
                        </pic:blipFill>
                        <pic:spPr>
                          <a:xfrm>
                            <a:off x="628965" y="616277"/>
                            <a:ext cx="19230" cy="14891"/>
                          </a:xfrm>
                          <a:prstGeom prst="rect">
                            <a:avLst/>
                          </a:prstGeom>
                        </pic:spPr>
                      </pic:pic>
                      <wps:wsp>
                        <wps:cNvPr id="217" name="Graphic 217"/>
                        <wps:cNvSpPr/>
                        <wps:spPr>
                          <a:xfrm>
                            <a:off x="628965" y="616277"/>
                            <a:ext cx="19685" cy="15240"/>
                          </a:xfrm>
                          <a:custGeom>
                            <a:avLst/>
                            <a:gdLst/>
                            <a:ahLst/>
                            <a:cxnLst/>
                            <a:rect l="l" t="t" r="r" b="b"/>
                            <a:pathLst>
                              <a:path w="19685" h="15240">
                                <a:moveTo>
                                  <a:pt x="0" y="0"/>
                                </a:moveTo>
                                <a:lnTo>
                                  <a:pt x="0" y="14891"/>
                                </a:lnTo>
                                <a:lnTo>
                                  <a:pt x="17505" y="14891"/>
                                </a:lnTo>
                                <a:lnTo>
                                  <a:pt x="18214" y="9969"/>
                                </a:lnTo>
                                <a:lnTo>
                                  <a:pt x="18797" y="5016"/>
                                </a:lnTo>
                                <a:lnTo>
                                  <a:pt x="19230"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18" name="Image 218"/>
                          <pic:cNvPicPr/>
                        </pic:nvPicPr>
                        <pic:blipFill>
                          <a:blip r:embed="rId28" cstate="print"/>
                          <a:stretch>
                            <a:fillRect/>
                          </a:stretch>
                        </pic:blipFill>
                        <pic:spPr>
                          <a:xfrm>
                            <a:off x="529450" y="631657"/>
                            <a:ext cx="24333" cy="14828"/>
                          </a:xfrm>
                          <a:prstGeom prst="rect">
                            <a:avLst/>
                          </a:prstGeom>
                        </pic:spPr>
                      </pic:pic>
                      <wps:wsp>
                        <wps:cNvPr id="219" name="Graphic 219"/>
                        <wps:cNvSpPr/>
                        <wps:spPr>
                          <a:xfrm>
                            <a:off x="529450" y="631657"/>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0" name="Image 220"/>
                          <pic:cNvPicPr/>
                        </pic:nvPicPr>
                        <pic:blipFill>
                          <a:blip r:embed="rId28" cstate="print"/>
                          <a:stretch>
                            <a:fillRect/>
                          </a:stretch>
                        </pic:blipFill>
                        <pic:spPr>
                          <a:xfrm>
                            <a:off x="552618" y="630893"/>
                            <a:ext cx="24333" cy="14859"/>
                          </a:xfrm>
                          <a:prstGeom prst="rect">
                            <a:avLst/>
                          </a:prstGeom>
                        </pic:spPr>
                      </pic:pic>
                      <wps:wsp>
                        <wps:cNvPr id="221" name="Graphic 221"/>
                        <wps:cNvSpPr/>
                        <wps:spPr>
                          <a:xfrm>
                            <a:off x="552618" y="630893"/>
                            <a:ext cx="24765" cy="15240"/>
                          </a:xfrm>
                          <a:custGeom>
                            <a:avLst/>
                            <a:gdLst/>
                            <a:ahLst/>
                            <a:cxnLst/>
                            <a:rect l="l" t="t" r="r" b="b"/>
                            <a:pathLst>
                              <a:path w="24765" h="15240">
                                <a:moveTo>
                                  <a:pt x="0" y="0"/>
                                </a:moveTo>
                                <a:lnTo>
                                  <a:pt x="24333" y="0"/>
                                </a:lnTo>
                                <a:lnTo>
                                  <a:pt x="24333"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2" name="Image 222"/>
                          <pic:cNvPicPr/>
                        </pic:nvPicPr>
                        <pic:blipFill>
                          <a:blip r:embed="rId28" cstate="print"/>
                          <a:stretch>
                            <a:fillRect/>
                          </a:stretch>
                        </pic:blipFill>
                        <pic:spPr>
                          <a:xfrm>
                            <a:off x="575778" y="632027"/>
                            <a:ext cx="24333" cy="14828"/>
                          </a:xfrm>
                          <a:prstGeom prst="rect">
                            <a:avLst/>
                          </a:prstGeom>
                        </pic:spPr>
                      </pic:pic>
                      <wps:wsp>
                        <wps:cNvPr id="223" name="Graphic 223"/>
                        <wps:cNvSpPr/>
                        <wps:spPr>
                          <a:xfrm>
                            <a:off x="575778" y="632027"/>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4" name="Image 224"/>
                          <pic:cNvPicPr/>
                        </pic:nvPicPr>
                        <pic:blipFill>
                          <a:blip r:embed="rId28" cstate="print"/>
                          <a:stretch>
                            <a:fillRect/>
                          </a:stretch>
                        </pic:blipFill>
                        <pic:spPr>
                          <a:xfrm>
                            <a:off x="598946" y="630523"/>
                            <a:ext cx="24364" cy="14859"/>
                          </a:xfrm>
                          <a:prstGeom prst="rect">
                            <a:avLst/>
                          </a:prstGeom>
                        </pic:spPr>
                      </pic:pic>
                      <wps:wsp>
                        <wps:cNvPr id="225" name="Graphic 225"/>
                        <wps:cNvSpPr/>
                        <wps:spPr>
                          <a:xfrm>
                            <a:off x="598946" y="630523"/>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6" name="Image 226"/>
                          <pic:cNvPicPr/>
                        </pic:nvPicPr>
                        <pic:blipFill>
                          <a:blip r:embed="rId28" cstate="print"/>
                          <a:stretch>
                            <a:fillRect/>
                          </a:stretch>
                        </pic:blipFill>
                        <pic:spPr>
                          <a:xfrm>
                            <a:off x="622074" y="631657"/>
                            <a:ext cx="24333" cy="14828"/>
                          </a:xfrm>
                          <a:prstGeom prst="rect">
                            <a:avLst/>
                          </a:prstGeom>
                        </pic:spPr>
                      </pic:pic>
                      <wps:wsp>
                        <wps:cNvPr id="227" name="Graphic 227"/>
                        <wps:cNvSpPr/>
                        <wps:spPr>
                          <a:xfrm>
                            <a:off x="622074" y="631657"/>
                            <a:ext cx="24765" cy="15240"/>
                          </a:xfrm>
                          <a:custGeom>
                            <a:avLst/>
                            <a:gdLst/>
                            <a:ahLst/>
                            <a:cxnLst/>
                            <a:rect l="l" t="t" r="r" b="b"/>
                            <a:pathLst>
                              <a:path w="24765" h="15240">
                                <a:moveTo>
                                  <a:pt x="0" y="0"/>
                                </a:moveTo>
                                <a:lnTo>
                                  <a:pt x="0" y="14828"/>
                                </a:lnTo>
                                <a:lnTo>
                                  <a:pt x="21592" y="14828"/>
                                </a:lnTo>
                                <a:lnTo>
                                  <a:pt x="22671" y="9938"/>
                                </a:lnTo>
                                <a:lnTo>
                                  <a:pt x="23593" y="4984"/>
                                </a:lnTo>
                                <a:lnTo>
                                  <a:pt x="24333"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28" name="Image 228"/>
                          <pic:cNvPicPr/>
                        </pic:nvPicPr>
                        <pic:blipFill>
                          <a:blip r:embed="rId28" cstate="print"/>
                          <a:stretch>
                            <a:fillRect/>
                          </a:stretch>
                        </pic:blipFill>
                        <pic:spPr>
                          <a:xfrm>
                            <a:off x="539262" y="646918"/>
                            <a:ext cx="24364" cy="14859"/>
                          </a:xfrm>
                          <a:prstGeom prst="rect">
                            <a:avLst/>
                          </a:prstGeom>
                        </pic:spPr>
                      </pic:pic>
                      <wps:wsp>
                        <wps:cNvPr id="229" name="Graphic 229"/>
                        <wps:cNvSpPr/>
                        <wps:spPr>
                          <a:xfrm>
                            <a:off x="539262" y="646918"/>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0" name="Image 230"/>
                          <pic:cNvPicPr/>
                        </pic:nvPicPr>
                        <pic:blipFill>
                          <a:blip r:embed="rId28" cstate="print"/>
                          <a:stretch>
                            <a:fillRect/>
                          </a:stretch>
                        </pic:blipFill>
                        <pic:spPr>
                          <a:xfrm>
                            <a:off x="563076" y="647682"/>
                            <a:ext cx="24333" cy="14828"/>
                          </a:xfrm>
                          <a:prstGeom prst="rect">
                            <a:avLst/>
                          </a:prstGeom>
                        </pic:spPr>
                      </pic:pic>
                      <wps:wsp>
                        <wps:cNvPr id="231" name="Graphic 231"/>
                        <wps:cNvSpPr/>
                        <wps:spPr>
                          <a:xfrm>
                            <a:off x="563076" y="647682"/>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2" name="Image 232"/>
                          <pic:cNvPicPr/>
                        </pic:nvPicPr>
                        <pic:blipFill>
                          <a:blip r:embed="rId28" cstate="print"/>
                          <a:stretch>
                            <a:fillRect/>
                          </a:stretch>
                        </pic:blipFill>
                        <pic:spPr>
                          <a:xfrm>
                            <a:off x="586850" y="646548"/>
                            <a:ext cx="24364" cy="14859"/>
                          </a:xfrm>
                          <a:prstGeom prst="rect">
                            <a:avLst/>
                          </a:prstGeom>
                        </pic:spPr>
                      </pic:pic>
                      <wps:wsp>
                        <wps:cNvPr id="233" name="Graphic 233"/>
                        <wps:cNvSpPr/>
                        <wps:spPr>
                          <a:xfrm>
                            <a:off x="586850" y="646548"/>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4" name="Image 234"/>
                          <pic:cNvPicPr/>
                        </pic:nvPicPr>
                        <pic:blipFill>
                          <a:blip r:embed="rId33" cstate="print"/>
                          <a:stretch>
                            <a:fillRect/>
                          </a:stretch>
                        </pic:blipFill>
                        <pic:spPr>
                          <a:xfrm>
                            <a:off x="610569" y="645069"/>
                            <a:ext cx="16919" cy="15875"/>
                          </a:xfrm>
                          <a:prstGeom prst="rect">
                            <a:avLst/>
                          </a:prstGeom>
                        </pic:spPr>
                      </pic:pic>
                      <wps:wsp>
                        <wps:cNvPr id="235" name="Graphic 235"/>
                        <wps:cNvSpPr/>
                        <wps:spPr>
                          <a:xfrm>
                            <a:off x="610569" y="645069"/>
                            <a:ext cx="17145" cy="15875"/>
                          </a:xfrm>
                          <a:custGeom>
                            <a:avLst/>
                            <a:gdLst/>
                            <a:ahLst/>
                            <a:cxnLst/>
                            <a:rect l="l" t="t" r="r" b="b"/>
                            <a:pathLst>
                              <a:path w="17145" h="15875">
                                <a:moveTo>
                                  <a:pt x="0" y="0"/>
                                </a:moveTo>
                                <a:lnTo>
                                  <a:pt x="16919" y="0"/>
                                </a:lnTo>
                                <a:lnTo>
                                  <a:pt x="16919" y="15875"/>
                                </a:lnTo>
                                <a:lnTo>
                                  <a:pt x="0" y="15875"/>
                                </a:lnTo>
                                <a:lnTo>
                                  <a:pt x="0" y="0"/>
                                </a:lnTo>
                                <a:close/>
                              </a:path>
                            </a:pathLst>
                          </a:custGeom>
                          <a:ln w="2311">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6" name="Image 236"/>
                          <pic:cNvPicPr/>
                        </pic:nvPicPr>
                        <pic:blipFill>
                          <a:blip r:embed="rId34" cstate="print"/>
                          <a:stretch>
                            <a:fillRect/>
                          </a:stretch>
                        </pic:blipFill>
                        <pic:spPr>
                          <a:xfrm>
                            <a:off x="626721" y="646517"/>
                            <a:ext cx="16395" cy="14828"/>
                          </a:xfrm>
                          <a:prstGeom prst="rect">
                            <a:avLst/>
                          </a:prstGeom>
                        </pic:spPr>
                      </pic:pic>
                      <wps:wsp>
                        <wps:cNvPr id="237" name="Graphic 237"/>
                        <wps:cNvSpPr/>
                        <wps:spPr>
                          <a:xfrm>
                            <a:off x="626721" y="646517"/>
                            <a:ext cx="16510" cy="15240"/>
                          </a:xfrm>
                          <a:custGeom>
                            <a:avLst/>
                            <a:gdLst/>
                            <a:ahLst/>
                            <a:cxnLst/>
                            <a:rect l="l" t="t" r="r" b="b"/>
                            <a:pathLst>
                              <a:path w="16510" h="15240">
                                <a:moveTo>
                                  <a:pt x="0" y="0"/>
                                </a:moveTo>
                                <a:lnTo>
                                  <a:pt x="0" y="14828"/>
                                </a:lnTo>
                                <a:lnTo>
                                  <a:pt x="13229" y="14828"/>
                                </a:lnTo>
                                <a:lnTo>
                                  <a:pt x="14426" y="10733"/>
                                </a:lnTo>
                                <a:lnTo>
                                  <a:pt x="15442" y="6583"/>
                                </a:lnTo>
                                <a:lnTo>
                                  <a:pt x="16395" y="2433"/>
                                </a:lnTo>
                                <a:lnTo>
                                  <a:pt x="16395"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38" name="Image 238"/>
                          <pic:cNvPicPr/>
                        </pic:nvPicPr>
                        <pic:blipFill>
                          <a:blip r:embed="rId41" cstate="print"/>
                          <a:stretch>
                            <a:fillRect/>
                          </a:stretch>
                        </pic:blipFill>
                        <pic:spPr>
                          <a:xfrm>
                            <a:off x="544160" y="661345"/>
                            <a:ext cx="27837" cy="9292"/>
                          </a:xfrm>
                          <a:prstGeom prst="rect">
                            <a:avLst/>
                          </a:prstGeom>
                        </pic:spPr>
                      </pic:pic>
                      <wps:wsp>
                        <wps:cNvPr id="239" name="Graphic 239"/>
                        <wps:cNvSpPr/>
                        <wps:spPr>
                          <a:xfrm>
                            <a:off x="544160" y="661345"/>
                            <a:ext cx="27940" cy="9525"/>
                          </a:xfrm>
                          <a:custGeom>
                            <a:avLst/>
                            <a:gdLst/>
                            <a:ahLst/>
                            <a:cxnLst/>
                            <a:rect l="l" t="t" r="r" b="b"/>
                            <a:pathLst>
                              <a:path w="27940" h="9525">
                                <a:moveTo>
                                  <a:pt x="0" y="0"/>
                                </a:moveTo>
                                <a:lnTo>
                                  <a:pt x="27837" y="0"/>
                                </a:lnTo>
                                <a:lnTo>
                                  <a:pt x="27837" y="9292"/>
                                </a:lnTo>
                                <a:lnTo>
                                  <a:pt x="0" y="9292"/>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0" name="Image 240"/>
                          <pic:cNvPicPr/>
                        </pic:nvPicPr>
                        <pic:blipFill>
                          <a:blip r:embed="rId32" cstate="print"/>
                          <a:stretch>
                            <a:fillRect/>
                          </a:stretch>
                        </pic:blipFill>
                        <pic:spPr>
                          <a:xfrm>
                            <a:off x="570210" y="661558"/>
                            <a:ext cx="24333" cy="9071"/>
                          </a:xfrm>
                          <a:prstGeom prst="rect">
                            <a:avLst/>
                          </a:prstGeom>
                        </pic:spPr>
                      </pic:pic>
                      <wps:wsp>
                        <wps:cNvPr id="241" name="Graphic 241"/>
                        <wps:cNvSpPr/>
                        <wps:spPr>
                          <a:xfrm>
                            <a:off x="570210" y="661558"/>
                            <a:ext cx="24765" cy="9525"/>
                          </a:xfrm>
                          <a:custGeom>
                            <a:avLst/>
                            <a:gdLst/>
                            <a:ahLst/>
                            <a:cxnLst/>
                            <a:rect l="l" t="t" r="r" b="b"/>
                            <a:pathLst>
                              <a:path w="24765" h="9525">
                                <a:moveTo>
                                  <a:pt x="0" y="0"/>
                                </a:moveTo>
                                <a:lnTo>
                                  <a:pt x="24333" y="0"/>
                                </a:lnTo>
                                <a:lnTo>
                                  <a:pt x="24333" y="9071"/>
                                </a:lnTo>
                                <a:lnTo>
                                  <a:pt x="0" y="9071"/>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2" name="Image 242"/>
                          <pic:cNvPicPr/>
                        </pic:nvPicPr>
                        <pic:blipFill>
                          <a:blip r:embed="rId35" cstate="print"/>
                          <a:stretch>
                            <a:fillRect/>
                          </a:stretch>
                        </pic:blipFill>
                        <pic:spPr>
                          <a:xfrm>
                            <a:off x="592733" y="661069"/>
                            <a:ext cx="24333" cy="9567"/>
                          </a:xfrm>
                          <a:prstGeom prst="rect">
                            <a:avLst/>
                          </a:prstGeom>
                        </pic:spPr>
                      </pic:pic>
                      <wps:wsp>
                        <wps:cNvPr id="243" name="Graphic 243"/>
                        <wps:cNvSpPr/>
                        <wps:spPr>
                          <a:xfrm>
                            <a:off x="592733" y="661069"/>
                            <a:ext cx="24765" cy="10160"/>
                          </a:xfrm>
                          <a:custGeom>
                            <a:avLst/>
                            <a:gdLst/>
                            <a:ahLst/>
                            <a:cxnLst/>
                            <a:rect l="l" t="t" r="r" b="b"/>
                            <a:pathLst>
                              <a:path w="24765" h="10160">
                                <a:moveTo>
                                  <a:pt x="0" y="0"/>
                                </a:moveTo>
                                <a:lnTo>
                                  <a:pt x="24333" y="0"/>
                                </a:lnTo>
                                <a:lnTo>
                                  <a:pt x="24333" y="9567"/>
                                </a:lnTo>
                                <a:lnTo>
                                  <a:pt x="0" y="9567"/>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4" name="Image 244"/>
                          <pic:cNvPicPr/>
                        </pic:nvPicPr>
                        <pic:blipFill>
                          <a:blip r:embed="rId32" cstate="print"/>
                          <a:stretch>
                            <a:fillRect/>
                          </a:stretch>
                        </pic:blipFill>
                        <pic:spPr>
                          <a:xfrm>
                            <a:off x="615215" y="661802"/>
                            <a:ext cx="24364" cy="8835"/>
                          </a:xfrm>
                          <a:prstGeom prst="rect">
                            <a:avLst/>
                          </a:prstGeom>
                        </pic:spPr>
                      </pic:pic>
                      <wps:wsp>
                        <wps:cNvPr id="245" name="Graphic 245"/>
                        <wps:cNvSpPr/>
                        <wps:spPr>
                          <a:xfrm>
                            <a:off x="615215" y="661802"/>
                            <a:ext cx="24765" cy="8890"/>
                          </a:xfrm>
                          <a:custGeom>
                            <a:avLst/>
                            <a:gdLst/>
                            <a:ahLst/>
                            <a:cxnLst/>
                            <a:rect l="l" t="t" r="r" b="b"/>
                            <a:pathLst>
                              <a:path w="24765" h="8890">
                                <a:moveTo>
                                  <a:pt x="0" y="0"/>
                                </a:moveTo>
                                <a:lnTo>
                                  <a:pt x="0" y="8835"/>
                                </a:lnTo>
                                <a:lnTo>
                                  <a:pt x="21781" y="8835"/>
                                </a:lnTo>
                                <a:lnTo>
                                  <a:pt x="22671" y="6158"/>
                                </a:lnTo>
                                <a:lnTo>
                                  <a:pt x="23561" y="3512"/>
                                </a:lnTo>
                                <a:lnTo>
                                  <a:pt x="24364" y="803"/>
                                </a:lnTo>
                                <a:lnTo>
                                  <a:pt x="24364"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6" name="Image 246"/>
                          <pic:cNvPicPr/>
                        </pic:nvPicPr>
                        <pic:blipFill>
                          <a:blip r:embed="rId42" cstate="print"/>
                          <a:stretch>
                            <a:fillRect/>
                          </a:stretch>
                        </pic:blipFill>
                        <pic:spPr>
                          <a:xfrm>
                            <a:off x="453071" y="574690"/>
                            <a:ext cx="26979" cy="23223"/>
                          </a:xfrm>
                          <a:prstGeom prst="rect">
                            <a:avLst/>
                          </a:prstGeom>
                        </pic:spPr>
                      </pic:pic>
                      <wps:wsp>
                        <wps:cNvPr id="247" name="Graphic 247"/>
                        <wps:cNvSpPr/>
                        <wps:spPr>
                          <a:xfrm>
                            <a:off x="453071" y="574690"/>
                            <a:ext cx="27305" cy="23495"/>
                          </a:xfrm>
                          <a:custGeom>
                            <a:avLst/>
                            <a:gdLst/>
                            <a:ahLst/>
                            <a:cxnLst/>
                            <a:rect l="l" t="t" r="r" b="b"/>
                            <a:pathLst>
                              <a:path w="27305" h="23495">
                                <a:moveTo>
                                  <a:pt x="4921" y="0"/>
                                </a:moveTo>
                                <a:lnTo>
                                  <a:pt x="0" y="12332"/>
                                </a:lnTo>
                                <a:lnTo>
                                  <a:pt x="7079" y="15167"/>
                                </a:lnTo>
                                <a:lnTo>
                                  <a:pt x="13631" y="19348"/>
                                </a:lnTo>
                                <a:lnTo>
                                  <a:pt x="20332" y="23223"/>
                                </a:lnTo>
                                <a:lnTo>
                                  <a:pt x="26979" y="10859"/>
                                </a:lnTo>
                                <a:lnTo>
                                  <a:pt x="20395" y="6370"/>
                                </a:lnTo>
                                <a:lnTo>
                                  <a:pt x="12213" y="2401"/>
                                </a:lnTo>
                                <a:lnTo>
                                  <a:pt x="4921"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48" name="Image 248"/>
                          <pic:cNvPicPr/>
                        </pic:nvPicPr>
                        <pic:blipFill>
                          <a:blip r:embed="rId43" cstate="print"/>
                          <a:stretch>
                            <a:fillRect/>
                          </a:stretch>
                        </pic:blipFill>
                        <pic:spPr>
                          <a:xfrm>
                            <a:off x="473286" y="583455"/>
                            <a:ext cx="28601" cy="27317"/>
                          </a:xfrm>
                          <a:prstGeom prst="rect">
                            <a:avLst/>
                          </a:prstGeom>
                        </pic:spPr>
                      </pic:pic>
                      <wps:wsp>
                        <wps:cNvPr id="249" name="Graphic 249"/>
                        <wps:cNvSpPr/>
                        <wps:spPr>
                          <a:xfrm>
                            <a:off x="473286" y="583455"/>
                            <a:ext cx="29209" cy="27940"/>
                          </a:xfrm>
                          <a:custGeom>
                            <a:avLst/>
                            <a:gdLst/>
                            <a:ahLst/>
                            <a:cxnLst/>
                            <a:rect l="l" t="t" r="r" b="b"/>
                            <a:pathLst>
                              <a:path w="29209" h="27940">
                                <a:moveTo>
                                  <a:pt x="7008" y="0"/>
                                </a:moveTo>
                                <a:lnTo>
                                  <a:pt x="0" y="14363"/>
                                </a:lnTo>
                                <a:lnTo>
                                  <a:pt x="6575" y="18246"/>
                                </a:lnTo>
                                <a:lnTo>
                                  <a:pt x="11835" y="22459"/>
                                </a:lnTo>
                                <a:lnTo>
                                  <a:pt x="17931" y="27317"/>
                                </a:lnTo>
                                <a:lnTo>
                                  <a:pt x="28601" y="15844"/>
                                </a:lnTo>
                                <a:lnTo>
                                  <a:pt x="23727" y="11572"/>
                                </a:lnTo>
                                <a:lnTo>
                                  <a:pt x="18186" y="7195"/>
                                </a:lnTo>
                                <a:lnTo>
                                  <a:pt x="12454" y="3182"/>
                                </a:lnTo>
                                <a:lnTo>
                                  <a:pt x="7008"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0" name="Image 250"/>
                          <pic:cNvPicPr/>
                        </pic:nvPicPr>
                        <pic:blipFill>
                          <a:blip r:embed="rId29" cstate="print"/>
                          <a:stretch>
                            <a:fillRect/>
                          </a:stretch>
                        </pic:blipFill>
                        <pic:spPr>
                          <a:xfrm>
                            <a:off x="433140" y="567736"/>
                            <a:ext cx="24758" cy="19041"/>
                          </a:xfrm>
                          <a:prstGeom prst="rect">
                            <a:avLst/>
                          </a:prstGeom>
                        </pic:spPr>
                      </pic:pic>
                      <wps:wsp>
                        <wps:cNvPr id="251" name="Graphic 251"/>
                        <wps:cNvSpPr/>
                        <wps:spPr>
                          <a:xfrm>
                            <a:off x="433140" y="567736"/>
                            <a:ext cx="24765" cy="19050"/>
                          </a:xfrm>
                          <a:custGeom>
                            <a:avLst/>
                            <a:gdLst/>
                            <a:ahLst/>
                            <a:cxnLst/>
                            <a:rect l="l" t="t" r="r" b="b"/>
                            <a:pathLst>
                              <a:path w="24765" h="19050">
                                <a:moveTo>
                                  <a:pt x="3386" y="0"/>
                                </a:moveTo>
                                <a:lnTo>
                                  <a:pt x="0" y="12859"/>
                                </a:lnTo>
                                <a:lnTo>
                                  <a:pt x="7347" y="14828"/>
                                </a:lnTo>
                                <a:lnTo>
                                  <a:pt x="12977" y="16025"/>
                                </a:lnTo>
                                <a:lnTo>
                                  <a:pt x="20151" y="19041"/>
                                </a:lnTo>
                                <a:lnTo>
                                  <a:pt x="24758" y="6614"/>
                                </a:lnTo>
                                <a:lnTo>
                                  <a:pt x="17687" y="2953"/>
                                </a:lnTo>
                                <a:lnTo>
                                  <a:pt x="10922" y="1480"/>
                                </a:lnTo>
                                <a:lnTo>
                                  <a:pt x="3386"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2" name="Image 252"/>
                          <pic:cNvPicPr/>
                        </pic:nvPicPr>
                        <pic:blipFill>
                          <a:blip r:embed="rId30" cstate="print"/>
                          <a:stretch>
                            <a:fillRect/>
                          </a:stretch>
                        </pic:blipFill>
                        <pic:spPr>
                          <a:xfrm>
                            <a:off x="411697" y="561649"/>
                            <a:ext cx="26058" cy="18915"/>
                          </a:xfrm>
                          <a:prstGeom prst="rect">
                            <a:avLst/>
                          </a:prstGeom>
                        </pic:spPr>
                      </pic:pic>
                      <wps:wsp>
                        <wps:cNvPr id="253" name="Graphic 253"/>
                        <wps:cNvSpPr/>
                        <wps:spPr>
                          <a:xfrm>
                            <a:off x="411697" y="561649"/>
                            <a:ext cx="26670" cy="19050"/>
                          </a:xfrm>
                          <a:custGeom>
                            <a:avLst/>
                            <a:gdLst/>
                            <a:ahLst/>
                            <a:cxnLst/>
                            <a:rect l="l" t="t" r="r" b="b"/>
                            <a:pathLst>
                              <a:path w="26670" h="19050">
                                <a:moveTo>
                                  <a:pt x="0" y="0"/>
                                </a:moveTo>
                                <a:lnTo>
                                  <a:pt x="125" y="15497"/>
                                </a:lnTo>
                                <a:lnTo>
                                  <a:pt x="7725" y="16025"/>
                                </a:lnTo>
                                <a:lnTo>
                                  <a:pt x="14922" y="17253"/>
                                </a:lnTo>
                                <a:lnTo>
                                  <a:pt x="22522" y="18915"/>
                                </a:lnTo>
                                <a:lnTo>
                                  <a:pt x="26058" y="3071"/>
                                </a:lnTo>
                                <a:lnTo>
                                  <a:pt x="19831" y="1652"/>
                                </a:lnTo>
                                <a:lnTo>
                                  <a:pt x="13029" y="714"/>
                                </a:lnTo>
                                <a:lnTo>
                                  <a:pt x="6226" y="187"/>
                                </a:lnTo>
                                <a:lnTo>
                                  <a:pt x="0"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4" name="Image 254"/>
                          <pic:cNvPicPr/>
                        </pic:nvPicPr>
                        <pic:blipFill>
                          <a:blip r:embed="rId44" cstate="print"/>
                          <a:stretch>
                            <a:fillRect/>
                          </a:stretch>
                        </pic:blipFill>
                        <pic:spPr>
                          <a:xfrm>
                            <a:off x="491737" y="600685"/>
                            <a:ext cx="26207" cy="26664"/>
                          </a:xfrm>
                          <a:prstGeom prst="rect">
                            <a:avLst/>
                          </a:prstGeom>
                        </pic:spPr>
                      </pic:pic>
                      <wps:wsp>
                        <wps:cNvPr id="255" name="Graphic 255"/>
                        <wps:cNvSpPr/>
                        <wps:spPr>
                          <a:xfrm>
                            <a:off x="491737" y="600685"/>
                            <a:ext cx="26670" cy="26670"/>
                          </a:xfrm>
                          <a:custGeom>
                            <a:avLst/>
                            <a:gdLst/>
                            <a:ahLst/>
                            <a:cxnLst/>
                            <a:rect l="l" t="t" r="r" b="b"/>
                            <a:pathLst>
                              <a:path w="26670" h="26670">
                                <a:moveTo>
                                  <a:pt x="9079" y="0"/>
                                </a:moveTo>
                                <a:lnTo>
                                  <a:pt x="0" y="9930"/>
                                </a:lnTo>
                                <a:lnTo>
                                  <a:pt x="5693" y="15009"/>
                                </a:lnTo>
                                <a:lnTo>
                                  <a:pt x="10859" y="20734"/>
                                </a:lnTo>
                                <a:lnTo>
                                  <a:pt x="15875" y="26664"/>
                                </a:lnTo>
                                <a:lnTo>
                                  <a:pt x="26207" y="17962"/>
                                </a:lnTo>
                                <a:lnTo>
                                  <a:pt x="21537" y="11505"/>
                                </a:lnTo>
                                <a:lnTo>
                                  <a:pt x="15135" y="4732"/>
                                </a:lnTo>
                                <a:lnTo>
                                  <a:pt x="9079"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6" name="Image 256"/>
                          <pic:cNvPicPr/>
                        </pic:nvPicPr>
                        <pic:blipFill>
                          <a:blip r:embed="rId45" cstate="print"/>
                          <a:stretch>
                            <a:fillRect/>
                          </a:stretch>
                        </pic:blipFill>
                        <pic:spPr>
                          <a:xfrm>
                            <a:off x="507550" y="618096"/>
                            <a:ext cx="26609" cy="28664"/>
                          </a:xfrm>
                          <a:prstGeom prst="rect">
                            <a:avLst/>
                          </a:prstGeom>
                        </pic:spPr>
                      </pic:pic>
                      <wps:wsp>
                        <wps:cNvPr id="257" name="Graphic 257"/>
                        <wps:cNvSpPr/>
                        <wps:spPr>
                          <a:xfrm>
                            <a:off x="507550" y="618096"/>
                            <a:ext cx="26670" cy="29209"/>
                          </a:xfrm>
                          <a:custGeom>
                            <a:avLst/>
                            <a:gdLst/>
                            <a:ahLst/>
                            <a:cxnLst/>
                            <a:rect l="l" t="t" r="r" b="b"/>
                            <a:pathLst>
                              <a:path w="26670" h="29209">
                                <a:moveTo>
                                  <a:pt x="10922" y="0"/>
                                </a:moveTo>
                                <a:lnTo>
                                  <a:pt x="0" y="9504"/>
                                </a:lnTo>
                                <a:lnTo>
                                  <a:pt x="4772" y="15466"/>
                                </a:lnTo>
                                <a:lnTo>
                                  <a:pt x="8922" y="21994"/>
                                </a:lnTo>
                                <a:lnTo>
                                  <a:pt x="12859" y="28664"/>
                                </a:lnTo>
                                <a:lnTo>
                                  <a:pt x="26609" y="21687"/>
                                </a:lnTo>
                                <a:lnTo>
                                  <a:pt x="23392" y="16071"/>
                                </a:lnTo>
                                <a:lnTo>
                                  <a:pt x="19377" y="10285"/>
                                </a:lnTo>
                                <a:lnTo>
                                  <a:pt x="15055" y="4778"/>
                                </a:lnTo>
                                <a:lnTo>
                                  <a:pt x="10922"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258" name="Image 258"/>
                          <pic:cNvPicPr/>
                        </pic:nvPicPr>
                        <pic:blipFill>
                          <a:blip r:embed="rId46" cstate="print"/>
                          <a:stretch>
                            <a:fillRect/>
                          </a:stretch>
                        </pic:blipFill>
                        <pic:spPr>
                          <a:xfrm>
                            <a:off x="520008" y="639839"/>
                            <a:ext cx="25412" cy="30798"/>
                          </a:xfrm>
                          <a:prstGeom prst="rect">
                            <a:avLst/>
                          </a:prstGeom>
                        </pic:spPr>
                      </pic:pic>
                      <wps:wsp>
                        <wps:cNvPr id="259" name="Graphic 259"/>
                        <wps:cNvSpPr/>
                        <wps:spPr>
                          <a:xfrm>
                            <a:off x="520008" y="639839"/>
                            <a:ext cx="26034" cy="31115"/>
                          </a:xfrm>
                          <a:custGeom>
                            <a:avLst/>
                            <a:gdLst/>
                            <a:ahLst/>
                            <a:cxnLst/>
                            <a:rect l="l" t="t" r="r" b="b"/>
                            <a:pathLst>
                              <a:path w="26034" h="31115">
                                <a:moveTo>
                                  <a:pt x="14584" y="0"/>
                                </a:moveTo>
                                <a:lnTo>
                                  <a:pt x="0" y="7788"/>
                                </a:lnTo>
                                <a:lnTo>
                                  <a:pt x="3661" y="14489"/>
                                </a:lnTo>
                                <a:lnTo>
                                  <a:pt x="7134" y="23475"/>
                                </a:lnTo>
                                <a:lnTo>
                                  <a:pt x="9843" y="30735"/>
                                </a:lnTo>
                                <a:lnTo>
                                  <a:pt x="25412" y="30798"/>
                                </a:lnTo>
                                <a:lnTo>
                                  <a:pt x="24440" y="24427"/>
                                </a:lnTo>
                                <a:lnTo>
                                  <a:pt x="22059" y="16551"/>
                                </a:lnTo>
                                <a:lnTo>
                                  <a:pt x="18648" y="8099"/>
                                </a:lnTo>
                                <a:lnTo>
                                  <a:pt x="14584" y="0"/>
                                </a:lnTo>
                                <a:close/>
                              </a:path>
                            </a:pathLst>
                          </a:custGeom>
                          <a:ln w="1485">
                            <a:solidFill>
                              <a:srgbClr val="59543F"/>
                            </a:solidFill>
                            <a:prstDash val="solid"/>
                          </a:ln>
                        </wps:spPr>
                        <wps:bodyPr wrap="square" lIns="0" tIns="0" rIns="0" bIns="0" rtlCol="0">
                          <a:prstTxWarp prst="textNoShape">
                            <a:avLst/>
                          </a:prstTxWarp>
                          <a:noAutofit/>
                        </wps:bodyPr>
                      </wps:wsp>
                      <wps:wsp>
                        <wps:cNvPr id="260" name="Graphic 260"/>
                        <wps:cNvSpPr/>
                        <wps:spPr>
                          <a:xfrm>
                            <a:off x="372047" y="294730"/>
                            <a:ext cx="236854" cy="452755"/>
                          </a:xfrm>
                          <a:custGeom>
                            <a:avLst/>
                            <a:gdLst/>
                            <a:ahLst/>
                            <a:cxnLst/>
                            <a:rect l="l" t="t" r="r" b="b"/>
                            <a:pathLst>
                              <a:path w="236854" h="452755">
                                <a:moveTo>
                                  <a:pt x="32917" y="0"/>
                                </a:moveTo>
                                <a:lnTo>
                                  <a:pt x="30916" y="0"/>
                                </a:lnTo>
                                <a:lnTo>
                                  <a:pt x="18883" y="2413"/>
                                </a:lnTo>
                                <a:lnTo>
                                  <a:pt x="9056" y="8994"/>
                                </a:lnTo>
                                <a:lnTo>
                                  <a:pt x="2429" y="18753"/>
                                </a:lnTo>
                                <a:lnTo>
                                  <a:pt x="0" y="30704"/>
                                </a:lnTo>
                                <a:lnTo>
                                  <a:pt x="2429" y="42668"/>
                                </a:lnTo>
                                <a:lnTo>
                                  <a:pt x="9056" y="52434"/>
                                </a:lnTo>
                                <a:lnTo>
                                  <a:pt x="18883" y="59018"/>
                                </a:lnTo>
                                <a:lnTo>
                                  <a:pt x="30916" y="61432"/>
                                </a:lnTo>
                                <a:lnTo>
                                  <a:pt x="34177" y="61432"/>
                                </a:lnTo>
                                <a:lnTo>
                                  <a:pt x="236372" y="452317"/>
                                </a:lnTo>
                                <a:lnTo>
                                  <a:pt x="57431" y="46233"/>
                                </a:lnTo>
                                <a:lnTo>
                                  <a:pt x="51393" y="27058"/>
                                </a:lnTo>
                                <a:lnTo>
                                  <a:pt x="48837" y="13623"/>
                                </a:lnTo>
                                <a:lnTo>
                                  <a:pt x="45426" y="5073"/>
                                </a:lnTo>
                                <a:lnTo>
                                  <a:pt x="36822" y="551"/>
                                </a:lnTo>
                                <a:lnTo>
                                  <a:pt x="34917" y="188"/>
                                </a:lnTo>
                                <a:lnTo>
                                  <a:pt x="32917" y="0"/>
                                </a:lnTo>
                                <a:close/>
                              </a:path>
                            </a:pathLst>
                          </a:custGeom>
                          <a:solidFill>
                            <a:srgbClr val="676262"/>
                          </a:solidFill>
                        </wps:spPr>
                        <wps:bodyPr wrap="square" lIns="0" tIns="0" rIns="0" bIns="0" rtlCol="0">
                          <a:prstTxWarp prst="textNoShape">
                            <a:avLst/>
                          </a:prstTxWarp>
                          <a:noAutofit/>
                        </wps:bodyPr>
                      </wps:wsp>
                      <wps:wsp>
                        <wps:cNvPr id="261" name="Graphic 261"/>
                        <wps:cNvSpPr/>
                        <wps:spPr>
                          <a:xfrm>
                            <a:off x="372047" y="294730"/>
                            <a:ext cx="236854" cy="452755"/>
                          </a:xfrm>
                          <a:custGeom>
                            <a:avLst/>
                            <a:gdLst/>
                            <a:ahLst/>
                            <a:cxnLst/>
                            <a:rect l="l" t="t" r="r" b="b"/>
                            <a:pathLst>
                              <a:path w="236854" h="452755">
                                <a:moveTo>
                                  <a:pt x="30916" y="0"/>
                                </a:moveTo>
                                <a:lnTo>
                                  <a:pt x="18883" y="2413"/>
                                </a:lnTo>
                                <a:lnTo>
                                  <a:pt x="9056" y="8994"/>
                                </a:lnTo>
                                <a:lnTo>
                                  <a:pt x="2429" y="18753"/>
                                </a:lnTo>
                                <a:lnTo>
                                  <a:pt x="0" y="30704"/>
                                </a:lnTo>
                                <a:lnTo>
                                  <a:pt x="2429" y="42668"/>
                                </a:lnTo>
                                <a:lnTo>
                                  <a:pt x="9056" y="52434"/>
                                </a:lnTo>
                                <a:lnTo>
                                  <a:pt x="18883" y="59018"/>
                                </a:lnTo>
                                <a:lnTo>
                                  <a:pt x="30916" y="61432"/>
                                </a:lnTo>
                                <a:lnTo>
                                  <a:pt x="32027" y="61432"/>
                                </a:lnTo>
                                <a:lnTo>
                                  <a:pt x="33066" y="61558"/>
                                </a:lnTo>
                                <a:lnTo>
                                  <a:pt x="34177" y="61432"/>
                                </a:lnTo>
                                <a:lnTo>
                                  <a:pt x="236372" y="452317"/>
                                </a:lnTo>
                                <a:lnTo>
                                  <a:pt x="57431" y="46233"/>
                                </a:lnTo>
                                <a:lnTo>
                                  <a:pt x="51393" y="27058"/>
                                </a:lnTo>
                                <a:lnTo>
                                  <a:pt x="48837" y="13623"/>
                                </a:lnTo>
                                <a:lnTo>
                                  <a:pt x="45426" y="5073"/>
                                </a:lnTo>
                                <a:lnTo>
                                  <a:pt x="36822" y="551"/>
                                </a:lnTo>
                                <a:lnTo>
                                  <a:pt x="34917" y="188"/>
                                </a:lnTo>
                                <a:lnTo>
                                  <a:pt x="32917" y="0"/>
                                </a:lnTo>
                                <a:lnTo>
                                  <a:pt x="30916" y="0"/>
                                </a:lnTo>
                                <a:close/>
                              </a:path>
                            </a:pathLst>
                          </a:custGeom>
                          <a:ln w="148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62" name="Image 262"/>
                          <pic:cNvPicPr/>
                        </pic:nvPicPr>
                        <pic:blipFill>
                          <a:blip r:embed="rId47" cstate="print"/>
                          <a:stretch>
                            <a:fillRect/>
                          </a:stretch>
                        </pic:blipFill>
                        <pic:spPr>
                          <a:xfrm>
                            <a:off x="241844" y="862519"/>
                            <a:ext cx="294055" cy="102318"/>
                          </a:xfrm>
                          <a:prstGeom prst="rect">
                            <a:avLst/>
                          </a:prstGeom>
                        </pic:spPr>
                      </pic:pic>
                    </wpg:wgp>
                  </a:graphicData>
                </a:graphic>
              </wp:anchor>
            </w:drawing>
          </mc:Choice>
          <mc:Fallback>
            <w:pict>
              <v:group w14:anchorId="45F38399" id="Group 6" o:spid="_x0000_s1026" style="position:absolute;margin-left:405pt;margin-top:148.35pt;width:61.55pt;height:81.3pt;z-index:15732224;mso-wrap-distance-left:0;mso-wrap-distance-right:0;mso-position-horizontal-relative:page;mso-position-vertical-relative:page" coordsize="7816,10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7" o:spid="_x0000_s1027" type="#_x0000_t75" style="position:absolute;left:2381;top:9352;width:2978;height: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">
                  <v:imagedata r:id="rId48" o:title=""/>
                </v:shape>
                <v:shape id="Image 8" o:spid="_x0000_s1028" type="#_x0000_t75" style="position:absolute;left:3936;top:2485;width:179;height: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">
                  <v:imagedata r:id="rId49" o:title=""/>
                </v:shape>
                <v:shape id="Image 9" o:spid="_x0000_s1029" type="#_x0000_t75" style="position:absolute;width:7813;height:10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">
                  <v:imagedata r:id="rId50" o:title=""/>
                </v:shape>
                <v:shape id="Image 10" o:spid="_x0000_s1030" type="#_x0000_t75" style="position:absolute;left:1593;top:3627;width:2338;height:4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">
                  <v:imagedata r:id="rId51" o:title=""/>
                </v:shape>
                <v:shape id="Graphic 11" o:spid="_x0000_s1031" style="position:absolute;left:1593;top:3627;width:2343;height:4699;visibility:visible;mso-wrap-style:square;v-text-anchor:top" coordsize="234315,46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" path="m232923,l191241,3567r-2087,33311l179478,39303r-9490,2882l160706,45522r-9052,3790l129754,23805r-8309,4283l113327,32671r-7912,4889l97727,42760r14309,29956l104400,78867r-7317,6530l90082,92277r-6687,7206l52879,84316r-6055,7541l41078,99629r-5429,8013l30546,115910r25074,23625l51692,147363r-3601,8026l44834,163601r-2901,8386l7166,170940r-2261,8603l2939,188303r-1645,8877l,206133r32641,12025l32146,227667r-75,9452l32387,246411r679,9026l433,266824r1331,8648l3404,284017r1947,8431l7599,300749r35161,-614l45657,308236r3205,7950l52385,323962r3849,7578l32027,356401r5287,8320l42960,372825r5969,7852l55187,388239,84253,370946r6872,7373l98320,385391r7531,6702l113729,398359r-11356,31838l109937,435052r7746,4564l125619,443892r8135,3992l155867,422164r8777,3462l173614,428700r9149,2653l192076,433552r4646,33491l205614,468257r9025,866l223756,469642r9167,173l233789,469815r,-198344l232529,271471r-14271,-2884l206600,260726r-7861,-11657l195856,234797r2883,-14272l206600,208859r11658,-7871l232529,198100r1260,l233789,r-866,xe" filled="f" strokeweight=".06253mm">
                  <v:path arrowok="t"/>
                </v:shape>
                <v:shape id="Image 12" o:spid="_x0000_s1032" type="#_x0000_t75" style="position:absolute;left:2757;top:5349;width:58;height: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">
                  <v:imagedata r:id="rId52" o:title=""/>
                </v:shape>
                <v:shape id="Graphic 13" o:spid="_x0000_s1033" style="position:absolute;left:2757;top:5349;width:63;height:1499;visibility:visible;mso-wrap-style:square;v-text-anchor:top" coordsize="6350,149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" path="m,l5845,r,149441l,149441,,xe" filled="f" strokeweight=".01775mm">
                  <v:path arrowok="t"/>
                </v:shape>
                <v:shape id="Graphic 14" o:spid="_x0000_s1034" style="position:absolute;left:2171;top:6303;width:1270;height:13;visibility:visible;mso-wrap-style:square;v-text-anchor:top" coordsize="12700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" path="m,l126709,307e" filled="f" strokeweight=".03969mm">
                  <v:path arrowok="t"/>
                </v:shape>
                <v:shape id="Graphic 15" o:spid="_x0000_s1035" style="position:absolute;left:2095;top:6266;width:102;height:76;visibility:visible;mso-wrap-style:square;v-text-anchor:top" coordsize="10160,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" path="m9843,l,3480,9749,7174,9843,xe" fillcolor="black" stroked="f">
                  <v:path arrowok="t"/>
                </v:shape>
                <v:shape id="Graphic 16" o:spid="_x0000_s1036" style="position:absolute;left:3395;top:6276;width:83;height:58;visibility:visible;mso-wrap-style:square;v-text-anchor:top" coordsize="8255,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" path="m7690,5504r-6019,l,2771,1940,,7690,,5378,2464,6675,3850,7690,5504xe" fillcolor="black" stroked="f">
                  <v:path arrowok="t"/>
                </v:shape>
                <v:shape id="Graphic 17" o:spid="_x0000_s1037" style="position:absolute;left:3395;top:6276;width:83;height:58;visibility:visible;mso-wrap-style:square;v-text-anchor:top" coordsize="8255,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" path="m,2771l1874,94,7690,,6393,1385,5378,2464,6675,3850,7690,5504,1748,5630,,2771xe" filled="f" strokeweight=".01942mm">
                  <v:path arrowok="t"/>
                </v:shape>
                <v:shape id="Graphic 18" o:spid="_x0000_s1038" style="position:absolute;left:2173;top:6197;width:1257;height:210;visibility:visible;mso-wrap-style:square;v-text-anchor:top" coordsize="125730,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" path="m,l125231,20517e" filled="f" strokeweight=".03958mm">
                  <v:path arrowok="t"/>
                </v:shape>
                <v:shape id="Graphic 19" o:spid="_x0000_s1039" style="position:absolute;left:2098;top:6165;width:108;height:76;visibility:visible;mso-wrap-style:square;v-text-anchor:top" coordsize="1079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" path="m10213,l,1882,9142,7048,10213,xe" fillcolor="black" stroked="f">
                  <v:path arrowok="t"/>
                </v:shape>
                <v:shape id="Graphic 20" o:spid="_x0000_s1040" style="position:absolute;left:3383;top:6369;width:83;height:70;visibility:visible;mso-wrap-style:square;v-text-anchor:top" coordsize="825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" path="m7194,6393l1286,5441,,2423,2261,,7967,919,6490,2082,5350,3010,6430,4578r764,1815xe" fillcolor="black" stroked="f">
                  <v:path arrowok="t"/>
                </v:shape>
                <v:shape id="Graphic 21" o:spid="_x0000_s1041" style="position:absolute;left:3383;top:6370;width:83;height:63;visibility:visible;mso-wrap-style:square;v-text-anchor:top" coordsize="825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" path="m,2339l2182,,7967,835,6490,1998,5350,2926,6430,4494r764,1815l1323,5444,,2339xe" filled="f" strokeweight=".01939mm">
                  <v:path arrowok="t"/>
                </v:shape>
                <v:shape id="Graphic 22" o:spid="_x0000_s1042" style="position:absolute;left:2195;top:6105;width:1213;height:407;visibility:visible;mso-wrap-style:square;v-text-anchor:top" coordsize="121285,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" path="m,l120890,40397e" filled="f" strokeweight=".03928mm">
                  <v:path arrowok="t"/>
                </v:shape>
                <v:shape id="Graphic 23" o:spid="_x0000_s1043" style="position:absolute;left:2123;top:6078;width:108;height:70;visibility:visible;mso-wrap-style:square;v-text-anchor:top" coordsize="1079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" path="m10363,l,212,8300,6796,10298,212,10363,xe" fillcolor="black" stroked="f">
                  <v:path arrowok="t"/>
                </v:shape>
                <v:shape id="Graphic 24" o:spid="_x0000_s1044" style="position:absolute;left:3364;top:6473;width:82;height:77;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" path="m6575,7092l827,5188,,2045,2586,,8117,1832,6490,2753,5195,3456r859,1727l6575,7092xe" fillcolor="black" stroked="f">
                  <v:path arrowok="t"/>
                </v:shape>
                <v:shape id="Graphic 25" o:spid="_x0000_s1045" style="position:absolute;left:3364;top:6474;width:82;height:76;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" path="m,1966l2486,,8117,1753,6490,2674,5195,3376r859,1728l6575,7013,857,5223,,1966xe" filled="f" strokeweight=".01933mm">
                  <v:path arrowok="t"/>
                </v:shape>
                <v:shape id="Graphic 26" o:spid="_x0000_s1046" style="position:absolute;left:2171;top:6211;width:1258;height:210;visibility:visible;mso-wrap-style:square;v-text-anchor:top" coordsize="125730,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" path="m,20517l125231,e" filled="f" strokeweight=".03958mm">
                  <v:path arrowok="t"/>
                </v:shape>
                <v:shape id="Graphic 27" o:spid="_x0000_s1047" style="position:absolute;left:2097;top:6379;width:108;height:76;visibility:visible;mso-wrap-style:square;v-text-anchor:top" coordsize="1079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" path="m9166,l,5173,10213,7048,9166,xe" fillcolor="black" stroked="f">
                  <v:path arrowok="t"/>
                </v:shape>
                <v:shape id="Graphic 28" o:spid="_x0000_s1048" style="position:absolute;left:3382;top:6181;width:82;height:70;visibility:visible;mso-wrap-style:square;v-text-anchor:top" coordsize="825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" path="m7203,l1282,953,,3963,2280,6367,8002,5445,5355,3415,6431,1816,7203,xe" fillcolor="black" stroked="f">
                  <v:path arrowok="t"/>
                </v:shape>
                <v:shape id="Graphic 29" o:spid="_x0000_s1049" style="position:absolute;left:3382;top:6181;width:82;height:63;visibility:visible;mso-wrap-style:square;v-text-anchor:top" coordsize="825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" path="m,3963l2220,6304,8002,5445,6528,4305,5355,3415,6431,1816,7203,,1323,858,,3963xe" filled="f" strokeweight=".01939mm">
                  <v:path arrowok="t"/>
                </v:shape>
                <v:shape id="Graphic 30" o:spid="_x0000_s1050" style="position:absolute;left:2194;top:6104;width:1212;height:407;visibility:visible;mso-wrap-style:square;v-text-anchor:top" coordsize="121285,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" path="m,40389l120892,e" filled="f" strokeweight=".03928mm">
                  <v:path arrowok="t"/>
                </v:shape>
                <v:shape id="Graphic 31" o:spid="_x0000_s1051" style="position:absolute;left:2122;top:6468;width:108;height:70;visibility:visible;mso-wrap-style:square;v-text-anchor:top" coordsize="1079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" path="m8308,l,6583r10371,213l8308,xe" fillcolor="black" stroked="f">
                  <v:path arrowok="t"/>
                </v:shape>
                <v:shape id="Graphic 32" o:spid="_x0000_s1052" style="position:absolute;left:3362;top:6069;width:83;height:77;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" path="m6577,l846,1898,,5039,2614,7084,8120,5260,5227,3626,6054,1901,6577,xem887,1746l335,3796,846,1898r41,-152xe" fillcolor="black" stroked="f">
                  <v:path arrowok="t"/>
                </v:shape>
                <v:shape id="Graphic 33" o:spid="_x0000_s1053" style="position:absolute;left:3362;top:6069;width:83;height:77;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" path="m,5039l2521,7011,8120,5260,6490,4331,5227,3626,6054,1901,6577,,887,1746,,5039xe" filled="f" strokeweight=".01933mm">
                  <v:path arrowok="t"/>
                </v:shape>
                <v:shape id="Graphic 34" o:spid="_x0000_s1054" style="position:absolute;left:2780;top:5486;width:279;height:254;visibility:visible;mso-wrap-style:square;v-text-anchor:top" coordsize="27940,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" path="m2926,24979l,22396,25744,r1816,3504l2926,24979xe" fillcolor="#b3b3b3" stroked="f">
                  <v:path arrowok="t"/>
                </v:shape>
                <v:shape id="Graphic 35" o:spid="_x0000_s1055" style="position:absolute;left:2780;top:5486;width:279;height:254;visibility:visible;mso-wrap-style:square;v-text-anchor:top" coordsize="27940,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" path="m25744,l,22396r2926,2583l27560,3504,25744,xe" filled="f" strokeweight=".00489mm">
                  <v:path arrowok="t"/>
                </v:shape>
                <v:shape id="Graphic 36" o:spid="_x0000_s1056" style="position:absolute;left:2517;top:5497;width:267;height:242;visibility:visible;mso-wrap-style:square;v-text-anchor:top" coordsize="26670,24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" path="m23292,23900l,3567,1755,,26241,21317r-2949,2583xe" fillcolor="#b3b3b3" stroked="f">
                  <v:path arrowok="t"/>
                </v:shape>
                <v:shape id="Graphic 37" o:spid="_x0000_s1057" style="position:absolute;left:2517;top:5497;width:267;height:242;visibility:visible;mso-wrap-style:square;v-text-anchor:top" coordsize="26670,24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" path="m23292,23900r2949,-2583l1755,,,3567,23292,23900xe" filled="f" strokeweight=".00489mm">
                  <v:path arrowok="t"/>
                </v:shape>
                <v:shape id="Graphic 38" o:spid="_x0000_s1058" style="position:absolute;left:2474;top:6032;width:616;height:686;visibility:visible;mso-wrap-style:square;v-text-anchor:top" coordsize="61594,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" path="m41066,68070r-20730,l12646,65763,2526,56502,,49462,,,18365,r,39618l19351,43556r1904,2370l23196,48288r3134,1174l61414,49462r-2538,7040l53831,61148r-5075,4615l41066,68070xem61402,49462r-26337,l38235,48288r3845,-4732l43036,39618,43036,,61402,r,49462xe" fillcolor="#b3b3b3" stroked="f">
                  <v:path arrowok="t"/>
                </v:shape>
                <v:shape id="Graphic 39" o:spid="_x0000_s1059" style="position:absolute;left:2474;top:6032;width:616;height:686;visibility:visible;mso-wrap-style:square;v-text-anchor:top" coordsize="61594,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" path="m,l18365,r,34082l18365,39618r986,3938l21255,45926r1941,2362l26330,49462r4371,l35065,49462r3170,-1174l40147,45926r1933,-2370l43036,39618r,-5536l43036,,61402,r,40020l61402,49493r-2526,7009l53831,61148r-5075,4615l41066,68070r-10365,l20336,68070,12646,65763,7601,61148,2526,56502,,49493,,40020,,xe" filled="f" strokeweight=".01919mm">
                  <v:path arrowok="t"/>
                </v:shape>
                <v:shape id="Graphic 40" o:spid="_x0000_s1060" style="position:absolute;left:2415;top:6144;width:743;height:323;visibility:visible;mso-wrap-style:square;v-text-anchor:top" coordsize="74295,32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" path="m74197,32357l,32357,,,74197,r,32357xe" fillcolor="#c8aa36" stroked="f">
                  <v:path arrowok="t"/>
                </v:shape>
                <v:shape id="Graphic 41" o:spid="_x0000_s1061" style="position:absolute;left:2415;top:6144;width:743;height:323;visibility:visible;mso-wrap-style:square;v-text-anchor:top" coordsize="74295,32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" path="m,l74197,r,32357l,32357,,xe" filled="f" strokecolor="#010000" strokeweight=".02975mm">
                  <v:path arrowok="t"/>
                </v:shape>
                <v:shape id="Image 42" o:spid="_x0000_s1062" type="#_x0000_t75" style="position:absolute;left:3168;top:6098;width:65;height: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">
                  <v:imagedata r:id="rId53" o:title=""/>
                </v:shape>
                <v:shape id="Graphic 43" o:spid="_x0000_s1063" style="position:absolute;left:3168;top:6098;width:70;height:419;visibility:visible;mso-wrap-style:square;v-text-anchor:top" coordsize="6985,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" path="m,l6430,r,41437l,41437,,xe" filled="f" strokecolor="#010000" strokeweight=".02514mm">
                  <v:path arrowok="t"/>
                </v:shape>
                <v:shape id="Image 44" o:spid="_x0000_s1064" type="#_x0000_t75" style="position:absolute;left:2339;top:6098;width:64;height: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">
                  <v:imagedata r:id="rId54" o:title=""/>
                </v:shape>
                <v:shape id="Graphic 45" o:spid="_x0000_s1065" style="position:absolute;left:2339;top:6098;width:70;height:419;visibility:visible;mso-wrap-style:square;v-text-anchor:top" coordsize="6985,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" path="m,l6401,r,41437l,41437,,xe" filled="f" strokecolor="#010000" strokeweight=".02514mm">
                  <v:path arrowok="t"/>
                </v:shape>
                <v:shape id="Image 46" o:spid="_x0000_s1066" type="#_x0000_t75" style="position:absolute;left:3099;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">
                  <v:imagedata r:id="rId55" o:title=""/>
                </v:shape>
                <v:shape id="Graphic 47" o:spid="_x0000_s1067" style="position:absolute;left:3099;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" path="m,l6401,r,32578l,32578,,xe" filled="f" strokecolor="#010000" strokeweight=".02231mm">
                  <v:path arrowok="t"/>
                </v:shape>
                <v:shape id="Image 48" o:spid="_x0000_s1068" type="#_x0000_t75" style="position:absolute;left:3030;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">
                  <v:imagedata r:id="rId55" o:title=""/>
                </v:shape>
                <v:shape id="Graphic 49" o:spid="_x0000_s1069" style="position:absolute;left:3030;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" path="m,l6401,r,32578l,32578,,xe" filled="f" strokecolor="#010000" strokeweight=".02231mm">
                  <v:path arrowok="t"/>
                </v:shape>
                <v:shape id="Image 50" o:spid="_x0000_s1070" type="#_x0000_t75" style="position:absolute;left:2892;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">
                  <v:imagedata r:id="rId55" o:title=""/>
                </v:shape>
                <v:shape id="Graphic 51" o:spid="_x0000_s1071" style="position:absolute;left:2892;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" path="m,l6401,r,32578l,32578,,xe" filled="f" strokecolor="#010000" strokeweight=".02231mm">
                  <v:path arrowok="t"/>
                </v:shape>
                <v:shape id="Image 52" o:spid="_x0000_s1072" type="#_x0000_t75" style="position:absolute;left:2823;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">
                  <v:imagedata r:id="rId56" o:title=""/>
                </v:shape>
                <v:shape id="Graphic 53" o:spid="_x0000_s1073" style="position:absolute;left:2823;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" path="m,l6401,r,32578l,32578,,xe" filled="f" strokecolor="#010000" strokeweight=".02231mm">
                  <v:path arrowok="t"/>
                </v:shape>
                <v:shape id="Image 54" o:spid="_x0000_s1074" type="#_x0000_t75" style="position:absolute;left:2754;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">
                  <v:imagedata r:id="rId55" o:title=""/>
                </v:shape>
                <v:shape id="Graphic 55" o:spid="_x0000_s1075" style="position:absolute;left:2754;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" path="m,l6401,r,32578l,32578,,xe" filled="f" strokecolor="#010000" strokeweight=".02231mm">
                  <v:path arrowok="t"/>
                </v:shape>
                <v:shape id="Image 56" o:spid="_x0000_s1076" type="#_x0000_t75" style="position:absolute;left:2685;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">
                  <v:imagedata r:id="rId56" o:title=""/>
                </v:shape>
                <v:shape id="Graphic 57" o:spid="_x0000_s1077" style="position:absolute;left:2685;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" path="m,l6401,r,32578l,32578,,xe" filled="f" strokecolor="#010000" strokeweight=".02231mm">
                  <v:path arrowok="t"/>
                </v:shape>
                <v:shape id="Image 58" o:spid="_x0000_s1078" type="#_x0000_t75" style="position:absolute;left:2616;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">
                  <v:imagedata r:id="rId55" o:title=""/>
                </v:shape>
                <v:shape id="Graphic 59" o:spid="_x0000_s1079" style="position:absolute;left:2616;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" path="m,l6401,r,32578l,32578,,xe" filled="f" strokecolor="#010000" strokeweight=".02231mm">
                  <v:path arrowok="t"/>
                </v:shape>
                <v:shape id="Image 60" o:spid="_x0000_s1080" type="#_x0000_t75" style="position:absolute;left:2408;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">
                  <v:imagedata r:id="rId55" o:title=""/>
                </v:shape>
                <v:shape id="Graphic 61" o:spid="_x0000_s1081" style="position:absolute;left:2408;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" path="m,l6401,r,32578l,32578,,xe" filled="f" strokecolor="#010000" strokeweight=".02231mm">
                  <v:path arrowok="t"/>
                </v:shape>
                <v:shape id="Image 62" o:spid="_x0000_s1082" type="#_x0000_t75" style="position:absolute;left:2478;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">
                  <v:imagedata r:id="rId55" o:title=""/>
                </v:shape>
                <v:shape id="Graphic 63" o:spid="_x0000_s1083" style="position:absolute;left:2478;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" path="m,l6401,r,32578l,32578,,xe" filled="f" strokecolor="#010000" strokeweight=".02231mm">
                  <v:path arrowok="t"/>
                </v:shape>
                <v:shape id="Image 64" o:spid="_x0000_s1084" type="#_x0000_t75" style="position:absolute;left:2546;top:6142;width:65;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">
                  <v:imagedata r:id="rId56" o:title=""/>
                </v:shape>
                <v:shape id="Graphic 65" o:spid="_x0000_s1085" style="position:absolute;left:2546;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" path="m,l6430,r,32578l,32578,,xe" filled="f" strokecolor="#010000" strokeweight=".02231mm">
                  <v:path arrowok="t"/>
                </v:shape>
                <v:shape id="Image 66" o:spid="_x0000_s1086" type="#_x0000_t75" style="position:absolute;left:2961;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">
                  <v:imagedata r:id="rId55" o:title=""/>
                </v:shape>
                <v:shape id="Graphic 67" o:spid="_x0000_s1087" style="position:absolute;left:2961;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" path="m,l6430,r,32578l,32578,,xe" filled="f" strokecolor="#010000" strokeweight=".02231mm">
                  <v:path arrowok="t"/>
                </v:shape>
                <v:shape id="Graphic 68" o:spid="_x0000_s1088" style="position:absolute;left:2975;top:585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" path="m7630,6488l9379,5811,10609,4732,8764,3386,4830,,21,,459,1693,358,4339r4042,l7630,6488xem4519,13875l4400,4339r-4042,l,13718r4519,157xe" fillcolor="#b3b3b3" stroked="f">
                  <v:path arrowok="t"/>
                </v:shape>
                <v:shape id="Graphic 69" o:spid="_x0000_s1089" style="position:absolute;left:2975;top:585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" path="m4519,13875l4400,4339,7630,6488r949,-370l9379,5811,10609,4732,9905,4213,8764,3386,4830,,2518,,29,31,459,1693,,13718r4519,157xe" filled="f" strokeweight=".01908mm">
                  <v:path arrowok="t"/>
                </v:shape>
                <v:shape id="Graphic 70" o:spid="_x0000_s1090" style="position:absolute;left:2955;top:5972;width:102;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" path="m,6985r9994,l9994,,,,,6985xe" fillcolor="#b3b3b3" stroked="f">
                  <v:path arrowok="t"/>
                </v:shape>
                <v:shape id="Graphic 71" o:spid="_x0000_s1091" style="position:absolute;left:2955;top:5972;width:102;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" path="m,l9994,r,6985l,6985,,xe" filled="f" strokeweight=".0115mm">
                  <v:path arrowok="t"/>
                </v:shape>
                <v:shape id="Graphic 72" o:spid="_x0000_s1092" style="position:absolute;left:2893;top:6007;width:222;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" path="m,4063r21810,l21810,,,,,4063xe" fillcolor="#b3b3b3" stroked="f">
                  <v:path arrowok="t"/>
                </v:shape>
                <v:shape id="Graphic 73" o:spid="_x0000_s1093" style="position:absolute;left:2893;top:6007;width:222;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" path="m,l21810,r,4063l,4063,,xe" filled="f" strokeweight=".02064mm">
                  <v:path arrowok="t"/>
                </v:shape>
                <v:shape id="Graphic 74" o:spid="_x0000_s1094" style="position:absolute;left:2490;top:584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" path="m2985,6457l1200,5811,,4740,1844,3354,5786,r4793,l10120,1661r108,2678l6186,4339,2985,6457xem10609,13718r-4518,l6186,4339r4042,l10609,13718xe" fillcolor="#b3b3b3" stroked="f">
                  <v:path arrowok="t"/>
                </v:shape>
                <v:shape id="Graphic 75" o:spid="_x0000_s1095" style="position:absolute;left:2490;top:584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" path="m6089,13844r97,-9505l2985,6457,2029,6118,1200,5811,,4740,703,4213,1844,3354,5786,,8090,r2489,l10120,1661r489,12057l6089,13844xe" filled="f" strokeweight=".01908mm">
                  <v:path arrowok="t"/>
                </v:shape>
                <v:shape id="Graphic 76" o:spid="_x0000_s1096" style="position:absolute;left:2517;top:5962;width:101;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" path="m9964,6985l,6985,,,9964,r,6985xe" fillcolor="#b3b3b3" stroked="f">
                  <v:path arrowok="t"/>
                </v:shape>
                <v:shape id="Graphic 77" o:spid="_x0000_s1097" style="position:absolute;left:2517;top:5962;width:101;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" path="m,l9964,r,6985l,6985,,xe" filled="f" strokeweight=".0115mm">
                  <v:path arrowok="t"/>
                </v:shape>
                <v:shape id="Graphic 78" o:spid="_x0000_s1098" style="position:absolute;left:2460;top:5997;width:223;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" path="m21810,4063l,4063,,,21810,r,4063xe" fillcolor="#b3b3b3" stroked="f">
                  <v:path arrowok="t"/>
                </v:shape>
                <v:shape id="Graphic 79" o:spid="_x0000_s1099" style="position:absolute;left:2460;top:5997;width:223;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" path="m,l21810,r,4063l,4063,,xe" filled="f" strokeweight=".02064mm">
                  <v:path arrowok="t"/>
                </v:shape>
                <v:shape id="Graphic 80" o:spid="_x0000_s1100" style="position:absolute;left:2775;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" path="m,3913l3564,,42658,40642r-3572,3906l,3913xe" fillcolor="#b3b3b3" stroked="f">
                  <v:path arrowok="t"/>
                </v:shape>
                <v:shape id="Graphic 81" o:spid="_x0000_s1101" style="position:absolute;left:2775;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" path="m,3913l3564,,42658,40642r-3572,3906l,3913xe" filled="f" strokeweight=".016mm">
                  <v:path arrowok="t"/>
                </v:shape>
                <v:shape id="Graphic 82" o:spid="_x0000_s1102" style="position:absolute;left:2370;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" path="m42688,3905l39130,,,40634r3601,3906l42688,3905xe" fillcolor="#b3b3b3" stroked="f">
                  <v:path arrowok="t"/>
                </v:shape>
                <v:shape id="Graphic 83" o:spid="_x0000_s1103" style="position:absolute;left:2370;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" path="m42688,3905l39130,,,40634r3601,3906l42688,3905xe" filled="f" strokeweight=".016mm">
                  <v:path arrowok="t"/>
                </v:shape>
                <v:shape id="Image 84" o:spid="_x0000_s1104" type="#_x0000_t75" style="position:absolute;left:2155;top:5602;width:297;height: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">
                  <v:imagedata r:id="rId57" o:title=""/>
                </v:shape>
                <v:shape id="Graphic 85" o:spid="_x0000_s1105" style="position:absolute;left:2155;top:5602;width:299;height:298;visibility:visible;mso-wrap-style:square;v-text-anchor:top" coordsize="29845,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" path="m29656,14860r,8209l23010,29714r-8182,l6646,29714,,23069,,14860,,6644,6646,r8182,l23010,r6646,6644l29656,14860xe" filled="f" strokeweight=".02197mm">
                  <v:path arrowok="t"/>
                </v:shape>
                <v:shape id="Image 86" o:spid="_x0000_s1106" type="#_x0000_t75" style="position:absolute;left:3084;top:5610;width:297;height: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">
                  <v:imagedata r:id="rId58" o:title=""/>
                </v:shape>
                <v:shape id="Graphic 87" o:spid="_x0000_s1107" style="position:absolute;left:3084;top:5610;width:299;height:299;visibility:visible;mso-wrap-style:square;v-text-anchor:top" coordsize="29845,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" path="m,14853r,8216l6646,29714r8150,l22978,29714r6639,-6645l29617,14853r,-8209l22978,,14796,,6646,,,6644r,8209xe" filled="f" strokeweight=".02197mm">
                  <v:path arrowok="t"/>
                </v:shape>
                <v:shape id="Graphic 88" o:spid="_x0000_s1108" style="position:absolute;left:2463;top:5435;width:184;height:190;visibility:visible;mso-wrap-style:square;v-text-anchor:top" coordsize="1841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" path="m8918,r8949,8890l8949,19049,,10158,8918,xe" filled="f" strokeweight=".0121mm">
                  <v:path arrowok="t"/>
                </v:shape>
                <v:shape id="Graphic 89" o:spid="_x0000_s1109" style="position:absolute;left:2930;top:5435;width:184;height:190;visibility:visible;mso-wrap-style:square;v-text-anchor:top" coordsize="1841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" path="m8920,l,8892,8925,19042r8950,-8891l8920,xe" filled="f" strokeweight=".0121mm">
                  <v:path arrowok="t"/>
                </v:shape>
                <v:shape id="Image 90" o:spid="_x0000_s1110" type="#_x0000_t75" style="position:absolute;left:2716;top:5659;width:1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">
                  <v:imagedata r:id="rId59" o:title=""/>
                </v:shape>
                <v:shape id="Graphic 91" o:spid="_x0000_s1111" style="position:absolute;left:2716;top:5657;width:146;height:146;visibility:visible;mso-wrap-style:square;v-text-anchor:top" coordsize="14604,14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" path="m1815,157r10401,l12891,31r1111,31l13935,1078r37,3229l13935,7536r,3197l13935,11536r,827l14002,13166r29,953l12987,14151r-652,-63l1815,14088r-675,157l37,14214,96,13198,37,9969,66,6740r,-3205l66,2708r,-803l37,1078,,,1140,181r675,-24xe" filled="f" strokeweight=".02197mm">
                  <v:path arrowok="t"/>
                </v:shape>
                <v:shape id="Image 92" o:spid="_x0000_s1112" type="#_x0000_t75" style="position:absolute;left:2716;top:5259;width:140;height:1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">
                  <v:imagedata r:id="rId60" o:title=""/>
                </v:shape>
                <v:shape id="Graphic 93" o:spid="_x0000_s1113" style="position:absolute;left:2716;top:5258;width:146;height:146;visibility:visible;mso-wrap-style:square;v-text-anchor:top" coordsize="14604,14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" path="m1815,149r10401,l12891,31r1111,31l13935,1070r37,3237l13935,7536r,3197l13935,11560r,803l14002,13198r29,921l12987,14151r-652,-32l1815,14119r-675,118l37,14206,96,13198,37,9961,66,6733r,-3198l66,2701r,-796l37,1102,,,1140,181r675,-32xe" filled="f" strokeweight=".02197mm">
                  <v:path arrowok="t"/>
                </v:shape>
                <v:shape id="Image 94" o:spid="_x0000_s1114" type="#_x0000_t75" style="position:absolute;left:4109;top:3603;width:2244;height:1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">
                  <v:imagedata r:id="rId61" o:title=""/>
                </v:shape>
                <v:shape id="Graphic 95" o:spid="_x0000_s1115" style="position:absolute;left:4025;top:3356;width:13;height:2610;visibility:visible;mso-wrap-style:square;v-text-anchor:top" coordsize="1270,260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" path="m,l,260517e" filled="f" strokeweight=".08253mm">
                  <v:path arrowok="t"/>
                </v:shape>
                <v:shape id="Image 96" o:spid="_x0000_s1116" type="#_x0000_t75" style="position:absolute;left:3947;top:5865;width:157;height: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">
                  <v:imagedata r:id="rId62" o:title=""/>
                </v:shape>
                <v:shape id="Graphic 97" o:spid="_x0000_s1117" style="position:absolute;left:3947;top:5865;width:159;height:362;visibility:visible;mso-wrap-style:square;v-text-anchor:top" coordsize="1587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" path="m15727,25648l15727,,8,r5,6620l,13241,7852,36019r1110,-401l15388,28601r244,-953l15727,26632r,-984xe" filled="f" strokecolor="#010000" strokeweight=".03683mm">
                  <v:path arrowok="t"/>
                </v:shape>
                <v:shape id="Image 98" o:spid="_x0000_s1118" type="#_x0000_t75" style="position:absolute;left:4123;top:5409;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">
                  <v:imagedata r:id="rId63" o:title=""/>
                </v:shape>
                <v:shape id="Graphic 99" o:spid="_x0000_s1119" style="position:absolute;left:4123;top:5409;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" path="m,l24333,r,14859l,14859,,xe" filled="f" strokecolor="#59543f" strokeweight=".06189mm">
                  <v:path arrowok="t"/>
                </v:shape>
                <v:shape id="Image 100" o:spid="_x0000_s1120" type="#_x0000_t75" style="position:absolute;left:4344;top:5421;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">
                  <v:imagedata r:id="rId63" o:title=""/>
                </v:shape>
                <v:shape id="Graphic 101" o:spid="_x0000_s1121" style="position:absolute;left:4344;top:5421;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" path="m,l24364,r,14828l,14828,,xe" filled="f" strokecolor="#59543f" strokeweight=".06189mm">
                  <v:path arrowok="t"/>
                </v:shape>
                <v:shape id="Image 102" o:spid="_x0000_s1122" type="#_x0000_t75" style="position:absolute;left:4569;top:5432;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">
                  <v:imagedata r:id="rId63" o:title=""/>
                </v:shape>
                <v:shape id="Graphic 103" o:spid="_x0000_s1123" style="position:absolute;left:4569;top:5432;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" path="m,l24364,r,14828l,14828,,xe" filled="f" strokecolor="#59543f" strokeweight=".06189mm">
                  <v:path arrowok="t"/>
                </v:shape>
                <v:shape id="Image 104" o:spid="_x0000_s1124" type="#_x0000_t75" style="position:absolute;left:4795;top:5421;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">
                  <v:imagedata r:id="rId63" o:title=""/>
                </v:shape>
                <v:shape id="Graphic 105" o:spid="_x0000_s1125" style="position:absolute;left:4795;top:5421;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" path="m,l24364,r,14828l,14828,,xe" filled="f" strokecolor="#59543f" strokeweight=".06189mm">
                  <v:path arrowok="t"/>
                </v:shape>
                <v:shape id="Image 106" o:spid="_x0000_s1126" type="#_x0000_t75" style="position:absolute;left:5020;top:5417;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">
                  <v:imagedata r:id="rId63" o:title=""/>
                </v:shape>
                <v:shape id="Graphic 107" o:spid="_x0000_s1127" style="position:absolute;left:5020;top:5417;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" path="m,l24364,r,14859l,14859,,xe" filled="f" strokecolor="#59543f" strokeweight=".06189mm">
                  <v:path arrowok="t"/>
                </v:shape>
                <v:shape id="Image 108" o:spid="_x0000_s1128" type="#_x0000_t75" style="position:absolute;left:5245;top:5424;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">
                  <v:imagedata r:id="rId64" o:title=""/>
                </v:shape>
                <v:shape id="Graphic 109" o:spid="_x0000_s1129" style="position:absolute;left:5245;top:5424;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" path="m,l24364,r,14828l,14828,,xe" filled="f" strokecolor="#59543f" strokeweight=".06189mm">
                  <v:path arrowok="t"/>
                </v:shape>
                <v:shape id="Image 110" o:spid="_x0000_s1130" type="#_x0000_t75" style="position:absolute;left:5470;top:5417;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">
                  <v:imagedata r:id="rId63" o:title=""/>
                </v:shape>
                <v:shape id="Graphic 111" o:spid="_x0000_s1131" style="position:absolute;left:5470;top:5417;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" path="m,l24364,r,14859l,14859,,xe" filled="f" strokecolor="#59543f" strokeweight=".06189mm">
                  <v:path arrowok="t"/>
                </v:shape>
                <v:shape id="Image 112" o:spid="_x0000_s1132" type="#_x0000_t75" style="position:absolute;left:5695;top:5428;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">
                  <v:imagedata r:id="rId64" o:title=""/>
                </v:shape>
                <v:shape id="Graphic 113" o:spid="_x0000_s1133" style="position:absolute;left:5695;top:5428;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" path="m,l24364,r,14828l,14828,,xe" filled="f" strokecolor="#59543f" strokeweight=".06189mm">
                  <v:path arrowok="t"/>
                </v:shape>
                <v:shape id="Image 114" o:spid="_x0000_s1134" type="#_x0000_t75" style="position:absolute;left:5920;top:5413;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">
                  <v:imagedata r:id="rId63" o:title=""/>
                </v:shape>
                <v:shape id="Graphic 115" o:spid="_x0000_s1135" style="position:absolute;left:5920;top:5413;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" path="m,l24364,r,14859l,14859,,xe" filled="f" strokecolor="#59543f" strokeweight=".06189mm">
                  <v:path arrowok="t"/>
                </v:shape>
                <v:shape id="Image 116" o:spid="_x0000_s1136" type="#_x0000_t75" style="position:absolute;left:6146;top:5424;width:306;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">
                  <v:imagedata r:id="rId65" o:title=""/>
                </v:shape>
                <v:shape id="Graphic 117" o:spid="_x0000_s1137" style="position:absolute;left:6146;top:5424;width:312;height:152;visibility:visible;mso-wrap-style:square;v-text-anchor:top" coordsize="3111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" path="m,l,14859r30601,l29711,9875,28664,4921,27436,,,xe" filled="f" strokecolor="#59543f" strokeweight=".06189mm">
                  <v:path arrowok="t"/>
                </v:shape>
                <v:shape id="Image 118" o:spid="_x0000_s1138" type="#_x0000_t75" style="position:absolute;left:4125;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">
                  <v:imagedata r:id="rId66" o:title=""/>
                </v:shape>
                <v:shape id="Graphic 119" o:spid="_x0000_s1139" style="position:absolute;left:4125;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" path="m,l18797,r,11229l,11229,,xe" filled="f" strokecolor="#59543f" strokeweight=".09081mm">
                  <v:path arrowok="t"/>
                </v:shape>
                <v:shape id="Image 120" o:spid="_x0000_s1140" type="#_x0000_t75" style="position:absolute;left:4297;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">
                  <v:imagedata r:id="rId66" o:title=""/>
                </v:shape>
                <v:shape id="Graphic 121" o:spid="_x0000_s1141" style="position:absolute;left:4297;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" path="m,l18797,r,11261l,11261,,xe" filled="f" strokecolor="#59543f" strokeweight=".09081mm">
                  <v:path arrowok="t"/>
                </v:shape>
                <v:shape id="Image 122" o:spid="_x0000_s1142" type="#_x0000_t75" style="position:absolute;left:4489;top:5294;width:188;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">
                  <v:imagedata r:id="rId66" o:title=""/>
                </v:shape>
                <v:shape id="Graphic 123" o:spid="_x0000_s1143" style="position:absolute;left:4489;top:5294;width:190;height:120;visibility:visible;mso-wrap-style:square;v-text-anchor:top" coordsize="1905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" path="m,l18797,r,12024l,12024,,xe" filled="f" strokecolor="#59543f" strokeweight=".09081mm">
                  <v:path arrowok="t"/>
                </v:shape>
                <v:shape id="Image 124" o:spid="_x0000_s1144" type="#_x0000_t75" style="position:absolute;left:4680;top:5294;width:18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">
                  <v:imagedata r:id="rId66" o:title=""/>
                </v:shape>
                <v:shape id="Graphic 125" o:spid="_x0000_s1145" style="position:absolute;left:4680;top:5294;width:190;height:120;visibility:visible;mso-wrap-style:square;v-text-anchor:top" coordsize="1905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" path="m,l18797,r,11780l,11780,,xe" filled="f" strokecolor="#59543f" strokeweight=".09081mm">
                  <v:path arrowok="t"/>
                </v:shape>
                <v:shape id="Image 126" o:spid="_x0000_s1146" type="#_x0000_t75" style="position:absolute;left:4871;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">
                  <v:imagedata r:id="rId66" o:title=""/>
                </v:shape>
                <v:shape id="Graphic 127" o:spid="_x0000_s1147" style="position:absolute;left:4871;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" path="m,l18797,r,11261l,11261,,xe" filled="f" strokecolor="#59543f" strokeweight=".09081mm">
                  <v:path arrowok="t"/>
                </v:shape>
                <v:shape id="Image 128" o:spid="_x0000_s1148" type="#_x0000_t75" style="position:absolute;left:5063;top:5291;width:188;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">
                  <v:imagedata r:id="rId66" o:title=""/>
                </v:shape>
                <v:shape id="Graphic 129" o:spid="_x0000_s1149" style="position:absolute;left:5063;top:5291;width:190;height:115;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" path="m,l18797,r,11229l,11229,,xe" filled="f" strokecolor="#59543f" strokeweight=".09081mm">
                  <v:path arrowok="t"/>
                </v:shape>
                <v:shape id="Image 130" o:spid="_x0000_s1150" type="#_x0000_t75" style="position:absolute;left:5254;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">
                  <v:imagedata r:id="rId66" o:title=""/>
                </v:shape>
                <v:shape id="Graphic 131" o:spid="_x0000_s1151" style="position:absolute;left:5254;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" path="m,l18765,r,11261l,11261,,xe" filled="f" strokecolor="#59543f" strokeweight=".09081mm">
                  <v:path arrowok="t"/>
                </v:shape>
                <v:shape id="Image 132" o:spid="_x0000_s1152" type="#_x0000_t75" style="position:absolute;left:5445;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">
                  <v:imagedata r:id="rId66" o:title=""/>
                </v:shape>
                <v:shape id="Graphic 133" o:spid="_x0000_s1153" style="position:absolute;left:5445;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" path="m,l18765,r,11261l,11261,,xe" filled="f" strokecolor="#59543f" strokeweight=".09081mm">
                  <v:path arrowok="t"/>
                </v:shape>
                <v:shape id="Image 134" o:spid="_x0000_s1154" type="#_x0000_t75" style="position:absolute;left:5637;top:5296;width:187;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">
                  <v:imagedata r:id="rId66" o:title=""/>
                </v:shape>
                <v:shape id="Graphic 135" o:spid="_x0000_s1155" style="position:absolute;left:5637;top:5296;width:190;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" path="m,l18765,r,11261l,11261,,xe" filled="f" strokecolor="#59543f" strokeweight=".09081mm">
                  <v:path arrowok="t"/>
                </v:shape>
                <v:shape id="Image 136" o:spid="_x0000_s1156" type="#_x0000_t75" style="position:absolute;left:5828;top:5290;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">
                  <v:imagedata r:id="rId66" o:title=""/>
                </v:shape>
                <v:shape id="Graphic 137" o:spid="_x0000_s1157" style="position:absolute;left:5828;top:5290;width:190;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" path="m,l18797,r,11229l,11229,,xe" filled="f" strokecolor="#59543f" strokeweight=".09081mm">
                  <v:path arrowok="t"/>
                </v:shape>
                <v:shape id="Image 138" o:spid="_x0000_s1158" type="#_x0000_t75" style="position:absolute;left:6019;top:5290;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">
                  <v:imagedata r:id="rId66" o:title=""/>
                </v:shape>
                <v:shape id="Graphic 139" o:spid="_x0000_s1159" style="position:absolute;left:6019;top:5290;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" path="m,l18797,r,11229l,11229,,xe" filled="f" strokecolor="#59543f" strokeweight=".09081mm">
                  <v:path arrowok="t"/>
                </v:shape>
                <v:shape id="Image 140" o:spid="_x0000_s1160" type="#_x0000_t75" style="position:absolute;left:6211;top:5286;width:20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">
                  <v:imagedata r:id="rId67" o:title=""/>
                </v:shape>
                <v:shape id="Graphic 141" o:spid="_x0000_s1161" style="position:absolute;left:6211;top:5286;width:209;height:114;visibility:visible;mso-wrap-style:square;v-text-anchor:top" coordsize="20955,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" path="m,l,11229r20364,l19380,7473,18301,3693,17104,,,xe" filled="f" strokecolor="#59543f" strokeweight=".09081mm">
                  <v:path arrowok="t"/>
                </v:shape>
                <v:shape id="Image 142" o:spid="_x0000_s1162" type="#_x0000_t75" style="position:absolute;left:4270;top:5559;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">
                  <v:imagedata r:id="rId63" o:title=""/>
                </v:shape>
                <v:shape id="Graphic 143" o:spid="_x0000_s1163" style="position:absolute;left:4270;top:5559;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" path="m,l24364,r,14859l,14859,,xe" filled="f" strokecolor="#59543f" strokeweight=".06189mm">
                  <v:path arrowok="t"/>
                </v:shape>
                <v:shape id="Image 144" o:spid="_x0000_s1164" type="#_x0000_t75" style="position:absolute;left:4492;top:5569;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">
                  <v:imagedata r:id="rId64" o:title=""/>
                </v:shape>
                <v:shape id="Graphic 145" o:spid="_x0000_s1165" style="position:absolute;left:4492;top:5569;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" path="m,l24364,r,14828l,14828,,xe" filled="f" strokecolor="#59543f" strokeweight=".06189mm">
                  <v:path arrowok="t"/>
                </v:shape>
                <v:shape id="Image 146" o:spid="_x0000_s1166" type="#_x0000_t75" style="position:absolute;left:4713;top:556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">
                  <v:imagedata r:id="rId63" o:title=""/>
                </v:shape>
                <v:shape id="Graphic 147" o:spid="_x0000_s1167" style="position:absolute;left:4713;top:5565;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" path="m,l24364,r,14828l,14828,,xe" filled="f" strokecolor="#59543f" strokeweight=".06189mm">
                  <v:path arrowok="t"/>
                </v:shape>
                <v:shape id="Image 148" o:spid="_x0000_s1168" type="#_x0000_t75" style="position:absolute;left:4935;top:5569;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">
                  <v:imagedata r:id="rId64" o:title=""/>
                </v:shape>
                <v:shape id="Graphic 149" o:spid="_x0000_s1169" style="position:absolute;left:4935;top:5569;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" path="m,l24333,r,14828l,14828,,xe" filled="f" strokecolor="#59543f" strokeweight=".06189mm">
                  <v:path arrowok="t"/>
                </v:shape>
                <v:shape id="Image 150" o:spid="_x0000_s1170" type="#_x0000_t75" style="position:absolute;left:5156;top:5573;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">
                  <v:imagedata r:id="rId63" o:title=""/>
                </v:shape>
                <v:shape id="Graphic 151" o:spid="_x0000_s1171" style="position:absolute;left:5156;top:5573;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" path="m,l24333,r,14828l,14828,,xe" filled="f" strokecolor="#59543f" strokeweight=".06189mm">
                  <v:path arrowok="t"/>
                </v:shape>
                <v:shape id="Image 152" o:spid="_x0000_s1172" type="#_x0000_t75" style="position:absolute;left:5378;top:5565;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">
                  <v:imagedata r:id="rId63" o:title=""/>
                </v:shape>
                <v:shape id="Graphic 153" o:spid="_x0000_s1173" style="position:absolute;left:5378;top:5565;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" path="m,l24333,r,14828l,14828,,xe" filled="f" strokecolor="#59543f" strokeweight=".06189mm">
                  <v:path arrowok="t"/>
                </v:shape>
                <v:shape id="Image 154" o:spid="_x0000_s1174" type="#_x0000_t75" style="position:absolute;left:5599;top:5576;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">
                  <v:imagedata r:id="rId63" o:title=""/>
                </v:shape>
                <v:shape id="Graphic 155" o:spid="_x0000_s1175" style="position:absolute;left:5599;top:5576;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" path="m,l24364,r,14859l,14859,,xe" filled="f" strokecolor="#59543f" strokeweight=".06189mm">
                  <v:path arrowok="t"/>
                </v:shape>
                <v:shape id="Image 156" o:spid="_x0000_s1176" type="#_x0000_t75" style="position:absolute;left:5821;top:5562;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">
                  <v:imagedata r:id="rId63" o:title=""/>
                </v:shape>
                <v:shape id="Graphic 157" o:spid="_x0000_s1177" style="position:absolute;left:5821;top:5562;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" path="m,l24333,r,14828l,14828,,xe" filled="f" strokecolor="#59543f" strokeweight=".06189mm">
                  <v:path arrowok="t"/>
                </v:shape>
                <v:shape id="Image 158" o:spid="_x0000_s1178" type="#_x0000_t75" style="position:absolute;left:6042;top:5569;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">
                  <v:imagedata r:id="rId64" o:title=""/>
                </v:shape>
                <v:shape id="Graphic 159" o:spid="_x0000_s1179" style="position:absolute;left:6042;top:5569;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" path="m,l24364,r,14828l,14828,,xe" filled="f" strokecolor="#59543f" strokeweight=".06189mm">
                  <v:path arrowok="t"/>
                </v:shape>
                <v:shape id="Image 160" o:spid="_x0000_s1180" type="#_x0000_t75" style="position:absolute;left:6265;top:5565;width:208;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">
                  <v:imagedata r:id="rId68" o:title=""/>
                </v:shape>
                <v:shape id="Graphic 161" o:spid="_x0000_s1181" style="position:absolute;left:6265;top:5565;width:209;height:153;visibility:visible;mso-wrap-style:square;v-text-anchor:top" coordsize="2095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" path="m,l,14828r20884,l20301,9843,19592,4890,18702,,,xe" filled="f" strokecolor="#59543f" strokeweight=".06189mm">
                  <v:path arrowok="t"/>
                </v:shape>
                <v:shape id="Image 162" o:spid="_x0000_s1182" type="#_x0000_t75" style="position:absolute;left:4123;top:5547;width:169;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">
                  <v:imagedata r:id="rId69" o:title=""/>
                </v:shape>
                <v:shape id="Graphic 163" o:spid="_x0000_s1183" style="position:absolute;left:4123;top:5547;width:172;height:152;visibility:visible;mso-wrap-style:square;v-text-anchor:top" coordsize="1714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" path="m,l16915,r,14859l,14859,,xe" filled="f" strokecolor="#59543f" strokeweight=".06189mm">
                  <v:path arrowok="t"/>
                </v:shape>
                <v:shape id="Image 164" o:spid="_x0000_s1184" type="#_x0000_t75" style="position:absolute;left:4526;top:5715;width:287;height: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">
                  <v:imagedata r:id="rId70" o:title=""/>
                </v:shape>
                <v:shape id="Graphic 165" o:spid="_x0000_s1185" style="position:absolute;left:4526;top:5715;width:292;height:134;visibility:visible;mso-wrap-style:square;v-text-anchor:top" coordsize="29209,1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" path="m,l28703,r,13256l,13256,,xe" filled="f" strokecolor="#59543f" strokeweight=".05689mm">
                  <v:path arrowok="t"/>
                </v:shape>
                <v:shape id="Image 166" o:spid="_x0000_s1186" type="#_x0000_t75" style="position:absolute;left:4802;top:5710;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">
                  <v:imagedata r:id="rId64" o:title=""/>
                </v:shape>
                <v:shape id="Graphic 167" o:spid="_x0000_s1187" style="position:absolute;left:4802;top:5710;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" path="m,l24364,r,14859l,14859,,xe" filled="f" strokecolor="#59543f" strokeweight=".06189mm">
                  <v:path arrowok="t"/>
                </v:shape>
                <v:shape id="Image 168" o:spid="_x0000_s1188" type="#_x0000_t75" style="position:absolute;left:5035;top:5714;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">
                  <v:imagedata r:id="rId63" o:title=""/>
                </v:shape>
                <v:shape id="Graphic 169" o:spid="_x0000_s1189" style="position:absolute;left:5035;top:5714;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" path="m,l24364,r,14828l,14828,,xe" filled="f" strokecolor="#59543f" strokeweight=".06189mm">
                  <v:path arrowok="t"/>
                </v:shape>
                <v:shape id="Image 170" o:spid="_x0000_s1190" type="#_x0000_t75" style="position:absolute;left:5268;top:5706;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">
                  <v:imagedata r:id="rId63" o:title=""/>
                </v:shape>
                <v:shape id="Graphic 171" o:spid="_x0000_s1191" style="position:absolute;left:5268;top:5706;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" path="m,l24364,r,14859l,14859,,xe" filled="f" strokecolor="#59543f" strokeweight=".06189mm">
                  <v:path arrowok="t"/>
                </v:shape>
                <v:shape id="Image 172" o:spid="_x0000_s1192" type="#_x0000_t75" style="position:absolute;left:5500;top:5718;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">
                  <v:imagedata r:id="rId71" o:title=""/>
                </v:shape>
                <v:shape id="Graphic 173" o:spid="_x0000_s1193" style="position:absolute;left:5500;top:5718;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" path="m,l24364,r,14828l,14828,,xe" filled="f" strokecolor="#59543f" strokeweight=".06189mm">
                  <v:path arrowok="t"/>
                </v:shape>
                <v:shape id="Image 174" o:spid="_x0000_s1194" type="#_x0000_t75" style="position:absolute;left:5733;top:5710;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">
                  <v:imagedata r:id="rId64" o:title=""/>
                </v:shape>
                <v:shape id="Graphic 175" o:spid="_x0000_s1195" style="position:absolute;left:5733;top:5710;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" path="m,l24364,r,14859l,14859,,xe" filled="f" strokecolor="#59543f" strokeweight=".06189mm">
                  <v:path arrowok="t"/>
                </v:shape>
                <v:shape id="Image 176" o:spid="_x0000_s1196" type="#_x0000_t75" style="position:absolute;left:5966;top:5722;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">
                  <v:imagedata r:id="rId63" o:title=""/>
                </v:shape>
                <v:shape id="Graphic 177" o:spid="_x0000_s1197" style="position:absolute;left:5966;top:5722;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" path="m,l24333,r,14828l,14828,,xe" filled="f" strokecolor="#59543f" strokeweight=".06189mm">
                  <v:path arrowok="t"/>
                </v:shape>
                <v:shape id="Image 178" o:spid="_x0000_s1198" type="#_x0000_t75" style="position:absolute;left:6199;top:5706;width:286;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">
                  <v:imagedata r:id="rId72" o:title=""/>
                </v:shape>
                <v:shape id="Graphic 179" o:spid="_x0000_s1199" style="position:absolute;left:6199;top:5706;width:292;height:153;visibility:visible;mso-wrap-style:square;v-text-anchor:top" coordsize="29209,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" path="m,l,14859r28633,l28388,9875,27924,4921,27341,,,xe" filled="f" strokecolor="#59543f" strokeweight=".06189mm">
                  <v:path arrowok="t"/>
                </v:shape>
                <v:shape id="Image 180" o:spid="_x0000_s1200" type="#_x0000_t75" style="position:absolute;left:4837;top:5861;width:289;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">
                  <v:imagedata r:id="rId72" o:title=""/>
                </v:shape>
                <v:shape id="Graphic 181" o:spid="_x0000_s1201" style="position:absolute;left:4837;top:5861;width:292;height:152;visibility:visible;mso-wrap-style:square;v-text-anchor:top" coordsize="29209,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" path="m,l28885,r,14828l,14828,,xe" filled="f" strokecolor="#59543f" strokeweight=".05906mm">
                  <v:path arrowok="t"/>
                </v:shape>
                <v:shape id="Image 182" o:spid="_x0000_s1202" type="#_x0000_t75" style="position:absolute;left:5108;top:5857;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">
                  <v:imagedata r:id="rId63" o:title=""/>
                </v:shape>
                <v:shape id="Graphic 183" o:spid="_x0000_s1203" style="position:absolute;left:5108;top:5857;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" path="m,l24364,r,14828l,14828,,xe" filled="f" strokecolor="#59543f" strokeweight=".06189mm">
                  <v:path arrowok="t"/>
                </v:shape>
                <v:shape id="Image 184" o:spid="_x0000_s1204" type="#_x0000_t75" style="position:absolute;left:5333;top:586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">
                  <v:imagedata r:id="rId63" o:title=""/>
                </v:shape>
                <v:shape id="Graphic 185" o:spid="_x0000_s1205" style="position:absolute;left:5333;top:586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" path="m,l24333,r,14828l,14828,,xe" filled="f" strokecolor="#59543f" strokeweight=".06189mm">
                  <v:path arrowok="t"/>
                </v:shape>
                <v:shape id="Image 186" o:spid="_x0000_s1206" type="#_x0000_t75" style="position:absolute;left:5559;top:5854;width:243;height: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">
                  <v:imagedata r:id="rId64" o:title=""/>
                </v:shape>
                <v:shape id="Graphic 187" o:spid="_x0000_s1207" style="position:absolute;left:5559;top:5854;width:247;height:171;visibility:visible;mso-wrap-style:square;v-text-anchor:top" coordsize="24765,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" path="m,l24329,r,16860l,16860,,xe" filled="f" strokecolor="#59543f" strokeweight=".06342mm">
                  <v:path arrowok="t"/>
                </v:shape>
                <v:shape id="Image 188" o:spid="_x0000_s1208" type="#_x0000_t75" style="position:absolute;left:5784;top:5868;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">
                  <v:imagedata r:id="rId71" o:title=""/>
                </v:shape>
                <v:shape id="Graphic 189" o:spid="_x0000_s1209" style="position:absolute;left:5784;top:5868;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" path="m,l24364,r,14828l,14828,,xe" filled="f" strokecolor="#59543f" strokeweight=".06189mm">
                  <v:path arrowok="t"/>
                </v:shape>
                <v:shape id="Image 190" o:spid="_x0000_s1210" type="#_x0000_t75" style="position:absolute;left:6236;top:5864;width:252;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">
                  <v:imagedata r:id="rId63" o:title=""/>
                </v:shape>
                <v:shape id="Graphic 191" o:spid="_x0000_s1211" style="position:absolute;left:6236;top:5864;width:254;height:153;visibility:visible;mso-wrap-style:square;v-text-anchor:top" coordsize="2540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" path="m,l,14859r25254,l25286,13686r31,-1197l25317,11292r,-3788l25231,3756,25042,,,xe" filled="f" strokecolor="#59543f" strokeweight=".06189mm">
                  <v:path arrowok="t"/>
                </v:shape>
                <v:shape id="Image 192" o:spid="_x0000_s1212" type="#_x0000_t75" style="position:absolute;left:5021;top:6003;width:250;height: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">
                  <v:imagedata r:id="rId71" o:title=""/>
                </v:shape>
                <v:shape id="Graphic 193" o:spid="_x0000_s1213" style="position:absolute;left:5021;top:6003;width:254;height:165;visibility:visible;mso-wrap-style:square;v-text-anchor:top" coordsize="25400,16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" path="m,l25067,r,16364l,16364,,xe" filled="f" strokecolor="#59543f" strokeweight=".06278mm">
                  <v:path arrowok="t"/>
                </v:shape>
                <v:shape id="Image 194" o:spid="_x0000_s1214" type="#_x0000_t75" style="position:absolute;left:5267;top:6011;width:175;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">
                  <v:imagedata r:id="rId69" o:title=""/>
                </v:shape>
                <v:shape id="Graphic 195" o:spid="_x0000_s1215" style="position:absolute;left:5267;top:6011;width:178;height:152;visibility:visible;mso-wrap-style:square;v-text-anchor:top" coordsize="1778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" path="m,l17469,r,14859l,14859,,xe" filled="f" strokecolor="#59543f" strokeweight=".06442mm">
                  <v:path arrowok="t"/>
                </v:shape>
                <v:shape id="Image 196" o:spid="_x0000_s1216" type="#_x0000_t75" style="position:absolute;left:5436;top:6022;width:18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">
                  <v:imagedata r:id="rId68" o:title=""/>
                </v:shape>
                <v:shape id="Graphic 197" o:spid="_x0000_s1217" style="position:absolute;left:5436;top:6022;width:185;height:152;visibility:visible;mso-wrap-style:square;v-text-anchor:top" coordsize="1841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" path="m,l18211,r,14859l,14859,,xe" filled="f" strokecolor="#59543f" strokeweight=".06439mm">
                  <v:path arrowok="t"/>
                </v:shape>
                <v:shape id="Image 198" o:spid="_x0000_s1218" type="#_x0000_t75" style="position:absolute;left:5615;top:6014;width:320;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">
                  <v:imagedata r:id="rId73" o:title=""/>
                </v:shape>
                <v:shape id="Graphic 199" o:spid="_x0000_s1219" style="position:absolute;left:5615;top:6014;width:324;height:153;visibility:visible;mso-wrap-style:square;v-text-anchor:top" coordsize="32384,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" path="m,l31964,r,14858l,14858,,xe" filled="f" strokecolor="#59543f" strokeweight=".05703mm">
                  <v:path arrowok="t"/>
                </v:shape>
                <v:shape id="Image 200" o:spid="_x0000_s1220" type="#_x0000_t75" style="position:absolute;left:5935;top:6011;width:431;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">
                  <v:imagedata r:id="rId74" o:title=""/>
                </v:shape>
                <v:shape id="Graphic 201" o:spid="_x0000_s1221" style="position:absolute;left:5935;top:6011;width:432;height:152;visibility:visible;mso-wrap-style:square;v-text-anchor:top" coordsize="4318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" path="m,l43154,r,14859l,14859,,xe" filled="f" strokecolor="#59543f" strokeweight=".05031mm">
                  <v:path arrowok="t"/>
                </v:shape>
                <v:shape id="Image 202" o:spid="_x0000_s1222" type="#_x0000_t75" style="position:absolute;left:6364;top:6011;width:12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">
                  <v:imagedata r:id="rId75" o:title=""/>
                </v:shape>
                <v:shape id="Graphic 203" o:spid="_x0000_s1223" style="position:absolute;left:6364;top:6011;width:127;height:152;visibility:visible;mso-wrap-style:square;v-text-anchor:top" coordsize="1270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" path="m,l,14859r11749,l12150,9938r189,-4954l12395,,,xe" filled="f" strokecolor="#59543f" strokeweight=".06189mm">
                  <v:path arrowok="t"/>
                </v:shape>
                <v:shape id="Image 204" o:spid="_x0000_s1224" type="#_x0000_t75" style="position:absolute;left:5164;top:6171;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">
                  <v:imagedata r:id="rId71" o:title=""/>
                </v:shape>
                <v:shape id="Graphic 205" o:spid="_x0000_s1225" style="position:absolute;left:5164;top:6171;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" path="m,l24364,r,14828l,14828,,xe" filled="f" strokecolor="#59543f" strokeweight=".06189mm">
                  <v:path arrowok="t"/>
                </v:shape>
                <v:shape id="Image 206" o:spid="_x0000_s1226" type="#_x0000_t75" style="position:absolute;left:5389;top:6167;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">
                  <v:imagedata r:id="rId63" o:title=""/>
                </v:shape>
                <v:shape id="Graphic 207" o:spid="_x0000_s1227" style="position:absolute;left:5389;top:6167;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" path="m,l24333,r,14859l,14859,,xe" filled="f" strokecolor="#59543f" strokeweight=".06189mm">
                  <v:path arrowok="t"/>
                </v:shape>
                <v:shape id="Image 208" o:spid="_x0000_s1228" type="#_x0000_t75" style="position:absolute;left:5614;top:617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">
                  <v:imagedata r:id="rId63" o:title=""/>
                </v:shape>
                <v:shape id="Graphic 209" o:spid="_x0000_s1229" style="position:absolute;left:5614;top:617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" path="m,l24364,r,14859l,14859,,xe" filled="f" strokecolor="#59543f" strokeweight=".06189mm">
                  <v:path arrowok="t"/>
                </v:shape>
                <v:shape id="Image 210" o:spid="_x0000_s1230" type="#_x0000_t75" style="position:absolute;left:5839;top:6164;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">
                  <v:imagedata r:id="rId63" o:title=""/>
                </v:shape>
                <v:shape id="Graphic 211" o:spid="_x0000_s1231" style="position:absolute;left:5839;top:6164;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" path="m,l24364,r,14859l,14859,,xe" filled="f" strokecolor="#59543f" strokeweight=".06189mm">
                  <v:path arrowok="t"/>
                </v:shape>
                <v:shape id="Image 212" o:spid="_x0000_s1232" type="#_x0000_t75" style="position:absolute;left:6064;top:6165;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">
                  <v:imagedata r:id="rId63" o:title=""/>
                </v:shape>
                <v:shape id="Graphic 213" o:spid="_x0000_s1233" style="position:absolute;left:6064;top:616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" path="m,l24364,r,14859l,14859,,xe" filled="f" strokecolor="#59543f" strokeweight=".06189mm">
                  <v:path arrowok="t"/>
                </v:shape>
                <v:shape id="Image 214" o:spid="_x0000_s1234" type="#_x0000_t75" style="position:absolute;left:6009;top:5850;width:243;height: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">
                  <v:imagedata r:id="rId64" o:title=""/>
                </v:shape>
                <v:shape id="Graphic 215" o:spid="_x0000_s1235" style="position:absolute;left:6009;top:5850;width:248;height:171;visibility:visible;mso-wrap-style:square;v-text-anchor:top" coordsize="24765,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" path="m,l24332,r,16576l,16576,,xe" filled="f" strokecolor="#59543f" strokeweight=".06328mm">
                  <v:path arrowok="t"/>
                </v:shape>
                <v:shape id="Image 216" o:spid="_x0000_s1236" type="#_x0000_t75" style="position:absolute;left:6289;top:6162;width:192;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">
                  <v:imagedata r:id="rId68" o:title=""/>
                </v:shape>
                <v:shape id="Graphic 217" o:spid="_x0000_s1237" style="position:absolute;left:6289;top:6162;width:197;height:153;visibility:visible;mso-wrap-style:square;v-text-anchor:top" coordsize="1968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" path="m,l,14891r17505,l18214,9969r583,-4953l19230,,,xe" filled="f" strokecolor="#59543f" strokeweight=".06189mm">
                  <v:path arrowok="t"/>
                </v:shape>
                <v:shape id="Image 218" o:spid="_x0000_s1238" type="#_x0000_t75" style="position:absolute;left:5294;top:6316;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">
                  <v:imagedata r:id="rId63" o:title=""/>
                </v:shape>
                <v:shape id="Graphic 219" o:spid="_x0000_s1239" style="position:absolute;left:5294;top:6316;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" path="m,l24333,r,14828l,14828,,xe" filled="f" strokecolor="#59543f" strokeweight=".06189mm">
                  <v:path arrowok="t"/>
                </v:shape>
                <v:shape id="Image 220" o:spid="_x0000_s1240" type="#_x0000_t75" style="position:absolute;left:5526;top:6308;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">
                  <v:imagedata r:id="rId63" o:title=""/>
                </v:shape>
                <v:shape id="Graphic 221" o:spid="_x0000_s1241" style="position:absolute;left:5526;top:6308;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" path="m,l24333,r,14859l,14859,,xe" filled="f" strokecolor="#59543f" strokeweight=".06189mm">
                  <v:path arrowok="t"/>
                </v:shape>
                <v:shape id="Image 222" o:spid="_x0000_s1242" type="#_x0000_t75" style="position:absolute;left:5757;top:6320;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">
                  <v:imagedata r:id="rId63" o:title=""/>
                </v:shape>
                <v:shape id="Graphic 223" o:spid="_x0000_s1243" style="position:absolute;left:5757;top:6320;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" path="m,l24333,r,14828l,14828,,xe" filled="f" strokecolor="#59543f" strokeweight=".06189mm">
                  <v:path arrowok="t"/>
                </v:shape>
                <v:shape id="Image 224" o:spid="_x0000_s1244" type="#_x0000_t75" style="position:absolute;left:5989;top:630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">
                  <v:imagedata r:id="rId63" o:title=""/>
                </v:shape>
                <v:shape id="Graphic 225" o:spid="_x0000_s1245" style="position:absolute;left:5989;top:630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" path="m,l24364,r,14859l,14859,,xe" filled="f" strokecolor="#59543f" strokeweight=".06189mm">
                  <v:path arrowok="t"/>
                </v:shape>
                <v:shape id="Image 226" o:spid="_x0000_s1246" type="#_x0000_t75" style="position:absolute;left:6220;top:6316;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">
                  <v:imagedata r:id="rId63" o:title=""/>
                </v:shape>
                <v:shape id="Graphic 227" o:spid="_x0000_s1247" style="position:absolute;left:6220;top:6316;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" path="m,l,14828r21592,l22671,9938r922,-4954l24333,,,xe" filled="f" strokecolor="#59543f" strokeweight=".06189mm">
                  <v:path arrowok="t"/>
                </v:shape>
                <v:shape id="Image 228" o:spid="_x0000_s1248" type="#_x0000_t75" style="position:absolute;left:5392;top:6469;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">
                  <v:imagedata r:id="rId63" o:title=""/>
                </v:shape>
                <v:shape id="Graphic 229" o:spid="_x0000_s1249" style="position:absolute;left:5392;top:6469;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" path="m,l24364,r,14859l,14859,,xe" filled="f" strokecolor="#59543f" strokeweight=".06189mm">
                  <v:path arrowok="t"/>
                </v:shape>
                <v:shape id="Image 230" o:spid="_x0000_s1250" type="#_x0000_t75" style="position:absolute;left:5630;top:6476;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">
                  <v:imagedata r:id="rId63" o:title=""/>
                </v:shape>
                <v:shape id="Graphic 231" o:spid="_x0000_s1251" style="position:absolute;left:5630;top:6476;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" path="m,l24333,r,14828l,14828,,xe" filled="f" strokecolor="#59543f" strokeweight=".06189mm">
                  <v:path arrowok="t"/>
                </v:shape>
                <v:shape id="Image 232" o:spid="_x0000_s1252" type="#_x0000_t75" style="position:absolute;left:5868;top:6465;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">
                  <v:imagedata r:id="rId63" o:title=""/>
                </v:shape>
                <v:shape id="Graphic 233" o:spid="_x0000_s1253" style="position:absolute;left:5868;top:646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" path="m,l24364,r,14859l,14859,,xe" filled="f" strokecolor="#59543f" strokeweight=".06189mm">
                  <v:path arrowok="t"/>
                </v:shape>
                <v:shape id="Image 234" o:spid="_x0000_s1254" type="#_x0000_t75" style="position:absolute;left:6105;top:6450;width:169;height: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">
                  <v:imagedata r:id="rId68" o:title=""/>
                </v:shape>
                <v:shape id="Graphic 235" o:spid="_x0000_s1255" style="position:absolute;left:6105;top:6450;width:172;height:159;visibility:visible;mso-wrap-style:square;v-text-anchor:top" coordsize="17145,15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" path="m,l16919,r,15875l,15875,,xe" filled="f" strokecolor="#59543f" strokeweight=".06419mm">
                  <v:path arrowok="t"/>
                </v:shape>
                <v:shape id="Image 236" o:spid="_x0000_s1256" type="#_x0000_t75" style="position:absolute;left:6267;top:6465;width:16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">
                  <v:imagedata r:id="rId69" o:title=""/>
                </v:shape>
                <v:shape id="Graphic 237" o:spid="_x0000_s1257" style="position:absolute;left:6267;top:6465;width:165;height:152;visibility:visible;mso-wrap-style:square;v-text-anchor:top" coordsize="1651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" path="m,l,14828r13229,l14426,10733,15442,6583r953,-4150l16395,,,xe" filled="f" strokecolor="#59543f" strokeweight=".06189mm">
                  <v:path arrowok="t"/>
                </v:shape>
                <v:shape id="Image 238" o:spid="_x0000_s1258" type="#_x0000_t75" style="position:absolute;left:5441;top:6613;width:278;height: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">
                  <v:imagedata r:id="rId76" o:title=""/>
                </v:shape>
                <v:shape id="Graphic 239" o:spid="_x0000_s1259" style="position:absolute;left:5441;top:6613;width:280;height:95;visibility:visible;mso-wrap-style:square;v-text-anchor:top" coordsize="2794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" path="m,l27837,r,9292l,9292,,xe" filled="f" strokecolor="#59543f" strokeweight=".06189mm">
                  <v:path arrowok="t"/>
                </v:shape>
                <v:shape id="Image 240" o:spid="_x0000_s1260" type="#_x0000_t75" style="position:absolute;left:5702;top:6615;width:243;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">
                  <v:imagedata r:id="rId67" o:title=""/>
                </v:shape>
                <v:shape id="Graphic 241" o:spid="_x0000_s1261" style="position:absolute;left:5702;top:6615;width:247;height:95;visibility:visible;mso-wrap-style:square;v-text-anchor:top" coordsize="2476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" path="m,l24333,r,9071l,9071,,xe" filled="f" strokecolor="#59543f" strokeweight=".06189mm">
                  <v:path arrowok="t"/>
                </v:shape>
                <v:shape id="Image 242" o:spid="_x0000_s1262" type="#_x0000_t75" style="position:absolute;left:5927;top:6610;width:243;height: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">
                  <v:imagedata r:id="rId70" o:title=""/>
                </v:shape>
                <v:shape id="Graphic 243" o:spid="_x0000_s1263" style="position:absolute;left:5927;top:6610;width:247;height:102;visibility:visible;mso-wrap-style:square;v-text-anchor:top" coordsize="24765,10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" path="m,l24333,r,9567l,9567,,xe" filled="f" strokecolor="#59543f" strokeweight=".06189mm">
                  <v:path arrowok="t"/>
                </v:shape>
                <v:shape id="Image 244" o:spid="_x0000_s1264" type="#_x0000_t75" style="position:absolute;left:6152;top:6618;width:243;height: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">
                  <v:imagedata r:id="rId67" o:title=""/>
                </v:shape>
                <v:shape id="Graphic 245" o:spid="_x0000_s1265" style="position:absolute;left:6152;top:6618;width:247;height:88;visibility:visible;mso-wrap-style:square;v-text-anchor:top" coordsize="2476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" path="m,l,8835r21781,l22671,6158r890,-2646l24364,803r,-803l,xe" filled="f" strokecolor="#59543f" strokeweight=".06189mm">
                  <v:path arrowok="t"/>
                </v:shape>
                <v:shape id="Image 246" o:spid="_x0000_s1266" type="#_x0000_t75" style="position:absolute;left:4530;top:5746;width:270;height: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">
                  <v:imagedata r:id="rId77" o:title=""/>
                </v:shape>
                <v:shape id="Graphic 247" o:spid="_x0000_s1267" style="position:absolute;left:4530;top:5746;width:273;height:235;visibility:visible;mso-wrap-style:square;v-text-anchor:top" coordsize="27305,23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" path="m4921,l,12332r7079,2835l13631,19348r6701,3875l26979,10859,20395,6370,12213,2401,4921,xe" filled="f" strokecolor="#59543f" strokeweight=".04125mm">
                  <v:path arrowok="t"/>
                </v:shape>
                <v:shape id="Image 248" o:spid="_x0000_s1268" type="#_x0000_t75" style="position:absolute;left:4732;top:5834;width:286;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">
                  <v:imagedata r:id="rId78" o:title=""/>
                </v:shape>
                <v:shape id="Graphic 249" o:spid="_x0000_s1269" style="position:absolute;left:4732;top:5834;width:292;height:279;visibility:visible;mso-wrap-style:square;v-text-anchor:top" coordsize="29209,2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" path="m7008,l,14363r6575,3883l11835,22459r6096,4858l28601,15844,23727,11572,18186,7195,12454,3182,7008,xe" filled="f" strokecolor="#59543f" strokeweight=".04125mm">
                  <v:path arrowok="t"/>
                </v:shape>
                <v:shape id="Image 250" o:spid="_x0000_s1270" type="#_x0000_t75" style="position:absolute;left:4331;top:5677;width:247;height: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">
                  <v:imagedata r:id="rId64" o:title=""/>
                </v:shape>
                <v:shape id="Graphic 251" o:spid="_x0000_s1271" style="position:absolute;left:4331;top:5677;width:248;height:190;visibility:visible;mso-wrap-style:square;v-text-anchor:top" coordsize="2476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" path="m3386,l,12859r7347,1969l12977,16025r7174,3016l24758,6614,17687,2953,10922,1480,3386,xe" filled="f" strokecolor="#59543f" strokeweight=".04125mm">
                  <v:path arrowok="t"/>
                </v:shape>
                <v:shape id="Image 252" o:spid="_x0000_s1272" type="#_x0000_t75" style="position:absolute;left:4116;top:5616;width:261;height: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">
                  <v:imagedata r:id="rId65" o:title=""/>
                </v:shape>
                <v:shape id="Graphic 253" o:spid="_x0000_s1273" style="position:absolute;left:4116;top:5616;width:267;height:190;visibility:visible;mso-wrap-style:square;v-text-anchor:top" coordsize="2667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" path="m,l125,15497r7600,528l14922,17253r7600,1662l26058,3071,19831,1652,13029,714,6226,187,,xe" filled="f" strokecolor="#59543f" strokeweight=".04125mm">
                  <v:path arrowok="t"/>
                </v:shape>
                <v:shape id="Image 254" o:spid="_x0000_s1274" type="#_x0000_t75" style="position:absolute;left:4917;top:6006;width:262;height: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">
                  <v:imagedata r:id="rId79" o:title=""/>
                </v:shape>
                <v:shape id="Graphic 255" o:spid="_x0000_s1275" style="position:absolute;left:4917;top:6006;width:267;height:267;visibility:visible;mso-wrap-style:square;v-text-anchor:top" coordsize="26670,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" path="m9079,l,9930r5693,5079l10859,20734r5016,5930l26207,17962,21537,11505,15135,4732,9079,xe" filled="f" strokecolor="#59543f" strokeweight=".04125mm">
                  <v:path arrowok="t"/>
                </v:shape>
                <v:shape id="Image 256" o:spid="_x0000_s1276" type="#_x0000_t75" style="position:absolute;left:5075;top:6180;width:266;height: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">
                  <v:imagedata r:id="rId80" o:title=""/>
                </v:shape>
                <v:shape id="Graphic 257" o:spid="_x0000_s1277" style="position:absolute;left:5075;top:6180;width:267;height:293;visibility:visible;mso-wrap-style:square;v-text-anchor:top" coordsize="26670,2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" path="m10922,l,9504r4772,5962l8922,21994r3937,6670l26609,21687,23392,16071,19377,10285,15055,4778,10922,xe" filled="f" strokecolor="#59543f" strokeweight=".04125mm">
                  <v:path arrowok="t"/>
                </v:shape>
                <v:shape id="Image 258" o:spid="_x0000_s1278" type="#_x0000_t75" style="position:absolute;left:5200;top:6398;width:254;height: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">
                  <v:imagedata r:id="rId81" o:title=""/>
                </v:shape>
                <v:shape id="Graphic 259" o:spid="_x0000_s1279" style="position:absolute;left:5200;top:6398;width:260;height:311;visibility:visible;mso-wrap-style:square;v-text-anchor:top" coordsize="26034,3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" path="m14584,l,7788r3661,6701l7134,23475r2709,7260l25412,30798r-972,-6371l22059,16551,18648,8099,14584,xe" filled="f" strokecolor="#59543f" strokeweight=".04125mm">
                  <v:path arrowok="t"/>
                </v:shape>
                <v:shape id="Graphic 260" o:spid="_x0000_s1280" style="position:absolute;left:3720;top:2947;width:2369;height:4527;visibility:visible;mso-wrap-style:square;v-text-anchor:top" coordsize="236854,452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" path="m32917,l30916,,18883,2413,9056,8994,2429,18753,,30704,2429,42668r6627,9766l18883,59018r12033,2414l34177,61432,236372,452317,57431,46233,51393,27058,48837,13623,45426,5073,36822,551,34917,188,32917,xe" fillcolor="#676262" stroked="f">
                  <v:path arrowok="t"/>
                </v:shape>
                <v:shape id="Graphic 261" o:spid="_x0000_s1281" style="position:absolute;left:3720;top:2947;width:2369;height:4527;visibility:visible;mso-wrap-style:square;v-text-anchor:top" coordsize="236854,452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" path="m30916,l18883,2413,9056,8994,2429,18753,,30704,2429,42668r6627,9766l18883,59018r12033,2414l32027,61432r1039,126l34177,61432,236372,452317,57431,46233,51393,27058,48837,13623,45426,5073,36822,551,34917,188,32917,,30916,xe" filled="f" strokeweight=".04125mm">
                  <v:path arrowok="t"/>
                </v:shape>
                <v:shape id="Image 262" o:spid="_x0000_s1282" type="#_x0000_t75" style="position:absolute;left:2418;top:8625;width:2940;height:1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">
                  <v:imagedata r:id="rId82" o:title=""/>
                </v:shape>
                <w10:wrap anchorx="page" anchory="page"/>
              </v:group>
            </w:pict>
          </mc:Fallback>
        </mc:AlternateContent>
      </w:r>
      <w:r>
        <w:rPr>
          <w:noProof/>
        </w:rPr>
        <w:drawing>
          <wp:anchor distT="0" distB="0" distL="0" distR="0" simplePos="0" relativeHeight="486334976" behindDoc="1" locked="0" layoutInCell="1" allowOverlap="1" wp14:anchorId="53899ADC" wp14:editId="6106BD51">
            <wp:simplePos x="0" y="0"/>
            <wp:positionH relativeFrom="page">
              <wp:posOffset>1837268</wp:posOffset>
            </wp:positionH>
            <wp:positionV relativeFrom="page">
              <wp:posOffset>2700875</wp:posOffset>
            </wp:positionV>
            <wp:extent cx="566262" cy="158686"/>
            <wp:effectExtent l="0" t="0" r="0" b="0"/>
            <wp:wrapNone/>
            <wp:docPr id="263" name="Image 26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3" name="Image 263"/>
                    <pic:cNvPicPr/>
                  </pic:nvPicPr>
                  <pic:blipFill>
                    <a:blip r:embed="rId83" cstate="print"/>
                    <a:stretch>
                      <a:fillRect/>
                    </a:stretch>
                  </pic:blipFill>
                  <pic:spPr>
                    <a:xfrm>
                      <a:off x="0" y="0"/>
                      <a:ext cx="566262" cy="158686"/>
                    </a:xfrm>
                    <a:prstGeom prst="rect">
                      <a:avLst/>
                    </a:prstGeom>
                  </pic:spPr>
                </pic:pic>
              </a:graphicData>
            </a:graphic>
          </wp:anchor>
        </w:drawing>
      </w:r>
      <w:r>
        <w:rPr>
          <w:noProof/>
        </w:rPr>
        <w:drawing>
          <wp:anchor distT="0" distB="0" distL="0" distR="0" simplePos="0" relativeHeight="486335488" behindDoc="1" locked="0" layoutInCell="1" allowOverlap="1" wp14:anchorId="5A99ACA2" wp14:editId="5480A562">
            <wp:simplePos x="0" y="0"/>
            <wp:positionH relativeFrom="page">
              <wp:posOffset>2481316</wp:posOffset>
            </wp:positionH>
            <wp:positionV relativeFrom="page">
              <wp:posOffset>2759205</wp:posOffset>
            </wp:positionV>
            <wp:extent cx="206087" cy="100012"/>
            <wp:effectExtent l="0" t="0" r="0" b="0"/>
            <wp:wrapNone/>
            <wp:docPr id="264" name="Image 26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4" name="Image 264"/>
                    <pic:cNvPicPr/>
                  </pic:nvPicPr>
                  <pic:blipFill>
                    <a:blip r:embed="rId84" cstate="print"/>
                    <a:stretch>
                      <a:fillRect/>
                    </a:stretch>
                  </pic:blipFill>
                  <pic:spPr>
                    <a:xfrm>
                      <a:off x="0" y="0"/>
                      <a:ext cx="206087" cy="100012"/>
                    </a:xfrm>
                    <a:prstGeom prst="rect">
                      <a:avLst/>
                    </a:prstGeom>
                  </pic:spPr>
                </pic:pic>
              </a:graphicData>
            </a:graphic>
          </wp:anchor>
        </w:drawing>
      </w:r>
      <w:r>
        <w:rPr>
          <w:noProof/>
        </w:rPr>
        <w:drawing>
          <wp:anchor distT="0" distB="0" distL="0" distR="0" simplePos="0" relativeHeight="486336000" behindDoc="1" locked="0" layoutInCell="1" allowOverlap="1" wp14:anchorId="665574F8" wp14:editId="77753C29">
            <wp:simplePos x="0" y="0"/>
            <wp:positionH relativeFrom="page">
              <wp:posOffset>2751338</wp:posOffset>
            </wp:positionH>
            <wp:positionV relativeFrom="page">
              <wp:posOffset>2701860</wp:posOffset>
            </wp:positionV>
            <wp:extent cx="2013968" cy="214312"/>
            <wp:effectExtent l="0" t="0" r="0" b="0"/>
            <wp:wrapNone/>
            <wp:docPr id="265" name="Image 26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5" name="Image 265"/>
                    <pic:cNvPicPr/>
                  </pic:nvPicPr>
                  <pic:blipFill>
                    <a:blip r:embed="rId85" cstate="print"/>
                    <a:stretch>
                      <a:fillRect/>
                    </a:stretch>
                  </pic:blipFill>
                  <pic:spPr>
                    <a:xfrm>
                      <a:off x="0" y="0"/>
                      <a:ext cx="2013968" cy="214312"/>
                    </a:xfrm>
                    <a:prstGeom prst="rect">
                      <a:avLst/>
                    </a:prstGeom>
                  </pic:spPr>
                </pic:pic>
              </a:graphicData>
            </a:graphic>
          </wp:anchor>
        </w:drawing>
      </w:r>
      <w:r w:rsidR="005253C0">
        <w:rPr>
          <w:rFonts w:ascii="Times New Roman"/>
          <w:sz w:val="20"/>
        </w:rPr>
        <w:t xml:space="preserve"> </w:t>
      </w:r>
    </w:p>
    <w:p w14:paraId="5F3DBF56" w14:textId="77777777" w:rsidR="00792D5C" w:rsidRDefault="00792D5C">
      <w:pPr>
        <w:pStyle w:val="Textoindependiente"/>
        <w:rPr>
          <w:rFonts w:ascii="Times New Roman"/>
          <w:sz w:val="20"/>
        </w:rPr>
      </w:pPr>
    </w:p>
    <w:p w14:paraId="5EE23955" w14:textId="77777777" w:rsidR="00792D5C" w:rsidRDefault="00792D5C">
      <w:pPr>
        <w:pStyle w:val="Textoindependiente"/>
        <w:rPr>
          <w:rFonts w:ascii="Times New Roman"/>
          <w:sz w:val="20"/>
        </w:rPr>
      </w:pPr>
    </w:p>
    <w:p w14:paraId="27BE4BB8" w14:textId="77777777" w:rsidR="00792D5C" w:rsidRDefault="00792D5C">
      <w:pPr>
        <w:pStyle w:val="Textoindependiente"/>
        <w:spacing w:before="109"/>
        <w:rPr>
          <w:rFonts w:ascii="Times New Roman"/>
          <w:sz w:val="20"/>
        </w:rPr>
      </w:pPr>
    </w:p>
    <w:p w14:paraId="4A6BA384" w14:textId="77777777" w:rsidR="00792D5C" w:rsidRDefault="008B6F00">
      <w:pPr>
        <w:ind w:left="159"/>
        <w:rPr>
          <w:rFonts w:ascii="Times New Roman"/>
          <w:sz w:val="20"/>
        </w:rPr>
      </w:pPr>
      <w:r>
        <w:rPr>
          <w:rFonts w:ascii="Times New Roman"/>
          <w:noProof/>
          <w:sz w:val="20"/>
        </w:rPr>
        <w:drawing>
          <wp:inline distT="0" distB="0" distL="0" distR="0" wp14:anchorId="6791EA93" wp14:editId="63E10901">
            <wp:extent cx="636759" cy="1062037"/>
            <wp:effectExtent l="0" t="0" r="0" b="0"/>
            <wp:docPr id="266" name="Image 26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6" name="Image 266"/>
                    <pic:cNvPicPr/>
                  </pic:nvPicPr>
                  <pic:blipFill>
                    <a:blip r:embed="rId86" cstate="print"/>
                    <a:stretch>
                      <a:fillRect/>
                    </a:stretch>
                  </pic:blipFill>
                  <pic:spPr>
                    <a:xfrm>
                      <a:off x="0" y="0"/>
                      <a:ext cx="636759" cy="1062037"/>
                    </a:xfrm>
                    <a:prstGeom prst="rect">
                      <a:avLst/>
                    </a:prstGeom>
                  </pic:spPr>
                </pic:pic>
              </a:graphicData>
            </a:graphic>
          </wp:inline>
        </w:drawing>
      </w:r>
      <w:r>
        <w:rPr>
          <w:rFonts w:ascii="Times New Roman"/>
          <w:spacing w:val="141"/>
          <w:sz w:val="20"/>
        </w:rPr>
        <w:t xml:space="preserve"> </w:t>
      </w:r>
      <w:r>
        <w:rPr>
          <w:rFonts w:ascii="Times New Roman"/>
          <w:noProof/>
          <w:spacing w:val="141"/>
          <w:position w:val="111"/>
          <w:sz w:val="20"/>
        </w:rPr>
        <w:drawing>
          <wp:inline distT="0" distB="0" distL="0" distR="0" wp14:anchorId="4B235204" wp14:editId="250E3773">
            <wp:extent cx="1701528" cy="171450"/>
            <wp:effectExtent l="0" t="0" r="0" b="0"/>
            <wp:docPr id="267" name="Image 2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7" name="Image 267"/>
                    <pic:cNvPicPr/>
                  </pic:nvPicPr>
                  <pic:blipFill>
                    <a:blip r:embed="rId87" cstate="print"/>
                    <a:stretch>
                      <a:fillRect/>
                    </a:stretch>
                  </pic:blipFill>
                  <pic:spPr>
                    <a:xfrm>
                      <a:off x="0" y="0"/>
                      <a:ext cx="1701528" cy="171450"/>
                    </a:xfrm>
                    <a:prstGeom prst="rect">
                      <a:avLst/>
                    </a:prstGeom>
                  </pic:spPr>
                </pic:pic>
              </a:graphicData>
            </a:graphic>
          </wp:inline>
        </w:drawing>
      </w:r>
    </w:p>
    <w:p w14:paraId="1E6CD858" w14:textId="77777777" w:rsidR="00792D5C" w:rsidRDefault="00792D5C">
      <w:pPr>
        <w:pStyle w:val="Textoindependiente"/>
        <w:rPr>
          <w:rFonts w:ascii="Times New Roman"/>
          <w:sz w:val="20"/>
        </w:rPr>
      </w:pPr>
    </w:p>
    <w:p w14:paraId="50B47631" w14:textId="77777777" w:rsidR="00792D5C" w:rsidRDefault="00792D5C">
      <w:pPr>
        <w:pStyle w:val="Textoindependiente"/>
        <w:rPr>
          <w:rFonts w:ascii="Times New Roman"/>
          <w:sz w:val="20"/>
        </w:rPr>
      </w:pPr>
    </w:p>
    <w:p w14:paraId="362727EB" w14:textId="77777777" w:rsidR="00792D5C" w:rsidRDefault="00792D5C">
      <w:pPr>
        <w:pStyle w:val="Textoindependiente"/>
        <w:rPr>
          <w:rFonts w:ascii="Times New Roman"/>
          <w:sz w:val="20"/>
        </w:rPr>
      </w:pPr>
    </w:p>
    <w:p w14:paraId="17332E5A" w14:textId="77777777" w:rsidR="00792D5C" w:rsidRDefault="00792D5C">
      <w:pPr>
        <w:pStyle w:val="Textoindependiente"/>
        <w:rPr>
          <w:rFonts w:ascii="Times New Roman"/>
          <w:sz w:val="20"/>
        </w:rPr>
      </w:pPr>
    </w:p>
    <w:p w14:paraId="2185ED37" w14:textId="77777777" w:rsidR="00792D5C" w:rsidRDefault="00792D5C">
      <w:pPr>
        <w:pStyle w:val="Textoindependiente"/>
        <w:rPr>
          <w:rFonts w:ascii="Times New Roman"/>
          <w:sz w:val="20"/>
        </w:rPr>
      </w:pPr>
    </w:p>
    <w:p w14:paraId="29EA2B80" w14:textId="77777777" w:rsidR="00792D5C" w:rsidRDefault="00792D5C">
      <w:pPr>
        <w:pStyle w:val="Textoindependiente"/>
        <w:rPr>
          <w:rFonts w:ascii="Times New Roman"/>
          <w:sz w:val="20"/>
        </w:rPr>
      </w:pPr>
    </w:p>
    <w:p w14:paraId="1793A325" w14:textId="77777777" w:rsidR="00792D5C" w:rsidRDefault="00792D5C">
      <w:pPr>
        <w:pStyle w:val="Textoindependiente"/>
        <w:rPr>
          <w:rFonts w:ascii="Times New Roman"/>
          <w:sz w:val="20"/>
        </w:rPr>
      </w:pPr>
    </w:p>
    <w:p w14:paraId="15E68D86" w14:textId="77777777" w:rsidR="00792D5C" w:rsidRDefault="00792D5C">
      <w:pPr>
        <w:pStyle w:val="Textoindependiente"/>
        <w:rPr>
          <w:rFonts w:ascii="Times New Roman"/>
          <w:sz w:val="20"/>
        </w:rPr>
      </w:pPr>
    </w:p>
    <w:p w14:paraId="48D0014E" w14:textId="77777777" w:rsidR="00792D5C" w:rsidRDefault="00792D5C">
      <w:pPr>
        <w:pStyle w:val="Textoindependiente"/>
        <w:rPr>
          <w:rFonts w:ascii="Times New Roman"/>
          <w:sz w:val="20"/>
        </w:rPr>
      </w:pPr>
    </w:p>
    <w:p w14:paraId="6ECEECF1" w14:textId="77777777" w:rsidR="00792D5C" w:rsidRDefault="00792D5C">
      <w:pPr>
        <w:pStyle w:val="Textoindependiente"/>
        <w:rPr>
          <w:rFonts w:ascii="Times New Roman"/>
          <w:sz w:val="20"/>
        </w:rPr>
      </w:pPr>
    </w:p>
    <w:p w14:paraId="1364D111" w14:textId="77777777" w:rsidR="00792D5C" w:rsidRDefault="008B6F00">
      <w:pPr>
        <w:pStyle w:val="Textoindependiente"/>
        <w:spacing w:before="124"/>
        <w:rPr>
          <w:rFonts w:ascii="Times New Roman"/>
          <w:sz w:val="20"/>
        </w:rPr>
      </w:pPr>
      <w:r>
        <w:rPr>
          <w:noProof/>
        </w:rPr>
        <mc:AlternateContent>
          <mc:Choice Requires="wps">
            <w:drawing>
              <wp:anchor distT="0" distB="0" distL="0" distR="0" simplePos="0" relativeHeight="487587840" behindDoc="1" locked="0" layoutInCell="1" allowOverlap="1" wp14:anchorId="2D720202" wp14:editId="7FEB18AB">
                <wp:simplePos x="0" y="0"/>
                <wp:positionH relativeFrom="page">
                  <wp:posOffset>1306195</wp:posOffset>
                </wp:positionH>
                <wp:positionV relativeFrom="paragraph">
                  <wp:posOffset>236220</wp:posOffset>
                </wp:positionV>
                <wp:extent cx="3954145" cy="2018665"/>
                <wp:effectExtent l="0" t="0" r="8255" b="635"/>
                <wp:wrapTopAndBottom/>
                <wp:docPr id="268" name="Textbox 2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954145" cy="2018665"/>
                        </a:xfrm>
                        <a:prstGeom prst="rect">
                          <a:avLst/>
                        </a:prstGeom>
                        <a:solidFill>
                          <a:srgbClr val="E5E5FF"/>
                        </a:solidFill>
                      </wps:spPr>
                      <wps:txbx>
                        <w:txbxContent>
                          <w:p w14:paraId="04720C08" w14:textId="77777777" w:rsidR="00792D5C" w:rsidRDefault="008B6F00">
                            <w:pPr>
                              <w:spacing w:before="375" w:line="216" w:lineRule="auto"/>
                              <w:ind w:right="77"/>
                              <w:jc w:val="center"/>
                              <w:rPr>
                                <w:b/>
                                <w:color w:val="000000"/>
                                <w:sz w:val="34"/>
                              </w:rPr>
                            </w:pPr>
                            <w:r>
                              <w:rPr>
                                <w:b/>
                                <w:color w:val="000000"/>
                                <w:sz w:val="34"/>
                              </w:rPr>
                              <w:t xml:space="preserve">TFG del Grado en Ingeniería </w:t>
                            </w:r>
                            <w:r>
                              <w:rPr>
                                <w:b/>
                                <w:color w:val="000000"/>
                                <w:spacing w:val="-2"/>
                                <w:sz w:val="34"/>
                              </w:rPr>
                              <w:t>Informática</w:t>
                            </w:r>
                          </w:p>
                          <w:p w14:paraId="2644496D" w14:textId="11E7EEEF" w:rsidR="00792D5C" w:rsidRDefault="00C027A9" w:rsidP="00C027A9">
                            <w:pPr>
                              <w:spacing w:before="240" w:line="180" w:lineRule="auto"/>
                              <w:ind w:left="567" w:right="567" w:firstLine="6"/>
                              <w:jc w:val="center"/>
                              <w:rPr>
                                <w:b/>
                                <w:color w:val="000000"/>
                                <w:sz w:val="41"/>
                              </w:rPr>
                            </w:pPr>
                            <w:r>
                              <w:rPr>
                                <w:b/>
                                <w:color w:val="000000"/>
                                <w:sz w:val="41"/>
                              </w:rPr>
                              <w:t>Control de acceso a edificios de vehículos mediante visión artificial</w:t>
                            </w:r>
                          </w:p>
                        </w:txbxContent>
                      </wps:txbx>
                      <wps:bodyPr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shapetype w14:anchorId="2D720202" id="_x0000_t202" coordsize="21600,21600" o:spt="202" path="m,l,21600r21600,l21600,xe">
                <v:stroke joinstyle="miter"/>
                <v:path gradientshapeok="t" o:connecttype="rect"/>
              </v:shapetype>
              <v:shape id="Textbox 268" o:spid="_x0000_s1026" type="#_x0000_t202" style="position:absolute;margin-left:102.85pt;margin-top:18.6pt;width:311.35pt;height:158.95pt;z-index:-157286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" fillcolor="#e5e5ff" stroked="f">
                <v:textbox inset="0,0,0,0">
                  <w:txbxContent>
                    <w:p w14:paraId="04720C08" w14:textId="77777777" w:rsidR="00792D5C" w:rsidRDefault="008B6F00">
                      <w:pPr>
                        <w:spacing w:before="375" w:line="216" w:lineRule="auto"/>
                        <w:ind w:right="77"/>
                        <w:jc w:val="center"/>
                        <w:rPr>
                          <w:b/>
                          <w:color w:val="000000"/>
                          <w:sz w:val="34"/>
                        </w:rPr>
                      </w:pPr>
                      <w:r>
                        <w:rPr>
                          <w:b/>
                          <w:color w:val="000000"/>
                          <w:sz w:val="34"/>
                        </w:rPr>
                        <w:t xml:space="preserve">TFG del Grado en Ingeniería </w:t>
                      </w:r>
                      <w:r>
                        <w:rPr>
                          <w:b/>
                          <w:color w:val="000000"/>
                          <w:spacing w:val="-2"/>
                          <w:sz w:val="34"/>
                        </w:rPr>
                        <w:t>Informática</w:t>
                      </w:r>
                    </w:p>
                    <w:p w14:paraId="2644496D" w14:textId="11E7EEEF" w:rsidR="00792D5C" w:rsidRDefault="00C027A9" w:rsidP="00C027A9">
                      <w:pPr>
                        <w:spacing w:before="240" w:line="180" w:lineRule="auto"/>
                        <w:ind w:left="567" w:right="567" w:firstLine="6"/>
                        <w:jc w:val="center"/>
                        <w:rPr>
                          <w:b/>
                          <w:color w:val="000000"/>
                          <w:sz w:val="41"/>
                        </w:rPr>
                      </w:pPr>
                      <w:r>
                        <w:rPr>
                          <w:b/>
                          <w:color w:val="000000"/>
                          <w:sz w:val="41"/>
                        </w:rPr>
                        <w:t>Control de acceso a edificios de vehículos mediante visión artificial</w:t>
                      </w:r>
                    </w:p>
                  </w:txbxContent>
                </v:textbox>
                <w10:wrap type="topAndBottom" anchorx="page"/>
              </v:shape>
            </w:pict>
          </mc:Fallback>
        </mc:AlternateContent>
      </w:r>
      <w:r>
        <w:rPr>
          <w:noProof/>
        </w:rPr>
        <mc:AlternateContent>
          <mc:Choice Requires="wpg">
            <w:drawing>
              <wp:anchor distT="0" distB="0" distL="0" distR="0" simplePos="0" relativeHeight="487588352" behindDoc="1" locked="0" layoutInCell="1" allowOverlap="1" wp14:anchorId="36E79640" wp14:editId="6D7BE725">
                <wp:simplePos x="0" y="0"/>
                <wp:positionH relativeFrom="page">
                  <wp:posOffset>5345586</wp:posOffset>
                </wp:positionH>
                <wp:positionV relativeFrom="paragraph">
                  <wp:posOffset>450054</wp:posOffset>
                </wp:positionV>
                <wp:extent cx="893444" cy="1082040"/>
                <wp:effectExtent l="0" t="0" r="0" b="0"/>
                <wp:wrapTopAndBottom/>
                <wp:docPr id="269" name="Group 2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93444" cy="1082040"/>
                          <a:chOff x="0" y="0"/>
                          <a:chExt cx="893444" cy="1082040"/>
                        </a:xfrm>
                      </wpg:grpSpPr>
                      <pic:pic xmlns:pic="http://schemas.openxmlformats.org/drawingml/2006/picture">
                        <pic:nvPicPr>
                          <pic:cNvPr id="270" name="Image 270"/>
                          <pic:cNvPicPr/>
                        </pic:nvPicPr>
                        <pic:blipFill>
                          <a:blip r:embed="rId88" cstate="print"/>
                          <a:stretch>
                            <a:fillRect/>
                          </a:stretch>
                        </pic:blipFill>
                        <pic:spPr>
                          <a:xfrm>
                            <a:off x="54611" y="848729"/>
                            <a:ext cx="173758" cy="93991"/>
                          </a:xfrm>
                          <a:prstGeom prst="rect">
                            <a:avLst/>
                          </a:prstGeom>
                        </pic:spPr>
                      </pic:pic>
                      <wps:wsp>
                        <wps:cNvPr id="271" name="Graphic 271"/>
                        <wps:cNvSpPr/>
                        <wps:spPr>
                          <a:xfrm>
                            <a:off x="54611" y="848729"/>
                            <a:ext cx="173990" cy="94615"/>
                          </a:xfrm>
                          <a:custGeom>
                            <a:avLst/>
                            <a:gdLst/>
                            <a:ahLst/>
                            <a:cxnLst/>
                            <a:rect l="l" t="t" r="r" b="b"/>
                            <a:pathLst>
                              <a:path w="173990" h="94615">
                                <a:moveTo>
                                  <a:pt x="173803" y="94052"/>
                                </a:moveTo>
                                <a:lnTo>
                                  <a:pt x="171252" y="90615"/>
                                </a:lnTo>
                                <a:lnTo>
                                  <a:pt x="168726" y="86441"/>
                                </a:lnTo>
                                <a:lnTo>
                                  <a:pt x="166618" y="84271"/>
                                </a:lnTo>
                                <a:lnTo>
                                  <a:pt x="163616" y="80466"/>
                                </a:lnTo>
                                <a:lnTo>
                                  <a:pt x="161981" y="77404"/>
                                </a:lnTo>
                                <a:lnTo>
                                  <a:pt x="159578" y="74386"/>
                                </a:lnTo>
                                <a:lnTo>
                                  <a:pt x="156652" y="70864"/>
                                </a:lnTo>
                                <a:lnTo>
                                  <a:pt x="154764" y="67391"/>
                                </a:lnTo>
                                <a:lnTo>
                                  <a:pt x="152650" y="64414"/>
                                </a:lnTo>
                                <a:lnTo>
                                  <a:pt x="150677" y="61512"/>
                                </a:lnTo>
                                <a:lnTo>
                                  <a:pt x="148697" y="57565"/>
                                </a:lnTo>
                                <a:lnTo>
                                  <a:pt x="145733" y="54443"/>
                                </a:lnTo>
                                <a:lnTo>
                                  <a:pt x="142973" y="50828"/>
                                </a:lnTo>
                                <a:lnTo>
                                  <a:pt x="141325" y="46881"/>
                                </a:lnTo>
                                <a:lnTo>
                                  <a:pt x="138510" y="44687"/>
                                </a:lnTo>
                                <a:lnTo>
                                  <a:pt x="135867" y="41220"/>
                                </a:lnTo>
                                <a:lnTo>
                                  <a:pt x="133979" y="37740"/>
                                </a:lnTo>
                                <a:lnTo>
                                  <a:pt x="130414" y="35657"/>
                                </a:lnTo>
                                <a:lnTo>
                                  <a:pt x="127506" y="33442"/>
                                </a:lnTo>
                                <a:lnTo>
                                  <a:pt x="124629" y="30345"/>
                                </a:lnTo>
                                <a:lnTo>
                                  <a:pt x="121143" y="27843"/>
                                </a:lnTo>
                                <a:lnTo>
                                  <a:pt x="118820" y="25740"/>
                                </a:lnTo>
                                <a:lnTo>
                                  <a:pt x="114805" y="23213"/>
                                </a:lnTo>
                                <a:lnTo>
                                  <a:pt x="111030" y="21129"/>
                                </a:lnTo>
                                <a:lnTo>
                                  <a:pt x="107594" y="19187"/>
                                </a:lnTo>
                                <a:lnTo>
                                  <a:pt x="104741" y="17305"/>
                                </a:lnTo>
                                <a:lnTo>
                                  <a:pt x="100826" y="15615"/>
                                </a:lnTo>
                                <a:lnTo>
                                  <a:pt x="97585" y="13463"/>
                                </a:lnTo>
                                <a:lnTo>
                                  <a:pt x="93644" y="12831"/>
                                </a:lnTo>
                                <a:lnTo>
                                  <a:pt x="90160" y="11041"/>
                                </a:lnTo>
                                <a:lnTo>
                                  <a:pt x="87055" y="8754"/>
                                </a:lnTo>
                                <a:lnTo>
                                  <a:pt x="82573" y="8471"/>
                                </a:lnTo>
                                <a:lnTo>
                                  <a:pt x="79167" y="7303"/>
                                </a:lnTo>
                                <a:lnTo>
                                  <a:pt x="75639" y="6332"/>
                                </a:lnTo>
                                <a:lnTo>
                                  <a:pt x="72055" y="4382"/>
                                </a:lnTo>
                                <a:lnTo>
                                  <a:pt x="67941" y="4334"/>
                                </a:lnTo>
                                <a:lnTo>
                                  <a:pt x="64193" y="3479"/>
                                </a:lnTo>
                                <a:lnTo>
                                  <a:pt x="59981" y="2766"/>
                                </a:lnTo>
                                <a:lnTo>
                                  <a:pt x="56550" y="2115"/>
                                </a:lnTo>
                                <a:lnTo>
                                  <a:pt x="52973" y="1746"/>
                                </a:lnTo>
                                <a:lnTo>
                                  <a:pt x="49388" y="934"/>
                                </a:lnTo>
                                <a:lnTo>
                                  <a:pt x="45036" y="664"/>
                                </a:lnTo>
                                <a:lnTo>
                                  <a:pt x="40468" y="332"/>
                                </a:lnTo>
                                <a:lnTo>
                                  <a:pt x="37026" y="0"/>
                                </a:lnTo>
                                <a:lnTo>
                                  <a:pt x="33442" y="105"/>
                                </a:lnTo>
                                <a:lnTo>
                                  <a:pt x="29028" y="221"/>
                                </a:lnTo>
                                <a:lnTo>
                                  <a:pt x="25259" y="480"/>
                                </a:lnTo>
                                <a:lnTo>
                                  <a:pt x="21853" y="756"/>
                                </a:lnTo>
                                <a:lnTo>
                                  <a:pt x="16683" y="1888"/>
                                </a:lnTo>
                                <a:lnTo>
                                  <a:pt x="13056" y="977"/>
                                </a:lnTo>
                                <a:lnTo>
                                  <a:pt x="10955" y="2011"/>
                                </a:lnTo>
                                <a:lnTo>
                                  <a:pt x="7653" y="1672"/>
                                </a:lnTo>
                                <a:lnTo>
                                  <a:pt x="7370" y="1641"/>
                                </a:lnTo>
                                <a:lnTo>
                                  <a:pt x="0" y="1469"/>
                                </a:lnTo>
                                <a:lnTo>
                                  <a:pt x="3805" y="5195"/>
                                </a:lnTo>
                                <a:lnTo>
                                  <a:pt x="5182" y="6018"/>
                                </a:lnTo>
                                <a:lnTo>
                                  <a:pt x="6644" y="9006"/>
                                </a:lnTo>
                                <a:lnTo>
                                  <a:pt x="7739" y="10223"/>
                                </a:lnTo>
                                <a:lnTo>
                                  <a:pt x="7370" y="13303"/>
                                </a:lnTo>
                                <a:lnTo>
                                  <a:pt x="11065" y="18043"/>
                                </a:lnTo>
                                <a:lnTo>
                                  <a:pt x="12533" y="20520"/>
                                </a:lnTo>
                                <a:lnTo>
                                  <a:pt x="14760" y="23674"/>
                                </a:lnTo>
                                <a:lnTo>
                                  <a:pt x="16973" y="27270"/>
                                </a:lnTo>
                                <a:lnTo>
                                  <a:pt x="19492" y="30104"/>
                                </a:lnTo>
                                <a:lnTo>
                                  <a:pt x="22333" y="32374"/>
                                </a:lnTo>
                                <a:lnTo>
                                  <a:pt x="24067" y="35650"/>
                                </a:lnTo>
                                <a:lnTo>
                                  <a:pt x="26692" y="37537"/>
                                </a:lnTo>
                                <a:lnTo>
                                  <a:pt x="28880" y="41434"/>
                                </a:lnTo>
                                <a:lnTo>
                                  <a:pt x="31672" y="43574"/>
                                </a:lnTo>
                                <a:lnTo>
                                  <a:pt x="33982" y="45867"/>
                                </a:lnTo>
                                <a:lnTo>
                                  <a:pt x="36922" y="49231"/>
                                </a:lnTo>
                                <a:lnTo>
                                  <a:pt x="39602" y="51166"/>
                                </a:lnTo>
                                <a:lnTo>
                                  <a:pt x="42780" y="54240"/>
                                </a:lnTo>
                                <a:lnTo>
                                  <a:pt x="45276" y="56558"/>
                                </a:lnTo>
                                <a:lnTo>
                                  <a:pt x="47809" y="58464"/>
                                </a:lnTo>
                                <a:lnTo>
                                  <a:pt x="51571" y="61106"/>
                                </a:lnTo>
                                <a:lnTo>
                                  <a:pt x="53551" y="62712"/>
                                </a:lnTo>
                                <a:lnTo>
                                  <a:pt x="56317" y="65404"/>
                                </a:lnTo>
                                <a:lnTo>
                                  <a:pt x="60140" y="68533"/>
                                </a:lnTo>
                                <a:lnTo>
                                  <a:pt x="62833" y="71441"/>
                                </a:lnTo>
                                <a:lnTo>
                                  <a:pt x="65299" y="71718"/>
                                </a:lnTo>
                                <a:lnTo>
                                  <a:pt x="69208" y="73593"/>
                                </a:lnTo>
                                <a:lnTo>
                                  <a:pt x="73623" y="75160"/>
                                </a:lnTo>
                                <a:lnTo>
                                  <a:pt x="76444" y="77282"/>
                                </a:lnTo>
                                <a:lnTo>
                                  <a:pt x="80072" y="79537"/>
                                </a:lnTo>
                                <a:lnTo>
                                  <a:pt x="84276" y="81307"/>
                                </a:lnTo>
                                <a:lnTo>
                                  <a:pt x="87854" y="82297"/>
                                </a:lnTo>
                                <a:lnTo>
                                  <a:pt x="91789" y="83859"/>
                                </a:lnTo>
                                <a:lnTo>
                                  <a:pt x="95440" y="84874"/>
                                </a:lnTo>
                                <a:lnTo>
                                  <a:pt x="99626" y="86367"/>
                                </a:lnTo>
                                <a:lnTo>
                                  <a:pt x="103838" y="87579"/>
                                </a:lnTo>
                                <a:lnTo>
                                  <a:pt x="107527" y="88728"/>
                                </a:lnTo>
                                <a:lnTo>
                                  <a:pt x="111738" y="89276"/>
                                </a:lnTo>
                                <a:lnTo>
                                  <a:pt x="115690" y="90092"/>
                                </a:lnTo>
                                <a:lnTo>
                                  <a:pt x="120123" y="91384"/>
                                </a:lnTo>
                                <a:lnTo>
                                  <a:pt x="124058" y="91163"/>
                                </a:lnTo>
                                <a:lnTo>
                                  <a:pt x="128312" y="91513"/>
                                </a:lnTo>
                                <a:lnTo>
                                  <a:pt x="132289" y="92245"/>
                                </a:lnTo>
                                <a:lnTo>
                                  <a:pt x="136458" y="92362"/>
                                </a:lnTo>
                                <a:lnTo>
                                  <a:pt x="141516" y="92976"/>
                                </a:lnTo>
                                <a:lnTo>
                                  <a:pt x="143804" y="93001"/>
                                </a:lnTo>
                                <a:lnTo>
                                  <a:pt x="148900" y="93136"/>
                                </a:lnTo>
                                <a:lnTo>
                                  <a:pt x="153135" y="92436"/>
                                </a:lnTo>
                                <a:lnTo>
                                  <a:pt x="157217" y="93400"/>
                                </a:lnTo>
                                <a:lnTo>
                                  <a:pt x="161349" y="93665"/>
                                </a:lnTo>
                                <a:lnTo>
                                  <a:pt x="165019" y="93991"/>
                                </a:lnTo>
                                <a:lnTo>
                                  <a:pt x="169027" y="93775"/>
                                </a:lnTo>
                                <a:lnTo>
                                  <a:pt x="173803" y="94052"/>
                                </a:lnTo>
                                <a:lnTo>
                                  <a:pt x="173453" y="93794"/>
                                </a:lnTo>
                                <a:lnTo>
                                  <a:pt x="173803" y="94052"/>
                                </a:lnTo>
                              </a:path>
                            </a:pathLst>
                          </a:custGeom>
                          <a:ln w="629">
                            <a:solidFill>
                              <a:srgbClr val="000000"/>
                            </a:solidFill>
                            <a:prstDash val="solid"/>
                          </a:ln>
                        </wps:spPr>
                        <wps:bodyPr wrap="square" lIns="0" tIns="0" rIns="0" bIns="0" rtlCol="0">
                          <a:prstTxWarp prst="textNoShape">
                            <a:avLst/>
                          </a:prstTxWarp>
                          <a:noAutofit/>
                        </wps:bodyPr>
                      </wps:wsp>
                      <wps:wsp>
                        <wps:cNvPr id="272" name="Graphic 272"/>
                        <wps:cNvSpPr/>
                        <wps:spPr>
                          <a:xfrm>
                            <a:off x="65571" y="856456"/>
                            <a:ext cx="162560" cy="86360"/>
                          </a:xfrm>
                          <a:custGeom>
                            <a:avLst/>
                            <a:gdLst/>
                            <a:ahLst/>
                            <a:cxnLst/>
                            <a:rect l="l" t="t" r="r" b="b"/>
                            <a:pathLst>
                              <a:path w="162560" h="86360">
                                <a:moveTo>
                                  <a:pt x="0" y="0"/>
                                </a:moveTo>
                                <a:lnTo>
                                  <a:pt x="38010" y="20829"/>
                                </a:lnTo>
                                <a:lnTo>
                                  <a:pt x="79054" y="43824"/>
                                </a:lnTo>
                                <a:lnTo>
                                  <a:pt x="120820" y="66386"/>
                                </a:lnTo>
                                <a:lnTo>
                                  <a:pt x="160999" y="85919"/>
                                </a:lnTo>
                                <a:lnTo>
                                  <a:pt x="161773" y="85961"/>
                                </a:lnTo>
                                <a:lnTo>
                                  <a:pt x="162050" y="85716"/>
                                </a:lnTo>
                                <a:lnTo>
                                  <a:pt x="161454" y="84948"/>
                                </a:lnTo>
                                <a:lnTo>
                                  <a:pt x="123933" y="66748"/>
                                </a:lnTo>
                                <a:lnTo>
                                  <a:pt x="82177" y="44549"/>
                                </a:lnTo>
                                <a:lnTo>
                                  <a:pt x="39696" y="21311"/>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273" name="Image 273"/>
                          <pic:cNvPicPr/>
                        </pic:nvPicPr>
                        <pic:blipFill>
                          <a:blip r:embed="rId89" cstate="print"/>
                          <a:stretch>
                            <a:fillRect/>
                          </a:stretch>
                        </pic:blipFill>
                        <pic:spPr>
                          <a:xfrm>
                            <a:off x="121206" y="745535"/>
                            <a:ext cx="86214" cy="179626"/>
                          </a:xfrm>
                          <a:prstGeom prst="rect">
                            <a:avLst/>
                          </a:prstGeom>
                        </pic:spPr>
                      </pic:pic>
                      <wps:wsp>
                        <wps:cNvPr id="274" name="Graphic 274"/>
                        <wps:cNvSpPr/>
                        <wps:spPr>
                          <a:xfrm>
                            <a:off x="121206" y="745535"/>
                            <a:ext cx="86360" cy="180340"/>
                          </a:xfrm>
                          <a:custGeom>
                            <a:avLst/>
                            <a:gdLst/>
                            <a:ahLst/>
                            <a:cxnLst/>
                            <a:rect l="l" t="t" r="r" b="b"/>
                            <a:pathLst>
                              <a:path w="86360" h="180340">
                                <a:moveTo>
                                  <a:pt x="82951" y="179700"/>
                                </a:moveTo>
                                <a:lnTo>
                                  <a:pt x="83049" y="175421"/>
                                </a:lnTo>
                                <a:lnTo>
                                  <a:pt x="83608" y="170577"/>
                                </a:lnTo>
                                <a:lnTo>
                                  <a:pt x="83276" y="167565"/>
                                </a:lnTo>
                                <a:lnTo>
                                  <a:pt x="83238" y="162720"/>
                                </a:lnTo>
                                <a:lnTo>
                                  <a:pt x="83823" y="159295"/>
                                </a:lnTo>
                                <a:lnTo>
                                  <a:pt x="83773" y="155441"/>
                                </a:lnTo>
                                <a:lnTo>
                                  <a:pt x="83620" y="150869"/>
                                </a:lnTo>
                                <a:lnTo>
                                  <a:pt x="84259" y="146965"/>
                                </a:lnTo>
                                <a:lnTo>
                                  <a:pt x="84413" y="143319"/>
                                </a:lnTo>
                                <a:lnTo>
                                  <a:pt x="84629" y="139815"/>
                                </a:lnTo>
                                <a:lnTo>
                                  <a:pt x="85489" y="135487"/>
                                </a:lnTo>
                                <a:lnTo>
                                  <a:pt x="85064" y="131195"/>
                                </a:lnTo>
                                <a:lnTo>
                                  <a:pt x="85102" y="126653"/>
                                </a:lnTo>
                                <a:lnTo>
                                  <a:pt x="86214" y="122520"/>
                                </a:lnTo>
                                <a:lnTo>
                                  <a:pt x="85334" y="119066"/>
                                </a:lnTo>
                                <a:lnTo>
                                  <a:pt x="85378" y="114702"/>
                                </a:lnTo>
                                <a:lnTo>
                                  <a:pt x="86017" y="110798"/>
                                </a:lnTo>
                                <a:lnTo>
                                  <a:pt x="84481" y="106968"/>
                                </a:lnTo>
                                <a:lnTo>
                                  <a:pt x="83540" y="103433"/>
                                </a:lnTo>
                                <a:lnTo>
                                  <a:pt x="83165" y="99221"/>
                                </a:lnTo>
                                <a:lnTo>
                                  <a:pt x="81948" y="95109"/>
                                </a:lnTo>
                                <a:lnTo>
                                  <a:pt x="81400" y="92023"/>
                                </a:lnTo>
                                <a:lnTo>
                                  <a:pt x="79778" y="87567"/>
                                </a:lnTo>
                                <a:lnTo>
                                  <a:pt x="78075" y="83607"/>
                                </a:lnTo>
                                <a:lnTo>
                                  <a:pt x="76551" y="79968"/>
                                </a:lnTo>
                                <a:lnTo>
                                  <a:pt x="75450" y="76728"/>
                                </a:lnTo>
                                <a:lnTo>
                                  <a:pt x="73391" y="72989"/>
                                </a:lnTo>
                                <a:lnTo>
                                  <a:pt x="72155" y="69309"/>
                                </a:lnTo>
                                <a:lnTo>
                                  <a:pt x="69425" y="66389"/>
                                </a:lnTo>
                                <a:lnTo>
                                  <a:pt x="67772" y="62833"/>
                                </a:lnTo>
                                <a:lnTo>
                                  <a:pt x="66720" y="59127"/>
                                </a:lnTo>
                                <a:lnTo>
                                  <a:pt x="63352" y="56158"/>
                                </a:lnTo>
                                <a:lnTo>
                                  <a:pt x="61378" y="53145"/>
                                </a:lnTo>
                                <a:lnTo>
                                  <a:pt x="59191" y="50220"/>
                                </a:lnTo>
                                <a:lnTo>
                                  <a:pt x="57547" y="46475"/>
                                </a:lnTo>
                                <a:lnTo>
                                  <a:pt x="54333" y="43917"/>
                                </a:lnTo>
                                <a:lnTo>
                                  <a:pt x="51893" y="40942"/>
                                </a:lnTo>
                                <a:lnTo>
                                  <a:pt x="49002" y="37796"/>
                                </a:lnTo>
                                <a:lnTo>
                                  <a:pt x="46697" y="35177"/>
                                </a:lnTo>
                                <a:lnTo>
                                  <a:pt x="44091" y="32698"/>
                                </a:lnTo>
                                <a:lnTo>
                                  <a:pt x="41761" y="29859"/>
                                </a:lnTo>
                                <a:lnTo>
                                  <a:pt x="38484" y="26969"/>
                                </a:lnTo>
                                <a:lnTo>
                                  <a:pt x="35078" y="23913"/>
                                </a:lnTo>
                                <a:lnTo>
                                  <a:pt x="32564" y="21541"/>
                                </a:lnTo>
                                <a:lnTo>
                                  <a:pt x="29669" y="19420"/>
                                </a:lnTo>
                                <a:lnTo>
                                  <a:pt x="26108" y="16807"/>
                                </a:lnTo>
                                <a:lnTo>
                                  <a:pt x="22981" y="14706"/>
                                </a:lnTo>
                                <a:lnTo>
                                  <a:pt x="20114" y="12836"/>
                                </a:lnTo>
                                <a:lnTo>
                                  <a:pt x="15333" y="10555"/>
                                </a:lnTo>
                                <a:lnTo>
                                  <a:pt x="13027" y="7610"/>
                                </a:lnTo>
                                <a:lnTo>
                                  <a:pt x="10734" y="7143"/>
                                </a:lnTo>
                                <a:lnTo>
                                  <a:pt x="8330" y="4850"/>
                                </a:lnTo>
                                <a:lnTo>
                                  <a:pt x="8135" y="4653"/>
                                </a:lnTo>
                                <a:lnTo>
                                  <a:pt x="2411" y="0"/>
                                </a:lnTo>
                                <a:lnTo>
                                  <a:pt x="3136" y="5275"/>
                                </a:lnTo>
                                <a:lnTo>
                                  <a:pt x="3714" y="6768"/>
                                </a:lnTo>
                                <a:lnTo>
                                  <a:pt x="3043" y="10027"/>
                                </a:lnTo>
                                <a:lnTo>
                                  <a:pt x="3160" y="11661"/>
                                </a:lnTo>
                                <a:lnTo>
                                  <a:pt x="978" y="13869"/>
                                </a:lnTo>
                                <a:lnTo>
                                  <a:pt x="996" y="19875"/>
                                </a:lnTo>
                                <a:lnTo>
                                  <a:pt x="634" y="22733"/>
                                </a:lnTo>
                                <a:lnTo>
                                  <a:pt x="456" y="26589"/>
                                </a:lnTo>
                                <a:lnTo>
                                  <a:pt x="0" y="30787"/>
                                </a:lnTo>
                                <a:lnTo>
                                  <a:pt x="257" y="34568"/>
                                </a:lnTo>
                                <a:lnTo>
                                  <a:pt x="1107" y="38110"/>
                                </a:lnTo>
                                <a:lnTo>
                                  <a:pt x="473" y="41761"/>
                                </a:lnTo>
                                <a:lnTo>
                                  <a:pt x="1384" y="44859"/>
                                </a:lnTo>
                                <a:lnTo>
                                  <a:pt x="725" y="49272"/>
                                </a:lnTo>
                                <a:lnTo>
                                  <a:pt x="1618" y="52678"/>
                                </a:lnTo>
                                <a:lnTo>
                                  <a:pt x="2042" y="55907"/>
                                </a:lnTo>
                                <a:lnTo>
                                  <a:pt x="2300" y="60364"/>
                                </a:lnTo>
                                <a:lnTo>
                                  <a:pt x="3228" y="63541"/>
                                </a:lnTo>
                                <a:lnTo>
                                  <a:pt x="3855" y="67919"/>
                                </a:lnTo>
                                <a:lnTo>
                                  <a:pt x="4408" y="71275"/>
                                </a:lnTo>
                                <a:lnTo>
                                  <a:pt x="5239" y="74337"/>
                                </a:lnTo>
                                <a:lnTo>
                                  <a:pt x="6591" y="78732"/>
                                </a:lnTo>
                                <a:lnTo>
                                  <a:pt x="7168" y="81210"/>
                                </a:lnTo>
                                <a:lnTo>
                                  <a:pt x="7710" y="85034"/>
                                </a:lnTo>
                                <a:lnTo>
                                  <a:pt x="8804" y="89853"/>
                                </a:lnTo>
                                <a:lnTo>
                                  <a:pt x="9155" y="93800"/>
                                </a:lnTo>
                                <a:lnTo>
                                  <a:pt x="10925" y="95526"/>
                                </a:lnTo>
                                <a:lnTo>
                                  <a:pt x="12868" y="99407"/>
                                </a:lnTo>
                                <a:lnTo>
                                  <a:pt x="15393" y="103347"/>
                                </a:lnTo>
                                <a:lnTo>
                                  <a:pt x="16323" y="106759"/>
                                </a:lnTo>
                                <a:lnTo>
                                  <a:pt x="17804" y="110768"/>
                                </a:lnTo>
                                <a:lnTo>
                                  <a:pt x="20041" y="114739"/>
                                </a:lnTo>
                                <a:lnTo>
                                  <a:pt x="22261" y="117714"/>
                                </a:lnTo>
                                <a:lnTo>
                                  <a:pt x="24412" y="121366"/>
                                </a:lnTo>
                                <a:lnTo>
                                  <a:pt x="26675" y="124403"/>
                                </a:lnTo>
                                <a:lnTo>
                                  <a:pt x="29066" y="128145"/>
                                </a:lnTo>
                                <a:lnTo>
                                  <a:pt x="31655" y="131688"/>
                                </a:lnTo>
                                <a:lnTo>
                                  <a:pt x="33861" y="134860"/>
                                </a:lnTo>
                                <a:lnTo>
                                  <a:pt x="36854" y="137872"/>
                                </a:lnTo>
                                <a:lnTo>
                                  <a:pt x="39469" y="140940"/>
                                </a:lnTo>
                                <a:lnTo>
                                  <a:pt x="42179" y="144677"/>
                                </a:lnTo>
                                <a:lnTo>
                                  <a:pt x="45426" y="146915"/>
                                </a:lnTo>
                                <a:lnTo>
                                  <a:pt x="48567" y="149804"/>
                                </a:lnTo>
                                <a:lnTo>
                                  <a:pt x="51265" y="152816"/>
                                </a:lnTo>
                                <a:lnTo>
                                  <a:pt x="54487" y="155466"/>
                                </a:lnTo>
                                <a:lnTo>
                                  <a:pt x="58107" y="159057"/>
                                </a:lnTo>
                                <a:lnTo>
                                  <a:pt x="59896" y="160476"/>
                                </a:lnTo>
                                <a:lnTo>
                                  <a:pt x="63837" y="163703"/>
                                </a:lnTo>
                                <a:lnTo>
                                  <a:pt x="67618" y="165752"/>
                                </a:lnTo>
                                <a:lnTo>
                                  <a:pt x="70250" y="169016"/>
                                </a:lnTo>
                                <a:lnTo>
                                  <a:pt x="73347" y="171757"/>
                                </a:lnTo>
                                <a:lnTo>
                                  <a:pt x="76046" y="174265"/>
                                </a:lnTo>
                                <a:lnTo>
                                  <a:pt x="79354" y="176553"/>
                                </a:lnTo>
                                <a:lnTo>
                                  <a:pt x="82951" y="179700"/>
                                </a:lnTo>
                                <a:lnTo>
                                  <a:pt x="82833" y="179283"/>
                                </a:lnTo>
                                <a:lnTo>
                                  <a:pt x="82951" y="179700"/>
                                </a:lnTo>
                              </a:path>
                            </a:pathLst>
                          </a:custGeom>
                          <a:ln w="629">
                            <a:solidFill>
                              <a:srgbClr val="000000"/>
                            </a:solidFill>
                            <a:prstDash val="solid"/>
                          </a:ln>
                        </wps:spPr>
                        <wps:bodyPr wrap="square" lIns="0" tIns="0" rIns="0" bIns="0" rtlCol="0">
                          <a:prstTxWarp prst="textNoShape">
                            <a:avLst/>
                          </a:prstTxWarp>
                          <a:noAutofit/>
                        </wps:bodyPr>
                      </wps:wsp>
                      <wps:wsp>
                        <wps:cNvPr id="275" name="Graphic 275"/>
                        <wps:cNvSpPr/>
                        <wps:spPr>
                          <a:xfrm>
                            <a:off x="128443" y="757198"/>
                            <a:ext cx="75565" cy="167640"/>
                          </a:xfrm>
                          <a:custGeom>
                            <a:avLst/>
                            <a:gdLst/>
                            <a:ahLst/>
                            <a:cxnLst/>
                            <a:rect l="l" t="t" r="r" b="b"/>
                            <a:pathLst>
                              <a:path w="75565" h="167640">
                                <a:moveTo>
                                  <a:pt x="0" y="0"/>
                                </a:moveTo>
                                <a:lnTo>
                                  <a:pt x="17256" y="39758"/>
                                </a:lnTo>
                                <a:lnTo>
                                  <a:pt x="35582" y="83088"/>
                                </a:lnTo>
                                <a:lnTo>
                                  <a:pt x="54744" y="126521"/>
                                </a:lnTo>
                                <a:lnTo>
                                  <a:pt x="74507" y="166588"/>
                                </a:lnTo>
                                <a:lnTo>
                                  <a:pt x="75093" y="167091"/>
                                </a:lnTo>
                                <a:lnTo>
                                  <a:pt x="75467" y="167072"/>
                                </a:lnTo>
                                <a:lnTo>
                                  <a:pt x="75461" y="166095"/>
                                </a:lnTo>
                                <a:lnTo>
                                  <a:pt x="56980" y="128715"/>
                                </a:lnTo>
                                <a:lnTo>
                                  <a:pt x="37606" y="85576"/>
                                </a:lnTo>
                                <a:lnTo>
                                  <a:pt x="18293" y="41173"/>
                                </a:lnTo>
                                <a:lnTo>
                                  <a:pt x="0" y="0"/>
                                </a:lnTo>
                                <a:close/>
                              </a:path>
                            </a:pathLst>
                          </a:custGeom>
                          <a:solidFill>
                            <a:srgbClr val="8EAA33"/>
                          </a:solidFill>
                        </wps:spPr>
                        <wps:bodyPr wrap="square" lIns="0" tIns="0" rIns="0" bIns="0" rtlCol="0">
                          <a:prstTxWarp prst="textNoShape">
                            <a:avLst/>
                          </a:prstTxWarp>
                          <a:noAutofit/>
                        </wps:bodyPr>
                      </wps:wsp>
                      <wps:wsp>
                        <wps:cNvPr id="276" name="Graphic 276"/>
                        <wps:cNvSpPr/>
                        <wps:spPr>
                          <a:xfrm>
                            <a:off x="306231" y="188072"/>
                            <a:ext cx="282575" cy="46990"/>
                          </a:xfrm>
                          <a:custGeom>
                            <a:avLst/>
                            <a:gdLst/>
                            <a:ahLst/>
                            <a:cxnLst/>
                            <a:rect l="l" t="t" r="r" b="b"/>
                            <a:pathLst>
                              <a:path w="282575" h="46990">
                                <a:moveTo>
                                  <a:pt x="268810" y="46623"/>
                                </a:moveTo>
                                <a:lnTo>
                                  <a:pt x="136199" y="31088"/>
                                </a:lnTo>
                                <a:lnTo>
                                  <a:pt x="3191" y="46623"/>
                                </a:lnTo>
                                <a:lnTo>
                                  <a:pt x="0" y="37561"/>
                                </a:lnTo>
                                <a:lnTo>
                                  <a:pt x="27365" y="17827"/>
                                </a:lnTo>
                                <a:lnTo>
                                  <a:pt x="71305" y="5099"/>
                                </a:lnTo>
                                <a:lnTo>
                                  <a:pt x="125302" y="0"/>
                                </a:lnTo>
                                <a:lnTo>
                                  <a:pt x="182839" y="3152"/>
                                </a:lnTo>
                                <a:lnTo>
                                  <a:pt x="237398" y="15180"/>
                                </a:lnTo>
                                <a:lnTo>
                                  <a:pt x="282464" y="36706"/>
                                </a:lnTo>
                                <a:lnTo>
                                  <a:pt x="271995" y="37561"/>
                                </a:lnTo>
                                <a:lnTo>
                                  <a:pt x="268810" y="46623"/>
                                </a:lnTo>
                                <a:close/>
                              </a:path>
                            </a:pathLst>
                          </a:custGeom>
                          <a:solidFill>
                            <a:srgbClr val="AC1418"/>
                          </a:solidFill>
                        </wps:spPr>
                        <wps:bodyPr wrap="square" lIns="0" tIns="0" rIns="0" bIns="0" rtlCol="0">
                          <a:prstTxWarp prst="textNoShape">
                            <a:avLst/>
                          </a:prstTxWarp>
                          <a:noAutofit/>
                        </wps:bodyPr>
                      </wps:wsp>
                      <wps:wsp>
                        <wps:cNvPr id="277" name="Graphic 277"/>
                        <wps:cNvSpPr/>
                        <wps:spPr>
                          <a:xfrm>
                            <a:off x="306231" y="188072"/>
                            <a:ext cx="282575" cy="46990"/>
                          </a:xfrm>
                          <a:custGeom>
                            <a:avLst/>
                            <a:gdLst/>
                            <a:ahLst/>
                            <a:cxnLst/>
                            <a:rect l="l" t="t" r="r" b="b"/>
                            <a:pathLst>
                              <a:path w="282575" h="46990">
                                <a:moveTo>
                                  <a:pt x="282464" y="36706"/>
                                </a:moveTo>
                                <a:lnTo>
                                  <a:pt x="271995" y="37561"/>
                                </a:lnTo>
                                <a:lnTo>
                                  <a:pt x="268810" y="46623"/>
                                </a:lnTo>
                                <a:lnTo>
                                  <a:pt x="136199" y="31088"/>
                                </a:lnTo>
                                <a:lnTo>
                                  <a:pt x="3191" y="46623"/>
                                </a:lnTo>
                                <a:lnTo>
                                  <a:pt x="0" y="37561"/>
                                </a:lnTo>
                                <a:lnTo>
                                  <a:pt x="27365" y="17827"/>
                                </a:lnTo>
                                <a:lnTo>
                                  <a:pt x="71305" y="5099"/>
                                </a:lnTo>
                                <a:lnTo>
                                  <a:pt x="125302" y="0"/>
                                </a:lnTo>
                                <a:lnTo>
                                  <a:pt x="182839" y="3152"/>
                                </a:lnTo>
                                <a:lnTo>
                                  <a:pt x="237398" y="15180"/>
                                </a:lnTo>
                                <a:lnTo>
                                  <a:pt x="282464" y="36706"/>
                                </a:lnTo>
                                <a:close/>
                              </a:path>
                            </a:pathLst>
                          </a:custGeom>
                          <a:ln w="1007">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78" name="Image 278"/>
                          <pic:cNvPicPr/>
                        </pic:nvPicPr>
                        <pic:blipFill>
                          <a:blip r:embed="rId90" cstate="print"/>
                          <a:stretch>
                            <a:fillRect/>
                          </a:stretch>
                        </pic:blipFill>
                        <pic:spPr>
                          <a:xfrm>
                            <a:off x="737682" y="717859"/>
                            <a:ext cx="48461" cy="84419"/>
                          </a:xfrm>
                          <a:prstGeom prst="rect">
                            <a:avLst/>
                          </a:prstGeom>
                        </pic:spPr>
                      </pic:pic>
                      <wps:wsp>
                        <wps:cNvPr id="279" name="Graphic 279"/>
                        <wps:cNvSpPr/>
                        <wps:spPr>
                          <a:xfrm>
                            <a:off x="737682" y="717859"/>
                            <a:ext cx="48895" cy="84455"/>
                          </a:xfrm>
                          <a:custGeom>
                            <a:avLst/>
                            <a:gdLst/>
                            <a:ahLst/>
                            <a:cxnLst/>
                            <a:rect l="l" t="t" r="r" b="b"/>
                            <a:pathLst>
                              <a:path w="48895" h="84455">
                                <a:moveTo>
                                  <a:pt x="48461" y="84419"/>
                                </a:moveTo>
                                <a:lnTo>
                                  <a:pt x="23361" y="45145"/>
                                </a:lnTo>
                                <a:lnTo>
                                  <a:pt x="12446" y="32343"/>
                                </a:lnTo>
                                <a:lnTo>
                                  <a:pt x="3704" y="16872"/>
                                </a:lnTo>
                                <a:lnTo>
                                  <a:pt x="0" y="0"/>
                                </a:lnTo>
                                <a:lnTo>
                                  <a:pt x="11378" y="10665"/>
                                </a:lnTo>
                                <a:lnTo>
                                  <a:pt x="19776" y="15050"/>
                                </a:lnTo>
                                <a:lnTo>
                                  <a:pt x="25721" y="18930"/>
                                </a:lnTo>
                                <a:lnTo>
                                  <a:pt x="43842" y="54601"/>
                                </a:lnTo>
                                <a:lnTo>
                                  <a:pt x="47930" y="79858"/>
                                </a:lnTo>
                                <a:lnTo>
                                  <a:pt x="48461" y="84419"/>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80" name="Image 280"/>
                          <pic:cNvPicPr/>
                        </pic:nvPicPr>
                        <pic:blipFill>
                          <a:blip r:embed="rId91" cstate="print"/>
                          <a:stretch>
                            <a:fillRect/>
                          </a:stretch>
                        </pic:blipFill>
                        <pic:spPr>
                          <a:xfrm>
                            <a:off x="741549" y="726011"/>
                            <a:ext cx="38951" cy="51670"/>
                          </a:xfrm>
                          <a:prstGeom prst="rect">
                            <a:avLst/>
                          </a:prstGeom>
                        </pic:spPr>
                      </pic:pic>
                      <wps:wsp>
                        <wps:cNvPr id="281" name="Graphic 281"/>
                        <wps:cNvSpPr/>
                        <wps:spPr>
                          <a:xfrm>
                            <a:off x="741549" y="726011"/>
                            <a:ext cx="39370" cy="52069"/>
                          </a:xfrm>
                          <a:custGeom>
                            <a:avLst/>
                            <a:gdLst/>
                            <a:ahLst/>
                            <a:cxnLst/>
                            <a:rect l="l" t="t" r="r" b="b"/>
                            <a:pathLst>
                              <a:path w="39370" h="52069">
                                <a:moveTo>
                                  <a:pt x="38951" y="51670"/>
                                </a:moveTo>
                                <a:lnTo>
                                  <a:pt x="32045" y="41782"/>
                                </a:lnTo>
                                <a:lnTo>
                                  <a:pt x="20510" y="26353"/>
                                </a:lnTo>
                                <a:lnTo>
                                  <a:pt x="8457" y="10666"/>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82" name="Image 282"/>
                          <pic:cNvPicPr/>
                        </pic:nvPicPr>
                        <pic:blipFill>
                          <a:blip r:embed="rId92" cstate="print"/>
                          <a:stretch>
                            <a:fillRect/>
                          </a:stretch>
                        </pic:blipFill>
                        <pic:spPr>
                          <a:xfrm>
                            <a:off x="741978" y="655811"/>
                            <a:ext cx="65908" cy="77404"/>
                          </a:xfrm>
                          <a:prstGeom prst="rect">
                            <a:avLst/>
                          </a:prstGeom>
                        </pic:spPr>
                      </pic:pic>
                      <wps:wsp>
                        <wps:cNvPr id="283" name="Graphic 283"/>
                        <wps:cNvSpPr/>
                        <wps:spPr>
                          <a:xfrm>
                            <a:off x="741978" y="655811"/>
                            <a:ext cx="66040" cy="77470"/>
                          </a:xfrm>
                          <a:custGeom>
                            <a:avLst/>
                            <a:gdLst/>
                            <a:ahLst/>
                            <a:cxnLst/>
                            <a:rect l="l" t="t" r="r" b="b"/>
                            <a:pathLst>
                              <a:path w="66040" h="77470">
                                <a:moveTo>
                                  <a:pt x="65908" y="77404"/>
                                </a:moveTo>
                                <a:lnTo>
                                  <a:pt x="63020" y="69852"/>
                                </a:lnTo>
                                <a:lnTo>
                                  <a:pt x="57701" y="61692"/>
                                </a:lnTo>
                                <a:lnTo>
                                  <a:pt x="50252" y="54750"/>
                                </a:lnTo>
                                <a:lnTo>
                                  <a:pt x="40973" y="50853"/>
                                </a:lnTo>
                                <a:lnTo>
                                  <a:pt x="32366" y="45381"/>
                                </a:lnTo>
                                <a:lnTo>
                                  <a:pt x="24752" y="40228"/>
                                </a:lnTo>
                                <a:lnTo>
                                  <a:pt x="18666" y="35030"/>
                                </a:lnTo>
                                <a:lnTo>
                                  <a:pt x="14644" y="29423"/>
                                </a:lnTo>
                                <a:lnTo>
                                  <a:pt x="10727" y="21389"/>
                                </a:lnTo>
                                <a:lnTo>
                                  <a:pt x="5874" y="11657"/>
                                </a:lnTo>
                                <a:lnTo>
                                  <a:pt x="1745" y="3451"/>
                                </a:lnTo>
                                <a:lnTo>
                                  <a:pt x="0" y="0"/>
                                </a:lnTo>
                                <a:lnTo>
                                  <a:pt x="8287" y="4150"/>
                                </a:lnTo>
                                <a:lnTo>
                                  <a:pt x="16685" y="8533"/>
                                </a:lnTo>
                                <a:lnTo>
                                  <a:pt x="24121" y="12298"/>
                                </a:lnTo>
                                <a:lnTo>
                                  <a:pt x="56724" y="37497"/>
                                </a:lnTo>
                                <a:lnTo>
                                  <a:pt x="62052" y="56163"/>
                                </a:lnTo>
                                <a:lnTo>
                                  <a:pt x="63774" y="65691"/>
                                </a:lnTo>
                                <a:lnTo>
                                  <a:pt x="65270" y="73908"/>
                                </a:lnTo>
                                <a:lnTo>
                                  <a:pt x="65908" y="77404"/>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84" name="Image 284"/>
                          <pic:cNvPicPr/>
                        </pic:nvPicPr>
                        <pic:blipFill>
                          <a:blip r:embed="rId93" cstate="print"/>
                          <a:stretch>
                            <a:fillRect/>
                          </a:stretch>
                        </pic:blipFill>
                        <pic:spPr>
                          <a:xfrm>
                            <a:off x="809934" y="616158"/>
                            <a:ext cx="68417" cy="41288"/>
                          </a:xfrm>
                          <a:prstGeom prst="rect">
                            <a:avLst/>
                          </a:prstGeom>
                        </pic:spPr>
                      </pic:pic>
                      <wps:wsp>
                        <wps:cNvPr id="285" name="Graphic 285"/>
                        <wps:cNvSpPr/>
                        <wps:spPr>
                          <a:xfrm>
                            <a:off x="809934" y="616158"/>
                            <a:ext cx="68580" cy="41910"/>
                          </a:xfrm>
                          <a:custGeom>
                            <a:avLst/>
                            <a:gdLst/>
                            <a:ahLst/>
                            <a:cxnLst/>
                            <a:rect l="l" t="t" r="r" b="b"/>
                            <a:pathLst>
                              <a:path w="68580" h="41910">
                                <a:moveTo>
                                  <a:pt x="0" y="41288"/>
                                </a:moveTo>
                                <a:lnTo>
                                  <a:pt x="23668" y="2971"/>
                                </a:lnTo>
                                <a:lnTo>
                                  <a:pt x="50023" y="0"/>
                                </a:lnTo>
                                <a:lnTo>
                                  <a:pt x="62918" y="57"/>
                                </a:lnTo>
                                <a:lnTo>
                                  <a:pt x="68417" y="228"/>
                                </a:lnTo>
                                <a:lnTo>
                                  <a:pt x="66749" y="3019"/>
                                </a:lnTo>
                                <a:lnTo>
                                  <a:pt x="61640" y="9739"/>
                                </a:lnTo>
                                <a:lnTo>
                                  <a:pt x="52928" y="17906"/>
                                </a:lnTo>
                                <a:lnTo>
                                  <a:pt x="40450" y="25040"/>
                                </a:lnTo>
                                <a:lnTo>
                                  <a:pt x="0" y="41288"/>
                                </a:lnTo>
                                <a:close/>
                              </a:path>
                              <a:path w="68580" h="41910">
                                <a:moveTo>
                                  <a:pt x="2324" y="37305"/>
                                </a:moveTo>
                                <a:lnTo>
                                  <a:pt x="10746" y="30116"/>
                                </a:lnTo>
                                <a:lnTo>
                                  <a:pt x="22997" y="20764"/>
                                </a:lnTo>
                                <a:lnTo>
                                  <a:pt x="40220" y="11181"/>
                                </a:lnTo>
                                <a:lnTo>
                                  <a:pt x="63554" y="3297"/>
                                </a:lnTo>
                              </a:path>
                            </a:pathLst>
                          </a:custGeom>
                          <a:ln w="793">
                            <a:solidFill>
                              <a:srgbClr val="1F1A17"/>
                            </a:solidFill>
                            <a:prstDash val="solid"/>
                          </a:ln>
                        </wps:spPr>
                        <wps:bodyPr wrap="square" lIns="0" tIns="0" rIns="0" bIns="0" rtlCol="0">
                          <a:prstTxWarp prst="textNoShape">
                            <a:avLst/>
                          </a:prstTxWarp>
                          <a:noAutofit/>
                        </wps:bodyPr>
                      </wps:wsp>
                      <wps:wsp>
                        <wps:cNvPr id="286" name="Graphic 286"/>
                        <wps:cNvSpPr/>
                        <wps:spPr>
                          <a:xfrm>
                            <a:off x="673771" y="349158"/>
                            <a:ext cx="138430" cy="566420"/>
                          </a:xfrm>
                          <a:custGeom>
                            <a:avLst/>
                            <a:gdLst/>
                            <a:ahLst/>
                            <a:cxnLst/>
                            <a:rect l="l" t="t" r="r" b="b"/>
                            <a:pathLst>
                              <a:path w="138430" h="566420">
                                <a:moveTo>
                                  <a:pt x="26969" y="566247"/>
                                </a:moveTo>
                                <a:lnTo>
                                  <a:pt x="23515" y="559541"/>
                                </a:lnTo>
                                <a:lnTo>
                                  <a:pt x="46466" y="537600"/>
                                </a:lnTo>
                                <a:lnTo>
                                  <a:pt x="71049" y="510594"/>
                                </a:lnTo>
                                <a:lnTo>
                                  <a:pt x="94688" y="477696"/>
                                </a:lnTo>
                                <a:lnTo>
                                  <a:pt x="114803" y="438079"/>
                                </a:lnTo>
                                <a:lnTo>
                                  <a:pt x="128816" y="390915"/>
                                </a:lnTo>
                                <a:lnTo>
                                  <a:pt x="134150" y="335378"/>
                                </a:lnTo>
                                <a:lnTo>
                                  <a:pt x="128227" y="270640"/>
                                </a:lnTo>
                                <a:lnTo>
                                  <a:pt x="92389" y="152726"/>
                                </a:lnTo>
                                <a:lnTo>
                                  <a:pt x="50066" y="68096"/>
                                </a:lnTo>
                                <a:lnTo>
                                  <a:pt x="14768" y="17078"/>
                                </a:lnTo>
                                <a:lnTo>
                                  <a:pt x="0" y="0"/>
                                </a:lnTo>
                                <a:lnTo>
                                  <a:pt x="17894" y="19361"/>
                                </a:lnTo>
                                <a:lnTo>
                                  <a:pt x="42368" y="53023"/>
                                </a:lnTo>
                                <a:lnTo>
                                  <a:pt x="69796" y="97881"/>
                                </a:lnTo>
                                <a:lnTo>
                                  <a:pt x="96550" y="150829"/>
                                </a:lnTo>
                                <a:lnTo>
                                  <a:pt x="119004" y="208762"/>
                                </a:lnTo>
                                <a:lnTo>
                                  <a:pt x="133532" y="268575"/>
                                </a:lnTo>
                                <a:lnTo>
                                  <a:pt x="137838" y="317283"/>
                                </a:lnTo>
                                <a:lnTo>
                                  <a:pt x="137834" y="361723"/>
                                </a:lnTo>
                                <a:lnTo>
                                  <a:pt x="132201" y="403219"/>
                                </a:lnTo>
                                <a:lnTo>
                                  <a:pt x="119618" y="443094"/>
                                </a:lnTo>
                                <a:lnTo>
                                  <a:pt x="98765" y="482675"/>
                                </a:lnTo>
                                <a:lnTo>
                                  <a:pt x="68322" y="523284"/>
                                </a:lnTo>
                                <a:lnTo>
                                  <a:pt x="26969" y="566247"/>
                                </a:lnTo>
                                <a:close/>
                              </a:path>
                            </a:pathLst>
                          </a:custGeom>
                          <a:solidFill>
                            <a:srgbClr val="468926"/>
                          </a:solidFill>
                        </wps:spPr>
                        <wps:bodyPr wrap="square" lIns="0" tIns="0" rIns="0" bIns="0" rtlCol="0">
                          <a:prstTxWarp prst="textNoShape">
                            <a:avLst/>
                          </a:prstTxWarp>
                          <a:noAutofit/>
                        </wps:bodyPr>
                      </wps:wsp>
                      <wps:wsp>
                        <wps:cNvPr id="287" name="Graphic 287"/>
                        <wps:cNvSpPr/>
                        <wps:spPr>
                          <a:xfrm>
                            <a:off x="673771" y="349158"/>
                            <a:ext cx="138430" cy="566420"/>
                          </a:xfrm>
                          <a:custGeom>
                            <a:avLst/>
                            <a:gdLst/>
                            <a:ahLst/>
                            <a:cxnLst/>
                            <a:rect l="l" t="t" r="r" b="b"/>
                            <a:pathLst>
                              <a:path w="138430" h="566420">
                                <a:moveTo>
                                  <a:pt x="0" y="0"/>
                                </a:moveTo>
                                <a:lnTo>
                                  <a:pt x="42368" y="53023"/>
                                </a:lnTo>
                                <a:lnTo>
                                  <a:pt x="69796" y="97881"/>
                                </a:lnTo>
                                <a:lnTo>
                                  <a:pt x="96550" y="150829"/>
                                </a:lnTo>
                                <a:lnTo>
                                  <a:pt x="119004" y="208762"/>
                                </a:lnTo>
                                <a:lnTo>
                                  <a:pt x="133532" y="268575"/>
                                </a:lnTo>
                                <a:lnTo>
                                  <a:pt x="137838" y="317283"/>
                                </a:lnTo>
                                <a:lnTo>
                                  <a:pt x="137834" y="361723"/>
                                </a:lnTo>
                                <a:lnTo>
                                  <a:pt x="132201" y="403219"/>
                                </a:lnTo>
                                <a:lnTo>
                                  <a:pt x="119618" y="443094"/>
                                </a:lnTo>
                                <a:lnTo>
                                  <a:pt x="98765" y="482675"/>
                                </a:lnTo>
                                <a:lnTo>
                                  <a:pt x="68322" y="523284"/>
                                </a:lnTo>
                                <a:lnTo>
                                  <a:pt x="26969" y="566247"/>
                                </a:lnTo>
                                <a:lnTo>
                                  <a:pt x="23515" y="559541"/>
                                </a:lnTo>
                                <a:lnTo>
                                  <a:pt x="46466" y="537600"/>
                                </a:lnTo>
                                <a:lnTo>
                                  <a:pt x="71049" y="510594"/>
                                </a:lnTo>
                                <a:lnTo>
                                  <a:pt x="94688" y="477696"/>
                                </a:lnTo>
                                <a:lnTo>
                                  <a:pt x="114803" y="438079"/>
                                </a:lnTo>
                                <a:lnTo>
                                  <a:pt x="128816" y="390915"/>
                                </a:lnTo>
                                <a:lnTo>
                                  <a:pt x="134150" y="335378"/>
                                </a:lnTo>
                                <a:lnTo>
                                  <a:pt x="128227" y="270640"/>
                                </a:lnTo>
                                <a:lnTo>
                                  <a:pt x="92389" y="152726"/>
                                </a:lnTo>
                                <a:lnTo>
                                  <a:pt x="50066" y="68096"/>
                                </a:lnTo>
                                <a:lnTo>
                                  <a:pt x="14768" y="17078"/>
                                </a:lnTo>
                                <a:lnTo>
                                  <a:pt x="0" y="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88" name="Image 288"/>
                          <pic:cNvPicPr/>
                        </pic:nvPicPr>
                        <pic:blipFill>
                          <a:blip r:embed="rId94" cstate="print"/>
                          <a:stretch>
                            <a:fillRect/>
                          </a:stretch>
                        </pic:blipFill>
                        <pic:spPr>
                          <a:xfrm>
                            <a:off x="731670" y="851985"/>
                            <a:ext cx="107680" cy="25996"/>
                          </a:xfrm>
                          <a:prstGeom prst="rect">
                            <a:avLst/>
                          </a:prstGeom>
                        </pic:spPr>
                      </pic:pic>
                      <wps:wsp>
                        <wps:cNvPr id="289" name="Graphic 289"/>
                        <wps:cNvSpPr/>
                        <wps:spPr>
                          <a:xfrm>
                            <a:off x="731670" y="851985"/>
                            <a:ext cx="107950" cy="26034"/>
                          </a:xfrm>
                          <a:custGeom>
                            <a:avLst/>
                            <a:gdLst/>
                            <a:ahLst/>
                            <a:cxnLst/>
                            <a:rect l="l" t="t" r="r" b="b"/>
                            <a:pathLst>
                              <a:path w="107950" h="26034">
                                <a:moveTo>
                                  <a:pt x="3583" y="23007"/>
                                </a:moveTo>
                                <a:lnTo>
                                  <a:pt x="37407" y="1661"/>
                                </a:lnTo>
                                <a:lnTo>
                                  <a:pt x="53525" y="0"/>
                                </a:lnTo>
                                <a:lnTo>
                                  <a:pt x="73076" y="1115"/>
                                </a:lnTo>
                                <a:lnTo>
                                  <a:pt x="92167" y="7089"/>
                                </a:lnTo>
                                <a:lnTo>
                                  <a:pt x="106906" y="20007"/>
                                </a:lnTo>
                                <a:lnTo>
                                  <a:pt x="107680" y="21636"/>
                                </a:lnTo>
                                <a:lnTo>
                                  <a:pt x="89435" y="23148"/>
                                </a:lnTo>
                                <a:lnTo>
                                  <a:pt x="77964" y="24486"/>
                                </a:lnTo>
                                <a:lnTo>
                                  <a:pt x="68547" y="25754"/>
                                </a:lnTo>
                                <a:lnTo>
                                  <a:pt x="58194" y="25996"/>
                                </a:lnTo>
                                <a:lnTo>
                                  <a:pt x="43912" y="24261"/>
                                </a:lnTo>
                                <a:lnTo>
                                  <a:pt x="31125" y="20123"/>
                                </a:lnTo>
                                <a:lnTo>
                                  <a:pt x="23597" y="16420"/>
                                </a:lnTo>
                                <a:lnTo>
                                  <a:pt x="16144" y="16323"/>
                                </a:lnTo>
                                <a:lnTo>
                                  <a:pt x="3583" y="23007"/>
                                </a:lnTo>
                                <a:close/>
                              </a:path>
                              <a:path w="107950" h="26034">
                                <a:moveTo>
                                  <a:pt x="11323" y="17124"/>
                                </a:moveTo>
                                <a:lnTo>
                                  <a:pt x="15235" y="16089"/>
                                </a:lnTo>
                                <a:lnTo>
                                  <a:pt x="27767" y="14187"/>
                                </a:lnTo>
                                <a:lnTo>
                                  <a:pt x="50112" y="13225"/>
                                </a:lnTo>
                                <a:lnTo>
                                  <a:pt x="83466" y="15009"/>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90" name="Image 290"/>
                          <pic:cNvPicPr/>
                        </pic:nvPicPr>
                        <pic:blipFill>
                          <a:blip r:embed="rId95" cstate="print"/>
                          <a:stretch>
                            <a:fillRect/>
                          </a:stretch>
                        </pic:blipFill>
                        <pic:spPr>
                          <a:xfrm>
                            <a:off x="698947" y="809519"/>
                            <a:ext cx="23991" cy="90388"/>
                          </a:xfrm>
                          <a:prstGeom prst="rect">
                            <a:avLst/>
                          </a:prstGeom>
                        </pic:spPr>
                      </pic:pic>
                      <wps:wsp>
                        <wps:cNvPr id="291" name="Graphic 291"/>
                        <wps:cNvSpPr/>
                        <wps:spPr>
                          <a:xfrm>
                            <a:off x="698947" y="809519"/>
                            <a:ext cx="24130" cy="90805"/>
                          </a:xfrm>
                          <a:custGeom>
                            <a:avLst/>
                            <a:gdLst/>
                            <a:ahLst/>
                            <a:cxnLst/>
                            <a:rect l="l" t="t" r="r" b="b"/>
                            <a:pathLst>
                              <a:path w="24130" h="90805">
                                <a:moveTo>
                                  <a:pt x="15079" y="90388"/>
                                </a:moveTo>
                                <a:lnTo>
                                  <a:pt x="13085" y="89596"/>
                                </a:lnTo>
                                <a:lnTo>
                                  <a:pt x="11800" y="77923"/>
                                </a:lnTo>
                                <a:lnTo>
                                  <a:pt x="10110" y="62776"/>
                                </a:lnTo>
                                <a:lnTo>
                                  <a:pt x="6902" y="51566"/>
                                </a:lnTo>
                                <a:lnTo>
                                  <a:pt x="1682" y="39798"/>
                                </a:lnTo>
                                <a:lnTo>
                                  <a:pt x="0" y="27572"/>
                                </a:lnTo>
                                <a:lnTo>
                                  <a:pt x="1449" y="14451"/>
                                </a:lnTo>
                                <a:lnTo>
                                  <a:pt x="5624" y="0"/>
                                </a:lnTo>
                                <a:lnTo>
                                  <a:pt x="7583" y="1632"/>
                                </a:lnTo>
                                <a:lnTo>
                                  <a:pt x="11933" y="6641"/>
                                </a:lnTo>
                                <a:lnTo>
                                  <a:pt x="16384" y="15195"/>
                                </a:lnTo>
                                <a:lnTo>
                                  <a:pt x="18644" y="27460"/>
                                </a:lnTo>
                                <a:lnTo>
                                  <a:pt x="20942" y="38405"/>
                                </a:lnTo>
                                <a:lnTo>
                                  <a:pt x="23991" y="47541"/>
                                </a:lnTo>
                                <a:lnTo>
                                  <a:pt x="23476" y="62368"/>
                                </a:lnTo>
                                <a:lnTo>
                                  <a:pt x="15079" y="9038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92" name="Image 292"/>
                          <pic:cNvPicPr/>
                        </pic:nvPicPr>
                        <pic:blipFill>
                          <a:blip r:embed="rId96" cstate="print"/>
                          <a:stretch>
                            <a:fillRect/>
                          </a:stretch>
                        </pic:blipFill>
                        <pic:spPr>
                          <a:xfrm>
                            <a:off x="705117" y="815120"/>
                            <a:ext cx="9363" cy="77496"/>
                          </a:xfrm>
                          <a:prstGeom prst="rect">
                            <a:avLst/>
                          </a:prstGeom>
                        </pic:spPr>
                      </pic:pic>
                      <wps:wsp>
                        <wps:cNvPr id="293" name="Graphic 293"/>
                        <wps:cNvSpPr/>
                        <wps:spPr>
                          <a:xfrm>
                            <a:off x="705117" y="815120"/>
                            <a:ext cx="9525" cy="78105"/>
                          </a:xfrm>
                          <a:custGeom>
                            <a:avLst/>
                            <a:gdLst/>
                            <a:ahLst/>
                            <a:cxnLst/>
                            <a:rect l="l" t="t" r="r" b="b"/>
                            <a:pathLst>
                              <a:path w="9525" h="78105">
                                <a:moveTo>
                                  <a:pt x="8459" y="77496"/>
                                </a:moveTo>
                                <a:lnTo>
                                  <a:pt x="8832" y="73125"/>
                                </a:lnTo>
                                <a:lnTo>
                                  <a:pt x="9363" y="62898"/>
                                </a:lnTo>
                                <a:lnTo>
                                  <a:pt x="9170" y="51145"/>
                                </a:lnTo>
                                <a:lnTo>
                                  <a:pt x="7371" y="42196"/>
                                </a:lnTo>
                                <a:lnTo>
                                  <a:pt x="4591" y="32167"/>
                                </a:lnTo>
                                <a:lnTo>
                                  <a:pt x="2238" y="18044"/>
                                </a:lnTo>
                                <a:lnTo>
                                  <a:pt x="608" y="5447"/>
                                </a:lnTo>
                                <a:lnTo>
                                  <a:pt x="0" y="0"/>
                                </a:lnTo>
                              </a:path>
                            </a:pathLst>
                          </a:custGeom>
                          <a:ln w="793">
                            <a:solidFill>
                              <a:srgbClr val="1F1A17"/>
                            </a:solidFill>
                            <a:prstDash val="solid"/>
                          </a:ln>
                        </wps:spPr>
                        <wps:bodyPr wrap="square" lIns="0" tIns="0" rIns="0" bIns="0" rtlCol="0">
                          <a:prstTxWarp prst="textNoShape">
                            <a:avLst/>
                          </a:prstTxWarp>
                          <a:noAutofit/>
                        </wps:bodyPr>
                      </wps:wsp>
                      <wps:wsp>
                        <wps:cNvPr id="294" name="Graphic 294"/>
                        <wps:cNvSpPr/>
                        <wps:spPr>
                          <a:xfrm>
                            <a:off x="317826" y="838696"/>
                            <a:ext cx="444500" cy="240665"/>
                          </a:xfrm>
                          <a:custGeom>
                            <a:avLst/>
                            <a:gdLst/>
                            <a:ahLst/>
                            <a:cxnLst/>
                            <a:rect l="l" t="t" r="r" b="b"/>
                            <a:pathLst>
                              <a:path w="444500" h="240665">
                                <a:moveTo>
                                  <a:pt x="2200" y="240046"/>
                                </a:moveTo>
                                <a:lnTo>
                                  <a:pt x="42490" y="211613"/>
                                </a:lnTo>
                                <a:lnTo>
                                  <a:pt x="80824" y="195437"/>
                                </a:lnTo>
                                <a:lnTo>
                                  <a:pt x="120387" y="181852"/>
                                </a:lnTo>
                                <a:lnTo>
                                  <a:pt x="166567" y="170657"/>
                                </a:lnTo>
                                <a:lnTo>
                                  <a:pt x="216003" y="159847"/>
                                </a:lnTo>
                                <a:lnTo>
                                  <a:pt x="261320" y="145582"/>
                                </a:lnTo>
                                <a:lnTo>
                                  <a:pt x="299133" y="129008"/>
                                </a:lnTo>
                                <a:lnTo>
                                  <a:pt x="350818" y="93772"/>
                                </a:lnTo>
                                <a:lnTo>
                                  <a:pt x="381938" y="67902"/>
                                </a:lnTo>
                                <a:lnTo>
                                  <a:pt x="414418" y="35899"/>
                                </a:lnTo>
                                <a:lnTo>
                                  <a:pt x="443253" y="0"/>
                                </a:lnTo>
                                <a:lnTo>
                                  <a:pt x="444243" y="5311"/>
                                </a:lnTo>
                                <a:lnTo>
                                  <a:pt x="442988" y="7623"/>
                                </a:lnTo>
                                <a:lnTo>
                                  <a:pt x="442988" y="9529"/>
                                </a:lnTo>
                                <a:lnTo>
                                  <a:pt x="415521" y="43540"/>
                                </a:lnTo>
                                <a:lnTo>
                                  <a:pt x="384958" y="74006"/>
                                </a:lnTo>
                                <a:lnTo>
                                  <a:pt x="354576" y="100080"/>
                                </a:lnTo>
                                <a:lnTo>
                                  <a:pt x="300719" y="138654"/>
                                </a:lnTo>
                                <a:lnTo>
                                  <a:pt x="262904" y="155228"/>
                                </a:lnTo>
                                <a:lnTo>
                                  <a:pt x="217587" y="169493"/>
                                </a:lnTo>
                                <a:lnTo>
                                  <a:pt x="168154" y="180303"/>
                                </a:lnTo>
                                <a:lnTo>
                                  <a:pt x="121983" y="191495"/>
                                </a:lnTo>
                                <a:lnTo>
                                  <a:pt x="82487" y="205061"/>
                                </a:lnTo>
                                <a:lnTo>
                                  <a:pt x="44335" y="221184"/>
                                </a:lnTo>
                                <a:lnTo>
                                  <a:pt x="2200" y="240046"/>
                                </a:lnTo>
                                <a:close/>
                              </a:path>
                            </a:pathLst>
                          </a:custGeom>
                          <a:solidFill>
                            <a:srgbClr val="468926"/>
                          </a:solidFill>
                        </wps:spPr>
                        <wps:bodyPr wrap="square" lIns="0" tIns="0" rIns="0" bIns="0" rtlCol="0">
                          <a:prstTxWarp prst="textNoShape">
                            <a:avLst/>
                          </a:prstTxWarp>
                          <a:noAutofit/>
                        </wps:bodyPr>
                      </wps:wsp>
                      <wps:wsp>
                        <wps:cNvPr id="295" name="Graphic 295"/>
                        <wps:cNvSpPr/>
                        <wps:spPr>
                          <a:xfrm>
                            <a:off x="317826" y="838696"/>
                            <a:ext cx="444500" cy="240665"/>
                          </a:xfrm>
                          <a:custGeom>
                            <a:avLst/>
                            <a:gdLst/>
                            <a:ahLst/>
                            <a:cxnLst/>
                            <a:rect l="l" t="t" r="r" b="b"/>
                            <a:pathLst>
                              <a:path w="444500" h="240665">
                                <a:moveTo>
                                  <a:pt x="442988" y="9529"/>
                                </a:moveTo>
                                <a:lnTo>
                                  <a:pt x="415521" y="43540"/>
                                </a:lnTo>
                                <a:lnTo>
                                  <a:pt x="384958" y="74006"/>
                                </a:lnTo>
                                <a:lnTo>
                                  <a:pt x="354576" y="100080"/>
                                </a:lnTo>
                                <a:lnTo>
                                  <a:pt x="300719" y="138654"/>
                                </a:lnTo>
                                <a:lnTo>
                                  <a:pt x="262904" y="155228"/>
                                </a:lnTo>
                                <a:lnTo>
                                  <a:pt x="217587" y="169493"/>
                                </a:lnTo>
                                <a:lnTo>
                                  <a:pt x="168154" y="180303"/>
                                </a:lnTo>
                                <a:lnTo>
                                  <a:pt x="121983" y="191495"/>
                                </a:lnTo>
                                <a:lnTo>
                                  <a:pt x="82487" y="205061"/>
                                </a:lnTo>
                                <a:lnTo>
                                  <a:pt x="44335" y="221184"/>
                                </a:lnTo>
                                <a:lnTo>
                                  <a:pt x="2200" y="240046"/>
                                </a:lnTo>
                                <a:lnTo>
                                  <a:pt x="0" y="230578"/>
                                </a:lnTo>
                                <a:lnTo>
                                  <a:pt x="42490" y="211613"/>
                                </a:lnTo>
                                <a:lnTo>
                                  <a:pt x="80824" y="195437"/>
                                </a:lnTo>
                                <a:lnTo>
                                  <a:pt x="120387" y="181852"/>
                                </a:lnTo>
                                <a:lnTo>
                                  <a:pt x="166567" y="170657"/>
                                </a:lnTo>
                                <a:lnTo>
                                  <a:pt x="216003" y="159847"/>
                                </a:lnTo>
                                <a:lnTo>
                                  <a:pt x="261320" y="145582"/>
                                </a:lnTo>
                                <a:lnTo>
                                  <a:pt x="299133" y="129008"/>
                                </a:lnTo>
                                <a:lnTo>
                                  <a:pt x="350818" y="93772"/>
                                </a:lnTo>
                                <a:lnTo>
                                  <a:pt x="381938" y="67902"/>
                                </a:lnTo>
                                <a:lnTo>
                                  <a:pt x="414418" y="35899"/>
                                </a:lnTo>
                                <a:lnTo>
                                  <a:pt x="443253" y="0"/>
                                </a:lnTo>
                                <a:lnTo>
                                  <a:pt x="444243" y="5311"/>
                                </a:lnTo>
                                <a:lnTo>
                                  <a:pt x="442988" y="7623"/>
                                </a:lnTo>
                                <a:lnTo>
                                  <a:pt x="442988" y="9529"/>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296" name="Image 296"/>
                          <pic:cNvPicPr/>
                        </pic:nvPicPr>
                        <pic:blipFill>
                          <a:blip r:embed="rId97" cstate="print"/>
                          <a:stretch>
                            <a:fillRect/>
                          </a:stretch>
                        </pic:blipFill>
                        <pic:spPr>
                          <a:xfrm>
                            <a:off x="640765" y="885080"/>
                            <a:ext cx="27042" cy="52573"/>
                          </a:xfrm>
                          <a:prstGeom prst="rect">
                            <a:avLst/>
                          </a:prstGeom>
                        </pic:spPr>
                      </pic:pic>
                      <wps:wsp>
                        <wps:cNvPr id="297" name="Graphic 297"/>
                        <wps:cNvSpPr/>
                        <wps:spPr>
                          <a:xfrm>
                            <a:off x="640765" y="885080"/>
                            <a:ext cx="27305" cy="52705"/>
                          </a:xfrm>
                          <a:custGeom>
                            <a:avLst/>
                            <a:gdLst/>
                            <a:ahLst/>
                            <a:cxnLst/>
                            <a:rect l="l" t="t" r="r" b="b"/>
                            <a:pathLst>
                              <a:path w="27305" h="52705">
                                <a:moveTo>
                                  <a:pt x="27042" y="52573"/>
                                </a:moveTo>
                                <a:lnTo>
                                  <a:pt x="21590" y="52213"/>
                                </a:lnTo>
                                <a:lnTo>
                                  <a:pt x="10932" y="40102"/>
                                </a:lnTo>
                                <a:lnTo>
                                  <a:pt x="1568" y="21084"/>
                                </a:lnTo>
                                <a:lnTo>
                                  <a:pt x="0" y="0"/>
                                </a:lnTo>
                                <a:lnTo>
                                  <a:pt x="4802" y="2023"/>
                                </a:lnTo>
                                <a:lnTo>
                                  <a:pt x="15059" y="9776"/>
                                </a:lnTo>
                                <a:lnTo>
                                  <a:pt x="24547" y="25784"/>
                                </a:lnTo>
                                <a:lnTo>
                                  <a:pt x="27042" y="5257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298" name="Image 298"/>
                          <pic:cNvPicPr/>
                        </pic:nvPicPr>
                        <pic:blipFill>
                          <a:blip r:embed="rId98" cstate="print"/>
                          <a:stretch>
                            <a:fillRect/>
                          </a:stretch>
                        </pic:blipFill>
                        <pic:spPr>
                          <a:xfrm>
                            <a:off x="640765" y="885080"/>
                            <a:ext cx="27042" cy="52573"/>
                          </a:xfrm>
                          <a:prstGeom prst="rect">
                            <a:avLst/>
                          </a:prstGeom>
                        </pic:spPr>
                      </pic:pic>
                      <wps:wsp>
                        <wps:cNvPr id="299" name="Graphic 299"/>
                        <wps:cNvSpPr/>
                        <wps:spPr>
                          <a:xfrm>
                            <a:off x="640765" y="885080"/>
                            <a:ext cx="27305" cy="52705"/>
                          </a:xfrm>
                          <a:custGeom>
                            <a:avLst/>
                            <a:gdLst/>
                            <a:ahLst/>
                            <a:cxnLst/>
                            <a:rect l="l" t="t" r="r" b="b"/>
                            <a:pathLst>
                              <a:path w="27305" h="52705">
                                <a:moveTo>
                                  <a:pt x="27042" y="52573"/>
                                </a:moveTo>
                                <a:lnTo>
                                  <a:pt x="24023" y="45744"/>
                                </a:lnTo>
                                <a:lnTo>
                                  <a:pt x="16739" y="29980"/>
                                </a:lnTo>
                                <a:lnTo>
                                  <a:pt x="7845" y="12369"/>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0" name="Image 300"/>
                          <pic:cNvPicPr/>
                        </pic:nvPicPr>
                        <pic:blipFill>
                          <a:blip r:embed="rId99" cstate="print"/>
                          <a:stretch>
                            <a:fillRect/>
                          </a:stretch>
                        </pic:blipFill>
                        <pic:spPr>
                          <a:xfrm>
                            <a:off x="682509" y="831793"/>
                            <a:ext cx="24928" cy="83907"/>
                          </a:xfrm>
                          <a:prstGeom prst="rect">
                            <a:avLst/>
                          </a:prstGeom>
                        </pic:spPr>
                      </pic:pic>
                      <wps:wsp>
                        <wps:cNvPr id="301" name="Graphic 301"/>
                        <wps:cNvSpPr/>
                        <wps:spPr>
                          <a:xfrm>
                            <a:off x="682509" y="831793"/>
                            <a:ext cx="25400" cy="84455"/>
                          </a:xfrm>
                          <a:custGeom>
                            <a:avLst/>
                            <a:gdLst/>
                            <a:ahLst/>
                            <a:cxnLst/>
                            <a:rect l="l" t="t" r="r" b="b"/>
                            <a:pathLst>
                              <a:path w="25400" h="84455">
                                <a:moveTo>
                                  <a:pt x="18741" y="83907"/>
                                </a:moveTo>
                                <a:lnTo>
                                  <a:pt x="1854" y="48307"/>
                                </a:lnTo>
                                <a:lnTo>
                                  <a:pt x="0" y="24950"/>
                                </a:lnTo>
                                <a:lnTo>
                                  <a:pt x="368" y="12051"/>
                                </a:lnTo>
                                <a:lnTo>
                                  <a:pt x="2125" y="0"/>
                                </a:lnTo>
                                <a:lnTo>
                                  <a:pt x="4215" y="8852"/>
                                </a:lnTo>
                                <a:lnTo>
                                  <a:pt x="10394" y="21885"/>
                                </a:lnTo>
                                <a:lnTo>
                                  <a:pt x="16472" y="32266"/>
                                </a:lnTo>
                                <a:lnTo>
                                  <a:pt x="22745" y="45143"/>
                                </a:lnTo>
                                <a:lnTo>
                                  <a:pt x="24928" y="61896"/>
                                </a:lnTo>
                                <a:lnTo>
                                  <a:pt x="18741" y="8390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2" name="Image 302"/>
                          <pic:cNvPicPr/>
                        </pic:nvPicPr>
                        <pic:blipFill>
                          <a:blip r:embed="rId100" cstate="print"/>
                          <a:stretch>
                            <a:fillRect/>
                          </a:stretch>
                        </pic:blipFill>
                        <pic:spPr>
                          <a:xfrm>
                            <a:off x="684186" y="839730"/>
                            <a:ext cx="17064" cy="75971"/>
                          </a:xfrm>
                          <a:prstGeom prst="rect">
                            <a:avLst/>
                          </a:prstGeom>
                        </pic:spPr>
                      </pic:pic>
                      <wps:wsp>
                        <wps:cNvPr id="303" name="Graphic 303"/>
                        <wps:cNvSpPr/>
                        <wps:spPr>
                          <a:xfrm>
                            <a:off x="684186" y="839730"/>
                            <a:ext cx="17145" cy="76200"/>
                          </a:xfrm>
                          <a:custGeom>
                            <a:avLst/>
                            <a:gdLst/>
                            <a:ahLst/>
                            <a:cxnLst/>
                            <a:rect l="l" t="t" r="r" b="b"/>
                            <a:pathLst>
                              <a:path w="17145" h="76200">
                                <a:moveTo>
                                  <a:pt x="17064" y="75971"/>
                                </a:moveTo>
                                <a:lnTo>
                                  <a:pt x="14598" y="65772"/>
                                </a:lnTo>
                                <a:lnTo>
                                  <a:pt x="9066" y="42443"/>
                                </a:lnTo>
                                <a:lnTo>
                                  <a:pt x="3267" y="16885"/>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4" name="Image 304"/>
                          <pic:cNvPicPr/>
                        </pic:nvPicPr>
                        <pic:blipFill>
                          <a:blip r:embed="rId101" cstate="print"/>
                          <a:stretch>
                            <a:fillRect/>
                          </a:stretch>
                        </pic:blipFill>
                        <pic:spPr>
                          <a:xfrm>
                            <a:off x="687112" y="901208"/>
                            <a:ext cx="85525" cy="26038"/>
                          </a:xfrm>
                          <a:prstGeom prst="rect">
                            <a:avLst/>
                          </a:prstGeom>
                        </pic:spPr>
                      </pic:pic>
                      <wps:wsp>
                        <wps:cNvPr id="305" name="Graphic 305"/>
                        <wps:cNvSpPr/>
                        <wps:spPr>
                          <a:xfrm>
                            <a:off x="687112" y="901208"/>
                            <a:ext cx="85725" cy="26034"/>
                          </a:xfrm>
                          <a:custGeom>
                            <a:avLst/>
                            <a:gdLst/>
                            <a:ahLst/>
                            <a:cxnLst/>
                            <a:rect l="l" t="t" r="r" b="b"/>
                            <a:pathLst>
                              <a:path w="85725" h="26034">
                                <a:moveTo>
                                  <a:pt x="0" y="17985"/>
                                </a:moveTo>
                                <a:lnTo>
                                  <a:pt x="21148" y="6330"/>
                                </a:lnTo>
                                <a:lnTo>
                                  <a:pt x="43468" y="0"/>
                                </a:lnTo>
                                <a:lnTo>
                                  <a:pt x="65434" y="304"/>
                                </a:lnTo>
                                <a:lnTo>
                                  <a:pt x="85525" y="8554"/>
                                </a:lnTo>
                                <a:lnTo>
                                  <a:pt x="82512" y="8856"/>
                                </a:lnTo>
                                <a:lnTo>
                                  <a:pt x="75106" y="9831"/>
                                </a:lnTo>
                                <a:lnTo>
                                  <a:pt x="65757" y="11588"/>
                                </a:lnTo>
                                <a:lnTo>
                                  <a:pt x="56914" y="14234"/>
                                </a:lnTo>
                                <a:lnTo>
                                  <a:pt x="47997" y="18032"/>
                                </a:lnTo>
                                <a:lnTo>
                                  <a:pt x="37903" y="22146"/>
                                </a:lnTo>
                                <a:lnTo>
                                  <a:pt x="27727" y="25255"/>
                                </a:lnTo>
                                <a:lnTo>
                                  <a:pt x="18565" y="26038"/>
                                </a:lnTo>
                                <a:lnTo>
                                  <a:pt x="7401" y="24703"/>
                                </a:lnTo>
                                <a:lnTo>
                                  <a:pt x="0" y="17985"/>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6" name="Image 306"/>
                          <pic:cNvPicPr/>
                        </pic:nvPicPr>
                        <pic:blipFill>
                          <a:blip r:embed="rId102" cstate="print"/>
                          <a:stretch>
                            <a:fillRect/>
                          </a:stretch>
                        </pic:blipFill>
                        <pic:spPr>
                          <a:xfrm>
                            <a:off x="689227" y="908342"/>
                            <a:ext cx="77318" cy="12774"/>
                          </a:xfrm>
                          <a:prstGeom prst="rect">
                            <a:avLst/>
                          </a:prstGeom>
                        </pic:spPr>
                      </pic:pic>
                      <wps:wsp>
                        <wps:cNvPr id="307" name="Graphic 307"/>
                        <wps:cNvSpPr/>
                        <wps:spPr>
                          <a:xfrm>
                            <a:off x="689227" y="908342"/>
                            <a:ext cx="77470" cy="13335"/>
                          </a:xfrm>
                          <a:custGeom>
                            <a:avLst/>
                            <a:gdLst/>
                            <a:ahLst/>
                            <a:cxnLst/>
                            <a:rect l="l" t="t" r="r" b="b"/>
                            <a:pathLst>
                              <a:path w="77470" h="13335">
                                <a:moveTo>
                                  <a:pt x="0" y="12774"/>
                                </a:moveTo>
                                <a:lnTo>
                                  <a:pt x="9595" y="10179"/>
                                </a:lnTo>
                                <a:lnTo>
                                  <a:pt x="32031" y="4789"/>
                                </a:lnTo>
                                <a:lnTo>
                                  <a:pt x="57780" y="198"/>
                                </a:lnTo>
                                <a:lnTo>
                                  <a:pt x="77318"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08" name="Image 308"/>
                          <pic:cNvPicPr/>
                        </pic:nvPicPr>
                        <pic:blipFill>
                          <a:blip r:embed="rId103" cstate="print"/>
                          <a:stretch>
                            <a:fillRect/>
                          </a:stretch>
                        </pic:blipFill>
                        <pic:spPr>
                          <a:xfrm>
                            <a:off x="657438" y="870861"/>
                            <a:ext cx="30356" cy="55118"/>
                          </a:xfrm>
                          <a:prstGeom prst="rect">
                            <a:avLst/>
                          </a:prstGeom>
                        </pic:spPr>
                      </pic:pic>
                      <wps:wsp>
                        <wps:cNvPr id="309" name="Graphic 309"/>
                        <wps:cNvSpPr/>
                        <wps:spPr>
                          <a:xfrm>
                            <a:off x="657438" y="870861"/>
                            <a:ext cx="30480" cy="55244"/>
                          </a:xfrm>
                          <a:custGeom>
                            <a:avLst/>
                            <a:gdLst/>
                            <a:ahLst/>
                            <a:cxnLst/>
                            <a:rect l="l" t="t" r="r" b="b"/>
                            <a:pathLst>
                              <a:path w="30480" h="55244">
                                <a:moveTo>
                                  <a:pt x="30356" y="55118"/>
                                </a:moveTo>
                                <a:lnTo>
                                  <a:pt x="25365" y="54904"/>
                                </a:lnTo>
                                <a:lnTo>
                                  <a:pt x="15502" y="43947"/>
                                </a:lnTo>
                                <a:lnTo>
                                  <a:pt x="5478" y="24796"/>
                                </a:lnTo>
                                <a:lnTo>
                                  <a:pt x="0" y="0"/>
                                </a:lnTo>
                                <a:lnTo>
                                  <a:pt x="5645" y="3108"/>
                                </a:lnTo>
                                <a:lnTo>
                                  <a:pt x="17585" y="12881"/>
                                </a:lnTo>
                                <a:lnTo>
                                  <a:pt x="28321" y="29993"/>
                                </a:lnTo>
                                <a:lnTo>
                                  <a:pt x="30356" y="5511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0" name="Image 310"/>
                          <pic:cNvPicPr/>
                        </pic:nvPicPr>
                        <pic:blipFill>
                          <a:blip r:embed="rId104" cstate="print"/>
                          <a:stretch>
                            <a:fillRect/>
                          </a:stretch>
                        </pic:blipFill>
                        <pic:spPr>
                          <a:xfrm>
                            <a:off x="659410" y="873116"/>
                            <a:ext cx="28384" cy="52863"/>
                          </a:xfrm>
                          <a:prstGeom prst="rect">
                            <a:avLst/>
                          </a:prstGeom>
                        </pic:spPr>
                      </pic:pic>
                      <wps:wsp>
                        <wps:cNvPr id="311" name="Graphic 311"/>
                        <wps:cNvSpPr/>
                        <wps:spPr>
                          <a:xfrm>
                            <a:off x="659410" y="873116"/>
                            <a:ext cx="28575" cy="53340"/>
                          </a:xfrm>
                          <a:custGeom>
                            <a:avLst/>
                            <a:gdLst/>
                            <a:ahLst/>
                            <a:cxnLst/>
                            <a:rect l="l" t="t" r="r" b="b"/>
                            <a:pathLst>
                              <a:path w="28575" h="53340">
                                <a:moveTo>
                                  <a:pt x="28384" y="52863"/>
                                </a:moveTo>
                                <a:lnTo>
                                  <a:pt x="25505" y="46276"/>
                                </a:lnTo>
                                <a:lnTo>
                                  <a:pt x="18342" y="30892"/>
                                </a:lnTo>
                                <a:lnTo>
                                  <a:pt x="9103" y="13278"/>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2" name="Image 312"/>
                          <pic:cNvPicPr/>
                        </pic:nvPicPr>
                        <pic:blipFill>
                          <a:blip r:embed="rId105" cstate="print"/>
                          <a:stretch>
                            <a:fillRect/>
                          </a:stretch>
                        </pic:blipFill>
                        <pic:spPr>
                          <a:xfrm>
                            <a:off x="663363" y="919263"/>
                            <a:ext cx="76241" cy="26769"/>
                          </a:xfrm>
                          <a:prstGeom prst="rect">
                            <a:avLst/>
                          </a:prstGeom>
                        </pic:spPr>
                      </pic:pic>
                      <wps:wsp>
                        <wps:cNvPr id="313" name="Graphic 313"/>
                        <wps:cNvSpPr/>
                        <wps:spPr>
                          <a:xfrm>
                            <a:off x="663363" y="919263"/>
                            <a:ext cx="76835" cy="27305"/>
                          </a:xfrm>
                          <a:custGeom>
                            <a:avLst/>
                            <a:gdLst/>
                            <a:ahLst/>
                            <a:cxnLst/>
                            <a:rect l="l" t="t" r="r" b="b"/>
                            <a:pathLst>
                              <a:path w="76835" h="27305">
                                <a:moveTo>
                                  <a:pt x="0" y="26769"/>
                                </a:moveTo>
                                <a:lnTo>
                                  <a:pt x="937" y="22840"/>
                                </a:lnTo>
                                <a:lnTo>
                                  <a:pt x="17410" y="8176"/>
                                </a:lnTo>
                                <a:lnTo>
                                  <a:pt x="44238" y="0"/>
                                </a:lnTo>
                                <a:lnTo>
                                  <a:pt x="76241" y="15533"/>
                                </a:lnTo>
                                <a:lnTo>
                                  <a:pt x="74251" y="20216"/>
                                </a:lnTo>
                                <a:lnTo>
                                  <a:pt x="65878" y="19700"/>
                                </a:lnTo>
                                <a:lnTo>
                                  <a:pt x="59984" y="19975"/>
                                </a:lnTo>
                                <a:lnTo>
                                  <a:pt x="54473" y="20642"/>
                                </a:lnTo>
                                <a:lnTo>
                                  <a:pt x="48198" y="20528"/>
                                </a:lnTo>
                                <a:lnTo>
                                  <a:pt x="40008" y="18458"/>
                                </a:lnTo>
                                <a:lnTo>
                                  <a:pt x="30309" y="16232"/>
                                </a:lnTo>
                                <a:lnTo>
                                  <a:pt x="20343" y="16660"/>
                                </a:lnTo>
                                <a:lnTo>
                                  <a:pt x="10208" y="20064"/>
                                </a:lnTo>
                                <a:lnTo>
                                  <a:pt x="0" y="26769"/>
                                </a:lnTo>
                                <a:close/>
                              </a:path>
                              <a:path w="76835" h="27305">
                                <a:moveTo>
                                  <a:pt x="5539" y="20666"/>
                                </a:moveTo>
                                <a:lnTo>
                                  <a:pt x="11026" y="17787"/>
                                </a:lnTo>
                                <a:lnTo>
                                  <a:pt x="25878" y="12702"/>
                                </a:lnTo>
                                <a:lnTo>
                                  <a:pt x="47689" y="10746"/>
                                </a:lnTo>
                                <a:lnTo>
                                  <a:pt x="74048" y="17248"/>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4" name="Image 314"/>
                          <pic:cNvPicPr/>
                        </pic:nvPicPr>
                        <pic:blipFill>
                          <a:blip r:embed="rId106" cstate="print"/>
                          <a:stretch>
                            <a:fillRect/>
                          </a:stretch>
                        </pic:blipFill>
                        <pic:spPr>
                          <a:xfrm>
                            <a:off x="713762" y="875897"/>
                            <a:ext cx="105517" cy="24556"/>
                          </a:xfrm>
                          <a:prstGeom prst="rect">
                            <a:avLst/>
                          </a:prstGeom>
                        </pic:spPr>
                      </pic:pic>
                      <wps:wsp>
                        <wps:cNvPr id="315" name="Graphic 315"/>
                        <wps:cNvSpPr/>
                        <wps:spPr>
                          <a:xfrm>
                            <a:off x="713762" y="875897"/>
                            <a:ext cx="106045" cy="24765"/>
                          </a:xfrm>
                          <a:custGeom>
                            <a:avLst/>
                            <a:gdLst/>
                            <a:ahLst/>
                            <a:cxnLst/>
                            <a:rect l="l" t="t" r="r" b="b"/>
                            <a:pathLst>
                              <a:path w="106045" h="24765">
                                <a:moveTo>
                                  <a:pt x="0" y="24556"/>
                                </a:moveTo>
                                <a:lnTo>
                                  <a:pt x="7730" y="17543"/>
                                </a:lnTo>
                                <a:lnTo>
                                  <a:pt x="11962" y="13208"/>
                                </a:lnTo>
                                <a:lnTo>
                                  <a:pt x="18862" y="9618"/>
                                </a:lnTo>
                                <a:lnTo>
                                  <a:pt x="34598" y="4842"/>
                                </a:lnTo>
                                <a:lnTo>
                                  <a:pt x="55734" y="640"/>
                                </a:lnTo>
                                <a:lnTo>
                                  <a:pt x="74666" y="0"/>
                                </a:lnTo>
                                <a:lnTo>
                                  <a:pt x="91293" y="2830"/>
                                </a:lnTo>
                                <a:lnTo>
                                  <a:pt x="105517" y="9040"/>
                                </a:lnTo>
                                <a:lnTo>
                                  <a:pt x="103422" y="9245"/>
                                </a:lnTo>
                                <a:lnTo>
                                  <a:pt x="97694" y="10000"/>
                                </a:lnTo>
                                <a:lnTo>
                                  <a:pt x="89167" y="11517"/>
                                </a:lnTo>
                                <a:lnTo>
                                  <a:pt x="78676" y="14007"/>
                                </a:lnTo>
                                <a:lnTo>
                                  <a:pt x="67295" y="17608"/>
                                </a:lnTo>
                                <a:lnTo>
                                  <a:pt x="55368" y="21429"/>
                                </a:lnTo>
                                <a:lnTo>
                                  <a:pt x="43194" y="23896"/>
                                </a:lnTo>
                                <a:lnTo>
                                  <a:pt x="31069" y="23433"/>
                                </a:lnTo>
                                <a:lnTo>
                                  <a:pt x="19406" y="22371"/>
                                </a:lnTo>
                                <a:lnTo>
                                  <a:pt x="9483" y="22895"/>
                                </a:lnTo>
                                <a:lnTo>
                                  <a:pt x="2585" y="23968"/>
                                </a:lnTo>
                                <a:lnTo>
                                  <a:pt x="0" y="2455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6" name="Image 316"/>
                          <pic:cNvPicPr/>
                        </pic:nvPicPr>
                        <pic:blipFill>
                          <a:blip r:embed="rId107" cstate="print"/>
                          <a:stretch>
                            <a:fillRect/>
                          </a:stretch>
                        </pic:blipFill>
                        <pic:spPr>
                          <a:xfrm>
                            <a:off x="720400" y="883494"/>
                            <a:ext cx="90069" cy="13186"/>
                          </a:xfrm>
                          <a:prstGeom prst="rect">
                            <a:avLst/>
                          </a:prstGeom>
                        </pic:spPr>
                      </pic:pic>
                      <wps:wsp>
                        <wps:cNvPr id="317" name="Graphic 317"/>
                        <wps:cNvSpPr/>
                        <wps:spPr>
                          <a:xfrm>
                            <a:off x="720400" y="883494"/>
                            <a:ext cx="90170" cy="13335"/>
                          </a:xfrm>
                          <a:custGeom>
                            <a:avLst/>
                            <a:gdLst/>
                            <a:ahLst/>
                            <a:cxnLst/>
                            <a:rect l="l" t="t" r="r" b="b"/>
                            <a:pathLst>
                              <a:path w="90170" h="13335">
                                <a:moveTo>
                                  <a:pt x="0" y="13186"/>
                                </a:moveTo>
                                <a:lnTo>
                                  <a:pt x="10507" y="10571"/>
                                </a:lnTo>
                                <a:lnTo>
                                  <a:pt x="35526" y="5113"/>
                                </a:lnTo>
                                <a:lnTo>
                                  <a:pt x="65299" y="395"/>
                                </a:lnTo>
                                <a:lnTo>
                                  <a:pt x="90069"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18" name="Image 318"/>
                          <pic:cNvPicPr/>
                        </pic:nvPicPr>
                        <pic:blipFill>
                          <a:blip r:embed="rId108" cstate="print"/>
                          <a:stretch>
                            <a:fillRect/>
                          </a:stretch>
                        </pic:blipFill>
                        <pic:spPr>
                          <a:xfrm>
                            <a:off x="723943" y="834799"/>
                            <a:ext cx="14865" cy="44440"/>
                          </a:xfrm>
                          <a:prstGeom prst="rect">
                            <a:avLst/>
                          </a:prstGeom>
                        </pic:spPr>
                      </pic:pic>
                      <wps:wsp>
                        <wps:cNvPr id="319" name="Graphic 319"/>
                        <wps:cNvSpPr/>
                        <wps:spPr>
                          <a:xfrm>
                            <a:off x="723943" y="834799"/>
                            <a:ext cx="15240" cy="44450"/>
                          </a:xfrm>
                          <a:custGeom>
                            <a:avLst/>
                            <a:gdLst/>
                            <a:ahLst/>
                            <a:cxnLst/>
                            <a:rect l="l" t="t" r="r" b="b"/>
                            <a:pathLst>
                              <a:path w="15240" h="44450">
                                <a:moveTo>
                                  <a:pt x="7597" y="44440"/>
                                </a:moveTo>
                                <a:lnTo>
                                  <a:pt x="4247" y="42726"/>
                                </a:lnTo>
                                <a:lnTo>
                                  <a:pt x="1053" y="31522"/>
                                </a:lnTo>
                                <a:lnTo>
                                  <a:pt x="0" y="15667"/>
                                </a:lnTo>
                                <a:lnTo>
                                  <a:pt x="3071" y="0"/>
                                </a:lnTo>
                                <a:lnTo>
                                  <a:pt x="6436" y="2642"/>
                                </a:lnTo>
                                <a:lnTo>
                                  <a:pt x="12423" y="10750"/>
                                </a:lnTo>
                                <a:lnTo>
                                  <a:pt x="14865" y="24593"/>
                                </a:lnTo>
                                <a:lnTo>
                                  <a:pt x="7597" y="44440"/>
                                </a:lnTo>
                                <a:close/>
                              </a:path>
                            </a:pathLst>
                          </a:custGeom>
                          <a:ln w="793">
                            <a:solidFill>
                              <a:srgbClr val="1F1A17"/>
                            </a:solidFill>
                            <a:prstDash val="solid"/>
                          </a:ln>
                        </wps:spPr>
                        <wps:bodyPr wrap="square" lIns="0" tIns="0" rIns="0" bIns="0" rtlCol="0">
                          <a:prstTxWarp prst="textNoShape">
                            <a:avLst/>
                          </a:prstTxWarp>
                          <a:noAutofit/>
                        </wps:bodyPr>
                      </wps:wsp>
                      <wps:wsp>
                        <wps:cNvPr id="320" name="Graphic 320"/>
                        <wps:cNvSpPr/>
                        <wps:spPr>
                          <a:xfrm>
                            <a:off x="726475" y="839999"/>
                            <a:ext cx="4445" cy="33020"/>
                          </a:xfrm>
                          <a:custGeom>
                            <a:avLst/>
                            <a:gdLst/>
                            <a:ahLst/>
                            <a:cxnLst/>
                            <a:rect l="l" t="t" r="r" b="b"/>
                            <a:pathLst>
                              <a:path w="4445" h="33020">
                                <a:moveTo>
                                  <a:pt x="4186" y="32945"/>
                                </a:moveTo>
                                <a:lnTo>
                                  <a:pt x="3838" y="29427"/>
                                </a:lnTo>
                                <a:lnTo>
                                  <a:pt x="2911" y="20818"/>
                                </a:lnTo>
                                <a:lnTo>
                                  <a:pt x="1574" y="10037"/>
                                </a:lnTo>
                                <a:lnTo>
                                  <a:pt x="0" y="0"/>
                                </a:lnTo>
                              </a:path>
                            </a:pathLst>
                          </a:custGeom>
                          <a:ln w="786">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1" name="Image 321"/>
                          <pic:cNvPicPr/>
                        </pic:nvPicPr>
                        <pic:blipFill>
                          <a:blip r:embed="rId109" cstate="print"/>
                          <a:stretch>
                            <a:fillRect/>
                          </a:stretch>
                        </pic:blipFill>
                        <pic:spPr>
                          <a:xfrm>
                            <a:off x="757367" y="833361"/>
                            <a:ext cx="91241" cy="40383"/>
                          </a:xfrm>
                          <a:prstGeom prst="rect">
                            <a:avLst/>
                          </a:prstGeom>
                        </pic:spPr>
                      </pic:pic>
                      <wps:wsp>
                        <wps:cNvPr id="322" name="Graphic 322"/>
                        <wps:cNvSpPr/>
                        <wps:spPr>
                          <a:xfrm>
                            <a:off x="757367" y="833361"/>
                            <a:ext cx="91440" cy="40640"/>
                          </a:xfrm>
                          <a:custGeom>
                            <a:avLst/>
                            <a:gdLst/>
                            <a:ahLst/>
                            <a:cxnLst/>
                            <a:rect l="l" t="t" r="r" b="b"/>
                            <a:pathLst>
                              <a:path w="91440" h="40640">
                                <a:moveTo>
                                  <a:pt x="0" y="15541"/>
                                </a:moveTo>
                                <a:lnTo>
                                  <a:pt x="7977" y="9336"/>
                                </a:lnTo>
                                <a:lnTo>
                                  <a:pt x="17133" y="5022"/>
                                </a:lnTo>
                                <a:lnTo>
                                  <a:pt x="27393" y="2082"/>
                                </a:lnTo>
                                <a:lnTo>
                                  <a:pt x="38680" y="0"/>
                                </a:lnTo>
                                <a:lnTo>
                                  <a:pt x="52047" y="1826"/>
                                </a:lnTo>
                                <a:lnTo>
                                  <a:pt x="67116" y="9978"/>
                                </a:lnTo>
                                <a:lnTo>
                                  <a:pt x="81107" y="23237"/>
                                </a:lnTo>
                                <a:lnTo>
                                  <a:pt x="91241" y="40383"/>
                                </a:lnTo>
                                <a:lnTo>
                                  <a:pt x="85729" y="39368"/>
                                </a:lnTo>
                                <a:lnTo>
                                  <a:pt x="72758" y="36312"/>
                                </a:lnTo>
                                <a:lnTo>
                                  <a:pt x="57681" y="31194"/>
                                </a:lnTo>
                                <a:lnTo>
                                  <a:pt x="45847" y="23993"/>
                                </a:lnTo>
                                <a:lnTo>
                                  <a:pt x="36212" y="16301"/>
                                </a:lnTo>
                                <a:lnTo>
                                  <a:pt x="24950" y="10951"/>
                                </a:lnTo>
                                <a:lnTo>
                                  <a:pt x="12674" y="10009"/>
                                </a:lnTo>
                                <a:lnTo>
                                  <a:pt x="0" y="1554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3" name="Image 323"/>
                          <pic:cNvPicPr/>
                        </pic:nvPicPr>
                        <pic:blipFill>
                          <a:blip r:embed="rId110" cstate="print"/>
                          <a:stretch>
                            <a:fillRect/>
                          </a:stretch>
                        </pic:blipFill>
                        <pic:spPr>
                          <a:xfrm>
                            <a:off x="768290" y="840718"/>
                            <a:ext cx="53483" cy="13888"/>
                          </a:xfrm>
                          <a:prstGeom prst="rect">
                            <a:avLst/>
                          </a:prstGeom>
                        </pic:spPr>
                      </pic:pic>
                      <wps:wsp>
                        <wps:cNvPr id="324" name="Graphic 324"/>
                        <wps:cNvSpPr/>
                        <wps:spPr>
                          <a:xfrm>
                            <a:off x="768290" y="840718"/>
                            <a:ext cx="53975" cy="13970"/>
                          </a:xfrm>
                          <a:custGeom>
                            <a:avLst/>
                            <a:gdLst/>
                            <a:ahLst/>
                            <a:cxnLst/>
                            <a:rect l="l" t="t" r="r" b="b"/>
                            <a:pathLst>
                              <a:path w="53975" h="13970">
                                <a:moveTo>
                                  <a:pt x="0" y="750"/>
                                </a:moveTo>
                                <a:lnTo>
                                  <a:pt x="10287" y="0"/>
                                </a:lnTo>
                                <a:lnTo>
                                  <a:pt x="24673" y="1292"/>
                                </a:lnTo>
                                <a:lnTo>
                                  <a:pt x="40094" y="5598"/>
                                </a:lnTo>
                                <a:lnTo>
                                  <a:pt x="53483" y="13888"/>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5" name="Image 325"/>
                          <pic:cNvPicPr/>
                        </pic:nvPicPr>
                        <pic:blipFill>
                          <a:blip r:embed="rId111" cstate="print"/>
                          <a:stretch>
                            <a:fillRect/>
                          </a:stretch>
                        </pic:blipFill>
                        <pic:spPr>
                          <a:xfrm>
                            <a:off x="772713" y="779611"/>
                            <a:ext cx="98472" cy="50060"/>
                          </a:xfrm>
                          <a:prstGeom prst="rect">
                            <a:avLst/>
                          </a:prstGeom>
                        </pic:spPr>
                      </pic:pic>
                      <wps:wsp>
                        <wps:cNvPr id="326" name="Graphic 326"/>
                        <wps:cNvSpPr/>
                        <wps:spPr>
                          <a:xfrm>
                            <a:off x="772713" y="779611"/>
                            <a:ext cx="99060" cy="50165"/>
                          </a:xfrm>
                          <a:custGeom>
                            <a:avLst/>
                            <a:gdLst/>
                            <a:ahLst/>
                            <a:cxnLst/>
                            <a:rect l="l" t="t" r="r" b="b"/>
                            <a:pathLst>
                              <a:path w="99060" h="50165">
                                <a:moveTo>
                                  <a:pt x="550" y="50060"/>
                                </a:moveTo>
                                <a:lnTo>
                                  <a:pt x="0" y="46015"/>
                                </a:lnTo>
                                <a:lnTo>
                                  <a:pt x="20884" y="27490"/>
                                </a:lnTo>
                                <a:lnTo>
                                  <a:pt x="55689" y="7734"/>
                                </a:lnTo>
                                <a:lnTo>
                                  <a:pt x="96902" y="0"/>
                                </a:lnTo>
                                <a:lnTo>
                                  <a:pt x="98216" y="2761"/>
                                </a:lnTo>
                                <a:lnTo>
                                  <a:pt x="98472" y="9894"/>
                                </a:lnTo>
                                <a:lnTo>
                                  <a:pt x="92140" y="19674"/>
                                </a:lnTo>
                                <a:lnTo>
                                  <a:pt x="73688" y="30375"/>
                                </a:lnTo>
                                <a:lnTo>
                                  <a:pt x="51269" y="37322"/>
                                </a:lnTo>
                                <a:lnTo>
                                  <a:pt x="34168" y="39950"/>
                                </a:lnTo>
                                <a:lnTo>
                                  <a:pt x="18543" y="42712"/>
                                </a:lnTo>
                                <a:lnTo>
                                  <a:pt x="550" y="5006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7" name="Image 327"/>
                          <pic:cNvPicPr/>
                        </pic:nvPicPr>
                        <pic:blipFill>
                          <a:blip r:embed="rId28" cstate="print"/>
                          <a:stretch>
                            <a:fillRect/>
                          </a:stretch>
                        </pic:blipFill>
                        <pic:spPr>
                          <a:xfrm>
                            <a:off x="779552" y="813024"/>
                            <a:ext cx="21099" cy="10242"/>
                          </a:xfrm>
                          <a:prstGeom prst="rect">
                            <a:avLst/>
                          </a:prstGeom>
                        </pic:spPr>
                      </pic:pic>
                      <wps:wsp>
                        <wps:cNvPr id="328" name="Graphic 328"/>
                        <wps:cNvSpPr/>
                        <wps:spPr>
                          <a:xfrm>
                            <a:off x="779552" y="813024"/>
                            <a:ext cx="21590" cy="10795"/>
                          </a:xfrm>
                          <a:custGeom>
                            <a:avLst/>
                            <a:gdLst/>
                            <a:ahLst/>
                            <a:cxnLst/>
                            <a:rect l="l" t="t" r="r" b="b"/>
                            <a:pathLst>
                              <a:path w="21590" h="10795">
                                <a:moveTo>
                                  <a:pt x="0" y="10242"/>
                                </a:moveTo>
                                <a:lnTo>
                                  <a:pt x="3799" y="7714"/>
                                </a:lnTo>
                                <a:lnTo>
                                  <a:pt x="16617" y="2828"/>
                                </a:lnTo>
                                <a:lnTo>
                                  <a:pt x="21099"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29" name="Image 329"/>
                          <pic:cNvPicPr/>
                        </pic:nvPicPr>
                        <pic:blipFill>
                          <a:blip r:embed="rId112" cstate="print"/>
                          <a:stretch>
                            <a:fillRect/>
                          </a:stretch>
                        </pic:blipFill>
                        <pic:spPr>
                          <a:xfrm>
                            <a:off x="726991" y="762177"/>
                            <a:ext cx="28171" cy="97421"/>
                          </a:xfrm>
                          <a:prstGeom prst="rect">
                            <a:avLst/>
                          </a:prstGeom>
                        </pic:spPr>
                      </pic:pic>
                      <wps:wsp>
                        <wps:cNvPr id="330" name="Graphic 330"/>
                        <wps:cNvSpPr/>
                        <wps:spPr>
                          <a:xfrm>
                            <a:off x="726991" y="762177"/>
                            <a:ext cx="28575" cy="97790"/>
                          </a:xfrm>
                          <a:custGeom>
                            <a:avLst/>
                            <a:gdLst/>
                            <a:ahLst/>
                            <a:cxnLst/>
                            <a:rect l="l" t="t" r="r" b="b"/>
                            <a:pathLst>
                              <a:path w="28575" h="97790">
                                <a:moveTo>
                                  <a:pt x="21165" y="97421"/>
                                </a:moveTo>
                                <a:lnTo>
                                  <a:pt x="18277" y="95921"/>
                                </a:lnTo>
                                <a:lnTo>
                                  <a:pt x="14058" y="84414"/>
                                </a:lnTo>
                                <a:lnTo>
                                  <a:pt x="9503" y="68990"/>
                                </a:lnTo>
                                <a:lnTo>
                                  <a:pt x="5611" y="55740"/>
                                </a:lnTo>
                                <a:lnTo>
                                  <a:pt x="3049" y="47560"/>
                                </a:lnTo>
                                <a:lnTo>
                                  <a:pt x="1645" y="41822"/>
                                </a:lnTo>
                                <a:lnTo>
                                  <a:pt x="904" y="35817"/>
                                </a:lnTo>
                                <a:lnTo>
                                  <a:pt x="331" y="26834"/>
                                </a:lnTo>
                                <a:lnTo>
                                  <a:pt x="0" y="16344"/>
                                </a:lnTo>
                                <a:lnTo>
                                  <a:pt x="7" y="7820"/>
                                </a:lnTo>
                                <a:lnTo>
                                  <a:pt x="157" y="2093"/>
                                </a:lnTo>
                                <a:lnTo>
                                  <a:pt x="251" y="0"/>
                                </a:lnTo>
                                <a:lnTo>
                                  <a:pt x="2451" y="2626"/>
                                </a:lnTo>
                                <a:lnTo>
                                  <a:pt x="7497" y="9172"/>
                                </a:lnTo>
                                <a:lnTo>
                                  <a:pt x="13061" y="17641"/>
                                </a:lnTo>
                                <a:lnTo>
                                  <a:pt x="16812" y="26035"/>
                                </a:lnTo>
                                <a:lnTo>
                                  <a:pt x="21129" y="34948"/>
                                </a:lnTo>
                                <a:lnTo>
                                  <a:pt x="26537" y="47891"/>
                                </a:lnTo>
                                <a:lnTo>
                                  <a:pt x="28171" y="67753"/>
                                </a:lnTo>
                                <a:lnTo>
                                  <a:pt x="21165" y="9742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1" name="Image 331"/>
                          <pic:cNvPicPr/>
                        </pic:nvPicPr>
                        <pic:blipFill>
                          <a:blip r:embed="rId113" cstate="print"/>
                          <a:stretch>
                            <a:fillRect/>
                          </a:stretch>
                        </pic:blipFill>
                        <pic:spPr>
                          <a:xfrm>
                            <a:off x="728559" y="769400"/>
                            <a:ext cx="18853" cy="77195"/>
                          </a:xfrm>
                          <a:prstGeom prst="rect">
                            <a:avLst/>
                          </a:prstGeom>
                        </pic:spPr>
                      </pic:pic>
                      <wps:wsp>
                        <wps:cNvPr id="332" name="Graphic 332"/>
                        <wps:cNvSpPr/>
                        <wps:spPr>
                          <a:xfrm>
                            <a:off x="728559" y="769400"/>
                            <a:ext cx="19050" cy="77470"/>
                          </a:xfrm>
                          <a:custGeom>
                            <a:avLst/>
                            <a:gdLst/>
                            <a:ahLst/>
                            <a:cxnLst/>
                            <a:rect l="l" t="t" r="r" b="b"/>
                            <a:pathLst>
                              <a:path w="19050" h="77470">
                                <a:moveTo>
                                  <a:pt x="18853" y="77195"/>
                                </a:moveTo>
                                <a:lnTo>
                                  <a:pt x="18186" y="70295"/>
                                </a:lnTo>
                                <a:lnTo>
                                  <a:pt x="15503" y="52362"/>
                                </a:lnTo>
                                <a:lnTo>
                                  <a:pt x="9782" y="27547"/>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3" name="Image 333"/>
                          <pic:cNvPicPr/>
                        </pic:nvPicPr>
                        <pic:blipFill>
                          <a:blip r:embed="rId114" cstate="print"/>
                          <a:stretch>
                            <a:fillRect/>
                          </a:stretch>
                        </pic:blipFill>
                        <pic:spPr>
                          <a:xfrm>
                            <a:off x="751342" y="745259"/>
                            <a:ext cx="25780" cy="91236"/>
                          </a:xfrm>
                          <a:prstGeom prst="rect">
                            <a:avLst/>
                          </a:prstGeom>
                        </pic:spPr>
                      </pic:pic>
                      <wps:wsp>
                        <wps:cNvPr id="334" name="Graphic 334"/>
                        <wps:cNvSpPr/>
                        <wps:spPr>
                          <a:xfrm>
                            <a:off x="751342" y="745259"/>
                            <a:ext cx="26034" cy="92075"/>
                          </a:xfrm>
                          <a:custGeom>
                            <a:avLst/>
                            <a:gdLst/>
                            <a:ahLst/>
                            <a:cxnLst/>
                            <a:rect l="l" t="t" r="r" b="b"/>
                            <a:pathLst>
                              <a:path w="26034" h="92075">
                                <a:moveTo>
                                  <a:pt x="14120" y="91310"/>
                                </a:moveTo>
                                <a:lnTo>
                                  <a:pt x="13800" y="81745"/>
                                </a:lnTo>
                                <a:lnTo>
                                  <a:pt x="12336" y="74847"/>
                                </a:lnTo>
                                <a:lnTo>
                                  <a:pt x="7727" y="68945"/>
                                </a:lnTo>
                                <a:lnTo>
                                  <a:pt x="4172" y="62448"/>
                                </a:lnTo>
                                <a:lnTo>
                                  <a:pt x="1329" y="52990"/>
                                </a:lnTo>
                                <a:lnTo>
                                  <a:pt x="0" y="42560"/>
                                </a:lnTo>
                                <a:lnTo>
                                  <a:pt x="988" y="33148"/>
                                </a:lnTo>
                                <a:lnTo>
                                  <a:pt x="2521" y="23331"/>
                                </a:lnTo>
                                <a:lnTo>
                                  <a:pt x="2759" y="12451"/>
                                </a:lnTo>
                                <a:lnTo>
                                  <a:pt x="2395" y="3633"/>
                                </a:lnTo>
                                <a:lnTo>
                                  <a:pt x="2119" y="0"/>
                                </a:lnTo>
                                <a:lnTo>
                                  <a:pt x="3966" y="4517"/>
                                </a:lnTo>
                                <a:lnTo>
                                  <a:pt x="8452" y="15013"/>
                                </a:lnTo>
                                <a:lnTo>
                                  <a:pt x="13993" y="26902"/>
                                </a:lnTo>
                                <a:lnTo>
                                  <a:pt x="19008" y="35600"/>
                                </a:lnTo>
                                <a:lnTo>
                                  <a:pt x="23042" y="41543"/>
                                </a:lnTo>
                                <a:lnTo>
                                  <a:pt x="25780" y="49331"/>
                                </a:lnTo>
                                <a:lnTo>
                                  <a:pt x="25593" y="60111"/>
                                </a:lnTo>
                                <a:lnTo>
                                  <a:pt x="20852" y="75031"/>
                                </a:lnTo>
                                <a:lnTo>
                                  <a:pt x="15697" y="87402"/>
                                </a:lnTo>
                                <a:lnTo>
                                  <a:pt x="13839" y="91906"/>
                                </a:lnTo>
                                <a:lnTo>
                                  <a:pt x="13804" y="92042"/>
                                </a:lnTo>
                                <a:lnTo>
                                  <a:pt x="14120" y="9131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5" name="Image 335"/>
                          <pic:cNvPicPr/>
                        </pic:nvPicPr>
                        <pic:blipFill>
                          <a:blip r:embed="rId115" cstate="print"/>
                          <a:stretch>
                            <a:fillRect/>
                          </a:stretch>
                        </pic:blipFill>
                        <pic:spPr>
                          <a:xfrm>
                            <a:off x="757619" y="761728"/>
                            <a:ext cx="9448" cy="64347"/>
                          </a:xfrm>
                          <a:prstGeom prst="rect">
                            <a:avLst/>
                          </a:prstGeom>
                        </pic:spPr>
                      </pic:pic>
                      <wps:wsp>
                        <wps:cNvPr id="336" name="Graphic 336"/>
                        <wps:cNvSpPr/>
                        <wps:spPr>
                          <a:xfrm>
                            <a:off x="757619" y="761728"/>
                            <a:ext cx="9525" cy="64769"/>
                          </a:xfrm>
                          <a:custGeom>
                            <a:avLst/>
                            <a:gdLst/>
                            <a:ahLst/>
                            <a:cxnLst/>
                            <a:rect l="l" t="t" r="r" b="b"/>
                            <a:pathLst>
                              <a:path w="9525" h="64769">
                                <a:moveTo>
                                  <a:pt x="9448" y="64347"/>
                                </a:moveTo>
                                <a:lnTo>
                                  <a:pt x="8548" y="54256"/>
                                </a:lnTo>
                                <a:lnTo>
                                  <a:pt x="6339" y="35576"/>
                                </a:lnTo>
                                <a:lnTo>
                                  <a:pt x="3323" y="15194"/>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7" name="Image 337"/>
                          <pic:cNvPicPr/>
                        </pic:nvPicPr>
                        <pic:blipFill>
                          <a:blip r:embed="rId116" cstate="print"/>
                          <a:stretch>
                            <a:fillRect/>
                          </a:stretch>
                        </pic:blipFill>
                        <pic:spPr>
                          <a:xfrm>
                            <a:off x="791024" y="780785"/>
                            <a:ext cx="61538" cy="82710"/>
                          </a:xfrm>
                          <a:prstGeom prst="rect">
                            <a:avLst/>
                          </a:prstGeom>
                        </pic:spPr>
                      </pic:pic>
                      <wps:wsp>
                        <wps:cNvPr id="338" name="Graphic 338"/>
                        <wps:cNvSpPr/>
                        <wps:spPr>
                          <a:xfrm>
                            <a:off x="791024" y="780785"/>
                            <a:ext cx="61594" cy="83185"/>
                          </a:xfrm>
                          <a:custGeom>
                            <a:avLst/>
                            <a:gdLst/>
                            <a:ahLst/>
                            <a:cxnLst/>
                            <a:rect l="l" t="t" r="r" b="b"/>
                            <a:pathLst>
                              <a:path w="61594" h="83185">
                                <a:moveTo>
                                  <a:pt x="1979" y="0"/>
                                </a:moveTo>
                                <a:lnTo>
                                  <a:pt x="39713" y="35720"/>
                                </a:lnTo>
                                <a:lnTo>
                                  <a:pt x="56262" y="71106"/>
                                </a:lnTo>
                                <a:lnTo>
                                  <a:pt x="59564" y="78675"/>
                                </a:lnTo>
                                <a:lnTo>
                                  <a:pt x="61137" y="81982"/>
                                </a:lnTo>
                                <a:lnTo>
                                  <a:pt x="61538" y="82710"/>
                                </a:lnTo>
                                <a:lnTo>
                                  <a:pt x="31416" y="59122"/>
                                </a:lnTo>
                                <a:lnTo>
                                  <a:pt x="2134" y="18203"/>
                                </a:lnTo>
                                <a:lnTo>
                                  <a:pt x="0" y="7949"/>
                                </a:lnTo>
                                <a:lnTo>
                                  <a:pt x="1979" y="0"/>
                                </a:lnTo>
                                <a:close/>
                              </a:path>
                            </a:pathLst>
                          </a:custGeom>
                          <a:ln w="746">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39" name="Image 339"/>
                          <pic:cNvPicPr/>
                        </pic:nvPicPr>
                        <pic:blipFill>
                          <a:blip r:embed="rId117" cstate="print"/>
                          <a:stretch>
                            <a:fillRect/>
                          </a:stretch>
                        </pic:blipFill>
                        <pic:spPr>
                          <a:xfrm>
                            <a:off x="796336" y="789866"/>
                            <a:ext cx="49051" cy="64887"/>
                          </a:xfrm>
                          <a:prstGeom prst="rect">
                            <a:avLst/>
                          </a:prstGeom>
                        </pic:spPr>
                      </pic:pic>
                      <wps:wsp>
                        <wps:cNvPr id="340" name="Graphic 340"/>
                        <wps:cNvSpPr/>
                        <wps:spPr>
                          <a:xfrm>
                            <a:off x="796336" y="789866"/>
                            <a:ext cx="49530" cy="65405"/>
                          </a:xfrm>
                          <a:custGeom>
                            <a:avLst/>
                            <a:gdLst/>
                            <a:ahLst/>
                            <a:cxnLst/>
                            <a:rect l="l" t="t" r="r" b="b"/>
                            <a:pathLst>
                              <a:path w="49530" h="65405">
                                <a:moveTo>
                                  <a:pt x="0" y="0"/>
                                </a:moveTo>
                                <a:lnTo>
                                  <a:pt x="6925" y="10444"/>
                                </a:lnTo>
                                <a:lnTo>
                                  <a:pt x="20233" y="28851"/>
                                </a:lnTo>
                                <a:lnTo>
                                  <a:pt x="35686" y="49054"/>
                                </a:lnTo>
                                <a:lnTo>
                                  <a:pt x="49051" y="64887"/>
                                </a:lnTo>
                              </a:path>
                            </a:pathLst>
                          </a:custGeom>
                          <a:ln w="746">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1" name="Image 341"/>
                          <pic:cNvPicPr/>
                        </pic:nvPicPr>
                        <pic:blipFill>
                          <a:blip r:embed="rId118" cstate="print"/>
                          <a:stretch>
                            <a:fillRect/>
                          </a:stretch>
                        </pic:blipFill>
                        <pic:spPr>
                          <a:xfrm>
                            <a:off x="793004" y="780785"/>
                            <a:ext cx="70119" cy="58119"/>
                          </a:xfrm>
                          <a:prstGeom prst="rect">
                            <a:avLst/>
                          </a:prstGeom>
                        </pic:spPr>
                      </pic:pic>
                      <wps:wsp>
                        <wps:cNvPr id="342" name="Graphic 342"/>
                        <wps:cNvSpPr/>
                        <wps:spPr>
                          <a:xfrm>
                            <a:off x="793004" y="780785"/>
                            <a:ext cx="70485" cy="58419"/>
                          </a:xfrm>
                          <a:custGeom>
                            <a:avLst/>
                            <a:gdLst/>
                            <a:ahLst/>
                            <a:cxnLst/>
                            <a:rect l="l" t="t" r="r" b="b"/>
                            <a:pathLst>
                              <a:path w="70485" h="58419">
                                <a:moveTo>
                                  <a:pt x="0" y="0"/>
                                </a:moveTo>
                                <a:lnTo>
                                  <a:pt x="48375" y="21184"/>
                                </a:lnTo>
                                <a:lnTo>
                                  <a:pt x="68445" y="53910"/>
                                </a:lnTo>
                                <a:lnTo>
                                  <a:pt x="70119" y="58119"/>
                                </a:lnTo>
                                <a:lnTo>
                                  <a:pt x="67203" y="57545"/>
                                </a:lnTo>
                                <a:lnTo>
                                  <a:pt x="27478" y="33791"/>
                                </a:lnTo>
                                <a:lnTo>
                                  <a:pt x="0" y="0"/>
                                </a:lnTo>
                                <a:close/>
                              </a:path>
                            </a:pathLst>
                          </a:custGeom>
                          <a:ln w="76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3" name="Image 343"/>
                          <pic:cNvPicPr/>
                        </pic:nvPicPr>
                        <pic:blipFill>
                          <a:blip r:embed="rId119" cstate="print"/>
                          <a:stretch>
                            <a:fillRect/>
                          </a:stretch>
                        </pic:blipFill>
                        <pic:spPr>
                          <a:xfrm>
                            <a:off x="799514" y="785174"/>
                            <a:ext cx="63609" cy="53736"/>
                          </a:xfrm>
                          <a:prstGeom prst="rect">
                            <a:avLst/>
                          </a:prstGeom>
                        </pic:spPr>
                      </pic:pic>
                      <wps:wsp>
                        <wps:cNvPr id="344" name="Graphic 344"/>
                        <wps:cNvSpPr/>
                        <wps:spPr>
                          <a:xfrm>
                            <a:off x="799514" y="785174"/>
                            <a:ext cx="64135" cy="53975"/>
                          </a:xfrm>
                          <a:custGeom>
                            <a:avLst/>
                            <a:gdLst/>
                            <a:ahLst/>
                            <a:cxnLst/>
                            <a:rect l="l" t="t" r="r" b="b"/>
                            <a:pathLst>
                              <a:path w="64135" h="53975">
                                <a:moveTo>
                                  <a:pt x="0" y="0"/>
                                </a:moveTo>
                                <a:lnTo>
                                  <a:pt x="10300" y="6611"/>
                                </a:lnTo>
                                <a:lnTo>
                                  <a:pt x="26858" y="19356"/>
                                </a:lnTo>
                                <a:lnTo>
                                  <a:pt x="45888" y="35856"/>
                                </a:lnTo>
                                <a:lnTo>
                                  <a:pt x="63609" y="53736"/>
                                </a:lnTo>
                              </a:path>
                            </a:pathLst>
                          </a:custGeom>
                          <a:ln w="762">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5" name="Image 345"/>
                          <pic:cNvPicPr/>
                        </pic:nvPicPr>
                        <pic:blipFill>
                          <a:blip r:embed="rId120" cstate="print"/>
                          <a:stretch>
                            <a:fillRect/>
                          </a:stretch>
                        </pic:blipFill>
                        <pic:spPr>
                          <a:xfrm>
                            <a:off x="742962" y="690238"/>
                            <a:ext cx="56942" cy="91218"/>
                          </a:xfrm>
                          <a:prstGeom prst="rect">
                            <a:avLst/>
                          </a:prstGeom>
                        </pic:spPr>
                      </pic:pic>
                      <wps:wsp>
                        <wps:cNvPr id="346" name="Graphic 346"/>
                        <wps:cNvSpPr/>
                        <wps:spPr>
                          <a:xfrm>
                            <a:off x="742962" y="690238"/>
                            <a:ext cx="57150" cy="91440"/>
                          </a:xfrm>
                          <a:custGeom>
                            <a:avLst/>
                            <a:gdLst/>
                            <a:ahLst/>
                            <a:cxnLst/>
                            <a:rect l="l" t="t" r="r" b="b"/>
                            <a:pathLst>
                              <a:path w="57150" h="91440">
                                <a:moveTo>
                                  <a:pt x="52440" y="88360"/>
                                </a:moveTo>
                                <a:lnTo>
                                  <a:pt x="50669" y="91218"/>
                                </a:lnTo>
                                <a:lnTo>
                                  <a:pt x="51314" y="82095"/>
                                </a:lnTo>
                                <a:lnTo>
                                  <a:pt x="50843" y="68121"/>
                                </a:lnTo>
                                <a:lnTo>
                                  <a:pt x="45726" y="56429"/>
                                </a:lnTo>
                                <a:lnTo>
                                  <a:pt x="35509" y="49364"/>
                                </a:lnTo>
                                <a:lnTo>
                                  <a:pt x="23804" y="43209"/>
                                </a:lnTo>
                                <a:lnTo>
                                  <a:pt x="13426" y="36522"/>
                                </a:lnTo>
                                <a:lnTo>
                                  <a:pt x="0" y="0"/>
                                </a:lnTo>
                                <a:lnTo>
                                  <a:pt x="2735" y="1463"/>
                                </a:lnTo>
                                <a:lnTo>
                                  <a:pt x="9366" y="5310"/>
                                </a:lnTo>
                                <a:lnTo>
                                  <a:pt x="17530" y="10721"/>
                                </a:lnTo>
                                <a:lnTo>
                                  <a:pt x="24861" y="16881"/>
                                </a:lnTo>
                                <a:lnTo>
                                  <a:pt x="32384" y="23669"/>
                                </a:lnTo>
                                <a:lnTo>
                                  <a:pt x="41229" y="31639"/>
                                </a:lnTo>
                                <a:lnTo>
                                  <a:pt x="48960" y="40473"/>
                                </a:lnTo>
                                <a:lnTo>
                                  <a:pt x="53140" y="49851"/>
                                </a:lnTo>
                                <a:lnTo>
                                  <a:pt x="55082" y="57693"/>
                                </a:lnTo>
                                <a:lnTo>
                                  <a:pt x="56942" y="64529"/>
                                </a:lnTo>
                                <a:lnTo>
                                  <a:pt x="56725" y="73653"/>
                                </a:lnTo>
                                <a:lnTo>
                                  <a:pt x="52440" y="88360"/>
                                </a:lnTo>
                                <a:close/>
                              </a:path>
                              <a:path w="57150" h="91440">
                                <a:moveTo>
                                  <a:pt x="54449" y="70384"/>
                                </a:moveTo>
                                <a:lnTo>
                                  <a:pt x="25298" y="31120"/>
                                </a:lnTo>
                                <a:lnTo>
                                  <a:pt x="12873" y="21514"/>
                                </a:lnTo>
                                <a:lnTo>
                                  <a:pt x="5797" y="12774"/>
                                </a:lnTo>
                                <a:lnTo>
                                  <a:pt x="2618" y="6416"/>
                                </a:lnTo>
                                <a:lnTo>
                                  <a:pt x="1882" y="3959"/>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7" name="Image 347"/>
                          <pic:cNvPicPr/>
                        </pic:nvPicPr>
                        <pic:blipFill>
                          <a:blip r:embed="rId121" cstate="print"/>
                          <a:stretch>
                            <a:fillRect/>
                          </a:stretch>
                        </pic:blipFill>
                        <pic:spPr>
                          <a:xfrm>
                            <a:off x="802865" y="728592"/>
                            <a:ext cx="75879" cy="46113"/>
                          </a:xfrm>
                          <a:prstGeom prst="rect">
                            <a:avLst/>
                          </a:prstGeom>
                        </pic:spPr>
                      </pic:pic>
                      <wps:wsp>
                        <wps:cNvPr id="348" name="Graphic 348"/>
                        <wps:cNvSpPr/>
                        <wps:spPr>
                          <a:xfrm>
                            <a:off x="802865" y="728592"/>
                            <a:ext cx="76200" cy="46355"/>
                          </a:xfrm>
                          <a:custGeom>
                            <a:avLst/>
                            <a:gdLst/>
                            <a:ahLst/>
                            <a:cxnLst/>
                            <a:rect l="l" t="t" r="r" b="b"/>
                            <a:pathLst>
                              <a:path w="76200" h="46355">
                                <a:moveTo>
                                  <a:pt x="5992" y="8951"/>
                                </a:moveTo>
                                <a:lnTo>
                                  <a:pt x="12563" y="4145"/>
                                </a:lnTo>
                                <a:lnTo>
                                  <a:pt x="18779" y="894"/>
                                </a:lnTo>
                                <a:lnTo>
                                  <a:pt x="25785" y="0"/>
                                </a:lnTo>
                                <a:lnTo>
                                  <a:pt x="34720" y="2262"/>
                                </a:lnTo>
                                <a:lnTo>
                                  <a:pt x="44899" y="5965"/>
                                </a:lnTo>
                                <a:lnTo>
                                  <a:pt x="54956" y="11501"/>
                                </a:lnTo>
                                <a:lnTo>
                                  <a:pt x="65185" y="23381"/>
                                </a:lnTo>
                                <a:lnTo>
                                  <a:pt x="75879" y="46113"/>
                                </a:lnTo>
                                <a:lnTo>
                                  <a:pt x="71451" y="43105"/>
                                </a:lnTo>
                                <a:lnTo>
                                  <a:pt x="60704" y="36480"/>
                                </a:lnTo>
                                <a:lnTo>
                                  <a:pt x="47446" y="29833"/>
                                </a:lnTo>
                                <a:lnTo>
                                  <a:pt x="35484" y="26760"/>
                                </a:lnTo>
                                <a:lnTo>
                                  <a:pt x="24394" y="26637"/>
                                </a:lnTo>
                                <a:lnTo>
                                  <a:pt x="12812" y="26353"/>
                                </a:lnTo>
                                <a:lnTo>
                                  <a:pt x="3695" y="26067"/>
                                </a:lnTo>
                                <a:lnTo>
                                  <a:pt x="0" y="25937"/>
                                </a:lnTo>
                                <a:lnTo>
                                  <a:pt x="5992" y="8951"/>
                                </a:lnTo>
                                <a:close/>
                              </a:path>
                              <a:path w="76200" h="46355">
                                <a:moveTo>
                                  <a:pt x="2796" y="23515"/>
                                </a:moveTo>
                                <a:lnTo>
                                  <a:pt x="7475" y="19739"/>
                                </a:lnTo>
                                <a:lnTo>
                                  <a:pt x="14950" y="13543"/>
                                </a:lnTo>
                                <a:lnTo>
                                  <a:pt x="25309" y="13450"/>
                                </a:lnTo>
                                <a:lnTo>
                                  <a:pt x="35915" y="15741"/>
                                </a:lnTo>
                                <a:lnTo>
                                  <a:pt x="49910" y="21865"/>
                                </a:lnTo>
                                <a:lnTo>
                                  <a:pt x="63470" y="30730"/>
                                </a:lnTo>
                                <a:lnTo>
                                  <a:pt x="72768" y="41243"/>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49" name="Image 349"/>
                          <pic:cNvPicPr/>
                        </pic:nvPicPr>
                        <pic:blipFill>
                          <a:blip r:embed="rId122" cstate="print"/>
                          <a:stretch>
                            <a:fillRect/>
                          </a:stretch>
                        </pic:blipFill>
                        <pic:spPr>
                          <a:xfrm>
                            <a:off x="796423" y="752138"/>
                            <a:ext cx="77355" cy="52279"/>
                          </a:xfrm>
                          <a:prstGeom prst="rect">
                            <a:avLst/>
                          </a:prstGeom>
                        </pic:spPr>
                      </pic:pic>
                      <wps:wsp>
                        <wps:cNvPr id="350" name="Graphic 350"/>
                        <wps:cNvSpPr/>
                        <wps:spPr>
                          <a:xfrm>
                            <a:off x="796423" y="752138"/>
                            <a:ext cx="77470" cy="52705"/>
                          </a:xfrm>
                          <a:custGeom>
                            <a:avLst/>
                            <a:gdLst/>
                            <a:ahLst/>
                            <a:cxnLst/>
                            <a:rect l="l" t="t" r="r" b="b"/>
                            <a:pathLst>
                              <a:path w="77470" h="52705">
                                <a:moveTo>
                                  <a:pt x="0" y="28636"/>
                                </a:moveTo>
                                <a:lnTo>
                                  <a:pt x="661" y="23199"/>
                                </a:lnTo>
                                <a:lnTo>
                                  <a:pt x="4206" y="11750"/>
                                </a:lnTo>
                                <a:lnTo>
                                  <a:pt x="12972" y="1585"/>
                                </a:lnTo>
                                <a:lnTo>
                                  <a:pt x="29298" y="0"/>
                                </a:lnTo>
                                <a:lnTo>
                                  <a:pt x="48522" y="10961"/>
                                </a:lnTo>
                                <a:lnTo>
                                  <a:pt x="63740" y="28622"/>
                                </a:lnTo>
                                <a:lnTo>
                                  <a:pt x="73751" y="45041"/>
                                </a:lnTo>
                                <a:lnTo>
                                  <a:pt x="77355" y="52279"/>
                                </a:lnTo>
                                <a:lnTo>
                                  <a:pt x="72239" y="51102"/>
                                </a:lnTo>
                                <a:lnTo>
                                  <a:pt x="60234" y="47520"/>
                                </a:lnTo>
                                <a:lnTo>
                                  <a:pt x="46352" y="41461"/>
                                </a:lnTo>
                                <a:lnTo>
                                  <a:pt x="35606" y="32852"/>
                                </a:lnTo>
                                <a:lnTo>
                                  <a:pt x="25787" y="26521"/>
                                </a:lnTo>
                                <a:lnTo>
                                  <a:pt x="14020" y="25702"/>
                                </a:lnTo>
                                <a:lnTo>
                                  <a:pt x="4144" y="27404"/>
                                </a:lnTo>
                                <a:lnTo>
                                  <a:pt x="0" y="28636"/>
                                </a:lnTo>
                                <a:close/>
                              </a:path>
                              <a:path w="77470" h="52705">
                                <a:moveTo>
                                  <a:pt x="2636" y="23477"/>
                                </a:moveTo>
                                <a:lnTo>
                                  <a:pt x="7819" y="19109"/>
                                </a:lnTo>
                                <a:lnTo>
                                  <a:pt x="16076" y="14616"/>
                                </a:lnTo>
                                <a:lnTo>
                                  <a:pt x="26136" y="12853"/>
                                </a:lnTo>
                                <a:lnTo>
                                  <a:pt x="36731" y="16672"/>
                                </a:lnTo>
                                <a:lnTo>
                                  <a:pt x="47564" y="25434"/>
                                </a:lnTo>
                                <a:lnTo>
                                  <a:pt x="58340" y="35280"/>
                                </a:lnTo>
                                <a:lnTo>
                                  <a:pt x="67792" y="44222"/>
                                </a:lnTo>
                                <a:lnTo>
                                  <a:pt x="74655" y="50269"/>
                                </a:lnTo>
                              </a:path>
                            </a:pathLst>
                          </a:custGeom>
                          <a:ln w="748">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1" name="Image 351"/>
                          <pic:cNvPicPr/>
                        </pic:nvPicPr>
                        <pic:blipFill>
                          <a:blip r:embed="rId123" cstate="print"/>
                          <a:stretch>
                            <a:fillRect/>
                          </a:stretch>
                        </pic:blipFill>
                        <pic:spPr>
                          <a:xfrm>
                            <a:off x="808570" y="699822"/>
                            <a:ext cx="75295" cy="53085"/>
                          </a:xfrm>
                          <a:prstGeom prst="rect">
                            <a:avLst/>
                          </a:prstGeom>
                        </pic:spPr>
                      </pic:pic>
                      <wps:wsp>
                        <wps:cNvPr id="352" name="Graphic 352"/>
                        <wps:cNvSpPr/>
                        <wps:spPr>
                          <a:xfrm>
                            <a:off x="808570" y="699822"/>
                            <a:ext cx="75565" cy="53340"/>
                          </a:xfrm>
                          <a:custGeom>
                            <a:avLst/>
                            <a:gdLst/>
                            <a:ahLst/>
                            <a:cxnLst/>
                            <a:rect l="l" t="t" r="r" b="b"/>
                            <a:pathLst>
                              <a:path w="75565" h="53340">
                                <a:moveTo>
                                  <a:pt x="0" y="11397"/>
                                </a:moveTo>
                                <a:lnTo>
                                  <a:pt x="9890" y="3382"/>
                                </a:lnTo>
                                <a:lnTo>
                                  <a:pt x="19023" y="0"/>
                                </a:lnTo>
                                <a:lnTo>
                                  <a:pt x="28112" y="646"/>
                                </a:lnTo>
                                <a:lnTo>
                                  <a:pt x="37868" y="4721"/>
                                </a:lnTo>
                                <a:lnTo>
                                  <a:pt x="51078" y="16190"/>
                                </a:lnTo>
                                <a:lnTo>
                                  <a:pt x="65670" y="33995"/>
                                </a:lnTo>
                                <a:lnTo>
                                  <a:pt x="75295" y="49255"/>
                                </a:lnTo>
                                <a:lnTo>
                                  <a:pt x="73604" y="53085"/>
                                </a:lnTo>
                                <a:lnTo>
                                  <a:pt x="67722" y="49755"/>
                                </a:lnTo>
                                <a:lnTo>
                                  <a:pt x="58931" y="45090"/>
                                </a:lnTo>
                                <a:lnTo>
                                  <a:pt x="49131" y="40652"/>
                                </a:lnTo>
                                <a:lnTo>
                                  <a:pt x="40222" y="38005"/>
                                </a:lnTo>
                                <a:lnTo>
                                  <a:pt x="31502" y="36084"/>
                                </a:lnTo>
                                <a:lnTo>
                                  <a:pt x="22426" y="32944"/>
                                </a:lnTo>
                                <a:lnTo>
                                  <a:pt x="14729" y="29047"/>
                                </a:lnTo>
                                <a:lnTo>
                                  <a:pt x="10149" y="24854"/>
                                </a:lnTo>
                                <a:lnTo>
                                  <a:pt x="6817" y="19045"/>
                                </a:lnTo>
                                <a:lnTo>
                                  <a:pt x="0" y="11397"/>
                                </a:lnTo>
                                <a:close/>
                              </a:path>
                            </a:pathLst>
                          </a:custGeom>
                          <a:ln w="742">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3" name="Image 353"/>
                          <pic:cNvPicPr/>
                        </pic:nvPicPr>
                        <pic:blipFill>
                          <a:blip r:embed="rId124" cstate="print"/>
                          <a:stretch>
                            <a:fillRect/>
                          </a:stretch>
                        </pic:blipFill>
                        <pic:spPr>
                          <a:xfrm>
                            <a:off x="808010" y="710426"/>
                            <a:ext cx="73303" cy="42461"/>
                          </a:xfrm>
                          <a:prstGeom prst="rect">
                            <a:avLst/>
                          </a:prstGeom>
                        </pic:spPr>
                      </pic:pic>
                      <wps:wsp>
                        <wps:cNvPr id="354" name="Graphic 354"/>
                        <wps:cNvSpPr/>
                        <wps:spPr>
                          <a:xfrm>
                            <a:off x="747480" y="661074"/>
                            <a:ext cx="133985" cy="92075"/>
                          </a:xfrm>
                          <a:custGeom>
                            <a:avLst/>
                            <a:gdLst/>
                            <a:ahLst/>
                            <a:cxnLst/>
                            <a:rect l="l" t="t" r="r" b="b"/>
                            <a:pathLst>
                              <a:path w="133985" h="92075">
                                <a:moveTo>
                                  <a:pt x="60529" y="50779"/>
                                </a:moveTo>
                                <a:lnTo>
                                  <a:pt x="67694" y="49352"/>
                                </a:lnTo>
                                <a:lnTo>
                                  <a:pt x="81194" y="51532"/>
                                </a:lnTo>
                                <a:lnTo>
                                  <a:pt x="102687" y="63595"/>
                                </a:lnTo>
                                <a:lnTo>
                                  <a:pt x="133833" y="91814"/>
                                </a:lnTo>
                              </a:path>
                              <a:path w="133985" h="92075">
                                <a:moveTo>
                                  <a:pt x="56448" y="61261"/>
                                </a:moveTo>
                                <a:lnTo>
                                  <a:pt x="49944" y="50059"/>
                                </a:lnTo>
                                <a:lnTo>
                                  <a:pt x="37298" y="32389"/>
                                </a:lnTo>
                                <a:lnTo>
                                  <a:pt x="20114" y="13839"/>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5" name="Image 355"/>
                          <pic:cNvPicPr/>
                        </pic:nvPicPr>
                        <pic:blipFill>
                          <a:blip r:embed="rId125" cstate="print"/>
                          <a:stretch>
                            <a:fillRect/>
                          </a:stretch>
                        </pic:blipFill>
                        <pic:spPr>
                          <a:xfrm>
                            <a:off x="778649" y="658252"/>
                            <a:ext cx="29686" cy="37138"/>
                          </a:xfrm>
                          <a:prstGeom prst="rect">
                            <a:avLst/>
                          </a:prstGeom>
                        </pic:spPr>
                      </pic:pic>
                      <wps:wsp>
                        <wps:cNvPr id="356" name="Graphic 356"/>
                        <wps:cNvSpPr/>
                        <wps:spPr>
                          <a:xfrm>
                            <a:off x="778649" y="658252"/>
                            <a:ext cx="29845" cy="37465"/>
                          </a:xfrm>
                          <a:custGeom>
                            <a:avLst/>
                            <a:gdLst/>
                            <a:ahLst/>
                            <a:cxnLst/>
                            <a:rect l="l" t="t" r="r" b="b"/>
                            <a:pathLst>
                              <a:path w="29845" h="37465">
                                <a:moveTo>
                                  <a:pt x="29686" y="37138"/>
                                </a:moveTo>
                                <a:lnTo>
                                  <a:pt x="26145" y="28992"/>
                                </a:lnTo>
                                <a:lnTo>
                                  <a:pt x="10530" y="24196"/>
                                </a:lnTo>
                                <a:lnTo>
                                  <a:pt x="0" y="0"/>
                                </a:lnTo>
                                <a:lnTo>
                                  <a:pt x="11864" y="621"/>
                                </a:lnTo>
                                <a:lnTo>
                                  <a:pt x="18658" y="7340"/>
                                </a:lnTo>
                                <a:lnTo>
                                  <a:pt x="23203" y="14734"/>
                                </a:lnTo>
                                <a:lnTo>
                                  <a:pt x="26680" y="24673"/>
                                </a:lnTo>
                                <a:lnTo>
                                  <a:pt x="28903" y="33395"/>
                                </a:lnTo>
                                <a:lnTo>
                                  <a:pt x="29686" y="3713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7" name="Image 357"/>
                          <pic:cNvPicPr/>
                        </pic:nvPicPr>
                        <pic:blipFill>
                          <a:blip r:embed="rId126" cstate="print"/>
                          <a:stretch>
                            <a:fillRect/>
                          </a:stretch>
                        </pic:blipFill>
                        <pic:spPr>
                          <a:xfrm>
                            <a:off x="783026" y="661319"/>
                            <a:ext cx="22476" cy="27553"/>
                          </a:xfrm>
                          <a:prstGeom prst="rect">
                            <a:avLst/>
                          </a:prstGeom>
                        </pic:spPr>
                      </pic:pic>
                      <wps:wsp>
                        <wps:cNvPr id="358" name="Graphic 358"/>
                        <wps:cNvSpPr/>
                        <wps:spPr>
                          <a:xfrm>
                            <a:off x="783026" y="661319"/>
                            <a:ext cx="22860" cy="27940"/>
                          </a:xfrm>
                          <a:custGeom>
                            <a:avLst/>
                            <a:gdLst/>
                            <a:ahLst/>
                            <a:cxnLst/>
                            <a:rect l="l" t="t" r="r" b="b"/>
                            <a:pathLst>
                              <a:path w="22860" h="27940">
                                <a:moveTo>
                                  <a:pt x="22476" y="27553"/>
                                </a:moveTo>
                                <a:lnTo>
                                  <a:pt x="19590" y="21923"/>
                                </a:lnTo>
                                <a:lnTo>
                                  <a:pt x="14198" y="13209"/>
                                </a:lnTo>
                                <a:lnTo>
                                  <a:pt x="7326" y="4779"/>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59" name="Image 359"/>
                          <pic:cNvPicPr/>
                        </pic:nvPicPr>
                        <pic:blipFill>
                          <a:blip r:embed="rId127" cstate="print"/>
                          <a:stretch>
                            <a:fillRect/>
                          </a:stretch>
                        </pic:blipFill>
                        <pic:spPr>
                          <a:xfrm>
                            <a:off x="809122" y="676985"/>
                            <a:ext cx="83448" cy="41777"/>
                          </a:xfrm>
                          <a:prstGeom prst="rect">
                            <a:avLst/>
                          </a:prstGeom>
                        </pic:spPr>
                      </pic:pic>
                      <wps:wsp>
                        <wps:cNvPr id="360" name="Graphic 360"/>
                        <wps:cNvSpPr/>
                        <wps:spPr>
                          <a:xfrm>
                            <a:off x="809122" y="676985"/>
                            <a:ext cx="83820" cy="41910"/>
                          </a:xfrm>
                          <a:custGeom>
                            <a:avLst/>
                            <a:gdLst/>
                            <a:ahLst/>
                            <a:cxnLst/>
                            <a:rect l="l" t="t" r="r" b="b"/>
                            <a:pathLst>
                              <a:path w="83820" h="41910">
                                <a:moveTo>
                                  <a:pt x="0" y="17783"/>
                                </a:moveTo>
                                <a:lnTo>
                                  <a:pt x="34838" y="1842"/>
                                </a:lnTo>
                                <a:lnTo>
                                  <a:pt x="48498" y="0"/>
                                </a:lnTo>
                                <a:lnTo>
                                  <a:pt x="60446" y="1165"/>
                                </a:lnTo>
                                <a:lnTo>
                                  <a:pt x="71742" y="5574"/>
                                </a:lnTo>
                                <a:lnTo>
                                  <a:pt x="83448" y="13462"/>
                                </a:lnTo>
                                <a:lnTo>
                                  <a:pt x="74186" y="15246"/>
                                </a:lnTo>
                                <a:lnTo>
                                  <a:pt x="53068" y="19842"/>
                                </a:lnTo>
                                <a:lnTo>
                                  <a:pt x="30099" y="26116"/>
                                </a:lnTo>
                                <a:lnTo>
                                  <a:pt x="15283" y="32931"/>
                                </a:lnTo>
                                <a:lnTo>
                                  <a:pt x="5607" y="41777"/>
                                </a:lnTo>
                                <a:lnTo>
                                  <a:pt x="2582" y="33631"/>
                                </a:lnTo>
                                <a:lnTo>
                                  <a:pt x="0" y="1778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1" name="Image 361"/>
                          <pic:cNvPicPr/>
                        </pic:nvPicPr>
                        <pic:blipFill>
                          <a:blip r:embed="rId128" cstate="print"/>
                          <a:stretch>
                            <a:fillRect/>
                          </a:stretch>
                        </pic:blipFill>
                        <pic:spPr>
                          <a:xfrm>
                            <a:off x="810235" y="685764"/>
                            <a:ext cx="72996" cy="20893"/>
                          </a:xfrm>
                          <a:prstGeom prst="rect">
                            <a:avLst/>
                          </a:prstGeom>
                        </pic:spPr>
                      </pic:pic>
                      <wps:wsp>
                        <wps:cNvPr id="362" name="Graphic 362"/>
                        <wps:cNvSpPr/>
                        <wps:spPr>
                          <a:xfrm>
                            <a:off x="810235" y="685764"/>
                            <a:ext cx="73025" cy="20955"/>
                          </a:xfrm>
                          <a:custGeom>
                            <a:avLst/>
                            <a:gdLst/>
                            <a:ahLst/>
                            <a:cxnLst/>
                            <a:rect l="l" t="t" r="r" b="b"/>
                            <a:pathLst>
                              <a:path w="73025" h="20955">
                                <a:moveTo>
                                  <a:pt x="0" y="20893"/>
                                </a:moveTo>
                                <a:lnTo>
                                  <a:pt x="7943" y="14407"/>
                                </a:lnTo>
                                <a:lnTo>
                                  <a:pt x="23563" y="5513"/>
                                </a:lnTo>
                                <a:lnTo>
                                  <a:pt x="45650" y="0"/>
                                </a:lnTo>
                                <a:lnTo>
                                  <a:pt x="72996" y="3656"/>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3" name="Image 363"/>
                          <pic:cNvPicPr/>
                        </pic:nvPicPr>
                        <pic:blipFill>
                          <a:blip r:embed="rId129" cstate="print"/>
                          <a:stretch>
                            <a:fillRect/>
                          </a:stretch>
                        </pic:blipFill>
                        <pic:spPr>
                          <a:xfrm>
                            <a:off x="808515" y="657059"/>
                            <a:ext cx="30621" cy="10999"/>
                          </a:xfrm>
                          <a:prstGeom prst="rect">
                            <a:avLst/>
                          </a:prstGeom>
                        </pic:spPr>
                      </pic:pic>
                      <wps:wsp>
                        <wps:cNvPr id="364" name="Graphic 364"/>
                        <wps:cNvSpPr/>
                        <wps:spPr>
                          <a:xfrm>
                            <a:off x="808515" y="657059"/>
                            <a:ext cx="31115" cy="11430"/>
                          </a:xfrm>
                          <a:custGeom>
                            <a:avLst/>
                            <a:gdLst/>
                            <a:ahLst/>
                            <a:cxnLst/>
                            <a:rect l="l" t="t" r="r" b="b"/>
                            <a:pathLst>
                              <a:path w="31115" h="11430">
                                <a:moveTo>
                                  <a:pt x="0" y="10174"/>
                                </a:moveTo>
                                <a:lnTo>
                                  <a:pt x="7139" y="10999"/>
                                </a:lnTo>
                                <a:lnTo>
                                  <a:pt x="15284" y="9776"/>
                                </a:lnTo>
                                <a:lnTo>
                                  <a:pt x="23442" y="6207"/>
                                </a:lnTo>
                                <a:lnTo>
                                  <a:pt x="30621" y="0"/>
                                </a:lnTo>
                              </a:path>
                            </a:pathLst>
                          </a:custGeom>
                          <a:ln w="339">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5" name="Image 365"/>
                          <pic:cNvPicPr/>
                        </pic:nvPicPr>
                        <pic:blipFill>
                          <a:blip r:embed="rId130" cstate="print"/>
                          <a:stretch>
                            <a:fillRect/>
                          </a:stretch>
                        </pic:blipFill>
                        <pic:spPr>
                          <a:xfrm>
                            <a:off x="811212" y="633971"/>
                            <a:ext cx="74786" cy="39967"/>
                          </a:xfrm>
                          <a:prstGeom prst="rect">
                            <a:avLst/>
                          </a:prstGeom>
                        </pic:spPr>
                      </pic:pic>
                      <wps:wsp>
                        <wps:cNvPr id="366" name="Graphic 366"/>
                        <wps:cNvSpPr/>
                        <wps:spPr>
                          <a:xfrm>
                            <a:off x="811212" y="633971"/>
                            <a:ext cx="74930" cy="40005"/>
                          </a:xfrm>
                          <a:custGeom>
                            <a:avLst/>
                            <a:gdLst/>
                            <a:ahLst/>
                            <a:cxnLst/>
                            <a:rect l="l" t="t" r="r" b="b"/>
                            <a:pathLst>
                              <a:path w="74930" h="40005">
                                <a:moveTo>
                                  <a:pt x="0" y="33262"/>
                                </a:moveTo>
                                <a:lnTo>
                                  <a:pt x="3265" y="31694"/>
                                </a:lnTo>
                                <a:lnTo>
                                  <a:pt x="11404" y="27649"/>
                                </a:lnTo>
                                <a:lnTo>
                                  <a:pt x="21928" y="22118"/>
                                </a:lnTo>
                                <a:lnTo>
                                  <a:pt x="32349" y="16092"/>
                                </a:lnTo>
                                <a:lnTo>
                                  <a:pt x="45576" y="9524"/>
                                </a:lnTo>
                                <a:lnTo>
                                  <a:pt x="61461" y="3392"/>
                                </a:lnTo>
                                <a:lnTo>
                                  <a:pt x="73399" y="0"/>
                                </a:lnTo>
                                <a:lnTo>
                                  <a:pt x="74786" y="1651"/>
                                </a:lnTo>
                                <a:lnTo>
                                  <a:pt x="68805" y="8014"/>
                                </a:lnTo>
                                <a:lnTo>
                                  <a:pt x="59987" y="18075"/>
                                </a:lnTo>
                                <a:lnTo>
                                  <a:pt x="49912" y="28364"/>
                                </a:lnTo>
                                <a:lnTo>
                                  <a:pt x="40162" y="35407"/>
                                </a:lnTo>
                                <a:lnTo>
                                  <a:pt x="28816" y="38784"/>
                                </a:lnTo>
                                <a:lnTo>
                                  <a:pt x="15618" y="39967"/>
                                </a:lnTo>
                                <a:lnTo>
                                  <a:pt x="4652" y="38334"/>
                                </a:lnTo>
                                <a:lnTo>
                                  <a:pt x="0" y="33262"/>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7" name="Image 367"/>
                          <pic:cNvPicPr/>
                        </pic:nvPicPr>
                        <pic:blipFill>
                          <a:blip r:embed="rId131" cstate="print"/>
                          <a:stretch>
                            <a:fillRect/>
                          </a:stretch>
                        </pic:blipFill>
                        <pic:spPr>
                          <a:xfrm>
                            <a:off x="808781" y="635610"/>
                            <a:ext cx="79080" cy="35706"/>
                          </a:xfrm>
                          <a:prstGeom prst="rect">
                            <a:avLst/>
                          </a:prstGeom>
                        </pic:spPr>
                      </pic:pic>
                      <wps:wsp>
                        <wps:cNvPr id="368" name="Graphic 368"/>
                        <wps:cNvSpPr/>
                        <wps:spPr>
                          <a:xfrm>
                            <a:off x="808781" y="635610"/>
                            <a:ext cx="79375" cy="36195"/>
                          </a:xfrm>
                          <a:custGeom>
                            <a:avLst/>
                            <a:gdLst/>
                            <a:ahLst/>
                            <a:cxnLst/>
                            <a:rect l="l" t="t" r="r" b="b"/>
                            <a:pathLst>
                              <a:path w="79375" h="36195">
                                <a:moveTo>
                                  <a:pt x="2431" y="31623"/>
                                </a:moveTo>
                                <a:lnTo>
                                  <a:pt x="0" y="31013"/>
                                </a:lnTo>
                                <a:lnTo>
                                  <a:pt x="8542" y="19913"/>
                                </a:lnTo>
                                <a:lnTo>
                                  <a:pt x="21553" y="6763"/>
                                </a:lnTo>
                                <a:lnTo>
                                  <a:pt x="32525" y="0"/>
                                </a:lnTo>
                                <a:lnTo>
                                  <a:pt x="43409" y="2009"/>
                                </a:lnTo>
                                <a:lnTo>
                                  <a:pt x="57646" y="9088"/>
                                </a:lnTo>
                                <a:lnTo>
                                  <a:pt x="70962" y="20550"/>
                                </a:lnTo>
                                <a:lnTo>
                                  <a:pt x="79080" y="35706"/>
                                </a:lnTo>
                                <a:lnTo>
                                  <a:pt x="71162" y="32066"/>
                                </a:lnTo>
                                <a:lnTo>
                                  <a:pt x="51577" y="25660"/>
                                </a:lnTo>
                                <a:lnTo>
                                  <a:pt x="26581" y="23257"/>
                                </a:lnTo>
                                <a:lnTo>
                                  <a:pt x="2431" y="31623"/>
                                </a:lnTo>
                                <a:close/>
                              </a:path>
                              <a:path w="79375" h="36195">
                                <a:moveTo>
                                  <a:pt x="2162" y="29269"/>
                                </a:moveTo>
                                <a:lnTo>
                                  <a:pt x="8814" y="22977"/>
                                </a:lnTo>
                                <a:lnTo>
                                  <a:pt x="21997" y="15593"/>
                                </a:lnTo>
                                <a:lnTo>
                                  <a:pt x="40871" y="15208"/>
                                </a:lnTo>
                                <a:lnTo>
                                  <a:pt x="64595" y="29914"/>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69" name="Image 369"/>
                          <pic:cNvPicPr/>
                        </pic:nvPicPr>
                        <pic:blipFill>
                          <a:blip r:embed="rId132" cstate="print"/>
                          <a:stretch>
                            <a:fillRect/>
                          </a:stretch>
                        </pic:blipFill>
                        <pic:spPr>
                          <a:xfrm>
                            <a:off x="810254" y="567717"/>
                            <a:ext cx="69639" cy="77840"/>
                          </a:xfrm>
                          <a:prstGeom prst="rect">
                            <a:avLst/>
                          </a:prstGeom>
                        </pic:spPr>
                      </pic:pic>
                      <wps:wsp>
                        <wps:cNvPr id="370" name="Graphic 370"/>
                        <wps:cNvSpPr/>
                        <wps:spPr>
                          <a:xfrm>
                            <a:off x="810254" y="567717"/>
                            <a:ext cx="69850" cy="78105"/>
                          </a:xfrm>
                          <a:custGeom>
                            <a:avLst/>
                            <a:gdLst/>
                            <a:ahLst/>
                            <a:cxnLst/>
                            <a:rect l="l" t="t" r="r" b="b"/>
                            <a:pathLst>
                              <a:path w="69850" h="78105">
                                <a:moveTo>
                                  <a:pt x="0" y="77840"/>
                                </a:moveTo>
                                <a:lnTo>
                                  <a:pt x="19359" y="39313"/>
                                </a:lnTo>
                                <a:lnTo>
                                  <a:pt x="49022" y="14204"/>
                                </a:lnTo>
                                <a:lnTo>
                                  <a:pt x="69639" y="0"/>
                                </a:lnTo>
                                <a:lnTo>
                                  <a:pt x="67616" y="6037"/>
                                </a:lnTo>
                                <a:lnTo>
                                  <a:pt x="43672" y="50600"/>
                                </a:lnTo>
                                <a:lnTo>
                                  <a:pt x="4769" y="75500"/>
                                </a:lnTo>
                                <a:lnTo>
                                  <a:pt x="0" y="77840"/>
                                </a:lnTo>
                                <a:close/>
                              </a:path>
                              <a:path w="69850" h="78105">
                                <a:moveTo>
                                  <a:pt x="2766" y="74784"/>
                                </a:moveTo>
                                <a:lnTo>
                                  <a:pt x="15161" y="60556"/>
                                </a:lnTo>
                                <a:lnTo>
                                  <a:pt x="34945" y="39179"/>
                                </a:lnTo>
                                <a:lnTo>
                                  <a:pt x="54666" y="17670"/>
                                </a:lnTo>
                                <a:lnTo>
                                  <a:pt x="66873" y="3048"/>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1" name="Image 371"/>
                          <pic:cNvPicPr/>
                        </pic:nvPicPr>
                        <pic:blipFill>
                          <a:blip r:embed="rId133" cstate="print"/>
                          <a:stretch>
                            <a:fillRect/>
                          </a:stretch>
                        </pic:blipFill>
                        <pic:spPr>
                          <a:xfrm>
                            <a:off x="745420" y="632008"/>
                            <a:ext cx="66242" cy="47606"/>
                          </a:xfrm>
                          <a:prstGeom prst="rect">
                            <a:avLst/>
                          </a:prstGeom>
                        </pic:spPr>
                      </pic:pic>
                      <wps:wsp>
                        <wps:cNvPr id="372" name="Graphic 372"/>
                        <wps:cNvSpPr/>
                        <wps:spPr>
                          <a:xfrm>
                            <a:off x="745420" y="632008"/>
                            <a:ext cx="66675" cy="47625"/>
                          </a:xfrm>
                          <a:custGeom>
                            <a:avLst/>
                            <a:gdLst/>
                            <a:ahLst/>
                            <a:cxnLst/>
                            <a:rect l="l" t="t" r="r" b="b"/>
                            <a:pathLst>
                              <a:path w="66675" h="47625">
                                <a:moveTo>
                                  <a:pt x="66242" y="47606"/>
                                </a:moveTo>
                                <a:lnTo>
                                  <a:pt x="53952" y="38952"/>
                                </a:lnTo>
                                <a:lnTo>
                                  <a:pt x="31299" y="28312"/>
                                </a:lnTo>
                                <a:lnTo>
                                  <a:pt x="9693" y="19028"/>
                                </a:lnTo>
                                <a:lnTo>
                                  <a:pt x="543" y="14441"/>
                                </a:lnTo>
                                <a:lnTo>
                                  <a:pt x="0" y="12054"/>
                                </a:lnTo>
                                <a:lnTo>
                                  <a:pt x="78" y="6872"/>
                                </a:lnTo>
                                <a:lnTo>
                                  <a:pt x="3343" y="1864"/>
                                </a:lnTo>
                                <a:lnTo>
                                  <a:pt x="12357" y="0"/>
                                </a:lnTo>
                                <a:lnTo>
                                  <a:pt x="25719" y="1477"/>
                                </a:lnTo>
                                <a:lnTo>
                                  <a:pt x="60850" y="28739"/>
                                </a:lnTo>
                                <a:lnTo>
                                  <a:pt x="65630" y="44927"/>
                                </a:lnTo>
                                <a:lnTo>
                                  <a:pt x="66242" y="4760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3" name="Image 373"/>
                          <pic:cNvPicPr/>
                        </pic:nvPicPr>
                        <pic:blipFill>
                          <a:blip r:embed="rId134" cstate="print"/>
                          <a:stretch>
                            <a:fillRect/>
                          </a:stretch>
                        </pic:blipFill>
                        <pic:spPr>
                          <a:xfrm>
                            <a:off x="747351" y="639288"/>
                            <a:ext cx="60960" cy="24613"/>
                          </a:xfrm>
                          <a:prstGeom prst="rect">
                            <a:avLst/>
                          </a:prstGeom>
                        </pic:spPr>
                      </pic:pic>
                      <wps:wsp>
                        <wps:cNvPr id="374" name="Graphic 374"/>
                        <wps:cNvSpPr/>
                        <wps:spPr>
                          <a:xfrm>
                            <a:off x="747351" y="639288"/>
                            <a:ext cx="60960" cy="24765"/>
                          </a:xfrm>
                          <a:custGeom>
                            <a:avLst/>
                            <a:gdLst/>
                            <a:ahLst/>
                            <a:cxnLst/>
                            <a:rect l="l" t="t" r="r" b="b"/>
                            <a:pathLst>
                              <a:path w="60960" h="24765">
                                <a:moveTo>
                                  <a:pt x="60960" y="24613"/>
                                </a:moveTo>
                                <a:lnTo>
                                  <a:pt x="52990" y="15753"/>
                                </a:lnTo>
                                <a:lnTo>
                                  <a:pt x="38261" y="5419"/>
                                </a:lnTo>
                                <a:lnTo>
                                  <a:pt x="19640" y="0"/>
                                </a:lnTo>
                                <a:lnTo>
                                  <a:pt x="0" y="5882"/>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5" name="Image 375"/>
                          <pic:cNvPicPr/>
                        </pic:nvPicPr>
                        <pic:blipFill>
                          <a:blip r:embed="rId135" cstate="print"/>
                          <a:stretch>
                            <a:fillRect/>
                          </a:stretch>
                        </pic:blipFill>
                        <pic:spPr>
                          <a:xfrm>
                            <a:off x="731835" y="590628"/>
                            <a:ext cx="79740" cy="62151"/>
                          </a:xfrm>
                          <a:prstGeom prst="rect">
                            <a:avLst/>
                          </a:prstGeom>
                        </pic:spPr>
                      </pic:pic>
                      <wps:wsp>
                        <wps:cNvPr id="376" name="Graphic 376"/>
                        <wps:cNvSpPr/>
                        <wps:spPr>
                          <a:xfrm>
                            <a:off x="731835" y="590628"/>
                            <a:ext cx="80010" cy="62230"/>
                          </a:xfrm>
                          <a:custGeom>
                            <a:avLst/>
                            <a:gdLst/>
                            <a:ahLst/>
                            <a:cxnLst/>
                            <a:rect l="l" t="t" r="r" b="b"/>
                            <a:pathLst>
                              <a:path w="80010" h="62230">
                                <a:moveTo>
                                  <a:pt x="79740" y="62151"/>
                                </a:moveTo>
                                <a:lnTo>
                                  <a:pt x="73335" y="53091"/>
                                </a:lnTo>
                                <a:lnTo>
                                  <a:pt x="74329" y="50748"/>
                                </a:lnTo>
                                <a:lnTo>
                                  <a:pt x="63505" y="45683"/>
                                </a:lnTo>
                                <a:lnTo>
                                  <a:pt x="54929" y="42647"/>
                                </a:lnTo>
                                <a:lnTo>
                                  <a:pt x="45442" y="40367"/>
                                </a:lnTo>
                                <a:lnTo>
                                  <a:pt x="35350" y="36929"/>
                                </a:lnTo>
                                <a:lnTo>
                                  <a:pt x="7216" y="10778"/>
                                </a:lnTo>
                                <a:lnTo>
                                  <a:pt x="0" y="0"/>
                                </a:lnTo>
                                <a:lnTo>
                                  <a:pt x="3450" y="751"/>
                                </a:lnTo>
                                <a:lnTo>
                                  <a:pt x="11688" y="2437"/>
                                </a:lnTo>
                                <a:lnTo>
                                  <a:pt x="21544" y="4199"/>
                                </a:lnTo>
                                <a:lnTo>
                                  <a:pt x="29846" y="5182"/>
                                </a:lnTo>
                                <a:lnTo>
                                  <a:pt x="36152" y="6014"/>
                                </a:lnTo>
                                <a:lnTo>
                                  <a:pt x="72129" y="43326"/>
                                </a:lnTo>
                                <a:lnTo>
                                  <a:pt x="77610" y="56480"/>
                                </a:lnTo>
                                <a:lnTo>
                                  <a:pt x="79740" y="62151"/>
                                </a:lnTo>
                                <a:close/>
                              </a:path>
                              <a:path w="80010" h="62230">
                                <a:moveTo>
                                  <a:pt x="1100" y="2324"/>
                                </a:moveTo>
                                <a:lnTo>
                                  <a:pt x="38670" y="18087"/>
                                </a:lnTo>
                                <a:lnTo>
                                  <a:pt x="57412" y="33380"/>
                                </a:lnTo>
                                <a:lnTo>
                                  <a:pt x="65271" y="40581"/>
                                </a:lnTo>
                                <a:lnTo>
                                  <a:pt x="71699" y="47265"/>
                                </a:lnTo>
                                <a:lnTo>
                                  <a:pt x="74902" y="53165"/>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7" name="Image 377"/>
                          <pic:cNvPicPr/>
                        </pic:nvPicPr>
                        <pic:blipFill>
                          <a:blip r:embed="rId136" cstate="print"/>
                          <a:stretch>
                            <a:fillRect/>
                          </a:stretch>
                        </pic:blipFill>
                        <pic:spPr>
                          <a:xfrm>
                            <a:off x="809521" y="555476"/>
                            <a:ext cx="34976" cy="67211"/>
                          </a:xfrm>
                          <a:prstGeom prst="rect">
                            <a:avLst/>
                          </a:prstGeom>
                        </pic:spPr>
                      </pic:pic>
                      <wps:wsp>
                        <wps:cNvPr id="378" name="Graphic 378"/>
                        <wps:cNvSpPr/>
                        <wps:spPr>
                          <a:xfrm>
                            <a:off x="809521" y="555476"/>
                            <a:ext cx="35560" cy="67310"/>
                          </a:xfrm>
                          <a:custGeom>
                            <a:avLst/>
                            <a:gdLst/>
                            <a:ahLst/>
                            <a:cxnLst/>
                            <a:rect l="l" t="t" r="r" b="b"/>
                            <a:pathLst>
                              <a:path w="35560" h="67310">
                                <a:moveTo>
                                  <a:pt x="426" y="67211"/>
                                </a:moveTo>
                                <a:lnTo>
                                  <a:pt x="31" y="65070"/>
                                </a:lnTo>
                                <a:lnTo>
                                  <a:pt x="0" y="59173"/>
                                </a:lnTo>
                                <a:lnTo>
                                  <a:pt x="2059" y="50307"/>
                                </a:lnTo>
                                <a:lnTo>
                                  <a:pt x="7937" y="39259"/>
                                </a:lnTo>
                                <a:lnTo>
                                  <a:pt x="16659" y="26303"/>
                                </a:lnTo>
                                <a:lnTo>
                                  <a:pt x="24837" y="13566"/>
                                </a:lnTo>
                                <a:lnTo>
                                  <a:pt x="30896" y="3860"/>
                                </a:lnTo>
                                <a:lnTo>
                                  <a:pt x="33266" y="0"/>
                                </a:lnTo>
                                <a:lnTo>
                                  <a:pt x="33994" y="6178"/>
                                </a:lnTo>
                                <a:lnTo>
                                  <a:pt x="34976" y="20746"/>
                                </a:lnTo>
                                <a:lnTo>
                                  <a:pt x="34406" y="37756"/>
                                </a:lnTo>
                                <a:lnTo>
                                  <a:pt x="30480" y="51259"/>
                                </a:lnTo>
                                <a:lnTo>
                                  <a:pt x="22188" y="59286"/>
                                </a:lnTo>
                                <a:lnTo>
                                  <a:pt x="12256" y="64155"/>
                                </a:lnTo>
                                <a:lnTo>
                                  <a:pt x="3923" y="66563"/>
                                </a:lnTo>
                                <a:lnTo>
                                  <a:pt x="426" y="6721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79" name="Image 379"/>
                          <pic:cNvPicPr/>
                        </pic:nvPicPr>
                        <pic:blipFill>
                          <a:blip r:embed="rId137" cstate="print"/>
                          <a:stretch>
                            <a:fillRect/>
                          </a:stretch>
                        </pic:blipFill>
                        <pic:spPr>
                          <a:xfrm>
                            <a:off x="809947" y="563019"/>
                            <a:ext cx="31297" cy="59668"/>
                          </a:xfrm>
                          <a:prstGeom prst="rect">
                            <a:avLst/>
                          </a:prstGeom>
                        </pic:spPr>
                      </pic:pic>
                      <wps:wsp>
                        <wps:cNvPr id="380" name="Graphic 380"/>
                        <wps:cNvSpPr/>
                        <wps:spPr>
                          <a:xfrm>
                            <a:off x="809947" y="563019"/>
                            <a:ext cx="31750" cy="59690"/>
                          </a:xfrm>
                          <a:custGeom>
                            <a:avLst/>
                            <a:gdLst/>
                            <a:ahLst/>
                            <a:cxnLst/>
                            <a:rect l="l" t="t" r="r" b="b"/>
                            <a:pathLst>
                              <a:path w="31750" h="59690">
                                <a:moveTo>
                                  <a:pt x="0" y="59668"/>
                                </a:moveTo>
                                <a:lnTo>
                                  <a:pt x="8710" y="49743"/>
                                </a:lnTo>
                                <a:lnTo>
                                  <a:pt x="18463" y="34104"/>
                                </a:lnTo>
                                <a:lnTo>
                                  <a:pt x="26809" y="16329"/>
                                </a:lnTo>
                                <a:lnTo>
                                  <a:pt x="31297"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1" name="Image 381"/>
                          <pic:cNvPicPr/>
                        </pic:nvPicPr>
                        <pic:blipFill>
                          <a:blip r:embed="rId138" cstate="print"/>
                          <a:stretch>
                            <a:fillRect/>
                          </a:stretch>
                        </pic:blipFill>
                        <pic:spPr>
                          <a:xfrm>
                            <a:off x="759174" y="583227"/>
                            <a:ext cx="44169" cy="24344"/>
                          </a:xfrm>
                          <a:prstGeom prst="rect">
                            <a:avLst/>
                          </a:prstGeom>
                        </pic:spPr>
                      </pic:pic>
                      <wps:wsp>
                        <wps:cNvPr id="382" name="Graphic 382"/>
                        <wps:cNvSpPr/>
                        <wps:spPr>
                          <a:xfrm>
                            <a:off x="759174" y="583227"/>
                            <a:ext cx="44450" cy="24765"/>
                          </a:xfrm>
                          <a:custGeom>
                            <a:avLst/>
                            <a:gdLst/>
                            <a:ahLst/>
                            <a:cxnLst/>
                            <a:rect l="l" t="t" r="r" b="b"/>
                            <a:pathLst>
                              <a:path w="44450" h="24765">
                                <a:moveTo>
                                  <a:pt x="44169" y="24344"/>
                                </a:moveTo>
                                <a:lnTo>
                                  <a:pt x="38571" y="23546"/>
                                </a:lnTo>
                                <a:lnTo>
                                  <a:pt x="25559" y="20326"/>
                                </a:lnTo>
                                <a:lnTo>
                                  <a:pt x="10810" y="13440"/>
                                </a:lnTo>
                                <a:lnTo>
                                  <a:pt x="0" y="1646"/>
                                </a:lnTo>
                                <a:lnTo>
                                  <a:pt x="4294" y="320"/>
                                </a:lnTo>
                                <a:lnTo>
                                  <a:pt x="15132" y="0"/>
                                </a:lnTo>
                                <a:lnTo>
                                  <a:pt x="29446" y="6177"/>
                                </a:lnTo>
                                <a:lnTo>
                                  <a:pt x="44169" y="24344"/>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3" name="Image 383"/>
                          <pic:cNvPicPr/>
                        </pic:nvPicPr>
                        <pic:blipFill>
                          <a:blip r:embed="rId139" cstate="print"/>
                          <a:stretch>
                            <a:fillRect/>
                          </a:stretch>
                        </pic:blipFill>
                        <pic:spPr>
                          <a:xfrm>
                            <a:off x="759174" y="584874"/>
                            <a:ext cx="44169" cy="22697"/>
                          </a:xfrm>
                          <a:prstGeom prst="rect">
                            <a:avLst/>
                          </a:prstGeom>
                        </pic:spPr>
                      </pic:pic>
                      <wps:wsp>
                        <wps:cNvPr id="384" name="Graphic 384"/>
                        <wps:cNvSpPr/>
                        <wps:spPr>
                          <a:xfrm>
                            <a:off x="759174" y="584874"/>
                            <a:ext cx="44450" cy="22860"/>
                          </a:xfrm>
                          <a:custGeom>
                            <a:avLst/>
                            <a:gdLst/>
                            <a:ahLst/>
                            <a:cxnLst/>
                            <a:rect l="l" t="t" r="r" b="b"/>
                            <a:pathLst>
                              <a:path w="44450" h="22860">
                                <a:moveTo>
                                  <a:pt x="44169" y="22697"/>
                                </a:moveTo>
                                <a:lnTo>
                                  <a:pt x="34720" y="15384"/>
                                </a:lnTo>
                                <a:lnTo>
                                  <a:pt x="21916" y="8614"/>
                                </a:lnTo>
                                <a:lnTo>
                                  <a:pt x="9196" y="3211"/>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5" name="Image 385"/>
                          <pic:cNvPicPr/>
                        </pic:nvPicPr>
                        <pic:blipFill>
                          <a:blip r:embed="rId140" cstate="print"/>
                          <a:stretch>
                            <a:fillRect/>
                          </a:stretch>
                        </pic:blipFill>
                        <pic:spPr>
                          <a:xfrm>
                            <a:off x="709895" y="543169"/>
                            <a:ext cx="90147" cy="48554"/>
                          </a:xfrm>
                          <a:prstGeom prst="rect">
                            <a:avLst/>
                          </a:prstGeom>
                        </pic:spPr>
                      </pic:pic>
                      <wps:wsp>
                        <wps:cNvPr id="386" name="Graphic 386"/>
                        <wps:cNvSpPr/>
                        <wps:spPr>
                          <a:xfrm>
                            <a:off x="709895" y="543169"/>
                            <a:ext cx="90170" cy="48895"/>
                          </a:xfrm>
                          <a:custGeom>
                            <a:avLst/>
                            <a:gdLst/>
                            <a:ahLst/>
                            <a:cxnLst/>
                            <a:rect l="l" t="t" r="r" b="b"/>
                            <a:pathLst>
                              <a:path w="90170" h="48895">
                                <a:moveTo>
                                  <a:pt x="90147" y="48554"/>
                                </a:moveTo>
                                <a:lnTo>
                                  <a:pt x="82360" y="44061"/>
                                </a:lnTo>
                                <a:lnTo>
                                  <a:pt x="70355" y="38950"/>
                                </a:lnTo>
                                <a:lnTo>
                                  <a:pt x="56262" y="34315"/>
                                </a:lnTo>
                                <a:lnTo>
                                  <a:pt x="42208" y="31249"/>
                                </a:lnTo>
                                <a:lnTo>
                                  <a:pt x="28772" y="26932"/>
                                </a:lnTo>
                                <a:lnTo>
                                  <a:pt x="16376" y="18978"/>
                                </a:lnTo>
                                <a:lnTo>
                                  <a:pt x="6343" y="9347"/>
                                </a:lnTo>
                                <a:lnTo>
                                  <a:pt x="0" y="0"/>
                                </a:lnTo>
                                <a:lnTo>
                                  <a:pt x="3769" y="641"/>
                                </a:lnTo>
                                <a:lnTo>
                                  <a:pt x="13459" y="2281"/>
                                </a:lnTo>
                                <a:lnTo>
                                  <a:pt x="26637" y="4494"/>
                                </a:lnTo>
                                <a:lnTo>
                                  <a:pt x="40874" y="6855"/>
                                </a:lnTo>
                                <a:lnTo>
                                  <a:pt x="61911" y="15255"/>
                                </a:lnTo>
                                <a:lnTo>
                                  <a:pt x="77367" y="29380"/>
                                </a:lnTo>
                                <a:lnTo>
                                  <a:pt x="86895" y="42667"/>
                                </a:lnTo>
                                <a:lnTo>
                                  <a:pt x="90147" y="48554"/>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7" name="Image 387"/>
                          <pic:cNvPicPr/>
                        </pic:nvPicPr>
                        <pic:blipFill>
                          <a:blip r:embed="rId141" cstate="print"/>
                          <a:stretch>
                            <a:fillRect/>
                          </a:stretch>
                        </pic:blipFill>
                        <pic:spPr>
                          <a:xfrm>
                            <a:off x="716522" y="551592"/>
                            <a:ext cx="80195" cy="35655"/>
                          </a:xfrm>
                          <a:prstGeom prst="rect">
                            <a:avLst/>
                          </a:prstGeom>
                        </pic:spPr>
                      </pic:pic>
                      <wps:wsp>
                        <wps:cNvPr id="388" name="Graphic 388"/>
                        <wps:cNvSpPr/>
                        <wps:spPr>
                          <a:xfrm>
                            <a:off x="716522" y="551592"/>
                            <a:ext cx="80645" cy="36195"/>
                          </a:xfrm>
                          <a:custGeom>
                            <a:avLst/>
                            <a:gdLst/>
                            <a:ahLst/>
                            <a:cxnLst/>
                            <a:rect l="l" t="t" r="r" b="b"/>
                            <a:pathLst>
                              <a:path w="80645" h="36195">
                                <a:moveTo>
                                  <a:pt x="80195" y="35655"/>
                                </a:moveTo>
                                <a:lnTo>
                                  <a:pt x="68164" y="28189"/>
                                </a:lnTo>
                                <a:lnTo>
                                  <a:pt x="47230" y="17866"/>
                                </a:lnTo>
                                <a:lnTo>
                                  <a:pt x="22729" y="7523"/>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89" name="Image 389"/>
                          <pic:cNvPicPr/>
                        </pic:nvPicPr>
                        <pic:blipFill>
                          <a:blip r:embed="rId142" cstate="print"/>
                          <a:stretch>
                            <a:fillRect/>
                          </a:stretch>
                        </pic:blipFill>
                        <pic:spPr>
                          <a:xfrm>
                            <a:off x="794684" y="505165"/>
                            <a:ext cx="64073" cy="77072"/>
                          </a:xfrm>
                          <a:prstGeom prst="rect">
                            <a:avLst/>
                          </a:prstGeom>
                        </pic:spPr>
                      </pic:pic>
                      <wps:wsp>
                        <wps:cNvPr id="390" name="Graphic 390"/>
                        <wps:cNvSpPr/>
                        <wps:spPr>
                          <a:xfrm>
                            <a:off x="794684" y="505165"/>
                            <a:ext cx="64135" cy="77470"/>
                          </a:xfrm>
                          <a:custGeom>
                            <a:avLst/>
                            <a:gdLst/>
                            <a:ahLst/>
                            <a:cxnLst/>
                            <a:rect l="l" t="t" r="r" b="b"/>
                            <a:pathLst>
                              <a:path w="64135" h="77470">
                                <a:moveTo>
                                  <a:pt x="5826" y="77072"/>
                                </a:moveTo>
                                <a:lnTo>
                                  <a:pt x="1136" y="69714"/>
                                </a:lnTo>
                                <a:lnTo>
                                  <a:pt x="0" y="64858"/>
                                </a:lnTo>
                                <a:lnTo>
                                  <a:pt x="4441" y="57549"/>
                                </a:lnTo>
                                <a:lnTo>
                                  <a:pt x="33270" y="24952"/>
                                </a:lnTo>
                                <a:lnTo>
                                  <a:pt x="64073" y="0"/>
                                </a:lnTo>
                                <a:lnTo>
                                  <a:pt x="63307" y="4079"/>
                                </a:lnTo>
                                <a:lnTo>
                                  <a:pt x="60598" y="14560"/>
                                </a:lnTo>
                                <a:lnTo>
                                  <a:pt x="55328" y="28803"/>
                                </a:lnTo>
                                <a:lnTo>
                                  <a:pt x="46880" y="44170"/>
                                </a:lnTo>
                                <a:lnTo>
                                  <a:pt x="39964" y="54544"/>
                                </a:lnTo>
                                <a:lnTo>
                                  <a:pt x="36888" y="59182"/>
                                </a:lnTo>
                                <a:lnTo>
                                  <a:pt x="33793" y="62769"/>
                                </a:lnTo>
                                <a:lnTo>
                                  <a:pt x="26820" y="69990"/>
                                </a:lnTo>
                                <a:lnTo>
                                  <a:pt x="19565" y="71908"/>
                                </a:lnTo>
                                <a:lnTo>
                                  <a:pt x="20364" y="76125"/>
                                </a:lnTo>
                                <a:lnTo>
                                  <a:pt x="5826" y="77072"/>
                                </a:lnTo>
                                <a:close/>
                              </a:path>
                            </a:pathLst>
                          </a:custGeom>
                          <a:ln w="909">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1" name="Image 391"/>
                          <pic:cNvPicPr/>
                        </pic:nvPicPr>
                        <pic:blipFill>
                          <a:blip r:embed="rId143" cstate="print"/>
                          <a:stretch>
                            <a:fillRect/>
                          </a:stretch>
                        </pic:blipFill>
                        <pic:spPr>
                          <a:xfrm>
                            <a:off x="800511" y="510538"/>
                            <a:ext cx="53779" cy="71698"/>
                          </a:xfrm>
                          <a:prstGeom prst="rect">
                            <a:avLst/>
                          </a:prstGeom>
                        </pic:spPr>
                      </pic:pic>
                      <wps:wsp>
                        <wps:cNvPr id="392" name="Graphic 392"/>
                        <wps:cNvSpPr/>
                        <wps:spPr>
                          <a:xfrm>
                            <a:off x="800511" y="510538"/>
                            <a:ext cx="53975" cy="71755"/>
                          </a:xfrm>
                          <a:custGeom>
                            <a:avLst/>
                            <a:gdLst/>
                            <a:ahLst/>
                            <a:cxnLst/>
                            <a:rect l="l" t="t" r="r" b="b"/>
                            <a:pathLst>
                              <a:path w="53975" h="71755">
                                <a:moveTo>
                                  <a:pt x="0" y="71698"/>
                                </a:moveTo>
                                <a:lnTo>
                                  <a:pt x="7913" y="63456"/>
                                </a:lnTo>
                                <a:lnTo>
                                  <a:pt x="22024" y="49291"/>
                                </a:lnTo>
                                <a:lnTo>
                                  <a:pt x="38568" y="28405"/>
                                </a:lnTo>
                                <a:lnTo>
                                  <a:pt x="53779" y="0"/>
                                </a:lnTo>
                              </a:path>
                            </a:pathLst>
                          </a:custGeom>
                          <a:ln w="91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3" name="Image 393"/>
                          <pic:cNvPicPr/>
                        </pic:nvPicPr>
                        <pic:blipFill>
                          <a:blip r:embed="rId144" cstate="print"/>
                          <a:stretch>
                            <a:fillRect/>
                          </a:stretch>
                        </pic:blipFill>
                        <pic:spPr>
                          <a:xfrm>
                            <a:off x="794480" y="536203"/>
                            <a:ext cx="15059" cy="37550"/>
                          </a:xfrm>
                          <a:prstGeom prst="rect">
                            <a:avLst/>
                          </a:prstGeom>
                        </pic:spPr>
                      </pic:pic>
                      <wps:wsp>
                        <wps:cNvPr id="394" name="Graphic 394"/>
                        <wps:cNvSpPr/>
                        <wps:spPr>
                          <a:xfrm>
                            <a:off x="794480" y="536203"/>
                            <a:ext cx="15240" cy="38100"/>
                          </a:xfrm>
                          <a:custGeom>
                            <a:avLst/>
                            <a:gdLst/>
                            <a:ahLst/>
                            <a:cxnLst/>
                            <a:rect l="l" t="t" r="r" b="b"/>
                            <a:pathLst>
                              <a:path w="15240" h="38100">
                                <a:moveTo>
                                  <a:pt x="6085" y="37550"/>
                                </a:moveTo>
                                <a:lnTo>
                                  <a:pt x="2646" y="35147"/>
                                </a:lnTo>
                                <a:lnTo>
                                  <a:pt x="172" y="24266"/>
                                </a:lnTo>
                                <a:lnTo>
                                  <a:pt x="0" y="10639"/>
                                </a:lnTo>
                                <a:lnTo>
                                  <a:pt x="3466" y="0"/>
                                </a:lnTo>
                                <a:lnTo>
                                  <a:pt x="7003" y="2758"/>
                                </a:lnTo>
                                <a:lnTo>
                                  <a:pt x="13116" y="10485"/>
                                </a:lnTo>
                                <a:lnTo>
                                  <a:pt x="15059" y="22356"/>
                                </a:lnTo>
                                <a:lnTo>
                                  <a:pt x="6085" y="3755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5" name="Image 395"/>
                          <pic:cNvPicPr/>
                        </pic:nvPicPr>
                        <pic:blipFill>
                          <a:blip r:embed="rId145" cstate="print"/>
                          <a:stretch>
                            <a:fillRect/>
                          </a:stretch>
                        </pic:blipFill>
                        <pic:spPr>
                          <a:xfrm>
                            <a:off x="798370" y="542598"/>
                            <a:ext cx="1762" cy="28672"/>
                          </a:xfrm>
                          <a:prstGeom prst="rect">
                            <a:avLst/>
                          </a:prstGeom>
                        </pic:spPr>
                      </pic:pic>
                      <wps:wsp>
                        <wps:cNvPr id="396" name="Graphic 396"/>
                        <wps:cNvSpPr/>
                        <wps:spPr>
                          <a:xfrm>
                            <a:off x="798370" y="542598"/>
                            <a:ext cx="1905" cy="29209"/>
                          </a:xfrm>
                          <a:custGeom>
                            <a:avLst/>
                            <a:gdLst/>
                            <a:ahLst/>
                            <a:cxnLst/>
                            <a:rect l="l" t="t" r="r" b="b"/>
                            <a:pathLst>
                              <a:path w="1905" h="29209">
                                <a:moveTo>
                                  <a:pt x="0" y="28672"/>
                                </a:moveTo>
                                <a:lnTo>
                                  <a:pt x="193" y="24166"/>
                                </a:lnTo>
                                <a:lnTo>
                                  <a:pt x="1173" y="16710"/>
                                </a:lnTo>
                                <a:lnTo>
                                  <a:pt x="1762" y="8067"/>
                                </a:lnTo>
                                <a:lnTo>
                                  <a:pt x="786"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7" name="Image 397"/>
                          <pic:cNvPicPr/>
                        </pic:nvPicPr>
                        <pic:blipFill>
                          <a:blip r:embed="rId146" cstate="print"/>
                          <a:stretch>
                            <a:fillRect/>
                          </a:stretch>
                        </pic:blipFill>
                        <pic:spPr>
                          <a:xfrm>
                            <a:off x="762253" y="543992"/>
                            <a:ext cx="35329" cy="29320"/>
                          </a:xfrm>
                          <a:prstGeom prst="rect">
                            <a:avLst/>
                          </a:prstGeom>
                        </pic:spPr>
                      </pic:pic>
                      <wps:wsp>
                        <wps:cNvPr id="398" name="Graphic 398"/>
                        <wps:cNvSpPr/>
                        <wps:spPr>
                          <a:xfrm>
                            <a:off x="762253" y="543992"/>
                            <a:ext cx="35560" cy="29845"/>
                          </a:xfrm>
                          <a:custGeom>
                            <a:avLst/>
                            <a:gdLst/>
                            <a:ahLst/>
                            <a:cxnLst/>
                            <a:rect l="l" t="t" r="r" b="b"/>
                            <a:pathLst>
                              <a:path w="35560" h="29845">
                                <a:moveTo>
                                  <a:pt x="35329" y="24019"/>
                                </a:moveTo>
                                <a:lnTo>
                                  <a:pt x="30186" y="29320"/>
                                </a:lnTo>
                                <a:lnTo>
                                  <a:pt x="17999" y="20057"/>
                                </a:lnTo>
                                <a:lnTo>
                                  <a:pt x="5645" y="6771"/>
                                </a:lnTo>
                                <a:lnTo>
                                  <a:pt x="0" y="0"/>
                                </a:lnTo>
                                <a:lnTo>
                                  <a:pt x="5383" y="61"/>
                                </a:lnTo>
                                <a:lnTo>
                                  <a:pt x="17300" y="2166"/>
                                </a:lnTo>
                                <a:lnTo>
                                  <a:pt x="29399" y="9192"/>
                                </a:lnTo>
                                <a:lnTo>
                                  <a:pt x="35329" y="24019"/>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399" name="Image 399"/>
                          <pic:cNvPicPr/>
                        </pic:nvPicPr>
                        <pic:blipFill>
                          <a:blip r:embed="rId30" cstate="print"/>
                          <a:stretch>
                            <a:fillRect/>
                          </a:stretch>
                        </pic:blipFill>
                        <pic:spPr>
                          <a:xfrm>
                            <a:off x="766342" y="547816"/>
                            <a:ext cx="28284" cy="22039"/>
                          </a:xfrm>
                          <a:prstGeom prst="rect">
                            <a:avLst/>
                          </a:prstGeom>
                        </pic:spPr>
                      </pic:pic>
                      <wps:wsp>
                        <wps:cNvPr id="400" name="Graphic 400"/>
                        <wps:cNvSpPr/>
                        <wps:spPr>
                          <a:xfrm>
                            <a:off x="766342" y="547816"/>
                            <a:ext cx="28575" cy="22225"/>
                          </a:xfrm>
                          <a:custGeom>
                            <a:avLst/>
                            <a:gdLst/>
                            <a:ahLst/>
                            <a:cxnLst/>
                            <a:rect l="l" t="t" r="r" b="b"/>
                            <a:pathLst>
                              <a:path w="28575" h="22225">
                                <a:moveTo>
                                  <a:pt x="28284" y="22039"/>
                                </a:moveTo>
                                <a:lnTo>
                                  <a:pt x="23518" y="17190"/>
                                </a:lnTo>
                                <a:lnTo>
                                  <a:pt x="15714" y="10346"/>
                                </a:lnTo>
                                <a:lnTo>
                                  <a:pt x="7123" y="3839"/>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1" name="Image 401"/>
                          <pic:cNvPicPr/>
                        </pic:nvPicPr>
                        <pic:blipFill>
                          <a:blip r:embed="rId147" cstate="print"/>
                          <a:stretch>
                            <a:fillRect/>
                          </a:stretch>
                        </pic:blipFill>
                        <pic:spPr>
                          <a:xfrm>
                            <a:off x="703372" y="520076"/>
                            <a:ext cx="85938" cy="27913"/>
                          </a:xfrm>
                          <a:prstGeom prst="rect">
                            <a:avLst/>
                          </a:prstGeom>
                        </pic:spPr>
                      </pic:pic>
                      <wps:wsp>
                        <wps:cNvPr id="402" name="Graphic 402"/>
                        <wps:cNvSpPr/>
                        <wps:spPr>
                          <a:xfrm>
                            <a:off x="703372" y="520076"/>
                            <a:ext cx="86360" cy="27940"/>
                          </a:xfrm>
                          <a:custGeom>
                            <a:avLst/>
                            <a:gdLst/>
                            <a:ahLst/>
                            <a:cxnLst/>
                            <a:rect l="l" t="t" r="r" b="b"/>
                            <a:pathLst>
                              <a:path w="86360" h="27940">
                                <a:moveTo>
                                  <a:pt x="85938" y="27913"/>
                                </a:moveTo>
                                <a:lnTo>
                                  <a:pt x="74409" y="25977"/>
                                </a:lnTo>
                                <a:lnTo>
                                  <a:pt x="63566" y="24383"/>
                                </a:lnTo>
                                <a:lnTo>
                                  <a:pt x="53276" y="23203"/>
                                </a:lnTo>
                                <a:lnTo>
                                  <a:pt x="43408" y="22509"/>
                                </a:lnTo>
                                <a:lnTo>
                                  <a:pt x="32282" y="20595"/>
                                </a:lnTo>
                                <a:lnTo>
                                  <a:pt x="19639" y="16294"/>
                                </a:lnTo>
                                <a:lnTo>
                                  <a:pt x="8027" y="10281"/>
                                </a:lnTo>
                                <a:lnTo>
                                  <a:pt x="0" y="3236"/>
                                </a:lnTo>
                                <a:lnTo>
                                  <a:pt x="4658" y="2468"/>
                                </a:lnTo>
                                <a:lnTo>
                                  <a:pt x="15801" y="980"/>
                                </a:lnTo>
                                <a:lnTo>
                                  <a:pt x="29182" y="0"/>
                                </a:lnTo>
                                <a:lnTo>
                                  <a:pt x="40556" y="753"/>
                                </a:lnTo>
                                <a:lnTo>
                                  <a:pt x="52683" y="6140"/>
                                </a:lnTo>
                                <a:lnTo>
                                  <a:pt x="67724" y="15349"/>
                                </a:lnTo>
                                <a:lnTo>
                                  <a:pt x="80526" y="24050"/>
                                </a:lnTo>
                                <a:lnTo>
                                  <a:pt x="85938" y="2791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3" name="Image 403"/>
                          <pic:cNvPicPr/>
                        </pic:nvPicPr>
                        <pic:blipFill>
                          <a:blip r:embed="rId128" cstate="print"/>
                          <a:stretch>
                            <a:fillRect/>
                          </a:stretch>
                        </pic:blipFill>
                        <pic:spPr>
                          <a:xfrm>
                            <a:off x="708142" y="526122"/>
                            <a:ext cx="72118" cy="18350"/>
                          </a:xfrm>
                          <a:prstGeom prst="rect">
                            <a:avLst/>
                          </a:prstGeom>
                        </pic:spPr>
                      </pic:pic>
                      <wps:wsp>
                        <wps:cNvPr id="404" name="Graphic 404"/>
                        <wps:cNvSpPr/>
                        <wps:spPr>
                          <a:xfrm>
                            <a:off x="708142" y="526122"/>
                            <a:ext cx="72390" cy="18415"/>
                          </a:xfrm>
                          <a:custGeom>
                            <a:avLst/>
                            <a:gdLst/>
                            <a:ahLst/>
                            <a:cxnLst/>
                            <a:rect l="l" t="t" r="r" b="b"/>
                            <a:pathLst>
                              <a:path w="72390" h="18415">
                                <a:moveTo>
                                  <a:pt x="72118" y="18350"/>
                                </a:moveTo>
                                <a:lnTo>
                                  <a:pt x="58642" y="13266"/>
                                </a:lnTo>
                                <a:lnTo>
                                  <a:pt x="40284" y="7529"/>
                                </a:lnTo>
                                <a:lnTo>
                                  <a:pt x="19814" y="2614"/>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5" name="Image 405"/>
                          <pic:cNvPicPr/>
                        </pic:nvPicPr>
                        <pic:blipFill>
                          <a:blip r:embed="rId148" cstate="print"/>
                          <a:stretch>
                            <a:fillRect/>
                          </a:stretch>
                        </pic:blipFill>
                        <pic:spPr>
                          <a:xfrm>
                            <a:off x="703372" y="504045"/>
                            <a:ext cx="75461" cy="20255"/>
                          </a:xfrm>
                          <a:prstGeom prst="rect">
                            <a:avLst/>
                          </a:prstGeom>
                        </pic:spPr>
                      </pic:pic>
                      <wps:wsp>
                        <wps:cNvPr id="406" name="Graphic 406"/>
                        <wps:cNvSpPr/>
                        <wps:spPr>
                          <a:xfrm>
                            <a:off x="703372" y="504045"/>
                            <a:ext cx="75565" cy="20320"/>
                          </a:xfrm>
                          <a:custGeom>
                            <a:avLst/>
                            <a:gdLst/>
                            <a:ahLst/>
                            <a:cxnLst/>
                            <a:rect l="l" t="t" r="r" b="b"/>
                            <a:pathLst>
                              <a:path w="75565" h="20320">
                                <a:moveTo>
                                  <a:pt x="75461" y="19667"/>
                                </a:moveTo>
                                <a:lnTo>
                                  <a:pt x="68850" y="16229"/>
                                </a:lnTo>
                                <a:lnTo>
                                  <a:pt x="60773" y="14422"/>
                                </a:lnTo>
                                <a:lnTo>
                                  <a:pt x="52447" y="13655"/>
                                </a:lnTo>
                                <a:lnTo>
                                  <a:pt x="45092" y="13340"/>
                                </a:lnTo>
                                <a:lnTo>
                                  <a:pt x="35340" y="14764"/>
                                </a:lnTo>
                                <a:lnTo>
                                  <a:pt x="21799" y="17911"/>
                                </a:lnTo>
                                <a:lnTo>
                                  <a:pt x="8631" y="20255"/>
                                </a:lnTo>
                                <a:lnTo>
                                  <a:pt x="0" y="19267"/>
                                </a:lnTo>
                                <a:lnTo>
                                  <a:pt x="1819" y="17768"/>
                                </a:lnTo>
                                <a:lnTo>
                                  <a:pt x="6997" y="14038"/>
                                </a:lnTo>
                                <a:lnTo>
                                  <a:pt x="15114" y="9227"/>
                                </a:lnTo>
                                <a:lnTo>
                                  <a:pt x="25751" y="4488"/>
                                </a:lnTo>
                                <a:lnTo>
                                  <a:pt x="37328" y="1175"/>
                                </a:lnTo>
                                <a:lnTo>
                                  <a:pt x="47615" y="0"/>
                                </a:lnTo>
                                <a:lnTo>
                                  <a:pt x="55780" y="934"/>
                                </a:lnTo>
                                <a:lnTo>
                                  <a:pt x="60990" y="3953"/>
                                </a:lnTo>
                                <a:lnTo>
                                  <a:pt x="65853" y="9264"/>
                                </a:lnTo>
                                <a:lnTo>
                                  <a:pt x="75461" y="19667"/>
                                </a:lnTo>
                                <a:close/>
                              </a:path>
                              <a:path w="75565" h="20320">
                                <a:moveTo>
                                  <a:pt x="67408" y="14011"/>
                                </a:moveTo>
                                <a:lnTo>
                                  <a:pt x="60830" y="10656"/>
                                </a:lnTo>
                                <a:lnTo>
                                  <a:pt x="55096" y="7893"/>
                                </a:lnTo>
                                <a:lnTo>
                                  <a:pt x="49608" y="6370"/>
                                </a:lnTo>
                                <a:lnTo>
                                  <a:pt x="43771" y="6732"/>
                                </a:lnTo>
                                <a:lnTo>
                                  <a:pt x="34934" y="9121"/>
                                </a:lnTo>
                                <a:lnTo>
                                  <a:pt x="23017" y="12427"/>
                                </a:lnTo>
                                <a:lnTo>
                                  <a:pt x="11530" y="15907"/>
                                </a:lnTo>
                                <a:lnTo>
                                  <a:pt x="3983" y="18819"/>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7" name="Image 407"/>
                          <pic:cNvPicPr/>
                        </pic:nvPicPr>
                        <pic:blipFill>
                          <a:blip r:embed="rId149" cstate="print"/>
                          <a:stretch>
                            <a:fillRect/>
                          </a:stretch>
                        </pic:blipFill>
                        <pic:spPr>
                          <a:xfrm>
                            <a:off x="789189" y="478730"/>
                            <a:ext cx="49995" cy="69259"/>
                          </a:xfrm>
                          <a:prstGeom prst="rect">
                            <a:avLst/>
                          </a:prstGeom>
                        </pic:spPr>
                      </pic:pic>
                      <wps:wsp>
                        <wps:cNvPr id="408" name="Graphic 408"/>
                        <wps:cNvSpPr/>
                        <wps:spPr>
                          <a:xfrm>
                            <a:off x="789189" y="478730"/>
                            <a:ext cx="50165" cy="69850"/>
                          </a:xfrm>
                          <a:custGeom>
                            <a:avLst/>
                            <a:gdLst/>
                            <a:ahLst/>
                            <a:cxnLst/>
                            <a:rect l="l" t="t" r="r" b="b"/>
                            <a:pathLst>
                              <a:path w="50165" h="69850">
                                <a:moveTo>
                                  <a:pt x="120" y="69259"/>
                                </a:moveTo>
                                <a:lnTo>
                                  <a:pt x="22633" y="21919"/>
                                </a:lnTo>
                                <a:lnTo>
                                  <a:pt x="49995" y="0"/>
                                </a:lnTo>
                                <a:lnTo>
                                  <a:pt x="49265" y="4025"/>
                                </a:lnTo>
                                <a:lnTo>
                                  <a:pt x="29968" y="50167"/>
                                </a:lnTo>
                                <a:lnTo>
                                  <a:pt x="120" y="69259"/>
                                </a:lnTo>
                                <a:close/>
                              </a:path>
                              <a:path w="50165" h="69850">
                                <a:moveTo>
                                  <a:pt x="1798" y="66111"/>
                                </a:moveTo>
                                <a:lnTo>
                                  <a:pt x="9635" y="55769"/>
                                </a:lnTo>
                                <a:lnTo>
                                  <a:pt x="23219" y="37901"/>
                                </a:lnTo>
                                <a:lnTo>
                                  <a:pt x="37094" y="19071"/>
                                </a:lnTo>
                                <a:lnTo>
                                  <a:pt x="45802" y="5846"/>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09" name="Image 409"/>
                          <pic:cNvPicPr/>
                        </pic:nvPicPr>
                        <pic:blipFill>
                          <a:blip r:embed="rId150" cstate="print"/>
                          <a:stretch>
                            <a:fillRect/>
                          </a:stretch>
                        </pic:blipFill>
                        <pic:spPr>
                          <a:xfrm>
                            <a:off x="784056" y="505502"/>
                            <a:ext cx="14771" cy="29478"/>
                          </a:xfrm>
                          <a:prstGeom prst="rect">
                            <a:avLst/>
                          </a:prstGeom>
                        </pic:spPr>
                      </pic:pic>
                      <wps:wsp>
                        <wps:cNvPr id="410" name="Graphic 410"/>
                        <wps:cNvSpPr/>
                        <wps:spPr>
                          <a:xfrm>
                            <a:off x="784056" y="505502"/>
                            <a:ext cx="15240" cy="29845"/>
                          </a:xfrm>
                          <a:custGeom>
                            <a:avLst/>
                            <a:gdLst/>
                            <a:ahLst/>
                            <a:cxnLst/>
                            <a:rect l="l" t="t" r="r" b="b"/>
                            <a:pathLst>
                              <a:path w="15240" h="29845">
                                <a:moveTo>
                                  <a:pt x="2726" y="29478"/>
                                </a:moveTo>
                                <a:lnTo>
                                  <a:pt x="1588" y="26713"/>
                                </a:lnTo>
                                <a:lnTo>
                                  <a:pt x="0" y="19647"/>
                                </a:lnTo>
                                <a:lnTo>
                                  <a:pt x="693" y="10128"/>
                                </a:lnTo>
                                <a:lnTo>
                                  <a:pt x="6402" y="0"/>
                                </a:lnTo>
                                <a:lnTo>
                                  <a:pt x="9651" y="1205"/>
                                </a:lnTo>
                                <a:lnTo>
                                  <a:pt x="14760" y="5672"/>
                                </a:lnTo>
                                <a:lnTo>
                                  <a:pt x="14771" y="14672"/>
                                </a:lnTo>
                                <a:lnTo>
                                  <a:pt x="2726" y="2947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1" name="Image 411"/>
                          <pic:cNvPicPr/>
                        </pic:nvPicPr>
                        <pic:blipFill>
                          <a:blip r:embed="rId151" cstate="print"/>
                          <a:stretch>
                            <a:fillRect/>
                          </a:stretch>
                        </pic:blipFill>
                        <pic:spPr>
                          <a:xfrm>
                            <a:off x="785473" y="508656"/>
                            <a:ext cx="6959" cy="21486"/>
                          </a:xfrm>
                          <a:prstGeom prst="rect">
                            <a:avLst/>
                          </a:prstGeom>
                        </pic:spPr>
                      </pic:pic>
                      <wps:wsp>
                        <wps:cNvPr id="412" name="Graphic 412"/>
                        <wps:cNvSpPr/>
                        <wps:spPr>
                          <a:xfrm>
                            <a:off x="785473" y="508656"/>
                            <a:ext cx="6985" cy="21590"/>
                          </a:xfrm>
                          <a:custGeom>
                            <a:avLst/>
                            <a:gdLst/>
                            <a:ahLst/>
                            <a:cxnLst/>
                            <a:rect l="l" t="t" r="r" b="b"/>
                            <a:pathLst>
                              <a:path w="6985" h="21590">
                                <a:moveTo>
                                  <a:pt x="0" y="21486"/>
                                </a:moveTo>
                                <a:lnTo>
                                  <a:pt x="1998" y="17207"/>
                                </a:lnTo>
                                <a:lnTo>
                                  <a:pt x="6959" y="12848"/>
                                </a:lnTo>
                                <a:lnTo>
                                  <a:pt x="3308"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3" name="Image 413"/>
                          <pic:cNvPicPr/>
                        </pic:nvPicPr>
                        <pic:blipFill>
                          <a:blip r:embed="rId152" cstate="print"/>
                          <a:stretch>
                            <a:fillRect/>
                          </a:stretch>
                        </pic:blipFill>
                        <pic:spPr>
                          <a:xfrm>
                            <a:off x="774563" y="447075"/>
                            <a:ext cx="29427" cy="73280"/>
                          </a:xfrm>
                          <a:prstGeom prst="rect">
                            <a:avLst/>
                          </a:prstGeom>
                        </pic:spPr>
                      </pic:pic>
                      <wps:wsp>
                        <wps:cNvPr id="414" name="Graphic 414"/>
                        <wps:cNvSpPr/>
                        <wps:spPr>
                          <a:xfrm>
                            <a:off x="774563" y="447075"/>
                            <a:ext cx="29845" cy="73660"/>
                          </a:xfrm>
                          <a:custGeom>
                            <a:avLst/>
                            <a:gdLst/>
                            <a:ahLst/>
                            <a:cxnLst/>
                            <a:rect l="l" t="t" r="r" b="b"/>
                            <a:pathLst>
                              <a:path w="29845" h="73660">
                                <a:moveTo>
                                  <a:pt x="2402" y="73280"/>
                                </a:moveTo>
                                <a:lnTo>
                                  <a:pt x="1513" y="69852"/>
                                </a:lnTo>
                                <a:lnTo>
                                  <a:pt x="91" y="61204"/>
                                </a:lnTo>
                                <a:lnTo>
                                  <a:pt x="0" y="49787"/>
                                </a:lnTo>
                                <a:lnTo>
                                  <a:pt x="3102" y="38054"/>
                                </a:lnTo>
                                <a:lnTo>
                                  <a:pt x="10053" y="25826"/>
                                </a:lnTo>
                                <a:lnTo>
                                  <a:pt x="18787" y="13443"/>
                                </a:lnTo>
                                <a:lnTo>
                                  <a:pt x="26259" y="3852"/>
                                </a:lnTo>
                                <a:lnTo>
                                  <a:pt x="29427" y="0"/>
                                </a:lnTo>
                                <a:lnTo>
                                  <a:pt x="29083" y="2893"/>
                                </a:lnTo>
                                <a:lnTo>
                                  <a:pt x="19845" y="49123"/>
                                </a:lnTo>
                                <a:lnTo>
                                  <a:pt x="2402" y="73280"/>
                                </a:lnTo>
                                <a:close/>
                              </a:path>
                              <a:path w="29845" h="73660">
                                <a:moveTo>
                                  <a:pt x="2296" y="69007"/>
                                </a:moveTo>
                                <a:lnTo>
                                  <a:pt x="6558" y="57317"/>
                                </a:lnTo>
                                <a:lnTo>
                                  <a:pt x="13297" y="40228"/>
                                </a:lnTo>
                                <a:lnTo>
                                  <a:pt x="20681" y="22095"/>
                                </a:lnTo>
                                <a:lnTo>
                                  <a:pt x="26876" y="7274"/>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5" name="Image 415"/>
                          <pic:cNvPicPr/>
                        </pic:nvPicPr>
                        <pic:blipFill>
                          <a:blip r:embed="rId153" cstate="print"/>
                          <a:stretch>
                            <a:fillRect/>
                          </a:stretch>
                        </pic:blipFill>
                        <pic:spPr>
                          <a:xfrm>
                            <a:off x="761522" y="460201"/>
                            <a:ext cx="19329" cy="46513"/>
                          </a:xfrm>
                          <a:prstGeom prst="rect">
                            <a:avLst/>
                          </a:prstGeom>
                        </pic:spPr>
                      </pic:pic>
                      <wps:wsp>
                        <wps:cNvPr id="416" name="Graphic 416"/>
                        <wps:cNvSpPr/>
                        <wps:spPr>
                          <a:xfrm>
                            <a:off x="761522" y="460201"/>
                            <a:ext cx="19685" cy="46990"/>
                          </a:xfrm>
                          <a:custGeom>
                            <a:avLst/>
                            <a:gdLst/>
                            <a:ahLst/>
                            <a:cxnLst/>
                            <a:rect l="l" t="t" r="r" b="b"/>
                            <a:pathLst>
                              <a:path w="19685" h="46990">
                                <a:moveTo>
                                  <a:pt x="9258" y="46513"/>
                                </a:moveTo>
                                <a:lnTo>
                                  <a:pt x="19329" y="37495"/>
                                </a:lnTo>
                                <a:lnTo>
                                  <a:pt x="16801" y="24486"/>
                                </a:lnTo>
                                <a:lnTo>
                                  <a:pt x="14031" y="15084"/>
                                </a:lnTo>
                                <a:lnTo>
                                  <a:pt x="10514" y="7286"/>
                                </a:lnTo>
                                <a:lnTo>
                                  <a:pt x="7493" y="1967"/>
                                </a:lnTo>
                                <a:lnTo>
                                  <a:pt x="6210" y="0"/>
                                </a:lnTo>
                                <a:lnTo>
                                  <a:pt x="676" y="5575"/>
                                </a:lnTo>
                                <a:lnTo>
                                  <a:pt x="0" y="16469"/>
                                </a:lnTo>
                                <a:lnTo>
                                  <a:pt x="1163" y="25757"/>
                                </a:lnTo>
                                <a:lnTo>
                                  <a:pt x="4377" y="35574"/>
                                </a:lnTo>
                                <a:lnTo>
                                  <a:pt x="7717" y="43349"/>
                                </a:lnTo>
                                <a:lnTo>
                                  <a:pt x="9258" y="46513"/>
                                </a:lnTo>
                                <a:close/>
                              </a:path>
                              <a:path w="19685" h="46990">
                                <a:moveTo>
                                  <a:pt x="10150" y="40107"/>
                                </a:moveTo>
                                <a:lnTo>
                                  <a:pt x="10541" y="33376"/>
                                </a:lnTo>
                                <a:lnTo>
                                  <a:pt x="8848" y="24749"/>
                                </a:lnTo>
                                <a:lnTo>
                                  <a:pt x="6517" y="15216"/>
                                </a:lnTo>
                                <a:lnTo>
                                  <a:pt x="4992" y="5766"/>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7" name="Image 417"/>
                          <pic:cNvPicPr/>
                        </pic:nvPicPr>
                        <pic:blipFill>
                          <a:blip r:embed="rId154" cstate="print"/>
                          <a:stretch>
                            <a:fillRect/>
                          </a:stretch>
                        </pic:blipFill>
                        <pic:spPr>
                          <a:xfrm>
                            <a:off x="702308" y="464516"/>
                            <a:ext cx="67814" cy="41982"/>
                          </a:xfrm>
                          <a:prstGeom prst="rect">
                            <a:avLst/>
                          </a:prstGeom>
                        </pic:spPr>
                      </pic:pic>
                      <wps:wsp>
                        <wps:cNvPr id="418" name="Graphic 418"/>
                        <wps:cNvSpPr/>
                        <wps:spPr>
                          <a:xfrm>
                            <a:off x="702308" y="464516"/>
                            <a:ext cx="67945" cy="42545"/>
                          </a:xfrm>
                          <a:custGeom>
                            <a:avLst/>
                            <a:gdLst/>
                            <a:ahLst/>
                            <a:cxnLst/>
                            <a:rect l="l" t="t" r="r" b="b"/>
                            <a:pathLst>
                              <a:path w="67945" h="42545">
                                <a:moveTo>
                                  <a:pt x="67814" y="41982"/>
                                </a:moveTo>
                                <a:lnTo>
                                  <a:pt x="58464" y="34322"/>
                                </a:lnTo>
                                <a:lnTo>
                                  <a:pt x="45855" y="33899"/>
                                </a:lnTo>
                                <a:lnTo>
                                  <a:pt x="5404" y="10432"/>
                                </a:lnTo>
                                <a:lnTo>
                                  <a:pt x="0" y="0"/>
                                </a:lnTo>
                                <a:lnTo>
                                  <a:pt x="4310" y="192"/>
                                </a:lnTo>
                                <a:lnTo>
                                  <a:pt x="4856" y="5311"/>
                                </a:lnTo>
                                <a:lnTo>
                                  <a:pt x="8400" y="7830"/>
                                </a:lnTo>
                                <a:lnTo>
                                  <a:pt x="49234" y="21335"/>
                                </a:lnTo>
                                <a:lnTo>
                                  <a:pt x="65248" y="38613"/>
                                </a:lnTo>
                                <a:lnTo>
                                  <a:pt x="67814" y="41982"/>
                                </a:lnTo>
                                <a:close/>
                              </a:path>
                              <a:path w="67945" h="42545">
                                <a:moveTo>
                                  <a:pt x="59638" y="34341"/>
                                </a:moveTo>
                                <a:lnTo>
                                  <a:pt x="50228" y="30857"/>
                                </a:lnTo>
                                <a:lnTo>
                                  <a:pt x="36615" y="25853"/>
                                </a:lnTo>
                                <a:lnTo>
                                  <a:pt x="23391" y="20185"/>
                                </a:lnTo>
                                <a:lnTo>
                                  <a:pt x="15147" y="14705"/>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19" name="Image 419"/>
                          <pic:cNvPicPr/>
                        </pic:nvPicPr>
                        <pic:blipFill>
                          <a:blip r:embed="rId155" cstate="print"/>
                          <a:stretch>
                            <a:fillRect/>
                          </a:stretch>
                        </pic:blipFill>
                        <pic:spPr>
                          <a:xfrm>
                            <a:off x="666814" y="448779"/>
                            <a:ext cx="94695" cy="37463"/>
                          </a:xfrm>
                          <a:prstGeom prst="rect">
                            <a:avLst/>
                          </a:prstGeom>
                        </pic:spPr>
                      </pic:pic>
                      <wps:wsp>
                        <wps:cNvPr id="420" name="Graphic 420"/>
                        <wps:cNvSpPr/>
                        <wps:spPr>
                          <a:xfrm>
                            <a:off x="666849" y="448779"/>
                            <a:ext cx="95250" cy="37465"/>
                          </a:xfrm>
                          <a:custGeom>
                            <a:avLst/>
                            <a:gdLst/>
                            <a:ahLst/>
                            <a:cxnLst/>
                            <a:rect l="l" t="t" r="r" b="b"/>
                            <a:pathLst>
                              <a:path w="95250" h="37465">
                                <a:moveTo>
                                  <a:pt x="94659" y="37463"/>
                                </a:moveTo>
                                <a:lnTo>
                                  <a:pt x="67408" y="8705"/>
                                </a:lnTo>
                                <a:lnTo>
                                  <a:pt x="28715" y="688"/>
                                </a:lnTo>
                                <a:lnTo>
                                  <a:pt x="17250" y="781"/>
                                </a:lnTo>
                                <a:lnTo>
                                  <a:pt x="3319" y="2355"/>
                                </a:lnTo>
                                <a:lnTo>
                                  <a:pt x="0" y="24"/>
                                </a:lnTo>
                                <a:lnTo>
                                  <a:pt x="811" y="0"/>
                                </a:lnTo>
                                <a:lnTo>
                                  <a:pt x="6315" y="2550"/>
                                </a:lnTo>
                                <a:lnTo>
                                  <a:pt x="13663" y="6372"/>
                                </a:lnTo>
                                <a:lnTo>
                                  <a:pt x="20004" y="10161"/>
                                </a:lnTo>
                                <a:lnTo>
                                  <a:pt x="28255" y="15432"/>
                                </a:lnTo>
                                <a:lnTo>
                                  <a:pt x="40778" y="22577"/>
                                </a:lnTo>
                                <a:lnTo>
                                  <a:pt x="54152" y="29078"/>
                                </a:lnTo>
                                <a:lnTo>
                                  <a:pt x="64954" y="32416"/>
                                </a:lnTo>
                                <a:lnTo>
                                  <a:pt x="74306" y="33718"/>
                                </a:lnTo>
                                <a:lnTo>
                                  <a:pt x="83994" y="35396"/>
                                </a:lnTo>
                                <a:lnTo>
                                  <a:pt x="91588" y="36846"/>
                                </a:lnTo>
                                <a:lnTo>
                                  <a:pt x="94659" y="37463"/>
                                </a:lnTo>
                                <a:close/>
                              </a:path>
                              <a:path w="95250" h="37465">
                                <a:moveTo>
                                  <a:pt x="91347" y="35134"/>
                                </a:moveTo>
                                <a:lnTo>
                                  <a:pt x="81806" y="29671"/>
                                </a:lnTo>
                                <a:lnTo>
                                  <a:pt x="63978" y="20958"/>
                                </a:lnTo>
                                <a:lnTo>
                                  <a:pt x="39876" y="11462"/>
                                </a:lnTo>
                                <a:lnTo>
                                  <a:pt x="11513" y="3652"/>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1" name="Image 421"/>
                          <pic:cNvPicPr/>
                        </pic:nvPicPr>
                        <pic:blipFill>
                          <a:blip r:embed="rId156" cstate="print"/>
                          <a:stretch>
                            <a:fillRect/>
                          </a:stretch>
                        </pic:blipFill>
                        <pic:spPr>
                          <a:xfrm>
                            <a:off x="751855" y="396214"/>
                            <a:ext cx="45697" cy="74450"/>
                          </a:xfrm>
                          <a:prstGeom prst="rect">
                            <a:avLst/>
                          </a:prstGeom>
                        </pic:spPr>
                      </pic:pic>
                      <wps:wsp>
                        <wps:cNvPr id="422" name="Graphic 422"/>
                        <wps:cNvSpPr/>
                        <wps:spPr>
                          <a:xfrm>
                            <a:off x="751846" y="396214"/>
                            <a:ext cx="45720" cy="74930"/>
                          </a:xfrm>
                          <a:custGeom>
                            <a:avLst/>
                            <a:gdLst/>
                            <a:ahLst/>
                            <a:cxnLst/>
                            <a:rect l="l" t="t" r="r" b="b"/>
                            <a:pathLst>
                              <a:path w="45720" h="74930">
                                <a:moveTo>
                                  <a:pt x="0" y="69138"/>
                                </a:moveTo>
                                <a:lnTo>
                                  <a:pt x="14777" y="30783"/>
                                </a:lnTo>
                                <a:lnTo>
                                  <a:pt x="44623" y="0"/>
                                </a:lnTo>
                                <a:lnTo>
                                  <a:pt x="45706" y="4545"/>
                                </a:lnTo>
                                <a:lnTo>
                                  <a:pt x="42569" y="14776"/>
                                </a:lnTo>
                                <a:lnTo>
                                  <a:pt x="39818" y="24605"/>
                                </a:lnTo>
                                <a:lnTo>
                                  <a:pt x="22267" y="62521"/>
                                </a:lnTo>
                                <a:lnTo>
                                  <a:pt x="4856" y="74450"/>
                                </a:lnTo>
                                <a:lnTo>
                                  <a:pt x="0" y="69138"/>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3" name="Image 423"/>
                          <pic:cNvPicPr/>
                        </pic:nvPicPr>
                        <pic:blipFill>
                          <a:blip r:embed="rId157" cstate="print"/>
                          <a:stretch>
                            <a:fillRect/>
                          </a:stretch>
                        </pic:blipFill>
                        <pic:spPr>
                          <a:xfrm>
                            <a:off x="755688" y="399193"/>
                            <a:ext cx="41355" cy="65367"/>
                          </a:xfrm>
                          <a:prstGeom prst="rect">
                            <a:avLst/>
                          </a:prstGeom>
                        </pic:spPr>
                      </pic:pic>
                      <wps:wsp>
                        <wps:cNvPr id="424" name="Graphic 424"/>
                        <wps:cNvSpPr/>
                        <wps:spPr>
                          <a:xfrm>
                            <a:off x="755688" y="399193"/>
                            <a:ext cx="41910" cy="65405"/>
                          </a:xfrm>
                          <a:custGeom>
                            <a:avLst/>
                            <a:gdLst/>
                            <a:ahLst/>
                            <a:cxnLst/>
                            <a:rect l="l" t="t" r="r" b="b"/>
                            <a:pathLst>
                              <a:path w="41910" h="65405">
                                <a:moveTo>
                                  <a:pt x="0" y="65367"/>
                                </a:moveTo>
                                <a:lnTo>
                                  <a:pt x="4553" y="60445"/>
                                </a:lnTo>
                                <a:lnTo>
                                  <a:pt x="10300" y="54394"/>
                                </a:lnTo>
                                <a:lnTo>
                                  <a:pt x="16509" y="46511"/>
                                </a:lnTo>
                                <a:lnTo>
                                  <a:pt x="22445" y="36091"/>
                                </a:lnTo>
                                <a:lnTo>
                                  <a:pt x="28027" y="23927"/>
                                </a:lnTo>
                                <a:lnTo>
                                  <a:pt x="33433" y="12729"/>
                                </a:lnTo>
                                <a:lnTo>
                                  <a:pt x="38073" y="4190"/>
                                </a:lnTo>
                                <a:lnTo>
                                  <a:pt x="41355"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5" name="Image 425"/>
                          <pic:cNvPicPr/>
                        </pic:nvPicPr>
                        <pic:blipFill>
                          <a:blip r:embed="rId158" cstate="print"/>
                          <a:stretch>
                            <a:fillRect/>
                          </a:stretch>
                        </pic:blipFill>
                        <pic:spPr>
                          <a:xfrm>
                            <a:off x="741861" y="376200"/>
                            <a:ext cx="29638" cy="75985"/>
                          </a:xfrm>
                          <a:prstGeom prst="rect">
                            <a:avLst/>
                          </a:prstGeom>
                        </pic:spPr>
                      </pic:pic>
                      <wps:wsp>
                        <wps:cNvPr id="426" name="Graphic 426"/>
                        <wps:cNvSpPr/>
                        <wps:spPr>
                          <a:xfrm>
                            <a:off x="741861" y="376200"/>
                            <a:ext cx="29845" cy="76200"/>
                          </a:xfrm>
                          <a:custGeom>
                            <a:avLst/>
                            <a:gdLst/>
                            <a:ahLst/>
                            <a:cxnLst/>
                            <a:rect l="l" t="t" r="r" b="b"/>
                            <a:pathLst>
                              <a:path w="29845" h="76200">
                                <a:moveTo>
                                  <a:pt x="1993" y="75985"/>
                                </a:moveTo>
                                <a:lnTo>
                                  <a:pt x="774" y="67422"/>
                                </a:lnTo>
                                <a:lnTo>
                                  <a:pt x="0" y="46817"/>
                                </a:lnTo>
                                <a:lnTo>
                                  <a:pt x="3992" y="21800"/>
                                </a:lnTo>
                                <a:lnTo>
                                  <a:pt x="17072" y="0"/>
                                </a:lnTo>
                                <a:lnTo>
                                  <a:pt x="19802" y="4500"/>
                                </a:lnTo>
                                <a:lnTo>
                                  <a:pt x="25323" y="15908"/>
                                </a:lnTo>
                                <a:lnTo>
                                  <a:pt x="29638" y="31086"/>
                                </a:lnTo>
                                <a:lnTo>
                                  <a:pt x="28747" y="46894"/>
                                </a:lnTo>
                                <a:lnTo>
                                  <a:pt x="21913" y="59790"/>
                                </a:lnTo>
                                <a:lnTo>
                                  <a:pt x="13011" y="68862"/>
                                </a:lnTo>
                                <a:lnTo>
                                  <a:pt x="5288" y="74223"/>
                                </a:lnTo>
                                <a:lnTo>
                                  <a:pt x="1993" y="75985"/>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7" name="Image 427"/>
                          <pic:cNvPicPr/>
                        </pic:nvPicPr>
                        <pic:blipFill>
                          <a:blip r:embed="rId159" cstate="print"/>
                          <a:stretch>
                            <a:fillRect/>
                          </a:stretch>
                        </pic:blipFill>
                        <pic:spPr>
                          <a:xfrm>
                            <a:off x="745532" y="380202"/>
                            <a:ext cx="12166" cy="68835"/>
                          </a:xfrm>
                          <a:prstGeom prst="rect">
                            <a:avLst/>
                          </a:prstGeom>
                        </pic:spPr>
                      </pic:pic>
                      <wps:wsp>
                        <wps:cNvPr id="428" name="Graphic 428"/>
                        <wps:cNvSpPr/>
                        <wps:spPr>
                          <a:xfrm>
                            <a:off x="745532" y="380202"/>
                            <a:ext cx="12700" cy="69215"/>
                          </a:xfrm>
                          <a:custGeom>
                            <a:avLst/>
                            <a:gdLst/>
                            <a:ahLst/>
                            <a:cxnLst/>
                            <a:rect l="l" t="t" r="r" b="b"/>
                            <a:pathLst>
                              <a:path w="12700" h="69215">
                                <a:moveTo>
                                  <a:pt x="12166" y="0"/>
                                </a:moveTo>
                                <a:lnTo>
                                  <a:pt x="11744" y="6850"/>
                                </a:lnTo>
                                <a:lnTo>
                                  <a:pt x="11032" y="15588"/>
                                </a:lnTo>
                                <a:lnTo>
                                  <a:pt x="10416" y="24622"/>
                                </a:lnTo>
                                <a:lnTo>
                                  <a:pt x="10284" y="32361"/>
                                </a:lnTo>
                                <a:lnTo>
                                  <a:pt x="9837" y="40379"/>
                                </a:lnTo>
                                <a:lnTo>
                                  <a:pt x="7991" y="50217"/>
                                </a:lnTo>
                                <a:lnTo>
                                  <a:pt x="4720" y="60245"/>
                                </a:lnTo>
                                <a:lnTo>
                                  <a:pt x="0" y="68835"/>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29" name="Image 429"/>
                          <pic:cNvPicPr/>
                        </pic:nvPicPr>
                        <pic:blipFill>
                          <a:blip r:embed="rId160" cstate="print"/>
                          <a:stretch>
                            <a:fillRect/>
                          </a:stretch>
                        </pic:blipFill>
                        <pic:spPr>
                          <a:xfrm>
                            <a:off x="667217" y="416996"/>
                            <a:ext cx="79161" cy="36084"/>
                          </a:xfrm>
                          <a:prstGeom prst="rect">
                            <a:avLst/>
                          </a:prstGeom>
                        </pic:spPr>
                      </pic:pic>
                      <wps:wsp>
                        <wps:cNvPr id="430" name="Graphic 430"/>
                        <wps:cNvSpPr/>
                        <wps:spPr>
                          <a:xfrm>
                            <a:off x="667217" y="416996"/>
                            <a:ext cx="79375" cy="36195"/>
                          </a:xfrm>
                          <a:custGeom>
                            <a:avLst/>
                            <a:gdLst/>
                            <a:ahLst/>
                            <a:cxnLst/>
                            <a:rect l="l" t="t" r="r" b="b"/>
                            <a:pathLst>
                              <a:path w="79375" h="36195">
                                <a:moveTo>
                                  <a:pt x="76636" y="35189"/>
                                </a:moveTo>
                                <a:lnTo>
                                  <a:pt x="40203" y="11139"/>
                                </a:lnTo>
                                <a:lnTo>
                                  <a:pt x="32190" y="8318"/>
                                </a:lnTo>
                                <a:lnTo>
                                  <a:pt x="27080" y="5761"/>
                                </a:lnTo>
                                <a:lnTo>
                                  <a:pt x="25285" y="4647"/>
                                </a:lnTo>
                                <a:lnTo>
                                  <a:pt x="22656" y="4184"/>
                                </a:lnTo>
                                <a:lnTo>
                                  <a:pt x="16165" y="3024"/>
                                </a:lnTo>
                                <a:lnTo>
                                  <a:pt x="7913" y="1514"/>
                                </a:lnTo>
                                <a:lnTo>
                                  <a:pt x="0" y="0"/>
                                </a:lnTo>
                                <a:lnTo>
                                  <a:pt x="10937" y="4850"/>
                                </a:lnTo>
                                <a:lnTo>
                                  <a:pt x="16463" y="11435"/>
                                </a:lnTo>
                                <a:lnTo>
                                  <a:pt x="22186" y="17032"/>
                                </a:lnTo>
                                <a:lnTo>
                                  <a:pt x="30231" y="22752"/>
                                </a:lnTo>
                                <a:lnTo>
                                  <a:pt x="39008" y="27490"/>
                                </a:lnTo>
                                <a:lnTo>
                                  <a:pt x="46931" y="30141"/>
                                </a:lnTo>
                                <a:lnTo>
                                  <a:pt x="54385" y="30644"/>
                                </a:lnTo>
                                <a:lnTo>
                                  <a:pt x="62240" y="30503"/>
                                </a:lnTo>
                                <a:lnTo>
                                  <a:pt x="69866" y="31442"/>
                                </a:lnTo>
                                <a:lnTo>
                                  <a:pt x="76636" y="35189"/>
                                </a:lnTo>
                                <a:close/>
                              </a:path>
                              <a:path w="79375" h="36195">
                                <a:moveTo>
                                  <a:pt x="72216" y="30732"/>
                                </a:moveTo>
                                <a:lnTo>
                                  <a:pt x="66597" y="25703"/>
                                </a:lnTo>
                                <a:lnTo>
                                  <a:pt x="59319" y="25592"/>
                                </a:lnTo>
                                <a:lnTo>
                                  <a:pt x="48818" y="21590"/>
                                </a:lnTo>
                                <a:lnTo>
                                  <a:pt x="38318" y="17594"/>
                                </a:lnTo>
                                <a:lnTo>
                                  <a:pt x="32700" y="12566"/>
                                </a:lnTo>
                                <a:lnTo>
                                  <a:pt x="27283" y="10248"/>
                                </a:lnTo>
                                <a:lnTo>
                                  <a:pt x="21757" y="7714"/>
                                </a:lnTo>
                                <a:lnTo>
                                  <a:pt x="18111" y="4746"/>
                                </a:lnTo>
                                <a:lnTo>
                                  <a:pt x="8397" y="4008"/>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1" name="Image 431"/>
                          <pic:cNvPicPr/>
                        </pic:nvPicPr>
                        <pic:blipFill>
                          <a:blip r:embed="rId27" cstate="print"/>
                          <a:stretch>
                            <a:fillRect/>
                          </a:stretch>
                        </pic:blipFill>
                        <pic:spPr>
                          <a:xfrm>
                            <a:off x="725396" y="403170"/>
                            <a:ext cx="13685" cy="31346"/>
                          </a:xfrm>
                          <a:prstGeom prst="rect">
                            <a:avLst/>
                          </a:prstGeom>
                        </pic:spPr>
                      </pic:pic>
                      <wps:wsp>
                        <wps:cNvPr id="432" name="Graphic 432"/>
                        <wps:cNvSpPr/>
                        <wps:spPr>
                          <a:xfrm>
                            <a:off x="725396" y="403170"/>
                            <a:ext cx="13970" cy="31750"/>
                          </a:xfrm>
                          <a:custGeom>
                            <a:avLst/>
                            <a:gdLst/>
                            <a:ahLst/>
                            <a:cxnLst/>
                            <a:rect l="l" t="t" r="r" b="b"/>
                            <a:pathLst>
                              <a:path w="13970" h="31750">
                                <a:moveTo>
                                  <a:pt x="9297" y="31346"/>
                                </a:moveTo>
                                <a:lnTo>
                                  <a:pt x="6912" y="29206"/>
                                </a:lnTo>
                                <a:lnTo>
                                  <a:pt x="2462" y="23027"/>
                                </a:lnTo>
                                <a:lnTo>
                                  <a:pt x="0" y="13171"/>
                                </a:lnTo>
                                <a:lnTo>
                                  <a:pt x="3581" y="0"/>
                                </a:lnTo>
                                <a:lnTo>
                                  <a:pt x="6234" y="2006"/>
                                </a:lnTo>
                                <a:lnTo>
                                  <a:pt x="11133" y="7963"/>
                                </a:lnTo>
                                <a:lnTo>
                                  <a:pt x="13685" y="17775"/>
                                </a:lnTo>
                                <a:lnTo>
                                  <a:pt x="9297" y="31346"/>
                                </a:lnTo>
                                <a:close/>
                              </a:path>
                              <a:path w="13970" h="31750">
                                <a:moveTo>
                                  <a:pt x="3581" y="0"/>
                                </a:moveTo>
                                <a:lnTo>
                                  <a:pt x="5865" y="6058"/>
                                </a:lnTo>
                                <a:lnTo>
                                  <a:pt x="7583" y="12657"/>
                                </a:lnTo>
                                <a:lnTo>
                                  <a:pt x="7767" y="19344"/>
                                </a:lnTo>
                                <a:lnTo>
                                  <a:pt x="5449" y="25666"/>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3" name="Image 433"/>
                          <pic:cNvPicPr/>
                        </pic:nvPicPr>
                        <pic:blipFill>
                          <a:blip r:embed="rId161" cstate="print"/>
                          <a:stretch>
                            <a:fillRect/>
                          </a:stretch>
                        </pic:blipFill>
                        <pic:spPr>
                          <a:xfrm>
                            <a:off x="647564" y="387223"/>
                            <a:ext cx="79949" cy="37519"/>
                          </a:xfrm>
                          <a:prstGeom prst="rect">
                            <a:avLst/>
                          </a:prstGeom>
                        </pic:spPr>
                      </pic:pic>
                      <wps:wsp>
                        <wps:cNvPr id="434" name="Graphic 434"/>
                        <wps:cNvSpPr/>
                        <wps:spPr>
                          <a:xfrm>
                            <a:off x="647564" y="387223"/>
                            <a:ext cx="80010" cy="38100"/>
                          </a:xfrm>
                          <a:custGeom>
                            <a:avLst/>
                            <a:gdLst/>
                            <a:ahLst/>
                            <a:cxnLst/>
                            <a:rect l="l" t="t" r="r" b="b"/>
                            <a:pathLst>
                              <a:path w="80010" h="38100">
                                <a:moveTo>
                                  <a:pt x="79949" y="37519"/>
                                </a:moveTo>
                                <a:lnTo>
                                  <a:pt x="70007" y="33304"/>
                                </a:lnTo>
                                <a:lnTo>
                                  <a:pt x="59378" y="31363"/>
                                </a:lnTo>
                                <a:lnTo>
                                  <a:pt x="49343" y="29916"/>
                                </a:lnTo>
                                <a:lnTo>
                                  <a:pt x="41182" y="27185"/>
                                </a:lnTo>
                                <a:lnTo>
                                  <a:pt x="32960" y="22345"/>
                                </a:lnTo>
                                <a:lnTo>
                                  <a:pt x="22703" y="16140"/>
                                </a:lnTo>
                                <a:lnTo>
                                  <a:pt x="11390" y="8661"/>
                                </a:lnTo>
                                <a:lnTo>
                                  <a:pt x="0" y="0"/>
                                </a:lnTo>
                                <a:lnTo>
                                  <a:pt x="5433" y="854"/>
                                </a:lnTo>
                                <a:lnTo>
                                  <a:pt x="47939" y="9764"/>
                                </a:lnTo>
                                <a:lnTo>
                                  <a:pt x="67691" y="26060"/>
                                </a:lnTo>
                                <a:lnTo>
                                  <a:pt x="79949" y="37519"/>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5" name="Image 435"/>
                          <pic:cNvPicPr/>
                        </pic:nvPicPr>
                        <pic:blipFill>
                          <a:blip r:embed="rId162" cstate="print"/>
                          <a:stretch>
                            <a:fillRect/>
                          </a:stretch>
                        </pic:blipFill>
                        <pic:spPr>
                          <a:xfrm>
                            <a:off x="649537" y="389283"/>
                            <a:ext cx="69578" cy="31450"/>
                          </a:xfrm>
                          <a:prstGeom prst="rect">
                            <a:avLst/>
                          </a:prstGeom>
                        </pic:spPr>
                      </pic:pic>
                      <wps:wsp>
                        <wps:cNvPr id="436" name="Graphic 436"/>
                        <wps:cNvSpPr/>
                        <wps:spPr>
                          <a:xfrm>
                            <a:off x="649537" y="389283"/>
                            <a:ext cx="69850" cy="31750"/>
                          </a:xfrm>
                          <a:custGeom>
                            <a:avLst/>
                            <a:gdLst/>
                            <a:ahLst/>
                            <a:cxnLst/>
                            <a:rect l="l" t="t" r="r" b="b"/>
                            <a:pathLst>
                              <a:path w="69850" h="31750">
                                <a:moveTo>
                                  <a:pt x="69578" y="31450"/>
                                </a:moveTo>
                                <a:lnTo>
                                  <a:pt x="31521" y="12793"/>
                                </a:lnTo>
                                <a:lnTo>
                                  <a:pt x="17408" y="7160"/>
                                </a:lnTo>
                                <a:lnTo>
                                  <a:pt x="5201" y="2158"/>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7" name="Image 437"/>
                          <pic:cNvPicPr/>
                        </pic:nvPicPr>
                        <pic:blipFill>
                          <a:blip r:embed="rId163" cstate="print"/>
                          <a:stretch>
                            <a:fillRect/>
                          </a:stretch>
                        </pic:blipFill>
                        <pic:spPr>
                          <a:xfrm>
                            <a:off x="712702" y="339868"/>
                            <a:ext cx="25147" cy="70212"/>
                          </a:xfrm>
                          <a:prstGeom prst="rect">
                            <a:avLst/>
                          </a:prstGeom>
                        </pic:spPr>
                      </pic:pic>
                      <wps:wsp>
                        <wps:cNvPr id="438" name="Graphic 438"/>
                        <wps:cNvSpPr/>
                        <wps:spPr>
                          <a:xfrm>
                            <a:off x="712702" y="339868"/>
                            <a:ext cx="25400" cy="70485"/>
                          </a:xfrm>
                          <a:custGeom>
                            <a:avLst/>
                            <a:gdLst/>
                            <a:ahLst/>
                            <a:cxnLst/>
                            <a:rect l="l" t="t" r="r" b="b"/>
                            <a:pathLst>
                              <a:path w="25400" h="70485">
                                <a:moveTo>
                                  <a:pt x="7298" y="70212"/>
                                </a:moveTo>
                                <a:lnTo>
                                  <a:pt x="4284" y="61735"/>
                                </a:lnTo>
                                <a:lnTo>
                                  <a:pt x="1468" y="52875"/>
                                </a:lnTo>
                                <a:lnTo>
                                  <a:pt x="0" y="43567"/>
                                </a:lnTo>
                                <a:lnTo>
                                  <a:pt x="1028" y="33745"/>
                                </a:lnTo>
                                <a:lnTo>
                                  <a:pt x="5626" y="22701"/>
                                </a:lnTo>
                                <a:lnTo>
                                  <a:pt x="12383" y="11742"/>
                                </a:lnTo>
                                <a:lnTo>
                                  <a:pt x="18495" y="3349"/>
                                </a:lnTo>
                                <a:lnTo>
                                  <a:pt x="21155" y="0"/>
                                </a:lnTo>
                                <a:lnTo>
                                  <a:pt x="22158" y="2441"/>
                                </a:lnTo>
                                <a:lnTo>
                                  <a:pt x="24049" y="9641"/>
                                </a:lnTo>
                                <a:lnTo>
                                  <a:pt x="25147" y="21407"/>
                                </a:lnTo>
                                <a:lnTo>
                                  <a:pt x="23774" y="37550"/>
                                </a:lnTo>
                                <a:lnTo>
                                  <a:pt x="19568" y="52980"/>
                                </a:lnTo>
                                <a:lnTo>
                                  <a:pt x="14086" y="63061"/>
                                </a:lnTo>
                                <a:lnTo>
                                  <a:pt x="9329" y="68551"/>
                                </a:lnTo>
                                <a:lnTo>
                                  <a:pt x="7298" y="70212"/>
                                </a:lnTo>
                                <a:close/>
                              </a:path>
                              <a:path w="25400" h="70485">
                                <a:moveTo>
                                  <a:pt x="4218" y="66024"/>
                                </a:moveTo>
                                <a:lnTo>
                                  <a:pt x="8464" y="52339"/>
                                </a:lnTo>
                                <a:lnTo>
                                  <a:pt x="13969" y="31779"/>
                                </a:lnTo>
                                <a:lnTo>
                                  <a:pt x="18833" y="11835"/>
                                </a:lnTo>
                                <a:lnTo>
                                  <a:pt x="21155"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39" name="Image 439"/>
                          <pic:cNvPicPr/>
                        </pic:nvPicPr>
                        <pic:blipFill>
                          <a:blip r:embed="rId163" cstate="print"/>
                          <a:stretch>
                            <a:fillRect/>
                          </a:stretch>
                        </pic:blipFill>
                        <pic:spPr>
                          <a:xfrm>
                            <a:off x="685138" y="315634"/>
                            <a:ext cx="24031" cy="69111"/>
                          </a:xfrm>
                          <a:prstGeom prst="rect">
                            <a:avLst/>
                          </a:prstGeom>
                        </pic:spPr>
                      </pic:pic>
                      <wps:wsp>
                        <wps:cNvPr id="440" name="Graphic 440"/>
                        <wps:cNvSpPr/>
                        <wps:spPr>
                          <a:xfrm>
                            <a:off x="685138" y="315634"/>
                            <a:ext cx="24130" cy="69215"/>
                          </a:xfrm>
                          <a:custGeom>
                            <a:avLst/>
                            <a:gdLst/>
                            <a:ahLst/>
                            <a:cxnLst/>
                            <a:rect l="l" t="t" r="r" b="b"/>
                            <a:pathLst>
                              <a:path w="24130" h="69215">
                                <a:moveTo>
                                  <a:pt x="17428" y="69111"/>
                                </a:moveTo>
                                <a:lnTo>
                                  <a:pt x="12537" y="59532"/>
                                </a:lnTo>
                                <a:lnTo>
                                  <a:pt x="6238" y="49851"/>
                                </a:lnTo>
                                <a:lnTo>
                                  <a:pt x="1177" y="40379"/>
                                </a:lnTo>
                                <a:lnTo>
                                  <a:pt x="8987" y="0"/>
                                </a:lnTo>
                                <a:lnTo>
                                  <a:pt x="10573" y="3756"/>
                                </a:lnTo>
                                <a:lnTo>
                                  <a:pt x="14392" y="12962"/>
                                </a:lnTo>
                                <a:lnTo>
                                  <a:pt x="19037" y="24526"/>
                                </a:lnTo>
                                <a:lnTo>
                                  <a:pt x="23103" y="35355"/>
                                </a:lnTo>
                                <a:lnTo>
                                  <a:pt x="24031" y="45842"/>
                                </a:lnTo>
                                <a:lnTo>
                                  <a:pt x="21879" y="56866"/>
                                </a:lnTo>
                                <a:lnTo>
                                  <a:pt x="18919" y="65574"/>
                                </a:lnTo>
                                <a:lnTo>
                                  <a:pt x="17428" y="6911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1" name="Image 441"/>
                          <pic:cNvPicPr/>
                        </pic:nvPicPr>
                        <pic:blipFill>
                          <a:blip r:embed="rId164" cstate="print"/>
                          <a:stretch>
                            <a:fillRect/>
                          </a:stretch>
                        </pic:blipFill>
                        <pic:spPr>
                          <a:xfrm>
                            <a:off x="694661" y="318985"/>
                            <a:ext cx="6934" cy="61561"/>
                          </a:xfrm>
                          <a:prstGeom prst="rect">
                            <a:avLst/>
                          </a:prstGeom>
                        </pic:spPr>
                      </pic:pic>
                      <wps:wsp>
                        <wps:cNvPr id="442" name="Graphic 442"/>
                        <wps:cNvSpPr/>
                        <wps:spPr>
                          <a:xfrm>
                            <a:off x="694661" y="318985"/>
                            <a:ext cx="6985" cy="61594"/>
                          </a:xfrm>
                          <a:custGeom>
                            <a:avLst/>
                            <a:gdLst/>
                            <a:ahLst/>
                            <a:cxnLst/>
                            <a:rect l="l" t="t" r="r" b="b"/>
                            <a:pathLst>
                              <a:path w="6985" h="61594">
                                <a:moveTo>
                                  <a:pt x="0" y="0"/>
                                </a:moveTo>
                                <a:lnTo>
                                  <a:pt x="3854" y="45681"/>
                                </a:lnTo>
                                <a:lnTo>
                                  <a:pt x="5705" y="54468"/>
                                </a:lnTo>
                                <a:lnTo>
                                  <a:pt x="6934" y="61561"/>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3" name="Image 443"/>
                          <pic:cNvPicPr/>
                        </pic:nvPicPr>
                        <pic:blipFill>
                          <a:blip r:embed="rId165" cstate="print"/>
                          <a:stretch>
                            <a:fillRect/>
                          </a:stretch>
                        </pic:blipFill>
                        <pic:spPr>
                          <a:xfrm>
                            <a:off x="621283" y="352790"/>
                            <a:ext cx="76426" cy="26650"/>
                          </a:xfrm>
                          <a:prstGeom prst="rect">
                            <a:avLst/>
                          </a:prstGeom>
                        </pic:spPr>
                      </pic:pic>
                      <wps:wsp>
                        <wps:cNvPr id="444" name="Graphic 444"/>
                        <wps:cNvSpPr/>
                        <wps:spPr>
                          <a:xfrm>
                            <a:off x="621283" y="352790"/>
                            <a:ext cx="76835" cy="26670"/>
                          </a:xfrm>
                          <a:custGeom>
                            <a:avLst/>
                            <a:gdLst/>
                            <a:ahLst/>
                            <a:cxnLst/>
                            <a:rect l="l" t="t" r="r" b="b"/>
                            <a:pathLst>
                              <a:path w="76835" h="26670">
                                <a:moveTo>
                                  <a:pt x="76426" y="26650"/>
                                </a:moveTo>
                                <a:lnTo>
                                  <a:pt x="64051" y="25931"/>
                                </a:lnTo>
                                <a:lnTo>
                                  <a:pt x="53348" y="26260"/>
                                </a:lnTo>
                                <a:lnTo>
                                  <a:pt x="43972" y="26102"/>
                                </a:lnTo>
                                <a:lnTo>
                                  <a:pt x="4036" y="3085"/>
                                </a:lnTo>
                                <a:lnTo>
                                  <a:pt x="0" y="0"/>
                                </a:lnTo>
                                <a:lnTo>
                                  <a:pt x="2620" y="810"/>
                                </a:lnTo>
                                <a:lnTo>
                                  <a:pt x="9529" y="2704"/>
                                </a:lnTo>
                                <a:lnTo>
                                  <a:pt x="19292" y="4881"/>
                                </a:lnTo>
                                <a:lnTo>
                                  <a:pt x="30479" y="6535"/>
                                </a:lnTo>
                                <a:lnTo>
                                  <a:pt x="41121" y="8073"/>
                                </a:lnTo>
                                <a:lnTo>
                                  <a:pt x="49440" y="10084"/>
                                </a:lnTo>
                                <a:lnTo>
                                  <a:pt x="54857" y="11831"/>
                                </a:lnTo>
                                <a:lnTo>
                                  <a:pt x="56791" y="12577"/>
                                </a:lnTo>
                                <a:lnTo>
                                  <a:pt x="76426" y="26650"/>
                                </a:lnTo>
                                <a:close/>
                              </a:path>
                              <a:path w="76835" h="26670">
                                <a:moveTo>
                                  <a:pt x="69381" y="24676"/>
                                </a:moveTo>
                                <a:lnTo>
                                  <a:pt x="62376" y="23219"/>
                                </a:lnTo>
                                <a:lnTo>
                                  <a:pt x="54592" y="21621"/>
                                </a:lnTo>
                                <a:lnTo>
                                  <a:pt x="46690" y="19687"/>
                                </a:lnTo>
                                <a:lnTo>
                                  <a:pt x="39332" y="17220"/>
                                </a:lnTo>
                                <a:lnTo>
                                  <a:pt x="29368" y="13045"/>
                                </a:lnTo>
                                <a:lnTo>
                                  <a:pt x="16272" y="7291"/>
                                </a:lnTo>
                                <a:lnTo>
                                  <a:pt x="4873" y="2196"/>
                                </a:lnTo>
                                <a:lnTo>
                                  <a:pt x="0" y="0"/>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5" name="Image 445"/>
                          <pic:cNvPicPr/>
                        </pic:nvPicPr>
                        <pic:blipFill>
                          <a:blip r:embed="rId166" cstate="print"/>
                          <a:stretch>
                            <a:fillRect/>
                          </a:stretch>
                        </pic:blipFill>
                        <pic:spPr>
                          <a:xfrm>
                            <a:off x="614502" y="302940"/>
                            <a:ext cx="60516" cy="48208"/>
                          </a:xfrm>
                          <a:prstGeom prst="rect">
                            <a:avLst/>
                          </a:prstGeom>
                        </pic:spPr>
                      </pic:pic>
                      <wps:wsp>
                        <wps:cNvPr id="446" name="Graphic 446"/>
                        <wps:cNvSpPr/>
                        <wps:spPr>
                          <a:xfrm>
                            <a:off x="614502" y="302940"/>
                            <a:ext cx="60960" cy="48260"/>
                          </a:xfrm>
                          <a:custGeom>
                            <a:avLst/>
                            <a:gdLst/>
                            <a:ahLst/>
                            <a:cxnLst/>
                            <a:rect l="l" t="t" r="r" b="b"/>
                            <a:pathLst>
                              <a:path w="60960" h="48260">
                                <a:moveTo>
                                  <a:pt x="60516" y="48208"/>
                                </a:moveTo>
                                <a:lnTo>
                                  <a:pt x="59644" y="34333"/>
                                </a:lnTo>
                                <a:lnTo>
                                  <a:pt x="49039" y="26071"/>
                                </a:lnTo>
                                <a:lnTo>
                                  <a:pt x="40179" y="19195"/>
                                </a:lnTo>
                                <a:lnTo>
                                  <a:pt x="29361" y="11922"/>
                                </a:lnTo>
                                <a:lnTo>
                                  <a:pt x="16122" y="5205"/>
                                </a:lnTo>
                                <a:lnTo>
                                  <a:pt x="0" y="0"/>
                                </a:lnTo>
                                <a:lnTo>
                                  <a:pt x="3535" y="7462"/>
                                </a:lnTo>
                                <a:lnTo>
                                  <a:pt x="14471" y="23917"/>
                                </a:lnTo>
                                <a:lnTo>
                                  <a:pt x="33300" y="40465"/>
                                </a:lnTo>
                                <a:lnTo>
                                  <a:pt x="60516" y="48208"/>
                                </a:lnTo>
                                <a:close/>
                              </a:path>
                              <a:path w="60960" h="48260">
                                <a:moveTo>
                                  <a:pt x="57529" y="46511"/>
                                </a:moveTo>
                                <a:lnTo>
                                  <a:pt x="49054" y="38945"/>
                                </a:lnTo>
                                <a:lnTo>
                                  <a:pt x="33431" y="26735"/>
                                </a:lnTo>
                                <a:lnTo>
                                  <a:pt x="16387" y="13526"/>
                                </a:lnTo>
                                <a:lnTo>
                                  <a:pt x="3652" y="2961"/>
                                </a:lnTo>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7" name="Image 447"/>
                          <pic:cNvPicPr/>
                        </pic:nvPicPr>
                        <pic:blipFill>
                          <a:blip r:embed="rId167" cstate="print"/>
                          <a:stretch>
                            <a:fillRect/>
                          </a:stretch>
                        </pic:blipFill>
                        <pic:spPr>
                          <a:xfrm>
                            <a:off x="706378" y="376312"/>
                            <a:ext cx="12179" cy="11206"/>
                          </a:xfrm>
                          <a:prstGeom prst="rect">
                            <a:avLst/>
                          </a:prstGeom>
                        </pic:spPr>
                      </pic:pic>
                      <wps:wsp>
                        <wps:cNvPr id="448" name="Graphic 448"/>
                        <wps:cNvSpPr/>
                        <wps:spPr>
                          <a:xfrm>
                            <a:off x="706378" y="376312"/>
                            <a:ext cx="12700" cy="11430"/>
                          </a:xfrm>
                          <a:custGeom>
                            <a:avLst/>
                            <a:gdLst/>
                            <a:ahLst/>
                            <a:cxnLst/>
                            <a:rect l="l" t="t" r="r" b="b"/>
                            <a:pathLst>
                              <a:path w="12700" h="11430">
                                <a:moveTo>
                                  <a:pt x="8114" y="10191"/>
                                </a:moveTo>
                                <a:lnTo>
                                  <a:pt x="5582" y="11206"/>
                                </a:lnTo>
                                <a:lnTo>
                                  <a:pt x="2318" y="10026"/>
                                </a:lnTo>
                                <a:lnTo>
                                  <a:pt x="1100" y="7469"/>
                                </a:lnTo>
                                <a:lnTo>
                                  <a:pt x="0" y="5144"/>
                                </a:lnTo>
                                <a:lnTo>
                                  <a:pt x="1279" y="2132"/>
                                </a:lnTo>
                                <a:lnTo>
                                  <a:pt x="3811" y="1118"/>
                                </a:lnTo>
                                <a:lnTo>
                                  <a:pt x="6591" y="0"/>
                                </a:lnTo>
                                <a:lnTo>
                                  <a:pt x="9861" y="1180"/>
                                </a:lnTo>
                                <a:lnTo>
                                  <a:pt x="10961" y="3509"/>
                                </a:lnTo>
                                <a:lnTo>
                                  <a:pt x="12179" y="6066"/>
                                </a:lnTo>
                                <a:lnTo>
                                  <a:pt x="10893" y="9072"/>
                                </a:lnTo>
                                <a:lnTo>
                                  <a:pt x="8114"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49" name="Image 449"/>
                          <pic:cNvPicPr/>
                        </pic:nvPicPr>
                        <pic:blipFill>
                          <a:blip r:embed="rId34" cstate="print"/>
                          <a:stretch>
                            <a:fillRect/>
                          </a:stretch>
                        </pic:blipFill>
                        <pic:spPr>
                          <a:xfrm>
                            <a:off x="712882" y="379373"/>
                            <a:ext cx="12289" cy="11306"/>
                          </a:xfrm>
                          <a:prstGeom prst="rect">
                            <a:avLst/>
                          </a:prstGeom>
                        </pic:spPr>
                      </pic:pic>
                      <wps:wsp>
                        <wps:cNvPr id="450" name="Graphic 450"/>
                        <wps:cNvSpPr/>
                        <wps:spPr>
                          <a:xfrm>
                            <a:off x="712882" y="379373"/>
                            <a:ext cx="12700" cy="11430"/>
                          </a:xfrm>
                          <a:custGeom>
                            <a:avLst/>
                            <a:gdLst/>
                            <a:ahLst/>
                            <a:cxnLst/>
                            <a:rect l="l" t="t" r="r" b="b"/>
                            <a:pathLst>
                              <a:path w="12700" h="11430">
                                <a:moveTo>
                                  <a:pt x="8477" y="10191"/>
                                </a:moveTo>
                                <a:lnTo>
                                  <a:pt x="5692" y="11306"/>
                                </a:lnTo>
                                <a:lnTo>
                                  <a:pt x="2428" y="10125"/>
                                </a:lnTo>
                                <a:lnTo>
                                  <a:pt x="1211" y="7566"/>
                                </a:lnTo>
                                <a:lnTo>
                                  <a:pt x="0" y="5010"/>
                                </a:lnTo>
                                <a:lnTo>
                                  <a:pt x="1389" y="2231"/>
                                </a:lnTo>
                                <a:lnTo>
                                  <a:pt x="4173" y="1112"/>
                                </a:lnTo>
                                <a:lnTo>
                                  <a:pt x="6952" y="0"/>
                                </a:lnTo>
                                <a:lnTo>
                                  <a:pt x="9861" y="1044"/>
                                </a:lnTo>
                                <a:lnTo>
                                  <a:pt x="11071" y="3608"/>
                                </a:lnTo>
                                <a:lnTo>
                                  <a:pt x="12289" y="6166"/>
                                </a:lnTo>
                                <a:lnTo>
                                  <a:pt x="11255" y="9074"/>
                                </a:lnTo>
                                <a:lnTo>
                                  <a:pt x="8477"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1" name="Image 451"/>
                          <pic:cNvPicPr/>
                        </pic:nvPicPr>
                        <pic:blipFill>
                          <a:blip r:embed="rId40" cstate="print"/>
                          <a:stretch>
                            <a:fillRect/>
                          </a:stretch>
                        </pic:blipFill>
                        <pic:spPr>
                          <a:xfrm>
                            <a:off x="706574" y="383842"/>
                            <a:ext cx="12541" cy="11310"/>
                          </a:xfrm>
                          <a:prstGeom prst="rect">
                            <a:avLst/>
                          </a:prstGeom>
                        </pic:spPr>
                      </pic:pic>
                      <wps:wsp>
                        <wps:cNvPr id="452" name="Graphic 452"/>
                        <wps:cNvSpPr/>
                        <wps:spPr>
                          <a:xfrm>
                            <a:off x="706574" y="383842"/>
                            <a:ext cx="12700" cy="11430"/>
                          </a:xfrm>
                          <a:custGeom>
                            <a:avLst/>
                            <a:gdLst/>
                            <a:ahLst/>
                            <a:cxnLst/>
                            <a:rect l="l" t="t" r="r" b="b"/>
                            <a:pathLst>
                              <a:path w="12700" h="11430">
                                <a:moveTo>
                                  <a:pt x="8477" y="10191"/>
                                </a:moveTo>
                                <a:lnTo>
                                  <a:pt x="5698" y="11310"/>
                                </a:lnTo>
                                <a:lnTo>
                                  <a:pt x="2428" y="10130"/>
                                </a:lnTo>
                                <a:lnTo>
                                  <a:pt x="1211" y="7573"/>
                                </a:lnTo>
                                <a:lnTo>
                                  <a:pt x="0" y="5009"/>
                                </a:lnTo>
                                <a:lnTo>
                                  <a:pt x="1389" y="2237"/>
                                </a:lnTo>
                                <a:lnTo>
                                  <a:pt x="4175" y="1118"/>
                                </a:lnTo>
                                <a:lnTo>
                                  <a:pt x="6952" y="0"/>
                                </a:lnTo>
                                <a:lnTo>
                                  <a:pt x="10113" y="945"/>
                                </a:lnTo>
                                <a:lnTo>
                                  <a:pt x="11324" y="3509"/>
                                </a:lnTo>
                                <a:lnTo>
                                  <a:pt x="12541" y="6066"/>
                                </a:lnTo>
                                <a:lnTo>
                                  <a:pt x="11257" y="9072"/>
                                </a:lnTo>
                                <a:lnTo>
                                  <a:pt x="8477"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3" name="Image 453"/>
                          <pic:cNvPicPr/>
                        </pic:nvPicPr>
                        <pic:blipFill>
                          <a:blip r:embed="rId34" cstate="print"/>
                          <a:stretch>
                            <a:fillRect/>
                          </a:stretch>
                        </pic:blipFill>
                        <pic:spPr>
                          <a:xfrm>
                            <a:off x="714659" y="389332"/>
                            <a:ext cx="12177" cy="11306"/>
                          </a:xfrm>
                          <a:prstGeom prst="rect">
                            <a:avLst/>
                          </a:prstGeom>
                        </pic:spPr>
                      </pic:pic>
                      <wps:wsp>
                        <wps:cNvPr id="454" name="Graphic 454"/>
                        <wps:cNvSpPr/>
                        <wps:spPr>
                          <a:xfrm>
                            <a:off x="714659" y="389332"/>
                            <a:ext cx="12700" cy="11430"/>
                          </a:xfrm>
                          <a:custGeom>
                            <a:avLst/>
                            <a:gdLst/>
                            <a:ahLst/>
                            <a:cxnLst/>
                            <a:rect l="l" t="t" r="r" b="b"/>
                            <a:pathLst>
                              <a:path w="12700" h="11430">
                                <a:moveTo>
                                  <a:pt x="8114" y="10193"/>
                                </a:moveTo>
                                <a:lnTo>
                                  <a:pt x="5330" y="11306"/>
                                </a:lnTo>
                                <a:lnTo>
                                  <a:pt x="2318" y="10026"/>
                                </a:lnTo>
                                <a:lnTo>
                                  <a:pt x="1100" y="7469"/>
                                </a:lnTo>
                                <a:lnTo>
                                  <a:pt x="0" y="5139"/>
                                </a:lnTo>
                                <a:lnTo>
                                  <a:pt x="1026" y="2231"/>
                                </a:lnTo>
                                <a:lnTo>
                                  <a:pt x="3811" y="1118"/>
                                </a:lnTo>
                                <a:lnTo>
                                  <a:pt x="6589" y="0"/>
                                </a:lnTo>
                                <a:lnTo>
                                  <a:pt x="9861" y="1180"/>
                                </a:lnTo>
                                <a:lnTo>
                                  <a:pt x="10961" y="3504"/>
                                </a:lnTo>
                                <a:lnTo>
                                  <a:pt x="12177" y="6068"/>
                                </a:lnTo>
                                <a:lnTo>
                                  <a:pt x="10893" y="9074"/>
                                </a:lnTo>
                                <a:lnTo>
                                  <a:pt x="8114"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5" name="Image 455"/>
                          <pic:cNvPicPr/>
                        </pic:nvPicPr>
                        <pic:blipFill>
                          <a:blip r:embed="rId167" cstate="print"/>
                          <a:stretch>
                            <a:fillRect/>
                          </a:stretch>
                        </pic:blipFill>
                        <pic:spPr>
                          <a:xfrm>
                            <a:off x="744438" y="434885"/>
                            <a:ext cx="12541" cy="11312"/>
                          </a:xfrm>
                          <a:prstGeom prst="rect">
                            <a:avLst/>
                          </a:prstGeom>
                        </pic:spPr>
                      </pic:pic>
                      <wps:wsp>
                        <wps:cNvPr id="456" name="Graphic 456"/>
                        <wps:cNvSpPr/>
                        <wps:spPr>
                          <a:xfrm>
                            <a:off x="744438" y="434885"/>
                            <a:ext cx="12700" cy="11430"/>
                          </a:xfrm>
                          <a:custGeom>
                            <a:avLst/>
                            <a:gdLst/>
                            <a:ahLst/>
                            <a:cxnLst/>
                            <a:rect l="l" t="t" r="r" b="b"/>
                            <a:pathLst>
                              <a:path w="12700" h="11430">
                                <a:moveTo>
                                  <a:pt x="8366" y="10193"/>
                                </a:moveTo>
                                <a:lnTo>
                                  <a:pt x="5588" y="11312"/>
                                </a:lnTo>
                                <a:lnTo>
                                  <a:pt x="2428" y="10364"/>
                                </a:lnTo>
                                <a:lnTo>
                                  <a:pt x="1210" y="7801"/>
                                </a:lnTo>
                                <a:lnTo>
                                  <a:pt x="0" y="5243"/>
                                </a:lnTo>
                                <a:lnTo>
                                  <a:pt x="1277" y="2237"/>
                                </a:lnTo>
                                <a:lnTo>
                                  <a:pt x="4063" y="1118"/>
                                </a:lnTo>
                                <a:lnTo>
                                  <a:pt x="6841" y="0"/>
                                </a:lnTo>
                                <a:lnTo>
                                  <a:pt x="10113" y="1180"/>
                                </a:lnTo>
                                <a:lnTo>
                                  <a:pt x="11323" y="3737"/>
                                </a:lnTo>
                                <a:lnTo>
                                  <a:pt x="12541" y="6301"/>
                                </a:lnTo>
                                <a:lnTo>
                                  <a:pt x="11145" y="9074"/>
                                </a:lnTo>
                                <a:lnTo>
                                  <a:pt x="8366"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7" name="Image 457"/>
                          <pic:cNvPicPr/>
                        </pic:nvPicPr>
                        <pic:blipFill>
                          <a:blip r:embed="rId168" cstate="print"/>
                          <a:stretch>
                            <a:fillRect/>
                          </a:stretch>
                        </pic:blipFill>
                        <pic:spPr>
                          <a:xfrm>
                            <a:off x="737718" y="442631"/>
                            <a:ext cx="12289" cy="11206"/>
                          </a:xfrm>
                          <a:prstGeom prst="rect">
                            <a:avLst/>
                          </a:prstGeom>
                        </pic:spPr>
                      </pic:pic>
                      <wps:wsp>
                        <wps:cNvPr id="458" name="Graphic 458"/>
                        <wps:cNvSpPr/>
                        <wps:spPr>
                          <a:xfrm>
                            <a:off x="737718" y="442631"/>
                            <a:ext cx="12700" cy="11430"/>
                          </a:xfrm>
                          <a:custGeom>
                            <a:avLst/>
                            <a:gdLst/>
                            <a:ahLst/>
                            <a:cxnLst/>
                            <a:rect l="l" t="t" r="r" b="b"/>
                            <a:pathLst>
                              <a:path w="12700" h="11430">
                                <a:moveTo>
                                  <a:pt x="8226" y="10193"/>
                                </a:moveTo>
                                <a:lnTo>
                                  <a:pt x="5692" y="11206"/>
                                </a:lnTo>
                                <a:lnTo>
                                  <a:pt x="2428" y="10026"/>
                                </a:lnTo>
                                <a:lnTo>
                                  <a:pt x="1211" y="7469"/>
                                </a:lnTo>
                                <a:lnTo>
                                  <a:pt x="0" y="4905"/>
                                </a:lnTo>
                                <a:lnTo>
                                  <a:pt x="1389" y="2134"/>
                                </a:lnTo>
                                <a:lnTo>
                                  <a:pt x="3917" y="1112"/>
                                </a:lnTo>
                                <a:lnTo>
                                  <a:pt x="6701" y="0"/>
                                </a:lnTo>
                                <a:lnTo>
                                  <a:pt x="9861" y="947"/>
                                </a:lnTo>
                                <a:lnTo>
                                  <a:pt x="11071" y="3504"/>
                                </a:lnTo>
                                <a:lnTo>
                                  <a:pt x="12289" y="6062"/>
                                </a:lnTo>
                                <a:lnTo>
                                  <a:pt x="11003" y="9074"/>
                                </a:lnTo>
                                <a:lnTo>
                                  <a:pt x="8226"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59" name="Image 459"/>
                          <pic:cNvPicPr/>
                        </pic:nvPicPr>
                        <pic:blipFill>
                          <a:blip r:embed="rId168" cstate="print"/>
                          <a:stretch>
                            <a:fillRect/>
                          </a:stretch>
                        </pic:blipFill>
                        <pic:spPr>
                          <a:xfrm>
                            <a:off x="747211" y="442969"/>
                            <a:ext cx="12288" cy="11206"/>
                          </a:xfrm>
                          <a:prstGeom prst="rect">
                            <a:avLst/>
                          </a:prstGeom>
                        </pic:spPr>
                      </pic:pic>
                      <wps:wsp>
                        <wps:cNvPr id="460" name="Graphic 460"/>
                        <wps:cNvSpPr/>
                        <wps:spPr>
                          <a:xfrm>
                            <a:off x="747211" y="442969"/>
                            <a:ext cx="12700" cy="11430"/>
                          </a:xfrm>
                          <a:custGeom>
                            <a:avLst/>
                            <a:gdLst/>
                            <a:ahLst/>
                            <a:cxnLst/>
                            <a:rect l="l" t="t" r="r" b="b"/>
                            <a:pathLst>
                              <a:path w="12700" h="11430">
                                <a:moveTo>
                                  <a:pt x="8476" y="10094"/>
                                </a:moveTo>
                                <a:lnTo>
                                  <a:pt x="5692" y="11206"/>
                                </a:lnTo>
                                <a:lnTo>
                                  <a:pt x="2428" y="10026"/>
                                </a:lnTo>
                                <a:lnTo>
                                  <a:pt x="1210" y="7469"/>
                                </a:lnTo>
                                <a:lnTo>
                                  <a:pt x="0" y="4911"/>
                                </a:lnTo>
                                <a:lnTo>
                                  <a:pt x="1388" y="2134"/>
                                </a:lnTo>
                                <a:lnTo>
                                  <a:pt x="4173" y="1015"/>
                                </a:lnTo>
                                <a:lnTo>
                                  <a:pt x="6699" y="0"/>
                                </a:lnTo>
                                <a:lnTo>
                                  <a:pt x="9859" y="947"/>
                                </a:lnTo>
                                <a:lnTo>
                                  <a:pt x="11071" y="3511"/>
                                </a:lnTo>
                                <a:lnTo>
                                  <a:pt x="12288" y="6068"/>
                                </a:lnTo>
                                <a:lnTo>
                                  <a:pt x="11003" y="9074"/>
                                </a:lnTo>
                                <a:lnTo>
                                  <a:pt x="8476" y="10094"/>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1" name="Image 461"/>
                          <pic:cNvPicPr/>
                        </pic:nvPicPr>
                        <pic:blipFill>
                          <a:blip r:embed="rId168" cstate="print"/>
                          <a:stretch>
                            <a:fillRect/>
                          </a:stretch>
                        </pic:blipFill>
                        <pic:spPr>
                          <a:xfrm>
                            <a:off x="742687" y="448668"/>
                            <a:ext cx="12288" cy="11306"/>
                          </a:xfrm>
                          <a:prstGeom prst="rect">
                            <a:avLst/>
                          </a:prstGeom>
                        </pic:spPr>
                      </pic:pic>
                      <wps:wsp>
                        <wps:cNvPr id="462" name="Graphic 462"/>
                        <wps:cNvSpPr/>
                        <wps:spPr>
                          <a:xfrm>
                            <a:off x="742687" y="448668"/>
                            <a:ext cx="12700" cy="11430"/>
                          </a:xfrm>
                          <a:custGeom>
                            <a:avLst/>
                            <a:gdLst/>
                            <a:ahLst/>
                            <a:cxnLst/>
                            <a:rect l="l" t="t" r="r" b="b"/>
                            <a:pathLst>
                              <a:path w="12700" h="11430">
                                <a:moveTo>
                                  <a:pt x="8224" y="10193"/>
                                </a:moveTo>
                                <a:lnTo>
                                  <a:pt x="5445" y="11306"/>
                                </a:lnTo>
                                <a:lnTo>
                                  <a:pt x="2426" y="10026"/>
                                </a:lnTo>
                                <a:lnTo>
                                  <a:pt x="1216" y="7462"/>
                                </a:lnTo>
                                <a:lnTo>
                                  <a:pt x="0" y="4905"/>
                                </a:lnTo>
                                <a:lnTo>
                                  <a:pt x="1142" y="2231"/>
                                </a:lnTo>
                                <a:lnTo>
                                  <a:pt x="3921" y="1112"/>
                                </a:lnTo>
                                <a:lnTo>
                                  <a:pt x="6699" y="0"/>
                                </a:lnTo>
                                <a:lnTo>
                                  <a:pt x="9859" y="947"/>
                                </a:lnTo>
                                <a:lnTo>
                                  <a:pt x="11077" y="3504"/>
                                </a:lnTo>
                                <a:lnTo>
                                  <a:pt x="12288" y="6068"/>
                                </a:lnTo>
                                <a:lnTo>
                                  <a:pt x="11003" y="9074"/>
                                </a:lnTo>
                                <a:lnTo>
                                  <a:pt x="8224"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3" name="Image 463"/>
                          <pic:cNvPicPr/>
                        </pic:nvPicPr>
                        <pic:blipFill>
                          <a:blip r:embed="rId168" cstate="print"/>
                          <a:stretch>
                            <a:fillRect/>
                          </a:stretch>
                        </pic:blipFill>
                        <pic:spPr>
                          <a:xfrm>
                            <a:off x="752269" y="451410"/>
                            <a:ext cx="12431" cy="11306"/>
                          </a:xfrm>
                          <a:prstGeom prst="rect">
                            <a:avLst/>
                          </a:prstGeom>
                        </pic:spPr>
                      </pic:pic>
                      <wps:wsp>
                        <wps:cNvPr id="464" name="Graphic 464"/>
                        <wps:cNvSpPr/>
                        <wps:spPr>
                          <a:xfrm>
                            <a:off x="752269" y="451410"/>
                            <a:ext cx="12700" cy="11430"/>
                          </a:xfrm>
                          <a:custGeom>
                            <a:avLst/>
                            <a:gdLst/>
                            <a:ahLst/>
                            <a:cxnLst/>
                            <a:rect l="l" t="t" r="r" b="b"/>
                            <a:pathLst>
                              <a:path w="12700" h="11430">
                                <a:moveTo>
                                  <a:pt x="8367" y="10187"/>
                                </a:moveTo>
                                <a:lnTo>
                                  <a:pt x="5588" y="11306"/>
                                </a:lnTo>
                                <a:lnTo>
                                  <a:pt x="2318" y="10125"/>
                                </a:lnTo>
                                <a:lnTo>
                                  <a:pt x="1106" y="7568"/>
                                </a:lnTo>
                                <a:lnTo>
                                  <a:pt x="0" y="5237"/>
                                </a:lnTo>
                                <a:lnTo>
                                  <a:pt x="1285" y="2231"/>
                                </a:lnTo>
                                <a:lnTo>
                                  <a:pt x="4063" y="1112"/>
                                </a:lnTo>
                                <a:lnTo>
                                  <a:pt x="6849" y="0"/>
                                </a:lnTo>
                                <a:lnTo>
                                  <a:pt x="10113" y="1180"/>
                                </a:lnTo>
                                <a:lnTo>
                                  <a:pt x="11219" y="3504"/>
                                </a:lnTo>
                                <a:lnTo>
                                  <a:pt x="12431" y="6062"/>
                                </a:lnTo>
                                <a:lnTo>
                                  <a:pt x="11151" y="9074"/>
                                </a:lnTo>
                                <a:lnTo>
                                  <a:pt x="8367" y="1018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5" name="Image 465"/>
                          <pic:cNvPicPr/>
                        </pic:nvPicPr>
                        <pic:blipFill>
                          <a:blip r:embed="rId168" cstate="print"/>
                          <a:stretch>
                            <a:fillRect/>
                          </a:stretch>
                        </pic:blipFill>
                        <pic:spPr>
                          <a:xfrm>
                            <a:off x="759334" y="485965"/>
                            <a:ext cx="12539" cy="11545"/>
                          </a:xfrm>
                          <a:prstGeom prst="rect">
                            <a:avLst/>
                          </a:prstGeom>
                        </pic:spPr>
                      </pic:pic>
                      <wps:wsp>
                        <wps:cNvPr id="466" name="Graphic 466"/>
                        <wps:cNvSpPr/>
                        <wps:spPr>
                          <a:xfrm>
                            <a:off x="759334" y="485965"/>
                            <a:ext cx="12700" cy="12065"/>
                          </a:xfrm>
                          <a:custGeom>
                            <a:avLst/>
                            <a:gdLst/>
                            <a:ahLst/>
                            <a:cxnLst/>
                            <a:rect l="l" t="t" r="r" b="b"/>
                            <a:pathLst>
                              <a:path w="12700" h="12065">
                                <a:moveTo>
                                  <a:pt x="8476" y="10426"/>
                                </a:moveTo>
                                <a:lnTo>
                                  <a:pt x="5692" y="11545"/>
                                </a:lnTo>
                                <a:lnTo>
                                  <a:pt x="2428" y="10364"/>
                                </a:lnTo>
                                <a:lnTo>
                                  <a:pt x="1210" y="7807"/>
                                </a:lnTo>
                                <a:lnTo>
                                  <a:pt x="0" y="5243"/>
                                </a:lnTo>
                                <a:lnTo>
                                  <a:pt x="1277" y="2237"/>
                                </a:lnTo>
                                <a:lnTo>
                                  <a:pt x="4063" y="1118"/>
                                </a:lnTo>
                                <a:lnTo>
                                  <a:pt x="6841" y="0"/>
                                </a:lnTo>
                                <a:lnTo>
                                  <a:pt x="10111" y="1180"/>
                                </a:lnTo>
                                <a:lnTo>
                                  <a:pt x="11323" y="3744"/>
                                </a:lnTo>
                                <a:lnTo>
                                  <a:pt x="12539" y="6301"/>
                                </a:lnTo>
                                <a:lnTo>
                                  <a:pt x="11255" y="9313"/>
                                </a:lnTo>
                                <a:lnTo>
                                  <a:pt x="8476"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7" name="Image 467"/>
                          <pic:cNvPicPr/>
                        </pic:nvPicPr>
                        <pic:blipFill>
                          <a:blip r:embed="rId168" cstate="print"/>
                          <a:stretch>
                            <a:fillRect/>
                          </a:stretch>
                        </pic:blipFill>
                        <pic:spPr>
                          <a:xfrm>
                            <a:off x="766975" y="490760"/>
                            <a:ext cx="12289" cy="11306"/>
                          </a:xfrm>
                          <a:prstGeom prst="rect">
                            <a:avLst/>
                          </a:prstGeom>
                        </pic:spPr>
                      </pic:pic>
                      <wps:wsp>
                        <wps:cNvPr id="468" name="Graphic 468"/>
                        <wps:cNvSpPr/>
                        <wps:spPr>
                          <a:xfrm>
                            <a:off x="766975" y="490760"/>
                            <a:ext cx="12700" cy="11430"/>
                          </a:xfrm>
                          <a:custGeom>
                            <a:avLst/>
                            <a:gdLst/>
                            <a:ahLst/>
                            <a:cxnLst/>
                            <a:rect l="l" t="t" r="r" b="b"/>
                            <a:pathLst>
                              <a:path w="12700" h="11430">
                                <a:moveTo>
                                  <a:pt x="8114" y="10187"/>
                                </a:moveTo>
                                <a:lnTo>
                                  <a:pt x="5330" y="11306"/>
                                </a:lnTo>
                                <a:lnTo>
                                  <a:pt x="2428" y="10254"/>
                                </a:lnTo>
                                <a:lnTo>
                                  <a:pt x="1211" y="7697"/>
                                </a:lnTo>
                                <a:lnTo>
                                  <a:pt x="0" y="5139"/>
                                </a:lnTo>
                                <a:lnTo>
                                  <a:pt x="1026" y="2231"/>
                                </a:lnTo>
                                <a:lnTo>
                                  <a:pt x="3811" y="1112"/>
                                </a:lnTo>
                                <a:lnTo>
                                  <a:pt x="6591" y="0"/>
                                </a:lnTo>
                                <a:lnTo>
                                  <a:pt x="9861" y="1174"/>
                                </a:lnTo>
                                <a:lnTo>
                                  <a:pt x="11071" y="3737"/>
                                </a:lnTo>
                                <a:lnTo>
                                  <a:pt x="12289" y="6295"/>
                                </a:lnTo>
                                <a:lnTo>
                                  <a:pt x="10893" y="9074"/>
                                </a:lnTo>
                                <a:lnTo>
                                  <a:pt x="8114" y="1018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69" name="Image 469"/>
                          <pic:cNvPicPr/>
                        </pic:nvPicPr>
                        <pic:blipFill>
                          <a:blip r:embed="rId167" cstate="print"/>
                          <a:stretch>
                            <a:fillRect/>
                          </a:stretch>
                        </pic:blipFill>
                        <pic:spPr>
                          <a:xfrm>
                            <a:off x="777321" y="523896"/>
                            <a:ext cx="12541" cy="11545"/>
                          </a:xfrm>
                          <a:prstGeom prst="rect">
                            <a:avLst/>
                          </a:prstGeom>
                        </pic:spPr>
                      </pic:pic>
                      <wps:wsp>
                        <wps:cNvPr id="470" name="Graphic 470"/>
                        <wps:cNvSpPr/>
                        <wps:spPr>
                          <a:xfrm>
                            <a:off x="777321" y="523896"/>
                            <a:ext cx="12700" cy="12065"/>
                          </a:xfrm>
                          <a:custGeom>
                            <a:avLst/>
                            <a:gdLst/>
                            <a:ahLst/>
                            <a:cxnLst/>
                            <a:rect l="l" t="t" r="r" b="b"/>
                            <a:pathLst>
                              <a:path w="12700" h="12065">
                                <a:moveTo>
                                  <a:pt x="8477" y="10426"/>
                                </a:moveTo>
                                <a:lnTo>
                                  <a:pt x="5693" y="11545"/>
                                </a:lnTo>
                                <a:lnTo>
                                  <a:pt x="2428" y="10364"/>
                                </a:lnTo>
                                <a:lnTo>
                                  <a:pt x="1211" y="7801"/>
                                </a:lnTo>
                                <a:lnTo>
                                  <a:pt x="0" y="5243"/>
                                </a:lnTo>
                                <a:lnTo>
                                  <a:pt x="1279" y="2237"/>
                                </a:lnTo>
                                <a:lnTo>
                                  <a:pt x="4063" y="1118"/>
                                </a:lnTo>
                                <a:lnTo>
                                  <a:pt x="6842" y="0"/>
                                </a:lnTo>
                                <a:lnTo>
                                  <a:pt x="10113" y="1180"/>
                                </a:lnTo>
                                <a:lnTo>
                                  <a:pt x="11324" y="3744"/>
                                </a:lnTo>
                                <a:lnTo>
                                  <a:pt x="12541" y="6301"/>
                                </a:lnTo>
                                <a:lnTo>
                                  <a:pt x="11257" y="9307"/>
                                </a:lnTo>
                                <a:lnTo>
                                  <a:pt x="8477"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71" name="Image 471"/>
                          <pic:cNvPicPr/>
                        </pic:nvPicPr>
                        <pic:blipFill>
                          <a:blip r:embed="rId168" cstate="print"/>
                          <a:stretch>
                            <a:fillRect/>
                          </a:stretch>
                        </pic:blipFill>
                        <pic:spPr>
                          <a:xfrm>
                            <a:off x="771789" y="530001"/>
                            <a:ext cx="12539" cy="11538"/>
                          </a:xfrm>
                          <a:prstGeom prst="rect">
                            <a:avLst/>
                          </a:prstGeom>
                        </pic:spPr>
                      </pic:pic>
                      <wps:wsp>
                        <wps:cNvPr id="472" name="Graphic 472"/>
                        <wps:cNvSpPr/>
                        <wps:spPr>
                          <a:xfrm>
                            <a:off x="771789" y="530001"/>
                            <a:ext cx="12700" cy="12065"/>
                          </a:xfrm>
                          <a:custGeom>
                            <a:avLst/>
                            <a:gdLst/>
                            <a:ahLst/>
                            <a:cxnLst/>
                            <a:rect l="l" t="t" r="r" b="b"/>
                            <a:pathLst>
                              <a:path w="12700" h="12065">
                                <a:moveTo>
                                  <a:pt x="8471" y="10420"/>
                                </a:moveTo>
                                <a:lnTo>
                                  <a:pt x="5692" y="11538"/>
                                </a:lnTo>
                                <a:lnTo>
                                  <a:pt x="2422" y="10358"/>
                                </a:lnTo>
                                <a:lnTo>
                                  <a:pt x="1210" y="7801"/>
                                </a:lnTo>
                                <a:lnTo>
                                  <a:pt x="0" y="5237"/>
                                </a:lnTo>
                                <a:lnTo>
                                  <a:pt x="1277" y="2231"/>
                                </a:lnTo>
                                <a:lnTo>
                                  <a:pt x="4057" y="1112"/>
                                </a:lnTo>
                                <a:lnTo>
                                  <a:pt x="6841" y="0"/>
                                </a:lnTo>
                                <a:lnTo>
                                  <a:pt x="10113" y="1180"/>
                                </a:lnTo>
                                <a:lnTo>
                                  <a:pt x="11323" y="3737"/>
                                </a:lnTo>
                                <a:lnTo>
                                  <a:pt x="12539" y="6295"/>
                                </a:lnTo>
                                <a:lnTo>
                                  <a:pt x="11255" y="9307"/>
                                </a:lnTo>
                                <a:lnTo>
                                  <a:pt x="8471" y="1042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73" name="Image 473"/>
                          <pic:cNvPicPr/>
                        </pic:nvPicPr>
                        <pic:blipFill>
                          <a:blip r:embed="rId40" cstate="print"/>
                          <a:stretch>
                            <a:fillRect/>
                          </a:stretch>
                        </pic:blipFill>
                        <pic:spPr>
                          <a:xfrm>
                            <a:off x="782510" y="530634"/>
                            <a:ext cx="12289" cy="11306"/>
                          </a:xfrm>
                          <a:prstGeom prst="rect">
                            <a:avLst/>
                          </a:prstGeom>
                        </pic:spPr>
                      </pic:pic>
                      <wps:wsp>
                        <wps:cNvPr id="474" name="Graphic 474"/>
                        <wps:cNvSpPr/>
                        <wps:spPr>
                          <a:xfrm>
                            <a:off x="782510" y="530634"/>
                            <a:ext cx="12700" cy="11430"/>
                          </a:xfrm>
                          <a:custGeom>
                            <a:avLst/>
                            <a:gdLst/>
                            <a:ahLst/>
                            <a:cxnLst/>
                            <a:rect l="l" t="t" r="r" b="b"/>
                            <a:pathLst>
                              <a:path w="12700" h="11430">
                                <a:moveTo>
                                  <a:pt x="8477" y="10193"/>
                                </a:moveTo>
                                <a:lnTo>
                                  <a:pt x="5698" y="11306"/>
                                </a:lnTo>
                                <a:lnTo>
                                  <a:pt x="2428" y="10125"/>
                                </a:lnTo>
                                <a:lnTo>
                                  <a:pt x="1218" y="7568"/>
                                </a:lnTo>
                                <a:lnTo>
                                  <a:pt x="0" y="5010"/>
                                </a:lnTo>
                                <a:lnTo>
                                  <a:pt x="1395" y="2231"/>
                                </a:lnTo>
                                <a:lnTo>
                                  <a:pt x="4175" y="1112"/>
                                </a:lnTo>
                                <a:lnTo>
                                  <a:pt x="6952" y="0"/>
                                </a:lnTo>
                                <a:lnTo>
                                  <a:pt x="9861" y="1044"/>
                                </a:lnTo>
                                <a:lnTo>
                                  <a:pt x="11071" y="3608"/>
                                </a:lnTo>
                                <a:lnTo>
                                  <a:pt x="12289" y="6166"/>
                                </a:lnTo>
                                <a:lnTo>
                                  <a:pt x="11257" y="9074"/>
                                </a:lnTo>
                                <a:lnTo>
                                  <a:pt x="8477"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75" name="Image 475"/>
                          <pic:cNvPicPr/>
                        </pic:nvPicPr>
                        <pic:blipFill>
                          <a:blip r:embed="rId168" cstate="print"/>
                          <a:stretch>
                            <a:fillRect/>
                          </a:stretch>
                        </pic:blipFill>
                        <pic:spPr>
                          <a:xfrm>
                            <a:off x="778416" y="535091"/>
                            <a:ext cx="12539" cy="11312"/>
                          </a:xfrm>
                          <a:prstGeom prst="rect">
                            <a:avLst/>
                          </a:prstGeom>
                        </pic:spPr>
                      </pic:pic>
                      <wps:wsp>
                        <wps:cNvPr id="476" name="Graphic 476"/>
                        <wps:cNvSpPr/>
                        <wps:spPr>
                          <a:xfrm>
                            <a:off x="778416" y="535091"/>
                            <a:ext cx="19685" cy="57150"/>
                          </a:xfrm>
                          <a:custGeom>
                            <a:avLst/>
                            <a:gdLst/>
                            <a:ahLst/>
                            <a:cxnLst/>
                            <a:rect l="l" t="t" r="r" b="b"/>
                            <a:pathLst>
                              <a:path w="19685" h="57150">
                                <a:moveTo>
                                  <a:pt x="8366" y="10193"/>
                                </a:moveTo>
                                <a:lnTo>
                                  <a:pt x="5586" y="11312"/>
                                </a:lnTo>
                                <a:lnTo>
                                  <a:pt x="2428" y="10364"/>
                                </a:lnTo>
                                <a:lnTo>
                                  <a:pt x="1210" y="7801"/>
                                </a:lnTo>
                                <a:lnTo>
                                  <a:pt x="0" y="5243"/>
                                </a:lnTo>
                                <a:lnTo>
                                  <a:pt x="1277" y="2237"/>
                                </a:lnTo>
                                <a:lnTo>
                                  <a:pt x="4063" y="1118"/>
                                </a:lnTo>
                                <a:lnTo>
                                  <a:pt x="6841" y="0"/>
                                </a:lnTo>
                                <a:lnTo>
                                  <a:pt x="10111" y="1180"/>
                                </a:lnTo>
                                <a:lnTo>
                                  <a:pt x="11323" y="3744"/>
                                </a:lnTo>
                                <a:lnTo>
                                  <a:pt x="12539" y="6301"/>
                                </a:lnTo>
                                <a:lnTo>
                                  <a:pt x="11145" y="9074"/>
                                </a:lnTo>
                                <a:lnTo>
                                  <a:pt x="8366" y="10193"/>
                                </a:lnTo>
                                <a:close/>
                              </a:path>
                              <a:path w="19685" h="57150">
                                <a:moveTo>
                                  <a:pt x="15177" y="55660"/>
                                </a:moveTo>
                                <a:lnTo>
                                  <a:pt x="12651" y="56675"/>
                                </a:lnTo>
                                <a:lnTo>
                                  <a:pt x="9381" y="55494"/>
                                </a:lnTo>
                                <a:lnTo>
                                  <a:pt x="8169" y="52937"/>
                                </a:lnTo>
                                <a:lnTo>
                                  <a:pt x="7063" y="50606"/>
                                </a:lnTo>
                                <a:lnTo>
                                  <a:pt x="8347" y="47600"/>
                                </a:lnTo>
                                <a:lnTo>
                                  <a:pt x="10874" y="46580"/>
                                </a:lnTo>
                                <a:lnTo>
                                  <a:pt x="13652" y="45468"/>
                                </a:lnTo>
                                <a:lnTo>
                                  <a:pt x="16924" y="46648"/>
                                </a:lnTo>
                                <a:lnTo>
                                  <a:pt x="18030" y="48971"/>
                                </a:lnTo>
                                <a:lnTo>
                                  <a:pt x="19241" y="51528"/>
                                </a:lnTo>
                                <a:lnTo>
                                  <a:pt x="17956" y="54541"/>
                                </a:lnTo>
                                <a:lnTo>
                                  <a:pt x="15177" y="55660"/>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77" name="Image 477"/>
                          <pic:cNvPicPr/>
                        </pic:nvPicPr>
                        <pic:blipFill>
                          <a:blip r:embed="rId168" cstate="print"/>
                          <a:stretch>
                            <a:fillRect/>
                          </a:stretch>
                        </pic:blipFill>
                        <pic:spPr>
                          <a:xfrm>
                            <a:off x="785479" y="580559"/>
                            <a:ext cx="12177" cy="11206"/>
                          </a:xfrm>
                          <a:prstGeom prst="rect">
                            <a:avLst/>
                          </a:prstGeom>
                        </pic:spPr>
                      </pic:pic>
                      <pic:pic xmlns:pic="http://schemas.openxmlformats.org/drawingml/2006/picture">
                        <pic:nvPicPr>
                          <pic:cNvPr id="478" name="Image 478"/>
                          <pic:cNvPicPr/>
                        </pic:nvPicPr>
                        <pic:blipFill>
                          <a:blip r:embed="rId167" cstate="print"/>
                          <a:stretch>
                            <a:fillRect/>
                          </a:stretch>
                        </pic:blipFill>
                        <pic:spPr>
                          <a:xfrm>
                            <a:off x="797092" y="582440"/>
                            <a:ext cx="12288" cy="11206"/>
                          </a:xfrm>
                          <a:prstGeom prst="rect">
                            <a:avLst/>
                          </a:prstGeom>
                        </pic:spPr>
                      </pic:pic>
                      <wps:wsp>
                        <wps:cNvPr id="479" name="Graphic 479"/>
                        <wps:cNvSpPr/>
                        <wps:spPr>
                          <a:xfrm>
                            <a:off x="797092" y="582440"/>
                            <a:ext cx="12700" cy="11430"/>
                          </a:xfrm>
                          <a:custGeom>
                            <a:avLst/>
                            <a:gdLst/>
                            <a:ahLst/>
                            <a:cxnLst/>
                            <a:rect l="l" t="t" r="r" b="b"/>
                            <a:pathLst>
                              <a:path w="12700" h="11430">
                                <a:moveTo>
                                  <a:pt x="8114" y="10193"/>
                                </a:moveTo>
                                <a:lnTo>
                                  <a:pt x="5588" y="11206"/>
                                </a:lnTo>
                                <a:lnTo>
                                  <a:pt x="2428" y="10261"/>
                                </a:lnTo>
                                <a:lnTo>
                                  <a:pt x="1210" y="7703"/>
                                </a:lnTo>
                                <a:lnTo>
                                  <a:pt x="0" y="5146"/>
                                </a:lnTo>
                                <a:lnTo>
                                  <a:pt x="1284" y="2134"/>
                                </a:lnTo>
                                <a:lnTo>
                                  <a:pt x="3811" y="1118"/>
                                </a:lnTo>
                                <a:lnTo>
                                  <a:pt x="6589" y="0"/>
                                </a:lnTo>
                                <a:lnTo>
                                  <a:pt x="9859" y="1180"/>
                                </a:lnTo>
                                <a:lnTo>
                                  <a:pt x="11071" y="3744"/>
                                </a:lnTo>
                                <a:lnTo>
                                  <a:pt x="12288" y="6301"/>
                                </a:lnTo>
                                <a:lnTo>
                                  <a:pt x="10893" y="9074"/>
                                </a:lnTo>
                                <a:lnTo>
                                  <a:pt x="8114"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0" name="Image 480"/>
                          <pic:cNvPicPr/>
                        </pic:nvPicPr>
                        <pic:blipFill>
                          <a:blip r:embed="rId34" cstate="print"/>
                          <a:stretch>
                            <a:fillRect/>
                          </a:stretch>
                        </pic:blipFill>
                        <pic:spPr>
                          <a:xfrm>
                            <a:off x="792961" y="603212"/>
                            <a:ext cx="12541" cy="11538"/>
                          </a:xfrm>
                          <a:prstGeom prst="rect">
                            <a:avLst/>
                          </a:prstGeom>
                        </pic:spPr>
                      </pic:pic>
                      <wps:wsp>
                        <wps:cNvPr id="481" name="Graphic 481"/>
                        <wps:cNvSpPr/>
                        <wps:spPr>
                          <a:xfrm>
                            <a:off x="792961" y="603212"/>
                            <a:ext cx="12700" cy="12065"/>
                          </a:xfrm>
                          <a:custGeom>
                            <a:avLst/>
                            <a:gdLst/>
                            <a:ahLst/>
                            <a:cxnLst/>
                            <a:rect l="l" t="t" r="r" b="b"/>
                            <a:pathLst>
                              <a:path w="12700" h="12065">
                                <a:moveTo>
                                  <a:pt x="8477" y="10426"/>
                                </a:moveTo>
                                <a:lnTo>
                                  <a:pt x="5698" y="11538"/>
                                </a:lnTo>
                                <a:lnTo>
                                  <a:pt x="2428" y="10364"/>
                                </a:lnTo>
                                <a:lnTo>
                                  <a:pt x="1216" y="7801"/>
                                </a:lnTo>
                                <a:lnTo>
                                  <a:pt x="0" y="5243"/>
                                </a:lnTo>
                                <a:lnTo>
                                  <a:pt x="1284" y="2231"/>
                                </a:lnTo>
                                <a:lnTo>
                                  <a:pt x="4063" y="1118"/>
                                </a:lnTo>
                                <a:lnTo>
                                  <a:pt x="6847" y="0"/>
                                </a:lnTo>
                                <a:lnTo>
                                  <a:pt x="10113" y="1180"/>
                                </a:lnTo>
                                <a:lnTo>
                                  <a:pt x="11329" y="3737"/>
                                </a:lnTo>
                                <a:lnTo>
                                  <a:pt x="12541" y="6301"/>
                                </a:lnTo>
                                <a:lnTo>
                                  <a:pt x="11261" y="9307"/>
                                </a:lnTo>
                                <a:lnTo>
                                  <a:pt x="8477"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2" name="Image 482"/>
                          <pic:cNvPicPr/>
                        </pic:nvPicPr>
                        <pic:blipFill>
                          <a:blip r:embed="rId168" cstate="print"/>
                          <a:stretch>
                            <a:fillRect/>
                          </a:stretch>
                        </pic:blipFill>
                        <pic:spPr>
                          <a:xfrm>
                            <a:off x="794626" y="613405"/>
                            <a:ext cx="12289" cy="11206"/>
                          </a:xfrm>
                          <a:prstGeom prst="rect">
                            <a:avLst/>
                          </a:prstGeom>
                        </pic:spPr>
                      </pic:pic>
                      <wps:wsp>
                        <wps:cNvPr id="483" name="Graphic 483"/>
                        <wps:cNvSpPr/>
                        <wps:spPr>
                          <a:xfrm>
                            <a:off x="794626" y="613405"/>
                            <a:ext cx="12700" cy="11430"/>
                          </a:xfrm>
                          <a:custGeom>
                            <a:avLst/>
                            <a:gdLst/>
                            <a:ahLst/>
                            <a:cxnLst/>
                            <a:rect l="l" t="t" r="r" b="b"/>
                            <a:pathLst>
                              <a:path w="12700" h="11430">
                                <a:moveTo>
                                  <a:pt x="8477" y="10087"/>
                                </a:moveTo>
                                <a:lnTo>
                                  <a:pt x="5700" y="11206"/>
                                </a:lnTo>
                                <a:lnTo>
                                  <a:pt x="2428" y="10026"/>
                                </a:lnTo>
                                <a:lnTo>
                                  <a:pt x="1211" y="7469"/>
                                </a:lnTo>
                                <a:lnTo>
                                  <a:pt x="0" y="4905"/>
                                </a:lnTo>
                                <a:lnTo>
                                  <a:pt x="1395" y="2132"/>
                                </a:lnTo>
                                <a:lnTo>
                                  <a:pt x="4175" y="1013"/>
                                </a:lnTo>
                                <a:lnTo>
                                  <a:pt x="6701" y="0"/>
                                </a:lnTo>
                                <a:lnTo>
                                  <a:pt x="9861" y="945"/>
                                </a:lnTo>
                                <a:lnTo>
                                  <a:pt x="11073" y="3504"/>
                                </a:lnTo>
                                <a:lnTo>
                                  <a:pt x="12289" y="6066"/>
                                </a:lnTo>
                                <a:lnTo>
                                  <a:pt x="11005" y="9074"/>
                                </a:lnTo>
                                <a:lnTo>
                                  <a:pt x="8477" y="1008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4" name="Image 484"/>
                          <pic:cNvPicPr/>
                        </pic:nvPicPr>
                        <pic:blipFill>
                          <a:blip r:embed="rId167" cstate="print"/>
                          <a:stretch>
                            <a:fillRect/>
                          </a:stretch>
                        </pic:blipFill>
                        <pic:spPr>
                          <a:xfrm>
                            <a:off x="802029" y="619891"/>
                            <a:ext cx="12288" cy="11446"/>
                          </a:xfrm>
                          <a:prstGeom prst="rect">
                            <a:avLst/>
                          </a:prstGeom>
                        </pic:spPr>
                      </pic:pic>
                      <wps:wsp>
                        <wps:cNvPr id="485" name="Graphic 485"/>
                        <wps:cNvSpPr/>
                        <wps:spPr>
                          <a:xfrm>
                            <a:off x="802029" y="619891"/>
                            <a:ext cx="12700" cy="12065"/>
                          </a:xfrm>
                          <a:custGeom>
                            <a:avLst/>
                            <a:gdLst/>
                            <a:ahLst/>
                            <a:cxnLst/>
                            <a:rect l="l" t="t" r="r" b="b"/>
                            <a:pathLst>
                              <a:path w="12700" h="12065">
                                <a:moveTo>
                                  <a:pt x="8224" y="10426"/>
                                </a:moveTo>
                                <a:lnTo>
                                  <a:pt x="5698" y="11446"/>
                                </a:lnTo>
                                <a:lnTo>
                                  <a:pt x="2428" y="10265"/>
                                </a:lnTo>
                                <a:lnTo>
                                  <a:pt x="1216" y="7703"/>
                                </a:lnTo>
                                <a:lnTo>
                                  <a:pt x="0" y="5146"/>
                                </a:lnTo>
                                <a:lnTo>
                                  <a:pt x="1284" y="2134"/>
                                </a:lnTo>
                                <a:lnTo>
                                  <a:pt x="3810" y="1118"/>
                                </a:lnTo>
                                <a:lnTo>
                                  <a:pt x="6589" y="0"/>
                                </a:lnTo>
                                <a:lnTo>
                                  <a:pt x="9859" y="1180"/>
                                </a:lnTo>
                                <a:lnTo>
                                  <a:pt x="11077" y="3744"/>
                                </a:lnTo>
                                <a:lnTo>
                                  <a:pt x="12288" y="6301"/>
                                </a:lnTo>
                                <a:lnTo>
                                  <a:pt x="11003" y="9313"/>
                                </a:lnTo>
                                <a:lnTo>
                                  <a:pt x="8224"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6" name="Image 486"/>
                          <pic:cNvPicPr/>
                        </pic:nvPicPr>
                        <pic:blipFill>
                          <a:blip r:embed="rId167" cstate="print"/>
                          <a:stretch>
                            <a:fillRect/>
                          </a:stretch>
                        </pic:blipFill>
                        <pic:spPr>
                          <a:xfrm>
                            <a:off x="805890" y="628037"/>
                            <a:ext cx="12288" cy="11206"/>
                          </a:xfrm>
                          <a:prstGeom prst="rect">
                            <a:avLst/>
                          </a:prstGeom>
                        </pic:spPr>
                      </pic:pic>
                      <wps:wsp>
                        <wps:cNvPr id="487" name="Graphic 487"/>
                        <wps:cNvSpPr/>
                        <wps:spPr>
                          <a:xfrm>
                            <a:off x="805890" y="628037"/>
                            <a:ext cx="12700" cy="11430"/>
                          </a:xfrm>
                          <a:custGeom>
                            <a:avLst/>
                            <a:gdLst/>
                            <a:ahLst/>
                            <a:cxnLst/>
                            <a:rect l="l" t="t" r="r" b="b"/>
                            <a:pathLst>
                              <a:path w="12700" h="11430">
                                <a:moveTo>
                                  <a:pt x="8114" y="10191"/>
                                </a:moveTo>
                                <a:lnTo>
                                  <a:pt x="5586" y="11206"/>
                                </a:lnTo>
                                <a:lnTo>
                                  <a:pt x="2428" y="10259"/>
                                </a:lnTo>
                                <a:lnTo>
                                  <a:pt x="1216" y="7702"/>
                                </a:lnTo>
                                <a:lnTo>
                                  <a:pt x="0" y="5144"/>
                                </a:lnTo>
                                <a:lnTo>
                                  <a:pt x="1284" y="2132"/>
                                </a:lnTo>
                                <a:lnTo>
                                  <a:pt x="3811" y="1118"/>
                                </a:lnTo>
                                <a:lnTo>
                                  <a:pt x="6595" y="0"/>
                                </a:lnTo>
                                <a:lnTo>
                                  <a:pt x="9859" y="1180"/>
                                </a:lnTo>
                                <a:lnTo>
                                  <a:pt x="11077" y="3744"/>
                                </a:lnTo>
                                <a:lnTo>
                                  <a:pt x="12288" y="6301"/>
                                </a:lnTo>
                                <a:lnTo>
                                  <a:pt x="10898" y="9079"/>
                                </a:lnTo>
                                <a:lnTo>
                                  <a:pt x="8114"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88" name="Image 488"/>
                          <pic:cNvPicPr/>
                        </pic:nvPicPr>
                        <pic:blipFill>
                          <a:blip r:embed="rId168" cstate="print"/>
                          <a:stretch>
                            <a:fillRect/>
                          </a:stretch>
                        </pic:blipFill>
                        <pic:spPr>
                          <a:xfrm>
                            <a:off x="799447" y="663213"/>
                            <a:ext cx="12541" cy="11312"/>
                          </a:xfrm>
                          <a:prstGeom prst="rect">
                            <a:avLst/>
                          </a:prstGeom>
                        </pic:spPr>
                      </pic:pic>
                      <wps:wsp>
                        <wps:cNvPr id="489" name="Graphic 489"/>
                        <wps:cNvSpPr/>
                        <wps:spPr>
                          <a:xfrm>
                            <a:off x="799447" y="663213"/>
                            <a:ext cx="12700" cy="11430"/>
                          </a:xfrm>
                          <a:custGeom>
                            <a:avLst/>
                            <a:gdLst/>
                            <a:ahLst/>
                            <a:cxnLst/>
                            <a:rect l="l" t="t" r="r" b="b"/>
                            <a:pathLst>
                              <a:path w="12700" h="11430">
                                <a:moveTo>
                                  <a:pt x="8366" y="10193"/>
                                </a:moveTo>
                                <a:lnTo>
                                  <a:pt x="5588" y="11312"/>
                                </a:lnTo>
                                <a:lnTo>
                                  <a:pt x="2428" y="10364"/>
                                </a:lnTo>
                                <a:lnTo>
                                  <a:pt x="1210" y="7801"/>
                                </a:lnTo>
                                <a:lnTo>
                                  <a:pt x="0" y="5243"/>
                                </a:lnTo>
                                <a:lnTo>
                                  <a:pt x="1284" y="2237"/>
                                </a:lnTo>
                                <a:lnTo>
                                  <a:pt x="4063" y="1118"/>
                                </a:lnTo>
                                <a:lnTo>
                                  <a:pt x="6842" y="0"/>
                                </a:lnTo>
                                <a:lnTo>
                                  <a:pt x="10113" y="1180"/>
                                </a:lnTo>
                                <a:lnTo>
                                  <a:pt x="11323" y="3744"/>
                                </a:lnTo>
                                <a:lnTo>
                                  <a:pt x="12541" y="6301"/>
                                </a:lnTo>
                                <a:lnTo>
                                  <a:pt x="11145" y="9074"/>
                                </a:lnTo>
                                <a:lnTo>
                                  <a:pt x="8366" y="10193"/>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0" name="Image 490"/>
                          <pic:cNvPicPr/>
                        </pic:nvPicPr>
                        <pic:blipFill>
                          <a:blip r:embed="rId34" cstate="print"/>
                          <a:stretch>
                            <a:fillRect/>
                          </a:stretch>
                        </pic:blipFill>
                        <pic:spPr>
                          <a:xfrm>
                            <a:off x="803546" y="669423"/>
                            <a:ext cx="12179" cy="11213"/>
                          </a:xfrm>
                          <a:prstGeom prst="rect">
                            <a:avLst/>
                          </a:prstGeom>
                        </pic:spPr>
                      </pic:pic>
                      <wps:wsp>
                        <wps:cNvPr id="491" name="Graphic 491"/>
                        <wps:cNvSpPr/>
                        <wps:spPr>
                          <a:xfrm>
                            <a:off x="803546" y="669423"/>
                            <a:ext cx="12700" cy="11430"/>
                          </a:xfrm>
                          <a:custGeom>
                            <a:avLst/>
                            <a:gdLst/>
                            <a:ahLst/>
                            <a:cxnLst/>
                            <a:rect l="l" t="t" r="r" b="b"/>
                            <a:pathLst>
                              <a:path w="12700" h="11430">
                                <a:moveTo>
                                  <a:pt x="8116" y="10191"/>
                                </a:moveTo>
                                <a:lnTo>
                                  <a:pt x="5588" y="11213"/>
                                </a:lnTo>
                                <a:lnTo>
                                  <a:pt x="2318" y="10032"/>
                                </a:lnTo>
                                <a:lnTo>
                                  <a:pt x="1211" y="7702"/>
                                </a:lnTo>
                                <a:lnTo>
                                  <a:pt x="0" y="5144"/>
                                </a:lnTo>
                                <a:lnTo>
                                  <a:pt x="1285" y="2132"/>
                                </a:lnTo>
                                <a:lnTo>
                                  <a:pt x="3811" y="1118"/>
                                </a:lnTo>
                                <a:lnTo>
                                  <a:pt x="6591" y="0"/>
                                </a:lnTo>
                                <a:lnTo>
                                  <a:pt x="9861" y="1180"/>
                                </a:lnTo>
                                <a:lnTo>
                                  <a:pt x="11073" y="3744"/>
                                </a:lnTo>
                                <a:lnTo>
                                  <a:pt x="12179" y="6066"/>
                                </a:lnTo>
                                <a:lnTo>
                                  <a:pt x="10893" y="9079"/>
                                </a:lnTo>
                                <a:lnTo>
                                  <a:pt x="8116"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2" name="Image 492"/>
                          <pic:cNvPicPr/>
                        </pic:nvPicPr>
                        <pic:blipFill>
                          <a:blip r:embed="rId167" cstate="print"/>
                          <a:stretch>
                            <a:fillRect/>
                          </a:stretch>
                        </pic:blipFill>
                        <pic:spPr>
                          <a:xfrm>
                            <a:off x="810850" y="662611"/>
                            <a:ext cx="12289" cy="11310"/>
                          </a:xfrm>
                          <a:prstGeom prst="rect">
                            <a:avLst/>
                          </a:prstGeom>
                        </pic:spPr>
                      </pic:pic>
                      <wps:wsp>
                        <wps:cNvPr id="493" name="Graphic 493"/>
                        <wps:cNvSpPr/>
                        <wps:spPr>
                          <a:xfrm>
                            <a:off x="810850" y="662611"/>
                            <a:ext cx="12700" cy="11430"/>
                          </a:xfrm>
                          <a:custGeom>
                            <a:avLst/>
                            <a:gdLst/>
                            <a:ahLst/>
                            <a:cxnLst/>
                            <a:rect l="l" t="t" r="r" b="b"/>
                            <a:pathLst>
                              <a:path w="12700" h="11430">
                                <a:moveTo>
                                  <a:pt x="8114" y="10191"/>
                                </a:moveTo>
                                <a:lnTo>
                                  <a:pt x="5336" y="11310"/>
                                </a:lnTo>
                                <a:lnTo>
                                  <a:pt x="2428" y="10259"/>
                                </a:lnTo>
                                <a:lnTo>
                                  <a:pt x="1216" y="7702"/>
                                </a:lnTo>
                                <a:lnTo>
                                  <a:pt x="0" y="5144"/>
                                </a:lnTo>
                                <a:lnTo>
                                  <a:pt x="1032" y="2236"/>
                                </a:lnTo>
                                <a:lnTo>
                                  <a:pt x="3811" y="1118"/>
                                </a:lnTo>
                                <a:lnTo>
                                  <a:pt x="6591" y="0"/>
                                </a:lnTo>
                                <a:lnTo>
                                  <a:pt x="9861" y="1180"/>
                                </a:lnTo>
                                <a:lnTo>
                                  <a:pt x="11071" y="3742"/>
                                </a:lnTo>
                                <a:lnTo>
                                  <a:pt x="12289" y="6299"/>
                                </a:lnTo>
                                <a:lnTo>
                                  <a:pt x="10893" y="9079"/>
                                </a:lnTo>
                                <a:lnTo>
                                  <a:pt x="8114" y="10191"/>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4" name="Image 494"/>
                          <pic:cNvPicPr/>
                        </pic:nvPicPr>
                        <pic:blipFill>
                          <a:blip r:embed="rId34" cstate="print"/>
                          <a:stretch>
                            <a:fillRect/>
                          </a:stretch>
                        </pic:blipFill>
                        <pic:spPr>
                          <a:xfrm>
                            <a:off x="785947" y="744645"/>
                            <a:ext cx="12281" cy="11439"/>
                          </a:xfrm>
                          <a:prstGeom prst="rect">
                            <a:avLst/>
                          </a:prstGeom>
                        </pic:spPr>
                      </pic:pic>
                      <wps:wsp>
                        <wps:cNvPr id="495" name="Graphic 495"/>
                        <wps:cNvSpPr/>
                        <wps:spPr>
                          <a:xfrm>
                            <a:off x="785947" y="744645"/>
                            <a:ext cx="12700" cy="12065"/>
                          </a:xfrm>
                          <a:custGeom>
                            <a:avLst/>
                            <a:gdLst/>
                            <a:ahLst/>
                            <a:cxnLst/>
                            <a:rect l="l" t="t" r="r" b="b"/>
                            <a:pathLst>
                              <a:path w="12700" h="12065">
                                <a:moveTo>
                                  <a:pt x="8218" y="10426"/>
                                </a:moveTo>
                                <a:lnTo>
                                  <a:pt x="5692" y="11439"/>
                                </a:lnTo>
                                <a:lnTo>
                                  <a:pt x="2428" y="10259"/>
                                </a:lnTo>
                                <a:lnTo>
                                  <a:pt x="1210" y="7702"/>
                                </a:lnTo>
                                <a:lnTo>
                                  <a:pt x="0" y="5138"/>
                                </a:lnTo>
                                <a:lnTo>
                                  <a:pt x="1277" y="2132"/>
                                </a:lnTo>
                                <a:lnTo>
                                  <a:pt x="3805" y="1117"/>
                                </a:lnTo>
                                <a:lnTo>
                                  <a:pt x="6589" y="0"/>
                                </a:lnTo>
                                <a:lnTo>
                                  <a:pt x="9855" y="1180"/>
                                </a:lnTo>
                                <a:lnTo>
                                  <a:pt x="11071" y="3737"/>
                                </a:lnTo>
                                <a:lnTo>
                                  <a:pt x="12281" y="6299"/>
                                </a:lnTo>
                                <a:lnTo>
                                  <a:pt x="11003" y="9307"/>
                                </a:lnTo>
                                <a:lnTo>
                                  <a:pt x="8218" y="10426"/>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6" name="Image 496"/>
                          <pic:cNvPicPr/>
                        </pic:nvPicPr>
                        <pic:blipFill>
                          <a:blip r:embed="rId168" cstate="print"/>
                          <a:stretch>
                            <a:fillRect/>
                          </a:stretch>
                        </pic:blipFill>
                        <pic:spPr>
                          <a:xfrm>
                            <a:off x="785934" y="753515"/>
                            <a:ext cx="12177" cy="11206"/>
                          </a:xfrm>
                          <a:prstGeom prst="rect">
                            <a:avLst/>
                          </a:prstGeom>
                        </pic:spPr>
                      </pic:pic>
                      <wps:wsp>
                        <wps:cNvPr id="497" name="Graphic 497"/>
                        <wps:cNvSpPr/>
                        <wps:spPr>
                          <a:xfrm>
                            <a:off x="785934" y="753515"/>
                            <a:ext cx="12700" cy="11430"/>
                          </a:xfrm>
                          <a:custGeom>
                            <a:avLst/>
                            <a:gdLst/>
                            <a:ahLst/>
                            <a:cxnLst/>
                            <a:rect l="l" t="t" r="r" b="b"/>
                            <a:pathLst>
                              <a:path w="12700" h="11430">
                                <a:moveTo>
                                  <a:pt x="8366" y="10087"/>
                                </a:moveTo>
                                <a:lnTo>
                                  <a:pt x="5588" y="11206"/>
                                </a:lnTo>
                                <a:lnTo>
                                  <a:pt x="2318" y="10026"/>
                                </a:lnTo>
                                <a:lnTo>
                                  <a:pt x="1106" y="7469"/>
                                </a:lnTo>
                                <a:lnTo>
                                  <a:pt x="0" y="5139"/>
                                </a:lnTo>
                                <a:lnTo>
                                  <a:pt x="1284" y="2134"/>
                                </a:lnTo>
                                <a:lnTo>
                                  <a:pt x="4063" y="1015"/>
                                </a:lnTo>
                                <a:lnTo>
                                  <a:pt x="6595" y="0"/>
                                </a:lnTo>
                                <a:lnTo>
                                  <a:pt x="9861" y="1180"/>
                                </a:lnTo>
                                <a:lnTo>
                                  <a:pt x="10967" y="3504"/>
                                </a:lnTo>
                                <a:lnTo>
                                  <a:pt x="12177" y="6068"/>
                                </a:lnTo>
                                <a:lnTo>
                                  <a:pt x="10900" y="9074"/>
                                </a:lnTo>
                                <a:lnTo>
                                  <a:pt x="8366" y="10087"/>
                                </a:lnTo>
                                <a:close/>
                              </a:path>
                            </a:pathLst>
                          </a:custGeom>
                          <a:ln w="793">
                            <a:solidFill>
                              <a:srgbClr val="1F1A17"/>
                            </a:solidFill>
                            <a:prstDash val="solid"/>
                          </a:ln>
                        </wps:spPr>
                        <wps:bodyPr wrap="square" lIns="0" tIns="0" rIns="0" bIns="0" rtlCol="0">
                          <a:prstTxWarp prst="textNoShape">
                            <a:avLst/>
                          </a:prstTxWarp>
                          <a:noAutofit/>
                        </wps:bodyPr>
                      </wps:wsp>
                      <pic:pic xmlns:pic="http://schemas.openxmlformats.org/drawingml/2006/picture">
                        <pic:nvPicPr>
                          <pic:cNvPr id="498" name="Image 498"/>
                          <pic:cNvPicPr/>
                        </pic:nvPicPr>
                        <pic:blipFill>
                          <a:blip r:embed="rId167" cstate="print"/>
                          <a:stretch>
                            <a:fillRect/>
                          </a:stretch>
                        </pic:blipFill>
                        <pic:spPr>
                          <a:xfrm>
                            <a:off x="791682" y="756977"/>
                            <a:ext cx="12289" cy="11206"/>
                          </a:xfrm>
                          <a:prstGeom prst="rect">
                            <a:avLst/>
                          </a:prstGeom>
                        </pic:spPr>
                      </pic:pic>
                      <wps:wsp>
                        <wps:cNvPr id="499" name="Graphic 499"/>
                        <wps:cNvSpPr/>
                        <wps:spPr>
                          <a:xfrm>
                            <a:off x="791682" y="756977"/>
                            <a:ext cx="12700" cy="11430"/>
                          </a:xfrm>
                          <a:custGeom>
                            <a:avLst/>
                            <a:gdLst/>
                            <a:ahLst/>
                            <a:cxnLst/>
                            <a:rect l="l" t="t" r="r" b="b"/>
                            <a:pathLst>
                              <a:path w="12700" h="11430">
                                <a:moveTo>
                                  <a:pt x="8226" y="10191"/>
                                </a:moveTo>
                                <a:lnTo>
                                  <a:pt x="5693" y="11206"/>
                                </a:lnTo>
                                <a:lnTo>
                                  <a:pt x="2428" y="10026"/>
                                </a:lnTo>
                                <a:lnTo>
                                  <a:pt x="1211" y="7469"/>
                                </a:lnTo>
                                <a:lnTo>
                                  <a:pt x="0" y="4905"/>
                                </a:lnTo>
                                <a:lnTo>
                                  <a:pt x="1389" y="2132"/>
                                </a:lnTo>
                                <a:lnTo>
                                  <a:pt x="3923" y="1117"/>
                                </a:lnTo>
                                <a:lnTo>
                                  <a:pt x="6701" y="0"/>
                                </a:lnTo>
                                <a:lnTo>
                                  <a:pt x="9861" y="945"/>
                                </a:lnTo>
                                <a:lnTo>
                                  <a:pt x="11073" y="3503"/>
                                </a:lnTo>
                                <a:lnTo>
                                  <a:pt x="12289" y="6066"/>
                                </a:lnTo>
                                <a:lnTo>
                                  <a:pt x="11005" y="9072"/>
                                </a:lnTo>
                                <a:lnTo>
                                  <a:pt x="8226" y="10191"/>
                                </a:lnTo>
                                <a:close/>
                              </a:path>
                            </a:pathLst>
                          </a:custGeom>
                          <a:ln w="793">
                            <a:solidFill>
                              <a:srgbClr val="1F1A17"/>
                            </a:solidFill>
                            <a:prstDash val="solid"/>
                          </a:ln>
                        </wps:spPr>
                        <wps:bodyPr wrap="square" lIns="0" tIns="0" rIns="0" bIns="0" rtlCol="0">
                          <a:prstTxWarp prst="textNoShape">
                            <a:avLst/>
                          </a:prstTxWarp>
                          <a:noAutofit/>
                        </wps:bodyPr>
                      </wps:wsp>
                      <wps:wsp>
                        <wps:cNvPr id="500" name="Graphic 500"/>
                        <wps:cNvSpPr/>
                        <wps:spPr>
                          <a:xfrm>
                            <a:off x="343056" y="173152"/>
                            <a:ext cx="17780" cy="17145"/>
                          </a:xfrm>
                          <a:custGeom>
                            <a:avLst/>
                            <a:gdLst/>
                            <a:ahLst/>
                            <a:cxnLst/>
                            <a:rect l="l" t="t" r="r" b="b"/>
                            <a:pathLst>
                              <a:path w="17780" h="17145">
                                <a:moveTo>
                                  <a:pt x="0" y="8279"/>
                                </a:moveTo>
                                <a:lnTo>
                                  <a:pt x="0" y="3699"/>
                                </a:lnTo>
                                <a:lnTo>
                                  <a:pt x="3915" y="0"/>
                                </a:lnTo>
                                <a:lnTo>
                                  <a:pt x="8736" y="0"/>
                                </a:lnTo>
                                <a:lnTo>
                                  <a:pt x="13536" y="0"/>
                                </a:lnTo>
                                <a:lnTo>
                                  <a:pt x="17465" y="3699"/>
                                </a:lnTo>
                                <a:lnTo>
                                  <a:pt x="17465" y="8279"/>
                                </a:lnTo>
                                <a:lnTo>
                                  <a:pt x="17465" y="12848"/>
                                </a:lnTo>
                                <a:lnTo>
                                  <a:pt x="13548" y="16548"/>
                                </a:lnTo>
                                <a:lnTo>
                                  <a:pt x="8736" y="16548"/>
                                </a:lnTo>
                                <a:lnTo>
                                  <a:pt x="3915" y="16548"/>
                                </a:lnTo>
                                <a:lnTo>
                                  <a:pt x="0" y="12848"/>
                                </a:lnTo>
                                <a:lnTo>
                                  <a:pt x="0" y="8279"/>
                                </a:lnTo>
                                <a:close/>
                              </a:path>
                            </a:pathLst>
                          </a:custGeom>
                          <a:ln w="1007">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01" name="Image 501"/>
                          <pic:cNvPicPr/>
                        </pic:nvPicPr>
                        <pic:blipFill>
                          <a:blip r:embed="rId169" cstate="print"/>
                          <a:stretch>
                            <a:fillRect/>
                          </a:stretch>
                        </pic:blipFill>
                        <pic:spPr>
                          <a:xfrm>
                            <a:off x="248406" y="110489"/>
                            <a:ext cx="193256" cy="117143"/>
                          </a:xfrm>
                          <a:prstGeom prst="rect">
                            <a:avLst/>
                          </a:prstGeom>
                        </pic:spPr>
                      </pic:pic>
                      <wps:wsp>
                        <wps:cNvPr id="502" name="Graphic 502"/>
                        <wps:cNvSpPr/>
                        <wps:spPr>
                          <a:xfrm>
                            <a:off x="248406" y="110489"/>
                            <a:ext cx="193675" cy="117475"/>
                          </a:xfrm>
                          <a:custGeom>
                            <a:avLst/>
                            <a:gdLst/>
                            <a:ahLst/>
                            <a:cxnLst/>
                            <a:rect l="l" t="t" r="r" b="b"/>
                            <a:pathLst>
                              <a:path w="193675" h="117475">
                                <a:moveTo>
                                  <a:pt x="192046" y="86447"/>
                                </a:moveTo>
                                <a:lnTo>
                                  <a:pt x="187896" y="92607"/>
                                </a:lnTo>
                                <a:lnTo>
                                  <a:pt x="181520" y="98448"/>
                                </a:lnTo>
                                <a:lnTo>
                                  <a:pt x="172385" y="99689"/>
                                </a:lnTo>
                                <a:lnTo>
                                  <a:pt x="163379" y="100912"/>
                                </a:lnTo>
                                <a:lnTo>
                                  <a:pt x="156543" y="95645"/>
                                </a:lnTo>
                                <a:lnTo>
                                  <a:pt x="150721" y="89792"/>
                                </a:lnTo>
                                <a:lnTo>
                                  <a:pt x="139110" y="98981"/>
                                </a:lnTo>
                                <a:lnTo>
                                  <a:pt x="128042" y="101232"/>
                                </a:lnTo>
                                <a:lnTo>
                                  <a:pt x="117383" y="98117"/>
                                </a:lnTo>
                                <a:lnTo>
                                  <a:pt x="107000" y="91205"/>
                                </a:lnTo>
                                <a:lnTo>
                                  <a:pt x="97098" y="103022"/>
                                </a:lnTo>
                                <a:lnTo>
                                  <a:pt x="87242" y="107753"/>
                                </a:lnTo>
                                <a:lnTo>
                                  <a:pt x="77258" y="107069"/>
                                </a:lnTo>
                                <a:lnTo>
                                  <a:pt x="66973" y="102640"/>
                                </a:lnTo>
                                <a:lnTo>
                                  <a:pt x="61833" y="112944"/>
                                </a:lnTo>
                                <a:lnTo>
                                  <a:pt x="59540" y="117143"/>
                                </a:lnTo>
                                <a:lnTo>
                                  <a:pt x="52396" y="116417"/>
                                </a:lnTo>
                                <a:lnTo>
                                  <a:pt x="40679" y="110735"/>
                                </a:lnTo>
                                <a:lnTo>
                                  <a:pt x="27688" y="98616"/>
                                </a:lnTo>
                                <a:lnTo>
                                  <a:pt x="15651" y="84312"/>
                                </a:lnTo>
                                <a:lnTo>
                                  <a:pt x="6794" y="72074"/>
                                </a:lnTo>
                                <a:lnTo>
                                  <a:pt x="0" y="56956"/>
                                </a:lnTo>
                                <a:lnTo>
                                  <a:pt x="1721" y="45924"/>
                                </a:lnTo>
                                <a:lnTo>
                                  <a:pt x="40740" y="24048"/>
                                </a:lnTo>
                                <a:lnTo>
                                  <a:pt x="72665" y="19464"/>
                                </a:lnTo>
                                <a:lnTo>
                                  <a:pt x="81239" y="19411"/>
                                </a:lnTo>
                                <a:lnTo>
                                  <a:pt x="94693" y="18455"/>
                                </a:lnTo>
                                <a:lnTo>
                                  <a:pt x="110200" y="16105"/>
                                </a:lnTo>
                                <a:lnTo>
                                  <a:pt x="124932" y="11871"/>
                                </a:lnTo>
                                <a:lnTo>
                                  <a:pt x="142571" y="5982"/>
                                </a:lnTo>
                                <a:lnTo>
                                  <a:pt x="160028" y="2210"/>
                                </a:lnTo>
                                <a:lnTo>
                                  <a:pt x="177017" y="300"/>
                                </a:lnTo>
                                <a:lnTo>
                                  <a:pt x="193256" y="0"/>
                                </a:lnTo>
                                <a:lnTo>
                                  <a:pt x="192591" y="17231"/>
                                </a:lnTo>
                                <a:lnTo>
                                  <a:pt x="192501" y="37705"/>
                                </a:lnTo>
                                <a:lnTo>
                                  <a:pt x="192486" y="60937"/>
                                </a:lnTo>
                                <a:lnTo>
                                  <a:pt x="192046" y="86447"/>
                                </a:lnTo>
                                <a:close/>
                              </a:path>
                            </a:pathLst>
                          </a:custGeom>
                          <a:ln w="1007">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03" name="Image 503"/>
                          <pic:cNvPicPr/>
                        </pic:nvPicPr>
                        <pic:blipFill>
                          <a:blip r:embed="rId170" cstate="print"/>
                          <a:stretch>
                            <a:fillRect/>
                          </a:stretch>
                        </pic:blipFill>
                        <pic:spPr>
                          <a:xfrm>
                            <a:off x="445229" y="110489"/>
                            <a:ext cx="193255" cy="117143"/>
                          </a:xfrm>
                          <a:prstGeom prst="rect">
                            <a:avLst/>
                          </a:prstGeom>
                        </pic:spPr>
                      </pic:pic>
                      <wps:wsp>
                        <wps:cNvPr id="504" name="Graphic 504"/>
                        <wps:cNvSpPr/>
                        <wps:spPr>
                          <a:xfrm>
                            <a:off x="445229" y="110489"/>
                            <a:ext cx="193675" cy="117475"/>
                          </a:xfrm>
                          <a:custGeom>
                            <a:avLst/>
                            <a:gdLst/>
                            <a:ahLst/>
                            <a:cxnLst/>
                            <a:rect l="l" t="t" r="r" b="b"/>
                            <a:pathLst>
                              <a:path w="193675" h="117475">
                                <a:moveTo>
                                  <a:pt x="1210" y="86447"/>
                                </a:moveTo>
                                <a:lnTo>
                                  <a:pt x="5360" y="92607"/>
                                </a:lnTo>
                                <a:lnTo>
                                  <a:pt x="11735" y="98448"/>
                                </a:lnTo>
                                <a:lnTo>
                                  <a:pt x="20869" y="99689"/>
                                </a:lnTo>
                                <a:lnTo>
                                  <a:pt x="29876" y="100912"/>
                                </a:lnTo>
                                <a:lnTo>
                                  <a:pt x="36713" y="95645"/>
                                </a:lnTo>
                                <a:lnTo>
                                  <a:pt x="42534" y="89792"/>
                                </a:lnTo>
                                <a:lnTo>
                                  <a:pt x="54146" y="98981"/>
                                </a:lnTo>
                                <a:lnTo>
                                  <a:pt x="65214" y="101232"/>
                                </a:lnTo>
                                <a:lnTo>
                                  <a:pt x="75872" y="98117"/>
                                </a:lnTo>
                                <a:lnTo>
                                  <a:pt x="86255" y="91205"/>
                                </a:lnTo>
                                <a:lnTo>
                                  <a:pt x="96157" y="103022"/>
                                </a:lnTo>
                                <a:lnTo>
                                  <a:pt x="106013" y="107753"/>
                                </a:lnTo>
                                <a:lnTo>
                                  <a:pt x="115997" y="107069"/>
                                </a:lnTo>
                                <a:lnTo>
                                  <a:pt x="126283" y="102640"/>
                                </a:lnTo>
                                <a:lnTo>
                                  <a:pt x="131423" y="112944"/>
                                </a:lnTo>
                                <a:lnTo>
                                  <a:pt x="133716" y="117143"/>
                                </a:lnTo>
                                <a:lnTo>
                                  <a:pt x="140859" y="116417"/>
                                </a:lnTo>
                                <a:lnTo>
                                  <a:pt x="152578" y="110735"/>
                                </a:lnTo>
                                <a:lnTo>
                                  <a:pt x="165569" y="98616"/>
                                </a:lnTo>
                                <a:lnTo>
                                  <a:pt x="177605" y="84312"/>
                                </a:lnTo>
                                <a:lnTo>
                                  <a:pt x="186461" y="72074"/>
                                </a:lnTo>
                                <a:lnTo>
                                  <a:pt x="193255" y="56956"/>
                                </a:lnTo>
                                <a:lnTo>
                                  <a:pt x="191534" y="45924"/>
                                </a:lnTo>
                                <a:lnTo>
                                  <a:pt x="152516" y="24048"/>
                                </a:lnTo>
                                <a:lnTo>
                                  <a:pt x="120591" y="19464"/>
                                </a:lnTo>
                                <a:lnTo>
                                  <a:pt x="112016" y="19411"/>
                                </a:lnTo>
                                <a:lnTo>
                                  <a:pt x="98562" y="18455"/>
                                </a:lnTo>
                                <a:lnTo>
                                  <a:pt x="83056" y="16105"/>
                                </a:lnTo>
                                <a:lnTo>
                                  <a:pt x="68324" y="11871"/>
                                </a:lnTo>
                                <a:lnTo>
                                  <a:pt x="50684" y="5982"/>
                                </a:lnTo>
                                <a:lnTo>
                                  <a:pt x="33227" y="2210"/>
                                </a:lnTo>
                                <a:lnTo>
                                  <a:pt x="16238" y="300"/>
                                </a:lnTo>
                                <a:lnTo>
                                  <a:pt x="0" y="0"/>
                                </a:lnTo>
                                <a:lnTo>
                                  <a:pt x="666" y="17231"/>
                                </a:lnTo>
                                <a:lnTo>
                                  <a:pt x="757" y="37705"/>
                                </a:lnTo>
                                <a:lnTo>
                                  <a:pt x="772" y="60937"/>
                                </a:lnTo>
                                <a:lnTo>
                                  <a:pt x="1210" y="86447"/>
                                </a:lnTo>
                                <a:close/>
                              </a:path>
                            </a:pathLst>
                          </a:custGeom>
                          <a:ln w="1007">
                            <a:solidFill>
                              <a:srgbClr val="000000"/>
                            </a:solidFill>
                            <a:prstDash val="solid"/>
                          </a:ln>
                        </wps:spPr>
                        <wps:bodyPr wrap="square" lIns="0" tIns="0" rIns="0" bIns="0" rtlCol="0">
                          <a:prstTxWarp prst="textNoShape">
                            <a:avLst/>
                          </a:prstTxWarp>
                          <a:noAutofit/>
                        </wps:bodyPr>
                      </wps:wsp>
                      <wps:wsp>
                        <wps:cNvPr id="505" name="Graphic 505"/>
                        <wps:cNvSpPr/>
                        <wps:spPr>
                          <a:xfrm>
                            <a:off x="314825" y="244488"/>
                            <a:ext cx="257810" cy="40640"/>
                          </a:xfrm>
                          <a:custGeom>
                            <a:avLst/>
                            <a:gdLst/>
                            <a:ahLst/>
                            <a:cxnLst/>
                            <a:rect l="l" t="t" r="r" b="b"/>
                            <a:pathLst>
                              <a:path w="257810" h="40640">
                                <a:moveTo>
                                  <a:pt x="128768" y="40598"/>
                                </a:moveTo>
                                <a:lnTo>
                                  <a:pt x="59460" y="36424"/>
                                </a:lnTo>
                                <a:lnTo>
                                  <a:pt x="3523" y="25167"/>
                                </a:lnTo>
                                <a:lnTo>
                                  <a:pt x="0" y="22346"/>
                                </a:lnTo>
                                <a:lnTo>
                                  <a:pt x="135" y="20157"/>
                                </a:lnTo>
                                <a:lnTo>
                                  <a:pt x="92" y="18030"/>
                                </a:lnTo>
                                <a:lnTo>
                                  <a:pt x="59460" y="4177"/>
                                </a:lnTo>
                                <a:lnTo>
                                  <a:pt x="128768" y="0"/>
                                </a:lnTo>
                                <a:lnTo>
                                  <a:pt x="164728" y="1105"/>
                                </a:lnTo>
                                <a:lnTo>
                                  <a:pt x="228032" y="9017"/>
                                </a:lnTo>
                                <a:lnTo>
                                  <a:pt x="257387" y="18030"/>
                                </a:lnTo>
                                <a:lnTo>
                                  <a:pt x="257345" y="20157"/>
                                </a:lnTo>
                                <a:lnTo>
                                  <a:pt x="257467" y="22346"/>
                                </a:lnTo>
                                <a:lnTo>
                                  <a:pt x="198050" y="36424"/>
                                </a:lnTo>
                                <a:lnTo>
                                  <a:pt x="164728" y="39496"/>
                                </a:lnTo>
                                <a:lnTo>
                                  <a:pt x="128768" y="40598"/>
                                </a:lnTo>
                                <a:close/>
                              </a:path>
                            </a:pathLst>
                          </a:custGeom>
                          <a:solidFill>
                            <a:srgbClr val="C8B100"/>
                          </a:solidFill>
                        </wps:spPr>
                        <wps:bodyPr wrap="square" lIns="0" tIns="0" rIns="0" bIns="0" rtlCol="0">
                          <a:prstTxWarp prst="textNoShape">
                            <a:avLst/>
                          </a:prstTxWarp>
                          <a:noAutofit/>
                        </wps:bodyPr>
                      </wps:wsp>
                      <wps:wsp>
                        <wps:cNvPr id="506" name="Graphic 506"/>
                        <wps:cNvSpPr/>
                        <wps:spPr>
                          <a:xfrm>
                            <a:off x="314825" y="244488"/>
                            <a:ext cx="257810" cy="40640"/>
                          </a:xfrm>
                          <a:custGeom>
                            <a:avLst/>
                            <a:gdLst/>
                            <a:ahLst/>
                            <a:cxnLst/>
                            <a:rect l="l" t="t" r="r" b="b"/>
                            <a:pathLst>
                              <a:path w="257810" h="40640">
                                <a:moveTo>
                                  <a:pt x="128768" y="40598"/>
                                </a:moveTo>
                                <a:lnTo>
                                  <a:pt x="59460" y="36424"/>
                                </a:lnTo>
                                <a:lnTo>
                                  <a:pt x="3523" y="25167"/>
                                </a:lnTo>
                                <a:lnTo>
                                  <a:pt x="0" y="22346"/>
                                </a:lnTo>
                                <a:lnTo>
                                  <a:pt x="135" y="20157"/>
                                </a:lnTo>
                                <a:lnTo>
                                  <a:pt x="92" y="18030"/>
                                </a:lnTo>
                                <a:lnTo>
                                  <a:pt x="59460" y="4177"/>
                                </a:lnTo>
                                <a:lnTo>
                                  <a:pt x="128768" y="0"/>
                                </a:lnTo>
                                <a:lnTo>
                                  <a:pt x="164728" y="1105"/>
                                </a:lnTo>
                                <a:lnTo>
                                  <a:pt x="228032" y="9017"/>
                                </a:lnTo>
                                <a:lnTo>
                                  <a:pt x="257387" y="18030"/>
                                </a:lnTo>
                                <a:lnTo>
                                  <a:pt x="257345" y="20157"/>
                                </a:lnTo>
                                <a:lnTo>
                                  <a:pt x="257467" y="22346"/>
                                </a:lnTo>
                                <a:lnTo>
                                  <a:pt x="198050" y="36424"/>
                                </a:lnTo>
                                <a:lnTo>
                                  <a:pt x="164728" y="39496"/>
                                </a:lnTo>
                                <a:lnTo>
                                  <a:pt x="128768" y="40598"/>
                                </a:lnTo>
                              </a:path>
                            </a:pathLst>
                          </a:custGeom>
                          <a:ln w="1007">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07" name="Image 507"/>
                          <pic:cNvPicPr/>
                        </pic:nvPicPr>
                        <pic:blipFill>
                          <a:blip r:embed="rId171" cstate="print"/>
                          <a:stretch>
                            <a:fillRect/>
                          </a:stretch>
                        </pic:blipFill>
                        <pic:spPr>
                          <a:xfrm>
                            <a:off x="327908" y="252603"/>
                            <a:ext cx="231333" cy="26005"/>
                          </a:xfrm>
                          <a:prstGeom prst="rect">
                            <a:avLst/>
                          </a:prstGeom>
                        </pic:spPr>
                      </pic:pic>
                      <pic:pic xmlns:pic="http://schemas.openxmlformats.org/drawingml/2006/picture">
                        <pic:nvPicPr>
                          <pic:cNvPr id="508" name="Image 508"/>
                          <pic:cNvPicPr/>
                        </pic:nvPicPr>
                        <pic:blipFill>
                          <a:blip r:embed="rId172" cstate="print"/>
                          <a:stretch>
                            <a:fillRect/>
                          </a:stretch>
                        </pic:blipFill>
                        <pic:spPr>
                          <a:xfrm>
                            <a:off x="221777" y="0"/>
                            <a:ext cx="442538" cy="279112"/>
                          </a:xfrm>
                          <a:prstGeom prst="rect">
                            <a:avLst/>
                          </a:prstGeom>
                        </pic:spPr>
                      </pic:pic>
                      <wps:wsp>
                        <wps:cNvPr id="509" name="Graphic 509"/>
                        <wps:cNvSpPr/>
                        <wps:spPr>
                          <a:xfrm>
                            <a:off x="133926" y="829672"/>
                            <a:ext cx="434975" cy="252095"/>
                          </a:xfrm>
                          <a:custGeom>
                            <a:avLst/>
                            <a:gdLst/>
                            <a:ahLst/>
                            <a:cxnLst/>
                            <a:rect l="l" t="t" r="r" b="b"/>
                            <a:pathLst>
                              <a:path w="434975" h="252095">
                                <a:moveTo>
                                  <a:pt x="432445" y="251799"/>
                                </a:moveTo>
                                <a:lnTo>
                                  <a:pt x="390709" y="232817"/>
                                </a:lnTo>
                                <a:lnTo>
                                  <a:pt x="352920" y="216591"/>
                                </a:lnTo>
                                <a:lnTo>
                                  <a:pt x="313797" y="202939"/>
                                </a:lnTo>
                                <a:lnTo>
                                  <a:pt x="268059" y="191675"/>
                                </a:lnTo>
                                <a:lnTo>
                                  <a:pt x="219093" y="180797"/>
                                </a:lnTo>
                                <a:lnTo>
                                  <a:pt x="174206" y="166443"/>
                                </a:lnTo>
                                <a:lnTo>
                                  <a:pt x="136750" y="149766"/>
                                </a:lnTo>
                                <a:lnTo>
                                  <a:pt x="85454" y="109730"/>
                                </a:lnTo>
                                <a:lnTo>
                                  <a:pt x="56583" y="80689"/>
                                </a:lnTo>
                                <a:lnTo>
                                  <a:pt x="26940" y="46939"/>
                                </a:lnTo>
                                <a:lnTo>
                                  <a:pt x="0" y="10623"/>
                                </a:lnTo>
                                <a:lnTo>
                                  <a:pt x="0" y="8704"/>
                                </a:lnTo>
                                <a:lnTo>
                                  <a:pt x="928" y="5347"/>
                                </a:lnTo>
                                <a:lnTo>
                                  <a:pt x="1905" y="0"/>
                                </a:lnTo>
                                <a:lnTo>
                                  <a:pt x="28654" y="36848"/>
                                </a:lnTo>
                                <a:lnTo>
                                  <a:pt x="58198" y="70870"/>
                                </a:lnTo>
                                <a:lnTo>
                                  <a:pt x="87030" y="100009"/>
                                </a:lnTo>
                                <a:lnTo>
                                  <a:pt x="138317" y="140059"/>
                                </a:lnTo>
                                <a:lnTo>
                                  <a:pt x="175774" y="156736"/>
                                </a:lnTo>
                                <a:lnTo>
                                  <a:pt x="220661" y="171090"/>
                                </a:lnTo>
                                <a:lnTo>
                                  <a:pt x="269626" y="181968"/>
                                </a:lnTo>
                                <a:lnTo>
                                  <a:pt x="315375" y="193234"/>
                                </a:lnTo>
                                <a:lnTo>
                                  <a:pt x="354566" y="206906"/>
                                </a:lnTo>
                                <a:lnTo>
                                  <a:pt x="392536" y="223185"/>
                                </a:lnTo>
                                <a:lnTo>
                                  <a:pt x="434622" y="242269"/>
                                </a:lnTo>
                                <a:lnTo>
                                  <a:pt x="432445" y="251799"/>
                                </a:lnTo>
                                <a:close/>
                              </a:path>
                            </a:pathLst>
                          </a:custGeom>
                          <a:solidFill>
                            <a:srgbClr val="4F793D"/>
                          </a:solidFill>
                        </wps:spPr>
                        <wps:bodyPr wrap="square" lIns="0" tIns="0" rIns="0" bIns="0" rtlCol="0">
                          <a:prstTxWarp prst="textNoShape">
                            <a:avLst/>
                          </a:prstTxWarp>
                          <a:noAutofit/>
                        </wps:bodyPr>
                      </wps:wsp>
                      <wps:wsp>
                        <wps:cNvPr id="510" name="Graphic 510"/>
                        <wps:cNvSpPr/>
                        <wps:spPr>
                          <a:xfrm>
                            <a:off x="133926" y="829672"/>
                            <a:ext cx="434975" cy="252095"/>
                          </a:xfrm>
                          <a:custGeom>
                            <a:avLst/>
                            <a:gdLst/>
                            <a:ahLst/>
                            <a:cxnLst/>
                            <a:rect l="l" t="t" r="r" b="b"/>
                            <a:pathLst>
                              <a:path w="434975" h="252095">
                                <a:moveTo>
                                  <a:pt x="0" y="10623"/>
                                </a:moveTo>
                                <a:lnTo>
                                  <a:pt x="26940" y="46939"/>
                                </a:lnTo>
                                <a:lnTo>
                                  <a:pt x="56583" y="80689"/>
                                </a:lnTo>
                                <a:lnTo>
                                  <a:pt x="85454" y="109730"/>
                                </a:lnTo>
                                <a:lnTo>
                                  <a:pt x="136750" y="149766"/>
                                </a:lnTo>
                                <a:lnTo>
                                  <a:pt x="174206" y="166443"/>
                                </a:lnTo>
                                <a:lnTo>
                                  <a:pt x="219093" y="180797"/>
                                </a:lnTo>
                                <a:lnTo>
                                  <a:pt x="268059" y="191675"/>
                                </a:lnTo>
                                <a:lnTo>
                                  <a:pt x="313797" y="202939"/>
                                </a:lnTo>
                                <a:lnTo>
                                  <a:pt x="352920" y="216591"/>
                                </a:lnTo>
                                <a:lnTo>
                                  <a:pt x="390709" y="232817"/>
                                </a:lnTo>
                                <a:lnTo>
                                  <a:pt x="432445" y="251799"/>
                                </a:lnTo>
                                <a:lnTo>
                                  <a:pt x="434622" y="242269"/>
                                </a:lnTo>
                                <a:lnTo>
                                  <a:pt x="392536" y="223185"/>
                                </a:lnTo>
                                <a:lnTo>
                                  <a:pt x="354566" y="206906"/>
                                </a:lnTo>
                                <a:lnTo>
                                  <a:pt x="315375" y="193234"/>
                                </a:lnTo>
                                <a:lnTo>
                                  <a:pt x="269626" y="181968"/>
                                </a:lnTo>
                                <a:lnTo>
                                  <a:pt x="220661" y="171090"/>
                                </a:lnTo>
                                <a:lnTo>
                                  <a:pt x="175774" y="156736"/>
                                </a:lnTo>
                                <a:lnTo>
                                  <a:pt x="138317" y="140059"/>
                                </a:lnTo>
                                <a:lnTo>
                                  <a:pt x="87030" y="100009"/>
                                </a:lnTo>
                                <a:lnTo>
                                  <a:pt x="58198" y="70870"/>
                                </a:lnTo>
                                <a:lnTo>
                                  <a:pt x="28654" y="36848"/>
                                </a:lnTo>
                                <a:lnTo>
                                  <a:pt x="1905" y="0"/>
                                </a:lnTo>
                                <a:lnTo>
                                  <a:pt x="928" y="5347"/>
                                </a:lnTo>
                                <a:lnTo>
                                  <a:pt x="0" y="8704"/>
                                </a:lnTo>
                                <a:lnTo>
                                  <a:pt x="0" y="10623"/>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11" name="Image 511"/>
                          <pic:cNvPicPr/>
                        </pic:nvPicPr>
                        <pic:blipFill>
                          <a:blip r:embed="rId173" cstate="print"/>
                          <a:stretch>
                            <a:fillRect/>
                          </a:stretch>
                        </pic:blipFill>
                        <pic:spPr>
                          <a:xfrm>
                            <a:off x="269629" y="757616"/>
                            <a:ext cx="98477" cy="134336"/>
                          </a:xfrm>
                          <a:prstGeom prst="rect">
                            <a:avLst/>
                          </a:prstGeom>
                        </pic:spPr>
                      </pic:pic>
                      <wps:wsp>
                        <wps:cNvPr id="512" name="Graphic 512"/>
                        <wps:cNvSpPr/>
                        <wps:spPr>
                          <a:xfrm>
                            <a:off x="269629" y="757616"/>
                            <a:ext cx="99060" cy="134620"/>
                          </a:xfrm>
                          <a:custGeom>
                            <a:avLst/>
                            <a:gdLst/>
                            <a:ahLst/>
                            <a:cxnLst/>
                            <a:rect l="l" t="t" r="r" b="b"/>
                            <a:pathLst>
                              <a:path w="99060" h="134620">
                                <a:moveTo>
                                  <a:pt x="6546" y="134336"/>
                                </a:moveTo>
                                <a:lnTo>
                                  <a:pt x="98477" y="4628"/>
                                </a:lnTo>
                                <a:lnTo>
                                  <a:pt x="92373" y="0"/>
                                </a:lnTo>
                                <a:lnTo>
                                  <a:pt x="0" y="129492"/>
                                </a:lnTo>
                                <a:lnTo>
                                  <a:pt x="6546" y="134336"/>
                                </a:lnTo>
                                <a:close/>
                              </a:path>
                            </a:pathLst>
                          </a:custGeom>
                          <a:ln w="124">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13" name="Image 513"/>
                          <pic:cNvPicPr/>
                        </pic:nvPicPr>
                        <pic:blipFill>
                          <a:blip r:embed="rId174" cstate="print"/>
                          <a:stretch>
                            <a:fillRect/>
                          </a:stretch>
                        </pic:blipFill>
                        <pic:spPr>
                          <a:xfrm>
                            <a:off x="438583" y="827907"/>
                            <a:ext cx="7917" cy="127980"/>
                          </a:xfrm>
                          <a:prstGeom prst="rect">
                            <a:avLst/>
                          </a:prstGeom>
                        </pic:spPr>
                      </pic:pic>
                      <wps:wsp>
                        <wps:cNvPr id="514" name="Graphic 514"/>
                        <wps:cNvSpPr/>
                        <wps:spPr>
                          <a:xfrm>
                            <a:off x="438583" y="827907"/>
                            <a:ext cx="8255" cy="128270"/>
                          </a:xfrm>
                          <a:custGeom>
                            <a:avLst/>
                            <a:gdLst/>
                            <a:ahLst/>
                            <a:cxnLst/>
                            <a:rect l="l" t="t" r="r" b="b"/>
                            <a:pathLst>
                              <a:path w="8255" h="128270">
                                <a:moveTo>
                                  <a:pt x="7917" y="127980"/>
                                </a:moveTo>
                                <a:lnTo>
                                  <a:pt x="7917" y="749"/>
                                </a:lnTo>
                                <a:lnTo>
                                  <a:pt x="700" y="0"/>
                                </a:lnTo>
                                <a:lnTo>
                                  <a:pt x="0" y="127980"/>
                                </a:lnTo>
                                <a:lnTo>
                                  <a:pt x="7917" y="127980"/>
                                </a:lnTo>
                                <a:close/>
                              </a:path>
                            </a:pathLst>
                          </a:custGeom>
                          <a:ln w="12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15" name="Image 515"/>
                          <pic:cNvPicPr/>
                        </pic:nvPicPr>
                        <pic:blipFill>
                          <a:blip r:embed="rId175" cstate="print"/>
                          <a:stretch>
                            <a:fillRect/>
                          </a:stretch>
                        </pic:blipFill>
                        <pic:spPr>
                          <a:xfrm>
                            <a:off x="179788" y="617537"/>
                            <a:ext cx="134213" cy="8034"/>
                          </a:xfrm>
                          <a:prstGeom prst="rect">
                            <a:avLst/>
                          </a:prstGeom>
                        </pic:spPr>
                      </pic:pic>
                      <wps:wsp>
                        <wps:cNvPr id="516" name="Graphic 516"/>
                        <wps:cNvSpPr/>
                        <wps:spPr>
                          <a:xfrm>
                            <a:off x="179788" y="617537"/>
                            <a:ext cx="134620" cy="8255"/>
                          </a:xfrm>
                          <a:custGeom>
                            <a:avLst/>
                            <a:gdLst/>
                            <a:ahLst/>
                            <a:cxnLst/>
                            <a:rect l="l" t="t" r="r" b="b"/>
                            <a:pathLst>
                              <a:path w="134620" h="8255">
                                <a:moveTo>
                                  <a:pt x="0" y="8034"/>
                                </a:moveTo>
                                <a:lnTo>
                                  <a:pt x="134133" y="7562"/>
                                </a:lnTo>
                                <a:lnTo>
                                  <a:pt x="134213" y="0"/>
                                </a:lnTo>
                                <a:lnTo>
                                  <a:pt x="0" y="0"/>
                                </a:lnTo>
                                <a:lnTo>
                                  <a:pt x="0" y="8034"/>
                                </a:lnTo>
                                <a:close/>
                              </a:path>
                            </a:pathLst>
                          </a:custGeom>
                          <a:ln w="12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17" name="Image 517"/>
                          <pic:cNvPicPr/>
                        </pic:nvPicPr>
                        <pic:blipFill>
                          <a:blip r:embed="rId176" cstate="print"/>
                          <a:stretch>
                            <a:fillRect/>
                          </a:stretch>
                        </pic:blipFill>
                        <pic:spPr>
                          <a:xfrm>
                            <a:off x="180649" y="676302"/>
                            <a:ext cx="137594" cy="8040"/>
                          </a:xfrm>
                          <a:prstGeom prst="rect">
                            <a:avLst/>
                          </a:prstGeom>
                        </pic:spPr>
                      </pic:pic>
                      <wps:wsp>
                        <wps:cNvPr id="518" name="Graphic 518"/>
                        <wps:cNvSpPr/>
                        <wps:spPr>
                          <a:xfrm>
                            <a:off x="180649" y="676302"/>
                            <a:ext cx="137795" cy="8255"/>
                          </a:xfrm>
                          <a:custGeom>
                            <a:avLst/>
                            <a:gdLst/>
                            <a:ahLst/>
                            <a:cxnLst/>
                            <a:rect l="l" t="t" r="r" b="b"/>
                            <a:pathLst>
                              <a:path w="137795" h="8255">
                                <a:moveTo>
                                  <a:pt x="0" y="8040"/>
                                </a:moveTo>
                                <a:lnTo>
                                  <a:pt x="137514" y="7560"/>
                                </a:lnTo>
                                <a:lnTo>
                                  <a:pt x="137594" y="0"/>
                                </a:lnTo>
                                <a:lnTo>
                                  <a:pt x="0" y="0"/>
                                </a:lnTo>
                                <a:lnTo>
                                  <a:pt x="0" y="8040"/>
                                </a:lnTo>
                                <a:close/>
                              </a:path>
                            </a:pathLst>
                          </a:custGeom>
                          <a:ln w="12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19" name="Image 519"/>
                          <pic:cNvPicPr/>
                        </pic:nvPicPr>
                        <pic:blipFill>
                          <a:blip r:embed="rId177" cstate="print"/>
                          <a:stretch>
                            <a:fillRect/>
                          </a:stretch>
                        </pic:blipFill>
                        <pic:spPr>
                          <a:xfrm>
                            <a:off x="237651" y="411111"/>
                            <a:ext cx="392424" cy="479791"/>
                          </a:xfrm>
                          <a:prstGeom prst="rect">
                            <a:avLst/>
                          </a:prstGeom>
                        </pic:spPr>
                      </pic:pic>
                      <wps:wsp>
                        <wps:cNvPr id="520" name="Graphic 520"/>
                        <wps:cNvSpPr/>
                        <wps:spPr>
                          <a:xfrm>
                            <a:off x="237651" y="411111"/>
                            <a:ext cx="392430" cy="480059"/>
                          </a:xfrm>
                          <a:custGeom>
                            <a:avLst/>
                            <a:gdLst/>
                            <a:ahLst/>
                            <a:cxnLst/>
                            <a:rect l="l" t="t" r="r" b="b"/>
                            <a:pathLst>
                              <a:path w="392430" h="480059">
                                <a:moveTo>
                                  <a:pt x="74660" y="297366"/>
                                </a:moveTo>
                                <a:lnTo>
                                  <a:pt x="100451" y="345464"/>
                                </a:lnTo>
                                <a:lnTo>
                                  <a:pt x="134316" y="382357"/>
                                </a:lnTo>
                                <a:lnTo>
                                  <a:pt x="173283" y="406226"/>
                                </a:lnTo>
                                <a:lnTo>
                                  <a:pt x="214381" y="415248"/>
                                </a:lnTo>
                                <a:lnTo>
                                  <a:pt x="254637" y="407605"/>
                                </a:lnTo>
                                <a:lnTo>
                                  <a:pt x="288501" y="383610"/>
                                </a:lnTo>
                                <a:lnTo>
                                  <a:pt x="311796" y="347101"/>
                                </a:lnTo>
                                <a:lnTo>
                                  <a:pt x="323620" y="301553"/>
                                </a:lnTo>
                                <a:lnTo>
                                  <a:pt x="323070" y="250440"/>
                                </a:lnTo>
                                <a:lnTo>
                                  <a:pt x="309245" y="197234"/>
                                </a:lnTo>
                                <a:lnTo>
                                  <a:pt x="283458" y="149137"/>
                                </a:lnTo>
                                <a:lnTo>
                                  <a:pt x="249594" y="112245"/>
                                </a:lnTo>
                                <a:lnTo>
                                  <a:pt x="210627" y="88378"/>
                                </a:lnTo>
                                <a:lnTo>
                                  <a:pt x="169528" y="79354"/>
                                </a:lnTo>
                                <a:lnTo>
                                  <a:pt x="129269" y="86995"/>
                                </a:lnTo>
                                <a:lnTo>
                                  <a:pt x="95405" y="110993"/>
                                </a:lnTo>
                                <a:lnTo>
                                  <a:pt x="72109" y="147502"/>
                                </a:lnTo>
                                <a:lnTo>
                                  <a:pt x="60286" y="193049"/>
                                </a:lnTo>
                                <a:lnTo>
                                  <a:pt x="60835" y="244162"/>
                                </a:lnTo>
                                <a:lnTo>
                                  <a:pt x="74660" y="297366"/>
                                </a:lnTo>
                                <a:close/>
                              </a:path>
                              <a:path w="392430" h="480059">
                                <a:moveTo>
                                  <a:pt x="358728" y="173449"/>
                                </a:moveTo>
                                <a:lnTo>
                                  <a:pt x="375023" y="219893"/>
                                </a:lnTo>
                                <a:lnTo>
                                  <a:pt x="386654" y="265375"/>
                                </a:lnTo>
                                <a:lnTo>
                                  <a:pt x="392424" y="308968"/>
                                </a:lnTo>
                                <a:lnTo>
                                  <a:pt x="391136" y="349744"/>
                                </a:lnTo>
                                <a:lnTo>
                                  <a:pt x="381593" y="386779"/>
                                </a:lnTo>
                                <a:lnTo>
                                  <a:pt x="332955" y="445914"/>
                                </a:lnTo>
                                <a:lnTo>
                                  <a:pt x="291466" y="466161"/>
                                </a:lnTo>
                                <a:lnTo>
                                  <a:pt x="244802" y="478059"/>
                                </a:lnTo>
                                <a:lnTo>
                                  <a:pt x="201639" y="479791"/>
                                </a:lnTo>
                                <a:lnTo>
                                  <a:pt x="162079" y="472080"/>
                                </a:lnTo>
                                <a:lnTo>
                                  <a:pt x="126227" y="455649"/>
                                </a:lnTo>
                                <a:lnTo>
                                  <a:pt x="94185" y="431221"/>
                                </a:lnTo>
                                <a:lnTo>
                                  <a:pt x="66058" y="399522"/>
                                </a:lnTo>
                                <a:lnTo>
                                  <a:pt x="41949" y="361273"/>
                                </a:lnTo>
                                <a:lnTo>
                                  <a:pt x="21962" y="317199"/>
                                </a:lnTo>
                                <a:lnTo>
                                  <a:pt x="5401" y="259762"/>
                                </a:lnTo>
                                <a:lnTo>
                                  <a:pt x="0" y="205411"/>
                                </a:lnTo>
                                <a:lnTo>
                                  <a:pt x="4882" y="155258"/>
                                </a:lnTo>
                                <a:lnTo>
                                  <a:pt x="19173" y="110417"/>
                                </a:lnTo>
                                <a:lnTo>
                                  <a:pt x="41998" y="72000"/>
                                </a:lnTo>
                                <a:lnTo>
                                  <a:pt x="72482" y="41118"/>
                                </a:lnTo>
                                <a:lnTo>
                                  <a:pt x="109751" y="18887"/>
                                </a:lnTo>
                                <a:lnTo>
                                  <a:pt x="161968" y="3037"/>
                                </a:lnTo>
                                <a:lnTo>
                                  <a:pt x="205755" y="0"/>
                                </a:lnTo>
                                <a:lnTo>
                                  <a:pt x="242313" y="8393"/>
                                </a:lnTo>
                                <a:lnTo>
                                  <a:pt x="298550" y="53944"/>
                                </a:lnTo>
                                <a:lnTo>
                                  <a:pt x="320631" y="88337"/>
                                </a:lnTo>
                                <a:lnTo>
                                  <a:pt x="340290" y="128633"/>
                                </a:lnTo>
                                <a:lnTo>
                                  <a:pt x="358728" y="173449"/>
                                </a:lnTo>
                                <a:close/>
                              </a:path>
                            </a:pathLst>
                          </a:custGeom>
                          <a:ln w="125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1" name="Image 521"/>
                          <pic:cNvPicPr/>
                        </pic:nvPicPr>
                        <pic:blipFill>
                          <a:blip r:embed="rId178" cstate="print"/>
                          <a:stretch>
                            <a:fillRect/>
                          </a:stretch>
                        </pic:blipFill>
                        <pic:spPr>
                          <a:xfrm>
                            <a:off x="268117" y="409463"/>
                            <a:ext cx="379947" cy="471432"/>
                          </a:xfrm>
                          <a:prstGeom prst="rect">
                            <a:avLst/>
                          </a:prstGeom>
                        </pic:spPr>
                      </pic:pic>
                      <wps:wsp>
                        <wps:cNvPr id="522" name="Graphic 522"/>
                        <wps:cNvSpPr/>
                        <wps:spPr>
                          <a:xfrm>
                            <a:off x="268117" y="409463"/>
                            <a:ext cx="380365" cy="471805"/>
                          </a:xfrm>
                          <a:custGeom>
                            <a:avLst/>
                            <a:gdLst/>
                            <a:ahLst/>
                            <a:cxnLst/>
                            <a:rect l="l" t="t" r="r" b="b"/>
                            <a:pathLst>
                              <a:path w="380365" h="471805">
                                <a:moveTo>
                                  <a:pt x="358355" y="163840"/>
                                </a:moveTo>
                                <a:lnTo>
                                  <a:pt x="374088" y="217356"/>
                                </a:lnTo>
                                <a:lnTo>
                                  <a:pt x="379947" y="270158"/>
                                </a:lnTo>
                                <a:lnTo>
                                  <a:pt x="376414" y="320459"/>
                                </a:lnTo>
                                <a:lnTo>
                                  <a:pt x="363973" y="366473"/>
                                </a:lnTo>
                                <a:lnTo>
                                  <a:pt x="343107" y="406411"/>
                                </a:lnTo>
                                <a:lnTo>
                                  <a:pt x="314298" y="438486"/>
                                </a:lnTo>
                                <a:lnTo>
                                  <a:pt x="278030" y="460911"/>
                                </a:lnTo>
                                <a:lnTo>
                                  <a:pt x="237110" y="471432"/>
                                </a:lnTo>
                                <a:lnTo>
                                  <a:pt x="195047" y="469608"/>
                                </a:lnTo>
                                <a:lnTo>
                                  <a:pt x="153383" y="456360"/>
                                </a:lnTo>
                                <a:lnTo>
                                  <a:pt x="113663" y="432612"/>
                                </a:lnTo>
                                <a:lnTo>
                                  <a:pt x="77430" y="399286"/>
                                </a:lnTo>
                                <a:lnTo>
                                  <a:pt x="46226" y="357305"/>
                                </a:lnTo>
                                <a:lnTo>
                                  <a:pt x="21595" y="307590"/>
                                </a:lnTo>
                                <a:lnTo>
                                  <a:pt x="5859" y="254075"/>
                                </a:lnTo>
                                <a:lnTo>
                                  <a:pt x="0" y="201273"/>
                                </a:lnTo>
                                <a:lnTo>
                                  <a:pt x="3532" y="150972"/>
                                </a:lnTo>
                                <a:lnTo>
                                  <a:pt x="15973" y="104959"/>
                                </a:lnTo>
                                <a:lnTo>
                                  <a:pt x="36839" y="65021"/>
                                </a:lnTo>
                                <a:lnTo>
                                  <a:pt x="65647" y="32946"/>
                                </a:lnTo>
                                <a:lnTo>
                                  <a:pt x="101913" y="10521"/>
                                </a:lnTo>
                                <a:lnTo>
                                  <a:pt x="142835" y="0"/>
                                </a:lnTo>
                                <a:lnTo>
                                  <a:pt x="184899" y="1824"/>
                                </a:lnTo>
                                <a:lnTo>
                                  <a:pt x="226563" y="15071"/>
                                </a:lnTo>
                                <a:lnTo>
                                  <a:pt x="266283" y="38819"/>
                                </a:lnTo>
                                <a:lnTo>
                                  <a:pt x="302517" y="72145"/>
                                </a:lnTo>
                                <a:lnTo>
                                  <a:pt x="333722" y="114126"/>
                                </a:lnTo>
                                <a:lnTo>
                                  <a:pt x="358355" y="163840"/>
                                </a:lnTo>
                                <a:close/>
                              </a:path>
                              <a:path w="380365" h="471805">
                                <a:moveTo>
                                  <a:pt x="74293" y="287759"/>
                                </a:moveTo>
                                <a:lnTo>
                                  <a:pt x="100080" y="335856"/>
                                </a:lnTo>
                                <a:lnTo>
                                  <a:pt x="133944" y="372749"/>
                                </a:lnTo>
                                <a:lnTo>
                                  <a:pt x="172911" y="396618"/>
                                </a:lnTo>
                                <a:lnTo>
                                  <a:pt x="214010" y="405641"/>
                                </a:lnTo>
                                <a:lnTo>
                                  <a:pt x="254269" y="397997"/>
                                </a:lnTo>
                                <a:lnTo>
                                  <a:pt x="288133" y="374002"/>
                                </a:lnTo>
                                <a:lnTo>
                                  <a:pt x="311427" y="337493"/>
                                </a:lnTo>
                                <a:lnTo>
                                  <a:pt x="323250" y="291945"/>
                                </a:lnTo>
                                <a:lnTo>
                                  <a:pt x="322701" y="240831"/>
                                </a:lnTo>
                                <a:lnTo>
                                  <a:pt x="308878" y="187627"/>
                                </a:lnTo>
                                <a:lnTo>
                                  <a:pt x="283088" y="139529"/>
                                </a:lnTo>
                                <a:lnTo>
                                  <a:pt x="249223" y="102637"/>
                                </a:lnTo>
                                <a:lnTo>
                                  <a:pt x="210255" y="78769"/>
                                </a:lnTo>
                                <a:lnTo>
                                  <a:pt x="169158" y="69746"/>
                                </a:lnTo>
                                <a:lnTo>
                                  <a:pt x="128902" y="77388"/>
                                </a:lnTo>
                                <a:lnTo>
                                  <a:pt x="95037" y="101385"/>
                                </a:lnTo>
                                <a:lnTo>
                                  <a:pt x="71742" y="137893"/>
                                </a:lnTo>
                                <a:lnTo>
                                  <a:pt x="59918" y="183441"/>
                                </a:lnTo>
                                <a:lnTo>
                                  <a:pt x="60468" y="234553"/>
                                </a:lnTo>
                                <a:lnTo>
                                  <a:pt x="74293" y="287759"/>
                                </a:lnTo>
                                <a:close/>
                              </a:path>
                            </a:pathLst>
                          </a:custGeom>
                          <a:ln w="629">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3" name="Image 523"/>
                          <pic:cNvPicPr/>
                        </pic:nvPicPr>
                        <pic:blipFill>
                          <a:blip r:embed="rId179" cstate="print"/>
                          <a:stretch>
                            <a:fillRect/>
                          </a:stretch>
                        </pic:blipFill>
                        <pic:spPr>
                          <a:xfrm>
                            <a:off x="369975" y="404412"/>
                            <a:ext cx="250415" cy="349866"/>
                          </a:xfrm>
                          <a:prstGeom prst="rect">
                            <a:avLst/>
                          </a:prstGeom>
                        </pic:spPr>
                      </pic:pic>
                      <wps:wsp>
                        <wps:cNvPr id="524" name="Graphic 524"/>
                        <wps:cNvSpPr/>
                        <wps:spPr>
                          <a:xfrm>
                            <a:off x="369975" y="404412"/>
                            <a:ext cx="250825" cy="349885"/>
                          </a:xfrm>
                          <a:custGeom>
                            <a:avLst/>
                            <a:gdLst/>
                            <a:ahLst/>
                            <a:cxnLst/>
                            <a:rect l="l" t="t" r="r" b="b"/>
                            <a:pathLst>
                              <a:path w="250825" h="349885">
                                <a:moveTo>
                                  <a:pt x="243868" y="0"/>
                                </a:moveTo>
                                <a:lnTo>
                                  <a:pt x="0" y="343207"/>
                                </a:lnTo>
                                <a:lnTo>
                                  <a:pt x="4771" y="349866"/>
                                </a:lnTo>
                                <a:lnTo>
                                  <a:pt x="250415" y="4837"/>
                                </a:lnTo>
                                <a:lnTo>
                                  <a:pt x="243868" y="0"/>
                                </a:lnTo>
                                <a:close/>
                              </a:path>
                            </a:pathLst>
                          </a:custGeom>
                          <a:ln w="204">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5" name="Image 525"/>
                          <pic:cNvPicPr/>
                        </pic:nvPicPr>
                        <pic:blipFill>
                          <a:blip r:embed="rId180" cstate="print"/>
                          <a:stretch>
                            <a:fillRect/>
                          </a:stretch>
                        </pic:blipFill>
                        <pic:spPr>
                          <a:xfrm>
                            <a:off x="243679" y="1011008"/>
                            <a:ext cx="79666" cy="66171"/>
                          </a:xfrm>
                          <a:prstGeom prst="rect">
                            <a:avLst/>
                          </a:prstGeom>
                        </pic:spPr>
                      </pic:pic>
                      <wps:wsp>
                        <wps:cNvPr id="526" name="Graphic 526"/>
                        <wps:cNvSpPr/>
                        <wps:spPr>
                          <a:xfrm>
                            <a:off x="243679" y="1011008"/>
                            <a:ext cx="80010" cy="66675"/>
                          </a:xfrm>
                          <a:custGeom>
                            <a:avLst/>
                            <a:gdLst/>
                            <a:ahLst/>
                            <a:cxnLst/>
                            <a:rect l="l" t="t" r="r" b="b"/>
                            <a:pathLst>
                              <a:path w="80010" h="66675">
                                <a:moveTo>
                                  <a:pt x="79666" y="0"/>
                                </a:moveTo>
                                <a:lnTo>
                                  <a:pt x="46771" y="33098"/>
                                </a:lnTo>
                                <a:lnTo>
                                  <a:pt x="24876" y="36185"/>
                                </a:lnTo>
                                <a:lnTo>
                                  <a:pt x="13982" y="34851"/>
                                </a:lnTo>
                                <a:lnTo>
                                  <a:pt x="2151" y="33859"/>
                                </a:lnTo>
                                <a:lnTo>
                                  <a:pt x="0" y="66171"/>
                                </a:lnTo>
                                <a:lnTo>
                                  <a:pt x="14363" y="65691"/>
                                </a:lnTo>
                                <a:lnTo>
                                  <a:pt x="27548" y="65323"/>
                                </a:lnTo>
                                <a:lnTo>
                                  <a:pt x="66969" y="56020"/>
                                </a:lnTo>
                                <a:lnTo>
                                  <a:pt x="79666" y="41870"/>
                                </a:lnTo>
                                <a:lnTo>
                                  <a:pt x="79666"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7" name="Image 527"/>
                          <pic:cNvPicPr/>
                        </pic:nvPicPr>
                        <pic:blipFill>
                          <a:blip r:embed="rId181" cstate="print"/>
                          <a:stretch>
                            <a:fillRect/>
                          </a:stretch>
                        </pic:blipFill>
                        <pic:spPr>
                          <a:xfrm>
                            <a:off x="289467" y="1013910"/>
                            <a:ext cx="34204" cy="38852"/>
                          </a:xfrm>
                          <a:prstGeom prst="rect">
                            <a:avLst/>
                          </a:prstGeom>
                        </pic:spPr>
                      </pic:pic>
                      <wps:wsp>
                        <wps:cNvPr id="528" name="Graphic 528"/>
                        <wps:cNvSpPr/>
                        <wps:spPr>
                          <a:xfrm>
                            <a:off x="289467" y="1013910"/>
                            <a:ext cx="34290" cy="39370"/>
                          </a:xfrm>
                          <a:custGeom>
                            <a:avLst/>
                            <a:gdLst/>
                            <a:ahLst/>
                            <a:cxnLst/>
                            <a:rect l="l" t="t" r="r" b="b"/>
                            <a:pathLst>
                              <a:path w="34290" h="39370">
                                <a:moveTo>
                                  <a:pt x="694" y="4745"/>
                                </a:moveTo>
                                <a:lnTo>
                                  <a:pt x="7534" y="11300"/>
                                </a:lnTo>
                                <a:lnTo>
                                  <a:pt x="11556" y="9960"/>
                                </a:lnTo>
                                <a:lnTo>
                                  <a:pt x="15706" y="6508"/>
                                </a:lnTo>
                                <a:lnTo>
                                  <a:pt x="22930" y="6725"/>
                                </a:lnTo>
                                <a:lnTo>
                                  <a:pt x="29278" y="7175"/>
                                </a:lnTo>
                                <a:lnTo>
                                  <a:pt x="29081" y="2692"/>
                                </a:lnTo>
                                <a:lnTo>
                                  <a:pt x="28628" y="0"/>
                                </a:lnTo>
                                <a:lnTo>
                                  <a:pt x="34204" y="5821"/>
                                </a:lnTo>
                                <a:lnTo>
                                  <a:pt x="33878" y="38723"/>
                                </a:lnTo>
                                <a:lnTo>
                                  <a:pt x="28321" y="32525"/>
                                </a:lnTo>
                                <a:lnTo>
                                  <a:pt x="20766" y="33380"/>
                                </a:lnTo>
                                <a:lnTo>
                                  <a:pt x="18995" y="34524"/>
                                </a:lnTo>
                                <a:lnTo>
                                  <a:pt x="9719" y="38852"/>
                                </a:lnTo>
                                <a:lnTo>
                                  <a:pt x="6916" y="38088"/>
                                </a:lnTo>
                                <a:lnTo>
                                  <a:pt x="0" y="37037"/>
                                </a:lnTo>
                                <a:lnTo>
                                  <a:pt x="694" y="4745"/>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29" name="Image 529"/>
                          <pic:cNvPicPr/>
                        </pic:nvPicPr>
                        <pic:blipFill>
                          <a:blip r:embed="rId182" cstate="print"/>
                          <a:stretch>
                            <a:fillRect/>
                          </a:stretch>
                        </pic:blipFill>
                        <pic:spPr>
                          <a:xfrm>
                            <a:off x="562740" y="1012685"/>
                            <a:ext cx="79666" cy="66172"/>
                          </a:xfrm>
                          <a:prstGeom prst="rect">
                            <a:avLst/>
                          </a:prstGeom>
                        </pic:spPr>
                      </pic:pic>
                      <wps:wsp>
                        <wps:cNvPr id="530" name="Graphic 530"/>
                        <wps:cNvSpPr/>
                        <wps:spPr>
                          <a:xfrm>
                            <a:off x="562740" y="1012685"/>
                            <a:ext cx="80010" cy="66675"/>
                          </a:xfrm>
                          <a:custGeom>
                            <a:avLst/>
                            <a:gdLst/>
                            <a:ahLst/>
                            <a:cxnLst/>
                            <a:rect l="l" t="t" r="r" b="b"/>
                            <a:pathLst>
                              <a:path w="80010" h="66675">
                                <a:moveTo>
                                  <a:pt x="0" y="0"/>
                                </a:moveTo>
                                <a:lnTo>
                                  <a:pt x="32895" y="33091"/>
                                </a:lnTo>
                                <a:lnTo>
                                  <a:pt x="54792" y="36180"/>
                                </a:lnTo>
                                <a:lnTo>
                                  <a:pt x="65685" y="34848"/>
                                </a:lnTo>
                                <a:lnTo>
                                  <a:pt x="77515" y="33861"/>
                                </a:lnTo>
                                <a:lnTo>
                                  <a:pt x="79666" y="66172"/>
                                </a:lnTo>
                                <a:lnTo>
                                  <a:pt x="65303" y="65692"/>
                                </a:lnTo>
                                <a:lnTo>
                                  <a:pt x="52118" y="65323"/>
                                </a:lnTo>
                                <a:lnTo>
                                  <a:pt x="12697" y="56016"/>
                                </a:lnTo>
                                <a:lnTo>
                                  <a:pt x="0" y="41865"/>
                                </a:lnTo>
                                <a:lnTo>
                                  <a:pt x="0"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1" name="Image 531"/>
                          <pic:cNvPicPr/>
                        </pic:nvPicPr>
                        <pic:blipFill>
                          <a:blip r:embed="rId183" cstate="print"/>
                          <a:stretch>
                            <a:fillRect/>
                          </a:stretch>
                        </pic:blipFill>
                        <pic:spPr>
                          <a:xfrm>
                            <a:off x="562414" y="1015583"/>
                            <a:ext cx="34284" cy="40024"/>
                          </a:xfrm>
                          <a:prstGeom prst="rect">
                            <a:avLst/>
                          </a:prstGeom>
                        </pic:spPr>
                      </pic:pic>
                      <wps:wsp>
                        <wps:cNvPr id="532" name="Graphic 532"/>
                        <wps:cNvSpPr/>
                        <wps:spPr>
                          <a:xfrm>
                            <a:off x="562414" y="1015583"/>
                            <a:ext cx="34290" cy="40640"/>
                          </a:xfrm>
                          <a:custGeom>
                            <a:avLst/>
                            <a:gdLst/>
                            <a:ahLst/>
                            <a:cxnLst/>
                            <a:rect l="l" t="t" r="r" b="b"/>
                            <a:pathLst>
                              <a:path w="34290" h="40640">
                                <a:moveTo>
                                  <a:pt x="33497" y="4707"/>
                                </a:moveTo>
                                <a:lnTo>
                                  <a:pt x="26658" y="11271"/>
                                </a:lnTo>
                                <a:lnTo>
                                  <a:pt x="22642" y="9946"/>
                                </a:lnTo>
                                <a:lnTo>
                                  <a:pt x="18498" y="6507"/>
                                </a:lnTo>
                                <a:lnTo>
                                  <a:pt x="11274" y="6729"/>
                                </a:lnTo>
                                <a:lnTo>
                                  <a:pt x="4926" y="7179"/>
                                </a:lnTo>
                                <a:lnTo>
                                  <a:pt x="5122" y="2694"/>
                                </a:lnTo>
                                <a:lnTo>
                                  <a:pt x="5576" y="0"/>
                                </a:lnTo>
                                <a:lnTo>
                                  <a:pt x="0" y="5820"/>
                                </a:lnTo>
                                <a:lnTo>
                                  <a:pt x="325" y="38808"/>
                                </a:lnTo>
                                <a:lnTo>
                                  <a:pt x="5882" y="32610"/>
                                </a:lnTo>
                                <a:lnTo>
                                  <a:pt x="13438" y="33386"/>
                                </a:lnTo>
                                <a:lnTo>
                                  <a:pt x="15209" y="34529"/>
                                </a:lnTo>
                                <a:lnTo>
                                  <a:pt x="24491" y="38850"/>
                                </a:lnTo>
                                <a:lnTo>
                                  <a:pt x="27368" y="40024"/>
                                </a:lnTo>
                                <a:lnTo>
                                  <a:pt x="34284" y="38968"/>
                                </a:lnTo>
                                <a:lnTo>
                                  <a:pt x="33497" y="4707"/>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3" name="Image 533"/>
                          <pic:cNvPicPr/>
                        </pic:nvPicPr>
                        <pic:blipFill>
                          <a:blip r:embed="rId184" cstate="print"/>
                          <a:stretch>
                            <a:fillRect/>
                          </a:stretch>
                        </pic:blipFill>
                        <pic:spPr>
                          <a:xfrm>
                            <a:off x="289399" y="996332"/>
                            <a:ext cx="139305" cy="54566"/>
                          </a:xfrm>
                          <a:prstGeom prst="rect">
                            <a:avLst/>
                          </a:prstGeom>
                        </pic:spPr>
                      </pic:pic>
                      <wps:wsp>
                        <wps:cNvPr id="534" name="Graphic 534"/>
                        <wps:cNvSpPr/>
                        <wps:spPr>
                          <a:xfrm>
                            <a:off x="289399" y="996332"/>
                            <a:ext cx="139700" cy="54610"/>
                          </a:xfrm>
                          <a:custGeom>
                            <a:avLst/>
                            <a:gdLst/>
                            <a:ahLst/>
                            <a:cxnLst/>
                            <a:rect l="l" t="t" r="r" b="b"/>
                            <a:pathLst>
                              <a:path w="139700" h="54610">
                                <a:moveTo>
                                  <a:pt x="139305" y="0"/>
                                </a:moveTo>
                                <a:lnTo>
                                  <a:pt x="130553" y="1644"/>
                                </a:lnTo>
                                <a:lnTo>
                                  <a:pt x="118359" y="4100"/>
                                </a:lnTo>
                                <a:lnTo>
                                  <a:pt x="106161" y="6349"/>
                                </a:lnTo>
                                <a:lnTo>
                                  <a:pt x="97396" y="7371"/>
                                </a:lnTo>
                                <a:lnTo>
                                  <a:pt x="84132" y="7347"/>
                                </a:lnTo>
                                <a:lnTo>
                                  <a:pt x="74534" y="7338"/>
                                </a:lnTo>
                                <a:lnTo>
                                  <a:pt x="64972" y="7997"/>
                                </a:lnTo>
                                <a:lnTo>
                                  <a:pt x="51812" y="9971"/>
                                </a:lnTo>
                                <a:lnTo>
                                  <a:pt x="39195" y="10998"/>
                                </a:lnTo>
                                <a:lnTo>
                                  <a:pt x="26934" y="11448"/>
                                </a:lnTo>
                                <a:lnTo>
                                  <a:pt x="14349" y="14236"/>
                                </a:lnTo>
                                <a:lnTo>
                                  <a:pt x="761" y="22280"/>
                                </a:lnTo>
                                <a:lnTo>
                                  <a:pt x="0" y="54566"/>
                                </a:lnTo>
                                <a:lnTo>
                                  <a:pt x="12440" y="48641"/>
                                </a:lnTo>
                                <a:lnTo>
                                  <a:pt x="25660" y="46171"/>
                                </a:lnTo>
                                <a:lnTo>
                                  <a:pt x="39600" y="45703"/>
                                </a:lnTo>
                                <a:lnTo>
                                  <a:pt x="54197" y="45781"/>
                                </a:lnTo>
                                <a:lnTo>
                                  <a:pt x="68735" y="45767"/>
                                </a:lnTo>
                                <a:lnTo>
                                  <a:pt x="82899" y="44072"/>
                                </a:lnTo>
                                <a:lnTo>
                                  <a:pt x="96862" y="42092"/>
                                </a:lnTo>
                                <a:lnTo>
                                  <a:pt x="110797" y="41220"/>
                                </a:lnTo>
                                <a:lnTo>
                                  <a:pt x="117468" y="40417"/>
                                </a:lnTo>
                                <a:lnTo>
                                  <a:pt x="125060" y="38632"/>
                                </a:lnTo>
                                <a:lnTo>
                                  <a:pt x="132647" y="37049"/>
                                </a:lnTo>
                                <a:lnTo>
                                  <a:pt x="139305" y="36854"/>
                                </a:lnTo>
                                <a:lnTo>
                                  <a:pt x="139305"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5" name="Image 535"/>
                          <pic:cNvPicPr/>
                        </pic:nvPicPr>
                        <pic:blipFill>
                          <a:blip r:embed="rId185" cstate="print"/>
                          <a:stretch>
                            <a:fillRect/>
                          </a:stretch>
                        </pic:blipFill>
                        <pic:spPr>
                          <a:xfrm>
                            <a:off x="419807" y="990456"/>
                            <a:ext cx="43236" cy="50287"/>
                          </a:xfrm>
                          <a:prstGeom prst="rect">
                            <a:avLst/>
                          </a:prstGeom>
                        </pic:spPr>
                      </pic:pic>
                      <wps:wsp>
                        <wps:cNvPr id="536" name="Graphic 536"/>
                        <wps:cNvSpPr/>
                        <wps:spPr>
                          <a:xfrm>
                            <a:off x="419807" y="990456"/>
                            <a:ext cx="43815" cy="50800"/>
                          </a:xfrm>
                          <a:custGeom>
                            <a:avLst/>
                            <a:gdLst/>
                            <a:ahLst/>
                            <a:cxnLst/>
                            <a:rect l="l" t="t" r="r" b="b"/>
                            <a:pathLst>
                              <a:path w="43815" h="50800">
                                <a:moveTo>
                                  <a:pt x="17300" y="0"/>
                                </a:moveTo>
                                <a:lnTo>
                                  <a:pt x="25943" y="0"/>
                                </a:lnTo>
                                <a:lnTo>
                                  <a:pt x="35528" y="0"/>
                                </a:lnTo>
                                <a:lnTo>
                                  <a:pt x="43236" y="5231"/>
                                </a:lnTo>
                                <a:lnTo>
                                  <a:pt x="43236" y="11735"/>
                                </a:lnTo>
                                <a:lnTo>
                                  <a:pt x="43236" y="38551"/>
                                </a:lnTo>
                                <a:lnTo>
                                  <a:pt x="43236" y="45055"/>
                                </a:lnTo>
                                <a:lnTo>
                                  <a:pt x="35528" y="50287"/>
                                </a:lnTo>
                                <a:lnTo>
                                  <a:pt x="25943" y="50287"/>
                                </a:lnTo>
                                <a:lnTo>
                                  <a:pt x="17300" y="50287"/>
                                </a:lnTo>
                                <a:lnTo>
                                  <a:pt x="7716" y="50287"/>
                                </a:lnTo>
                                <a:lnTo>
                                  <a:pt x="0" y="45055"/>
                                </a:lnTo>
                                <a:lnTo>
                                  <a:pt x="0" y="38551"/>
                                </a:lnTo>
                                <a:lnTo>
                                  <a:pt x="0" y="11735"/>
                                </a:lnTo>
                                <a:lnTo>
                                  <a:pt x="0" y="5231"/>
                                </a:lnTo>
                                <a:lnTo>
                                  <a:pt x="7716" y="0"/>
                                </a:lnTo>
                                <a:lnTo>
                                  <a:pt x="17300"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7" name="Image 537"/>
                          <pic:cNvPicPr/>
                        </pic:nvPicPr>
                        <pic:blipFill>
                          <a:blip r:embed="rId186" cstate="print"/>
                          <a:stretch>
                            <a:fillRect/>
                          </a:stretch>
                        </pic:blipFill>
                        <pic:spPr>
                          <a:xfrm>
                            <a:off x="439080" y="335220"/>
                            <a:ext cx="7925" cy="472786"/>
                          </a:xfrm>
                          <a:prstGeom prst="rect">
                            <a:avLst/>
                          </a:prstGeom>
                        </pic:spPr>
                      </pic:pic>
                      <wps:wsp>
                        <wps:cNvPr id="538" name="Graphic 538"/>
                        <wps:cNvSpPr/>
                        <wps:spPr>
                          <a:xfrm>
                            <a:off x="439080" y="335220"/>
                            <a:ext cx="8255" cy="473075"/>
                          </a:xfrm>
                          <a:custGeom>
                            <a:avLst/>
                            <a:gdLst/>
                            <a:ahLst/>
                            <a:cxnLst/>
                            <a:rect l="l" t="t" r="r" b="b"/>
                            <a:pathLst>
                              <a:path w="8255" h="473075">
                                <a:moveTo>
                                  <a:pt x="0" y="0"/>
                                </a:moveTo>
                                <a:lnTo>
                                  <a:pt x="0" y="470009"/>
                                </a:lnTo>
                                <a:lnTo>
                                  <a:pt x="7217" y="472786"/>
                                </a:lnTo>
                                <a:lnTo>
                                  <a:pt x="7925" y="0"/>
                                </a:lnTo>
                                <a:lnTo>
                                  <a:pt x="0" y="0"/>
                                </a:lnTo>
                                <a:close/>
                              </a:path>
                            </a:pathLst>
                          </a:custGeom>
                          <a:ln w="21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39" name="Image 539"/>
                          <pic:cNvPicPr/>
                        </pic:nvPicPr>
                        <pic:blipFill>
                          <a:blip r:embed="rId187" cstate="print"/>
                          <a:stretch>
                            <a:fillRect/>
                          </a:stretch>
                        </pic:blipFill>
                        <pic:spPr>
                          <a:xfrm>
                            <a:off x="457382" y="998011"/>
                            <a:ext cx="139279" cy="56421"/>
                          </a:xfrm>
                          <a:prstGeom prst="rect">
                            <a:avLst/>
                          </a:prstGeom>
                        </pic:spPr>
                      </pic:pic>
                      <wps:wsp>
                        <wps:cNvPr id="540" name="Graphic 540"/>
                        <wps:cNvSpPr/>
                        <wps:spPr>
                          <a:xfrm>
                            <a:off x="457382" y="998011"/>
                            <a:ext cx="139700" cy="56515"/>
                          </a:xfrm>
                          <a:custGeom>
                            <a:avLst/>
                            <a:gdLst/>
                            <a:ahLst/>
                            <a:cxnLst/>
                            <a:rect l="l" t="t" r="r" b="b"/>
                            <a:pathLst>
                              <a:path w="139700" h="56515">
                                <a:moveTo>
                                  <a:pt x="0" y="0"/>
                                </a:moveTo>
                                <a:lnTo>
                                  <a:pt x="8751" y="1643"/>
                                </a:lnTo>
                                <a:lnTo>
                                  <a:pt x="20945" y="4099"/>
                                </a:lnTo>
                                <a:lnTo>
                                  <a:pt x="33143" y="6345"/>
                                </a:lnTo>
                                <a:lnTo>
                                  <a:pt x="41908" y="7363"/>
                                </a:lnTo>
                                <a:lnTo>
                                  <a:pt x="55172" y="7343"/>
                                </a:lnTo>
                                <a:lnTo>
                                  <a:pt x="64770" y="7337"/>
                                </a:lnTo>
                                <a:lnTo>
                                  <a:pt x="74332" y="7994"/>
                                </a:lnTo>
                                <a:lnTo>
                                  <a:pt x="87492" y="9965"/>
                                </a:lnTo>
                                <a:lnTo>
                                  <a:pt x="100109" y="10994"/>
                                </a:lnTo>
                                <a:lnTo>
                                  <a:pt x="112370" y="11443"/>
                                </a:lnTo>
                                <a:lnTo>
                                  <a:pt x="124955" y="14230"/>
                                </a:lnTo>
                                <a:lnTo>
                                  <a:pt x="138543" y="22272"/>
                                </a:lnTo>
                                <a:lnTo>
                                  <a:pt x="139279" y="56421"/>
                                </a:lnTo>
                                <a:lnTo>
                                  <a:pt x="126844" y="50206"/>
                                </a:lnTo>
                                <a:lnTo>
                                  <a:pt x="113632" y="47099"/>
                                </a:lnTo>
                                <a:lnTo>
                                  <a:pt x="99701" y="45993"/>
                                </a:lnTo>
                                <a:lnTo>
                                  <a:pt x="85107" y="45781"/>
                                </a:lnTo>
                                <a:lnTo>
                                  <a:pt x="70569" y="45765"/>
                                </a:lnTo>
                                <a:lnTo>
                                  <a:pt x="56405" y="44069"/>
                                </a:lnTo>
                                <a:lnTo>
                                  <a:pt x="42442" y="42088"/>
                                </a:lnTo>
                                <a:lnTo>
                                  <a:pt x="28507" y="41218"/>
                                </a:lnTo>
                                <a:lnTo>
                                  <a:pt x="21836" y="40412"/>
                                </a:lnTo>
                                <a:lnTo>
                                  <a:pt x="14244" y="38626"/>
                                </a:lnTo>
                                <a:lnTo>
                                  <a:pt x="6657" y="37045"/>
                                </a:lnTo>
                                <a:lnTo>
                                  <a:pt x="0" y="36854"/>
                                </a:lnTo>
                                <a:lnTo>
                                  <a:pt x="0" y="0"/>
                                </a:lnTo>
                                <a:close/>
                              </a:path>
                            </a:pathLst>
                          </a:custGeom>
                          <a:ln w="78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41" name="Image 541"/>
                          <pic:cNvPicPr/>
                        </pic:nvPicPr>
                        <pic:blipFill>
                          <a:blip r:embed="rId188" cstate="print"/>
                          <a:stretch>
                            <a:fillRect/>
                          </a:stretch>
                        </pic:blipFill>
                        <pic:spPr>
                          <a:xfrm>
                            <a:off x="326918" y="617573"/>
                            <a:ext cx="380671" cy="7968"/>
                          </a:xfrm>
                          <a:prstGeom prst="rect">
                            <a:avLst/>
                          </a:prstGeom>
                        </pic:spPr>
                      </pic:pic>
                      <wps:wsp>
                        <wps:cNvPr id="542" name="Graphic 542"/>
                        <wps:cNvSpPr/>
                        <wps:spPr>
                          <a:xfrm>
                            <a:off x="326918" y="617573"/>
                            <a:ext cx="381000" cy="8255"/>
                          </a:xfrm>
                          <a:custGeom>
                            <a:avLst/>
                            <a:gdLst/>
                            <a:ahLst/>
                            <a:cxnLst/>
                            <a:rect l="l" t="t" r="r" b="b"/>
                            <a:pathLst>
                              <a:path w="381000" h="8255">
                                <a:moveTo>
                                  <a:pt x="190" y="7968"/>
                                </a:moveTo>
                                <a:lnTo>
                                  <a:pt x="380455" y="7494"/>
                                </a:lnTo>
                                <a:lnTo>
                                  <a:pt x="380671" y="0"/>
                                </a:lnTo>
                                <a:lnTo>
                                  <a:pt x="0" y="0"/>
                                </a:lnTo>
                                <a:lnTo>
                                  <a:pt x="190" y="7968"/>
                                </a:lnTo>
                                <a:close/>
                              </a:path>
                            </a:pathLst>
                          </a:custGeom>
                          <a:ln w="2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43" name="Image 543"/>
                          <pic:cNvPicPr/>
                        </pic:nvPicPr>
                        <pic:blipFill>
                          <a:blip r:embed="rId189" cstate="print"/>
                          <a:stretch>
                            <a:fillRect/>
                          </a:stretch>
                        </pic:blipFill>
                        <pic:spPr>
                          <a:xfrm>
                            <a:off x="335396" y="676338"/>
                            <a:ext cx="372193" cy="7968"/>
                          </a:xfrm>
                          <a:prstGeom prst="rect">
                            <a:avLst/>
                          </a:prstGeom>
                        </pic:spPr>
                      </pic:pic>
                      <wps:wsp>
                        <wps:cNvPr id="544" name="Graphic 544"/>
                        <wps:cNvSpPr/>
                        <wps:spPr>
                          <a:xfrm>
                            <a:off x="335396" y="676338"/>
                            <a:ext cx="372745" cy="8255"/>
                          </a:xfrm>
                          <a:custGeom>
                            <a:avLst/>
                            <a:gdLst/>
                            <a:ahLst/>
                            <a:cxnLst/>
                            <a:rect l="l" t="t" r="r" b="b"/>
                            <a:pathLst>
                              <a:path w="372745" h="8255">
                                <a:moveTo>
                                  <a:pt x="2422" y="7968"/>
                                </a:moveTo>
                                <a:lnTo>
                                  <a:pt x="371978" y="7494"/>
                                </a:lnTo>
                                <a:lnTo>
                                  <a:pt x="372193" y="0"/>
                                </a:lnTo>
                                <a:lnTo>
                                  <a:pt x="0" y="0"/>
                                </a:lnTo>
                                <a:lnTo>
                                  <a:pt x="2422" y="7968"/>
                                </a:lnTo>
                                <a:close/>
                              </a:path>
                            </a:pathLst>
                          </a:custGeom>
                          <a:ln w="203">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545" name="Image 545"/>
                          <pic:cNvPicPr/>
                        </pic:nvPicPr>
                        <pic:blipFill>
                          <a:blip r:embed="rId190" cstate="print"/>
                          <a:stretch>
                            <a:fillRect/>
                          </a:stretch>
                        </pic:blipFill>
                        <pic:spPr>
                          <a:xfrm>
                            <a:off x="113245" y="298581"/>
                            <a:ext cx="153801" cy="122879"/>
                          </a:xfrm>
                          <a:prstGeom prst="rect">
                            <a:avLst/>
                          </a:prstGeom>
                        </pic:spPr>
                      </pic:pic>
                      <wps:wsp>
                        <wps:cNvPr id="546" name="Graphic 546"/>
                        <wps:cNvSpPr/>
                        <wps:spPr>
                          <a:xfrm>
                            <a:off x="113148" y="298581"/>
                            <a:ext cx="154305" cy="123189"/>
                          </a:xfrm>
                          <a:custGeom>
                            <a:avLst/>
                            <a:gdLst/>
                            <a:ahLst/>
                            <a:cxnLst/>
                            <a:rect l="l" t="t" r="r" b="b"/>
                            <a:pathLst>
                              <a:path w="154305" h="123189">
                                <a:moveTo>
                                  <a:pt x="24" y="122896"/>
                                </a:moveTo>
                                <a:lnTo>
                                  <a:pt x="4193" y="121919"/>
                                </a:lnTo>
                                <a:lnTo>
                                  <a:pt x="9024" y="121249"/>
                                </a:lnTo>
                                <a:lnTo>
                                  <a:pt x="11852" y="120173"/>
                                </a:lnTo>
                                <a:lnTo>
                                  <a:pt x="16536" y="118931"/>
                                </a:lnTo>
                                <a:lnTo>
                                  <a:pt x="19997" y="118642"/>
                                </a:lnTo>
                                <a:lnTo>
                                  <a:pt x="23716" y="117628"/>
                                </a:lnTo>
                                <a:lnTo>
                                  <a:pt x="28106" y="116337"/>
                                </a:lnTo>
                                <a:lnTo>
                                  <a:pt x="32046" y="115980"/>
                                </a:lnTo>
                                <a:lnTo>
                                  <a:pt x="35613" y="115217"/>
                                </a:lnTo>
                                <a:lnTo>
                                  <a:pt x="39061" y="114555"/>
                                </a:lnTo>
                                <a:lnTo>
                                  <a:pt x="43469" y="114303"/>
                                </a:lnTo>
                                <a:lnTo>
                                  <a:pt x="47514" y="112821"/>
                                </a:lnTo>
                                <a:lnTo>
                                  <a:pt x="51928" y="111720"/>
                                </a:lnTo>
                                <a:lnTo>
                                  <a:pt x="56201" y="111770"/>
                                </a:lnTo>
                                <a:lnTo>
                                  <a:pt x="59330" y="110055"/>
                                </a:lnTo>
                                <a:lnTo>
                                  <a:pt x="63566" y="108996"/>
                                </a:lnTo>
                                <a:lnTo>
                                  <a:pt x="67506" y="108647"/>
                                </a:lnTo>
                                <a:lnTo>
                                  <a:pt x="70832" y="106199"/>
                                </a:lnTo>
                                <a:lnTo>
                                  <a:pt x="74015" y="104405"/>
                                </a:lnTo>
                                <a:lnTo>
                                  <a:pt x="77999" y="102990"/>
                                </a:lnTo>
                                <a:lnTo>
                                  <a:pt x="81681" y="100778"/>
                                </a:lnTo>
                                <a:lnTo>
                                  <a:pt x="84528" y="99480"/>
                                </a:lnTo>
                                <a:lnTo>
                                  <a:pt x="88444" y="96800"/>
                                </a:lnTo>
                                <a:lnTo>
                                  <a:pt x="91849" y="94157"/>
                                </a:lnTo>
                                <a:lnTo>
                                  <a:pt x="94992" y="91772"/>
                                </a:lnTo>
                                <a:lnTo>
                                  <a:pt x="97851" y="89897"/>
                                </a:lnTo>
                                <a:lnTo>
                                  <a:pt x="100961" y="86970"/>
                                </a:lnTo>
                                <a:lnTo>
                                  <a:pt x="104213" y="84849"/>
                                </a:lnTo>
                                <a:lnTo>
                                  <a:pt x="106359" y="81481"/>
                                </a:lnTo>
                                <a:lnTo>
                                  <a:pt x="109383" y="78991"/>
                                </a:lnTo>
                                <a:lnTo>
                                  <a:pt x="112716" y="77048"/>
                                </a:lnTo>
                                <a:lnTo>
                                  <a:pt x="114751" y="73046"/>
                                </a:lnTo>
                                <a:lnTo>
                                  <a:pt x="117172" y="70378"/>
                                </a:lnTo>
                                <a:lnTo>
                                  <a:pt x="119460" y="67525"/>
                                </a:lnTo>
                                <a:lnTo>
                                  <a:pt x="122668" y="65004"/>
                                </a:lnTo>
                                <a:lnTo>
                                  <a:pt x="124340" y="61254"/>
                                </a:lnTo>
                                <a:lnTo>
                                  <a:pt x="126614" y="58144"/>
                                </a:lnTo>
                                <a:lnTo>
                                  <a:pt x="128939" y="54565"/>
                                </a:lnTo>
                                <a:lnTo>
                                  <a:pt x="130900" y="51670"/>
                                </a:lnTo>
                                <a:lnTo>
                                  <a:pt x="132651" y="48528"/>
                                </a:lnTo>
                                <a:lnTo>
                                  <a:pt x="134816" y="45566"/>
                                </a:lnTo>
                                <a:lnTo>
                                  <a:pt x="136790" y="41669"/>
                                </a:lnTo>
                                <a:lnTo>
                                  <a:pt x="138905" y="37612"/>
                                </a:lnTo>
                                <a:lnTo>
                                  <a:pt x="140570" y="34580"/>
                                </a:lnTo>
                                <a:lnTo>
                                  <a:pt x="141898" y="31247"/>
                                </a:lnTo>
                                <a:lnTo>
                                  <a:pt x="143539" y="27148"/>
                                </a:lnTo>
                                <a:lnTo>
                                  <a:pt x="144794" y="23588"/>
                                </a:lnTo>
                                <a:lnTo>
                                  <a:pt x="145888" y="20349"/>
                                </a:lnTo>
                                <a:lnTo>
                                  <a:pt x="146901" y="15154"/>
                                </a:lnTo>
                                <a:lnTo>
                                  <a:pt x="149176" y="12184"/>
                                </a:lnTo>
                                <a:lnTo>
                                  <a:pt x="149059" y="9842"/>
                                </a:lnTo>
                                <a:lnTo>
                                  <a:pt x="150676" y="6947"/>
                                </a:lnTo>
                                <a:lnTo>
                                  <a:pt x="150819" y="6707"/>
                                </a:lnTo>
                                <a:lnTo>
                                  <a:pt x="153898" y="0"/>
                                </a:lnTo>
                                <a:lnTo>
                                  <a:pt x="148967" y="2022"/>
                                </a:lnTo>
                                <a:lnTo>
                                  <a:pt x="147664" y="2956"/>
                                </a:lnTo>
                                <a:lnTo>
                                  <a:pt x="144339" y="3117"/>
                                </a:lnTo>
                                <a:lnTo>
                                  <a:pt x="142790" y="3640"/>
                                </a:lnTo>
                                <a:lnTo>
                                  <a:pt x="140110" y="2084"/>
                                </a:lnTo>
                                <a:lnTo>
                                  <a:pt x="134293" y="3597"/>
                                </a:lnTo>
                                <a:lnTo>
                                  <a:pt x="131435" y="3960"/>
                                </a:lnTo>
                                <a:lnTo>
                                  <a:pt x="127660" y="4752"/>
                                </a:lnTo>
                                <a:lnTo>
                                  <a:pt x="123479" y="5360"/>
                                </a:lnTo>
                                <a:lnTo>
                                  <a:pt x="119877" y="6553"/>
                                </a:lnTo>
                                <a:lnTo>
                                  <a:pt x="116669" y="8262"/>
                                </a:lnTo>
                                <a:lnTo>
                                  <a:pt x="112974" y="8557"/>
                                </a:lnTo>
                                <a:lnTo>
                                  <a:pt x="110201" y="10216"/>
                                </a:lnTo>
                                <a:lnTo>
                                  <a:pt x="105763" y="10685"/>
                                </a:lnTo>
                                <a:lnTo>
                                  <a:pt x="102689" y="12400"/>
                                </a:lnTo>
                                <a:lnTo>
                                  <a:pt x="99664" y="13617"/>
                                </a:lnTo>
                                <a:lnTo>
                                  <a:pt x="95417" y="14976"/>
                                </a:lnTo>
                                <a:lnTo>
                                  <a:pt x="92569" y="16673"/>
                                </a:lnTo>
                                <a:lnTo>
                                  <a:pt x="88487" y="18374"/>
                                </a:lnTo>
                                <a:lnTo>
                                  <a:pt x="85377" y="19746"/>
                                </a:lnTo>
                                <a:lnTo>
                                  <a:pt x="82624" y="21319"/>
                                </a:lnTo>
                                <a:lnTo>
                                  <a:pt x="78700" y="23724"/>
                                </a:lnTo>
                                <a:lnTo>
                                  <a:pt x="76445" y="24905"/>
                                </a:lnTo>
                                <a:lnTo>
                                  <a:pt x="72879" y="26379"/>
                                </a:lnTo>
                                <a:lnTo>
                                  <a:pt x="68490" y="28648"/>
                                </a:lnTo>
                                <a:lnTo>
                                  <a:pt x="64751" y="29969"/>
                                </a:lnTo>
                                <a:lnTo>
                                  <a:pt x="63522" y="32122"/>
                                </a:lnTo>
                                <a:lnTo>
                                  <a:pt x="60259" y="34968"/>
                                </a:lnTo>
                                <a:lnTo>
                                  <a:pt x="57067" y="38398"/>
                                </a:lnTo>
                                <a:lnTo>
                                  <a:pt x="54000" y="40157"/>
                                </a:lnTo>
                                <a:lnTo>
                                  <a:pt x="50489" y="42590"/>
                                </a:lnTo>
                                <a:lnTo>
                                  <a:pt x="47201" y="45750"/>
                                </a:lnTo>
                                <a:lnTo>
                                  <a:pt x="44877" y="48640"/>
                                </a:lnTo>
                                <a:lnTo>
                                  <a:pt x="41877" y="51633"/>
                                </a:lnTo>
                                <a:lnTo>
                                  <a:pt x="39504" y="54584"/>
                                </a:lnTo>
                                <a:lnTo>
                                  <a:pt x="36472" y="57836"/>
                                </a:lnTo>
                                <a:lnTo>
                                  <a:pt x="33688" y="61224"/>
                                </a:lnTo>
                                <a:lnTo>
                                  <a:pt x="31174" y="64156"/>
                                </a:lnTo>
                                <a:lnTo>
                                  <a:pt x="29004" y="67809"/>
                                </a:lnTo>
                                <a:lnTo>
                                  <a:pt x="26685" y="71109"/>
                                </a:lnTo>
                                <a:lnTo>
                                  <a:pt x="23747" y="74669"/>
                                </a:lnTo>
                                <a:lnTo>
                                  <a:pt x="22388" y="78363"/>
                                </a:lnTo>
                                <a:lnTo>
                                  <a:pt x="20379" y="82132"/>
                                </a:lnTo>
                                <a:lnTo>
                                  <a:pt x="18135" y="85494"/>
                                </a:lnTo>
                                <a:lnTo>
                                  <a:pt x="16377" y="89282"/>
                                </a:lnTo>
                                <a:lnTo>
                                  <a:pt x="13801" y="93677"/>
                                </a:lnTo>
                                <a:lnTo>
                                  <a:pt x="12878" y="95767"/>
                                </a:lnTo>
                                <a:lnTo>
                                  <a:pt x="10733" y="100390"/>
                                </a:lnTo>
                                <a:lnTo>
                                  <a:pt x="9699" y="104565"/>
                                </a:lnTo>
                                <a:lnTo>
                                  <a:pt x="7191" y="107927"/>
                                </a:lnTo>
                                <a:lnTo>
                                  <a:pt x="5316" y="111615"/>
                                </a:lnTo>
                                <a:lnTo>
                                  <a:pt x="3559" y="114856"/>
                                </a:lnTo>
                                <a:lnTo>
                                  <a:pt x="2168" y="118624"/>
                                </a:lnTo>
                                <a:lnTo>
                                  <a:pt x="24" y="122896"/>
                                </a:lnTo>
                                <a:lnTo>
                                  <a:pt x="399" y="122676"/>
                                </a:lnTo>
                                <a:lnTo>
                                  <a:pt x="24" y="122896"/>
                                </a:lnTo>
                              </a:path>
                            </a:pathLst>
                          </a:custGeom>
                          <a:ln w="629">
                            <a:solidFill>
                              <a:srgbClr val="000000"/>
                            </a:solidFill>
                            <a:prstDash val="solid"/>
                          </a:ln>
                        </wps:spPr>
                        <wps:bodyPr wrap="square" lIns="0" tIns="0" rIns="0" bIns="0" rtlCol="0">
                          <a:prstTxWarp prst="textNoShape">
                            <a:avLst/>
                          </a:prstTxWarp>
                          <a:noAutofit/>
                        </wps:bodyPr>
                      </wps:wsp>
                      <wps:wsp>
                        <wps:cNvPr id="547" name="Graphic 547"/>
                        <wps:cNvSpPr/>
                        <wps:spPr>
                          <a:xfrm>
                            <a:off x="113928" y="306167"/>
                            <a:ext cx="143510" cy="114935"/>
                          </a:xfrm>
                          <a:custGeom>
                            <a:avLst/>
                            <a:gdLst/>
                            <a:ahLst/>
                            <a:cxnLst/>
                            <a:rect l="l" t="t" r="r" b="b"/>
                            <a:pathLst>
                              <a:path w="143510" h="114935">
                                <a:moveTo>
                                  <a:pt x="143030" y="0"/>
                                </a:moveTo>
                                <a:lnTo>
                                  <a:pt x="108843" y="26646"/>
                                </a:lnTo>
                                <a:lnTo>
                                  <a:pt x="71467" y="55220"/>
                                </a:lnTo>
                                <a:lnTo>
                                  <a:pt x="34201" y="84630"/>
                                </a:lnTo>
                                <a:lnTo>
                                  <a:pt x="344" y="113779"/>
                                </a:lnTo>
                                <a:lnTo>
                                  <a:pt x="0" y="114473"/>
                                </a:lnTo>
                                <a:lnTo>
                                  <a:pt x="116" y="114824"/>
                                </a:lnTo>
                                <a:lnTo>
                                  <a:pt x="1057" y="114579"/>
                                </a:lnTo>
                                <a:lnTo>
                                  <a:pt x="32634" y="87342"/>
                                </a:lnTo>
                                <a:lnTo>
                                  <a:pt x="69562" y="57801"/>
                                </a:lnTo>
                                <a:lnTo>
                                  <a:pt x="107731" y="28003"/>
                                </a:lnTo>
                                <a:lnTo>
                                  <a:pt x="14303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48" name="Image 548"/>
                          <pic:cNvPicPr/>
                        </pic:nvPicPr>
                        <pic:blipFill>
                          <a:blip r:embed="rId191" cstate="print"/>
                          <a:stretch>
                            <a:fillRect/>
                          </a:stretch>
                        </pic:blipFill>
                        <pic:spPr>
                          <a:xfrm>
                            <a:off x="86231" y="303738"/>
                            <a:ext cx="97195" cy="171602"/>
                          </a:xfrm>
                          <a:prstGeom prst="rect">
                            <a:avLst/>
                          </a:prstGeom>
                        </pic:spPr>
                      </pic:pic>
                      <wps:wsp>
                        <wps:cNvPr id="549" name="Graphic 549"/>
                        <wps:cNvSpPr/>
                        <wps:spPr>
                          <a:xfrm>
                            <a:off x="86141" y="303738"/>
                            <a:ext cx="97790" cy="172085"/>
                          </a:xfrm>
                          <a:custGeom>
                            <a:avLst/>
                            <a:gdLst/>
                            <a:ahLst/>
                            <a:cxnLst/>
                            <a:rect l="l" t="t" r="r" b="b"/>
                            <a:pathLst>
                              <a:path w="97790" h="172085">
                                <a:moveTo>
                                  <a:pt x="25" y="171647"/>
                                </a:moveTo>
                                <a:lnTo>
                                  <a:pt x="3522" y="169176"/>
                                </a:lnTo>
                                <a:lnTo>
                                  <a:pt x="7751" y="166740"/>
                                </a:lnTo>
                                <a:lnTo>
                                  <a:pt x="9971" y="164687"/>
                                </a:lnTo>
                                <a:lnTo>
                                  <a:pt x="13844" y="161775"/>
                                </a:lnTo>
                                <a:lnTo>
                                  <a:pt x="16942" y="160212"/>
                                </a:lnTo>
                                <a:lnTo>
                                  <a:pt x="20015" y="157870"/>
                                </a:lnTo>
                                <a:lnTo>
                                  <a:pt x="23599" y="155030"/>
                                </a:lnTo>
                                <a:lnTo>
                                  <a:pt x="27116" y="153222"/>
                                </a:lnTo>
                                <a:lnTo>
                                  <a:pt x="30135" y="151176"/>
                                </a:lnTo>
                                <a:lnTo>
                                  <a:pt x="33086" y="149269"/>
                                </a:lnTo>
                                <a:lnTo>
                                  <a:pt x="37076" y="147382"/>
                                </a:lnTo>
                                <a:lnTo>
                                  <a:pt x="40266" y="144487"/>
                                </a:lnTo>
                                <a:lnTo>
                                  <a:pt x="43943" y="141812"/>
                                </a:lnTo>
                                <a:lnTo>
                                  <a:pt x="47926" y="140258"/>
                                </a:lnTo>
                                <a:lnTo>
                                  <a:pt x="50182" y="137491"/>
                                </a:lnTo>
                                <a:lnTo>
                                  <a:pt x="53711" y="134927"/>
                                </a:lnTo>
                                <a:lnTo>
                                  <a:pt x="57234" y="133120"/>
                                </a:lnTo>
                                <a:lnTo>
                                  <a:pt x="59397" y="129603"/>
                                </a:lnTo>
                                <a:lnTo>
                                  <a:pt x="61672" y="126745"/>
                                </a:lnTo>
                                <a:lnTo>
                                  <a:pt x="64838" y="123935"/>
                                </a:lnTo>
                                <a:lnTo>
                                  <a:pt x="67420" y="120511"/>
                                </a:lnTo>
                                <a:lnTo>
                                  <a:pt x="69578" y="118236"/>
                                </a:lnTo>
                                <a:lnTo>
                                  <a:pt x="72197" y="114284"/>
                                </a:lnTo>
                                <a:lnTo>
                                  <a:pt x="74361" y="110558"/>
                                </a:lnTo>
                                <a:lnTo>
                                  <a:pt x="76383" y="107165"/>
                                </a:lnTo>
                                <a:lnTo>
                                  <a:pt x="78326" y="104354"/>
                                </a:lnTo>
                                <a:lnTo>
                                  <a:pt x="80108" y="100476"/>
                                </a:lnTo>
                                <a:lnTo>
                                  <a:pt x="82334" y="97291"/>
                                </a:lnTo>
                                <a:lnTo>
                                  <a:pt x="83053" y="93363"/>
                                </a:lnTo>
                                <a:lnTo>
                                  <a:pt x="84928" y="89915"/>
                                </a:lnTo>
                                <a:lnTo>
                                  <a:pt x="87283" y="86871"/>
                                </a:lnTo>
                                <a:lnTo>
                                  <a:pt x="87670" y="82396"/>
                                </a:lnTo>
                                <a:lnTo>
                                  <a:pt x="88912" y="79015"/>
                                </a:lnTo>
                                <a:lnTo>
                                  <a:pt x="89964" y="75510"/>
                                </a:lnTo>
                                <a:lnTo>
                                  <a:pt x="91992" y="71970"/>
                                </a:lnTo>
                                <a:lnTo>
                                  <a:pt x="92139" y="67863"/>
                                </a:lnTo>
                                <a:lnTo>
                                  <a:pt x="93080" y="64131"/>
                                </a:lnTo>
                                <a:lnTo>
                                  <a:pt x="93886" y="59939"/>
                                </a:lnTo>
                                <a:lnTo>
                                  <a:pt x="94617" y="56528"/>
                                </a:lnTo>
                                <a:lnTo>
                                  <a:pt x="95065" y="52956"/>
                                </a:lnTo>
                                <a:lnTo>
                                  <a:pt x="95957" y="49395"/>
                                </a:lnTo>
                                <a:lnTo>
                                  <a:pt x="96332" y="45044"/>
                                </a:lnTo>
                                <a:lnTo>
                                  <a:pt x="96762" y="40487"/>
                                </a:lnTo>
                                <a:lnTo>
                                  <a:pt x="97174" y="37051"/>
                                </a:lnTo>
                                <a:lnTo>
                                  <a:pt x="97149" y="33461"/>
                                </a:lnTo>
                                <a:lnTo>
                                  <a:pt x="97138" y="29053"/>
                                </a:lnTo>
                                <a:lnTo>
                                  <a:pt x="96966" y="25278"/>
                                </a:lnTo>
                                <a:lnTo>
                                  <a:pt x="96762" y="21866"/>
                                </a:lnTo>
                                <a:lnTo>
                                  <a:pt x="95749" y="16666"/>
                                </a:lnTo>
                                <a:lnTo>
                                  <a:pt x="96744" y="13064"/>
                                </a:lnTo>
                                <a:lnTo>
                                  <a:pt x="95761" y="10942"/>
                                </a:lnTo>
                                <a:lnTo>
                                  <a:pt x="96172" y="7648"/>
                                </a:lnTo>
                                <a:lnTo>
                                  <a:pt x="96216" y="7370"/>
                                </a:lnTo>
                                <a:lnTo>
                                  <a:pt x="96554" y="0"/>
                                </a:lnTo>
                                <a:lnTo>
                                  <a:pt x="92742" y="3725"/>
                                </a:lnTo>
                                <a:lnTo>
                                  <a:pt x="91881" y="5078"/>
                                </a:lnTo>
                                <a:lnTo>
                                  <a:pt x="88862" y="6474"/>
                                </a:lnTo>
                                <a:lnTo>
                                  <a:pt x="87621" y="7543"/>
                                </a:lnTo>
                                <a:lnTo>
                                  <a:pt x="84553" y="7101"/>
                                </a:lnTo>
                                <a:lnTo>
                                  <a:pt x="79728" y="10685"/>
                                </a:lnTo>
                                <a:lnTo>
                                  <a:pt x="77219" y="12098"/>
                                </a:lnTo>
                                <a:lnTo>
                                  <a:pt x="74010" y="14250"/>
                                </a:lnTo>
                                <a:lnTo>
                                  <a:pt x="70371" y="16382"/>
                                </a:lnTo>
                                <a:lnTo>
                                  <a:pt x="67482" y="18836"/>
                                </a:lnTo>
                                <a:lnTo>
                                  <a:pt x="65145" y="21628"/>
                                </a:lnTo>
                                <a:lnTo>
                                  <a:pt x="61832" y="23287"/>
                                </a:lnTo>
                                <a:lnTo>
                                  <a:pt x="59883" y="25863"/>
                                </a:lnTo>
                                <a:lnTo>
                                  <a:pt x="55943" y="27959"/>
                                </a:lnTo>
                                <a:lnTo>
                                  <a:pt x="53736" y="30702"/>
                                </a:lnTo>
                                <a:lnTo>
                                  <a:pt x="51393" y="32963"/>
                                </a:lnTo>
                                <a:lnTo>
                                  <a:pt x="47963" y="35821"/>
                                </a:lnTo>
                                <a:lnTo>
                                  <a:pt x="45958" y="38459"/>
                                </a:lnTo>
                                <a:lnTo>
                                  <a:pt x="42817" y="41569"/>
                                </a:lnTo>
                                <a:lnTo>
                                  <a:pt x="40445" y="44011"/>
                                </a:lnTo>
                                <a:lnTo>
                                  <a:pt x="38483" y="46500"/>
                                </a:lnTo>
                                <a:lnTo>
                                  <a:pt x="35755" y="50201"/>
                                </a:lnTo>
                                <a:lnTo>
                                  <a:pt x="34100" y="52137"/>
                                </a:lnTo>
                                <a:lnTo>
                                  <a:pt x="31353" y="54849"/>
                                </a:lnTo>
                                <a:lnTo>
                                  <a:pt x="28131" y="58599"/>
                                </a:lnTo>
                                <a:lnTo>
                                  <a:pt x="25167" y="61224"/>
                                </a:lnTo>
                                <a:lnTo>
                                  <a:pt x="24829" y="63677"/>
                                </a:lnTo>
                                <a:lnTo>
                                  <a:pt x="22869" y="67544"/>
                                </a:lnTo>
                                <a:lnTo>
                                  <a:pt x="21202" y="71921"/>
                                </a:lnTo>
                                <a:lnTo>
                                  <a:pt x="19013" y="74699"/>
                                </a:lnTo>
                                <a:lnTo>
                                  <a:pt x="16678" y="78270"/>
                                </a:lnTo>
                                <a:lnTo>
                                  <a:pt x="14809" y="82440"/>
                                </a:lnTo>
                                <a:lnTo>
                                  <a:pt x="13739" y="85986"/>
                                </a:lnTo>
                                <a:lnTo>
                                  <a:pt x="12086" y="89884"/>
                                </a:lnTo>
                                <a:lnTo>
                                  <a:pt x="10991" y="93510"/>
                                </a:lnTo>
                                <a:lnTo>
                                  <a:pt x="9405" y="97667"/>
                                </a:lnTo>
                                <a:lnTo>
                                  <a:pt x="8096" y="101852"/>
                                </a:lnTo>
                                <a:lnTo>
                                  <a:pt x="6859" y="105510"/>
                                </a:lnTo>
                                <a:lnTo>
                                  <a:pt x="6220" y="109709"/>
                                </a:lnTo>
                                <a:lnTo>
                                  <a:pt x="5310" y="113638"/>
                                </a:lnTo>
                                <a:lnTo>
                                  <a:pt x="3922" y="118040"/>
                                </a:lnTo>
                                <a:lnTo>
                                  <a:pt x="4051" y="121980"/>
                                </a:lnTo>
                                <a:lnTo>
                                  <a:pt x="3601" y="126222"/>
                                </a:lnTo>
                                <a:lnTo>
                                  <a:pt x="2779" y="130187"/>
                                </a:lnTo>
                                <a:lnTo>
                                  <a:pt x="2569" y="134349"/>
                                </a:lnTo>
                                <a:lnTo>
                                  <a:pt x="1838" y="139390"/>
                                </a:lnTo>
                                <a:lnTo>
                                  <a:pt x="1764" y="141678"/>
                                </a:lnTo>
                                <a:lnTo>
                                  <a:pt x="1512" y="146767"/>
                                </a:lnTo>
                                <a:lnTo>
                                  <a:pt x="2114" y="151022"/>
                                </a:lnTo>
                                <a:lnTo>
                                  <a:pt x="1056" y="155085"/>
                                </a:lnTo>
                                <a:lnTo>
                                  <a:pt x="701" y="159204"/>
                                </a:lnTo>
                                <a:lnTo>
                                  <a:pt x="288" y="162862"/>
                                </a:lnTo>
                                <a:lnTo>
                                  <a:pt x="411" y="166883"/>
                                </a:lnTo>
                                <a:lnTo>
                                  <a:pt x="25" y="171647"/>
                                </a:lnTo>
                                <a:lnTo>
                                  <a:pt x="294" y="171302"/>
                                </a:lnTo>
                                <a:lnTo>
                                  <a:pt x="25" y="171647"/>
                                </a:lnTo>
                              </a:path>
                            </a:pathLst>
                          </a:custGeom>
                          <a:ln w="629">
                            <a:solidFill>
                              <a:srgbClr val="000000"/>
                            </a:solidFill>
                            <a:prstDash val="solid"/>
                          </a:ln>
                        </wps:spPr>
                        <wps:bodyPr wrap="square" lIns="0" tIns="0" rIns="0" bIns="0" rtlCol="0">
                          <a:prstTxWarp prst="textNoShape">
                            <a:avLst/>
                          </a:prstTxWarp>
                          <a:noAutofit/>
                        </wps:bodyPr>
                      </wps:wsp>
                      <wps:wsp>
                        <wps:cNvPr id="550" name="Graphic 550"/>
                        <wps:cNvSpPr/>
                        <wps:spPr>
                          <a:xfrm>
                            <a:off x="86552" y="314552"/>
                            <a:ext cx="90170" cy="160655"/>
                          </a:xfrm>
                          <a:custGeom>
                            <a:avLst/>
                            <a:gdLst/>
                            <a:ahLst/>
                            <a:cxnLst/>
                            <a:rect l="l" t="t" r="r" b="b"/>
                            <a:pathLst>
                              <a:path w="90170" h="160655">
                                <a:moveTo>
                                  <a:pt x="89633" y="0"/>
                                </a:moveTo>
                                <a:lnTo>
                                  <a:pt x="67944" y="37527"/>
                                </a:lnTo>
                                <a:lnTo>
                                  <a:pt x="44020" y="78036"/>
                                </a:lnTo>
                                <a:lnTo>
                                  <a:pt x="20511" y="119278"/>
                                </a:lnTo>
                                <a:lnTo>
                                  <a:pt x="67" y="159000"/>
                                </a:lnTo>
                                <a:lnTo>
                                  <a:pt x="0" y="159770"/>
                                </a:lnTo>
                                <a:lnTo>
                                  <a:pt x="240" y="160058"/>
                                </a:lnTo>
                                <a:lnTo>
                                  <a:pt x="1021" y="159474"/>
                                </a:lnTo>
                                <a:lnTo>
                                  <a:pt x="20073" y="122380"/>
                                </a:lnTo>
                                <a:lnTo>
                                  <a:pt x="43222" y="81141"/>
                                </a:lnTo>
                                <a:lnTo>
                                  <a:pt x="67423" y="39200"/>
                                </a:lnTo>
                                <a:lnTo>
                                  <a:pt x="89633"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51" name="Image 551"/>
                          <pic:cNvPicPr/>
                        </pic:nvPicPr>
                        <pic:blipFill>
                          <a:blip r:embed="rId192" cstate="print"/>
                          <a:stretch>
                            <a:fillRect/>
                          </a:stretch>
                        </pic:blipFill>
                        <pic:spPr>
                          <a:xfrm>
                            <a:off x="92241" y="365239"/>
                            <a:ext cx="145948" cy="132101"/>
                          </a:xfrm>
                          <a:prstGeom prst="rect">
                            <a:avLst/>
                          </a:prstGeom>
                        </pic:spPr>
                      </pic:pic>
                      <wps:wsp>
                        <wps:cNvPr id="552" name="Graphic 552"/>
                        <wps:cNvSpPr/>
                        <wps:spPr>
                          <a:xfrm>
                            <a:off x="92148" y="365239"/>
                            <a:ext cx="146050" cy="132715"/>
                          </a:xfrm>
                          <a:custGeom>
                            <a:avLst/>
                            <a:gdLst/>
                            <a:ahLst/>
                            <a:cxnLst/>
                            <a:rect l="l" t="t" r="r" b="b"/>
                            <a:pathLst>
                              <a:path w="146050" h="132715">
                                <a:moveTo>
                                  <a:pt x="17" y="132124"/>
                                </a:moveTo>
                                <a:lnTo>
                                  <a:pt x="4125" y="130894"/>
                                </a:lnTo>
                                <a:lnTo>
                                  <a:pt x="8902" y="129929"/>
                                </a:lnTo>
                                <a:lnTo>
                                  <a:pt x="11661" y="128681"/>
                                </a:lnTo>
                                <a:lnTo>
                                  <a:pt x="16259" y="127151"/>
                                </a:lnTo>
                                <a:lnTo>
                                  <a:pt x="19690" y="126652"/>
                                </a:lnTo>
                                <a:lnTo>
                                  <a:pt x="23348" y="125412"/>
                                </a:lnTo>
                                <a:lnTo>
                                  <a:pt x="27650" y="123850"/>
                                </a:lnTo>
                                <a:lnTo>
                                  <a:pt x="31560" y="123253"/>
                                </a:lnTo>
                                <a:lnTo>
                                  <a:pt x="35072" y="122276"/>
                                </a:lnTo>
                                <a:lnTo>
                                  <a:pt x="38470" y="121396"/>
                                </a:lnTo>
                                <a:lnTo>
                                  <a:pt x="42854" y="120881"/>
                                </a:lnTo>
                                <a:lnTo>
                                  <a:pt x="46800" y="119146"/>
                                </a:lnTo>
                                <a:lnTo>
                                  <a:pt x="51135" y="117776"/>
                                </a:lnTo>
                                <a:lnTo>
                                  <a:pt x="55407" y="117566"/>
                                </a:lnTo>
                                <a:lnTo>
                                  <a:pt x="58426" y="115661"/>
                                </a:lnTo>
                                <a:lnTo>
                                  <a:pt x="62588" y="114346"/>
                                </a:lnTo>
                                <a:lnTo>
                                  <a:pt x="66498" y="113754"/>
                                </a:lnTo>
                                <a:lnTo>
                                  <a:pt x="69669" y="111106"/>
                                </a:lnTo>
                                <a:lnTo>
                                  <a:pt x="72731" y="109119"/>
                                </a:lnTo>
                                <a:lnTo>
                                  <a:pt x="76629" y="107460"/>
                                </a:lnTo>
                                <a:lnTo>
                                  <a:pt x="80164" y="105031"/>
                                </a:lnTo>
                                <a:lnTo>
                                  <a:pt x="82930" y="103557"/>
                                </a:lnTo>
                                <a:lnTo>
                                  <a:pt x="86667" y="100643"/>
                                </a:lnTo>
                                <a:lnTo>
                                  <a:pt x="89901" y="97795"/>
                                </a:lnTo>
                                <a:lnTo>
                                  <a:pt x="92896" y="95220"/>
                                </a:lnTo>
                                <a:lnTo>
                                  <a:pt x="95637" y="93173"/>
                                </a:lnTo>
                                <a:lnTo>
                                  <a:pt x="98557" y="90062"/>
                                </a:lnTo>
                                <a:lnTo>
                                  <a:pt x="101674" y="87744"/>
                                </a:lnTo>
                                <a:lnTo>
                                  <a:pt x="103604" y="84247"/>
                                </a:lnTo>
                                <a:lnTo>
                                  <a:pt x="106476" y="81573"/>
                                </a:lnTo>
                                <a:lnTo>
                                  <a:pt x="109677" y="79433"/>
                                </a:lnTo>
                                <a:lnTo>
                                  <a:pt x="111460" y="75314"/>
                                </a:lnTo>
                                <a:lnTo>
                                  <a:pt x="113717" y="72505"/>
                                </a:lnTo>
                                <a:lnTo>
                                  <a:pt x="115825" y="69517"/>
                                </a:lnTo>
                                <a:lnTo>
                                  <a:pt x="118869" y="66799"/>
                                </a:lnTo>
                                <a:lnTo>
                                  <a:pt x="120314" y="62951"/>
                                </a:lnTo>
                                <a:lnTo>
                                  <a:pt x="122392" y="59711"/>
                                </a:lnTo>
                                <a:lnTo>
                                  <a:pt x="124488" y="55993"/>
                                </a:lnTo>
                                <a:lnTo>
                                  <a:pt x="126264" y="52986"/>
                                </a:lnTo>
                                <a:lnTo>
                                  <a:pt x="127819" y="49747"/>
                                </a:lnTo>
                                <a:lnTo>
                                  <a:pt x="129800" y="46648"/>
                                </a:lnTo>
                                <a:lnTo>
                                  <a:pt x="131532" y="42640"/>
                                </a:lnTo>
                                <a:lnTo>
                                  <a:pt x="133389" y="38459"/>
                                </a:lnTo>
                                <a:lnTo>
                                  <a:pt x="134870" y="35329"/>
                                </a:lnTo>
                                <a:lnTo>
                                  <a:pt x="135991" y="31924"/>
                                </a:lnTo>
                                <a:lnTo>
                                  <a:pt x="137373" y="27732"/>
                                </a:lnTo>
                                <a:lnTo>
                                  <a:pt x="138412" y="24105"/>
                                </a:lnTo>
                                <a:lnTo>
                                  <a:pt x="139297" y="20804"/>
                                </a:lnTo>
                                <a:lnTo>
                                  <a:pt x="139992" y="15553"/>
                                </a:lnTo>
                                <a:lnTo>
                                  <a:pt x="142076" y="12449"/>
                                </a:lnTo>
                                <a:lnTo>
                                  <a:pt x="141817" y="10119"/>
                                </a:lnTo>
                                <a:lnTo>
                                  <a:pt x="143256" y="7131"/>
                                </a:lnTo>
                                <a:lnTo>
                                  <a:pt x="143379" y="6880"/>
                                </a:lnTo>
                                <a:lnTo>
                                  <a:pt x="146041" y="0"/>
                                </a:lnTo>
                                <a:lnTo>
                                  <a:pt x="141246" y="2317"/>
                                </a:lnTo>
                                <a:lnTo>
                                  <a:pt x="140004" y="3333"/>
                                </a:lnTo>
                                <a:lnTo>
                                  <a:pt x="136697" y="3701"/>
                                </a:lnTo>
                                <a:lnTo>
                                  <a:pt x="135178" y="4316"/>
                                </a:lnTo>
                                <a:lnTo>
                                  <a:pt x="132407" y="2926"/>
                                </a:lnTo>
                                <a:lnTo>
                                  <a:pt x="126694" y="4794"/>
                                </a:lnTo>
                                <a:lnTo>
                                  <a:pt x="123867" y="5337"/>
                                </a:lnTo>
                                <a:lnTo>
                                  <a:pt x="120148" y="6356"/>
                                </a:lnTo>
                                <a:lnTo>
                                  <a:pt x="116011" y="7223"/>
                                </a:lnTo>
                                <a:lnTo>
                                  <a:pt x="112493" y="8632"/>
                                </a:lnTo>
                                <a:lnTo>
                                  <a:pt x="109396" y="10537"/>
                                </a:lnTo>
                                <a:lnTo>
                                  <a:pt x="105726" y="11060"/>
                                </a:lnTo>
                                <a:lnTo>
                                  <a:pt x="103057" y="12885"/>
                                </a:lnTo>
                                <a:lnTo>
                                  <a:pt x="98655" y="13623"/>
                                </a:lnTo>
                                <a:lnTo>
                                  <a:pt x="95693" y="15523"/>
                                </a:lnTo>
                                <a:lnTo>
                                  <a:pt x="92753" y="16925"/>
                                </a:lnTo>
                                <a:lnTo>
                                  <a:pt x="88591" y="18547"/>
                                </a:lnTo>
                                <a:lnTo>
                                  <a:pt x="85856" y="20410"/>
                                </a:lnTo>
                                <a:lnTo>
                                  <a:pt x="81885" y="22359"/>
                                </a:lnTo>
                                <a:lnTo>
                                  <a:pt x="78867" y="23920"/>
                                </a:lnTo>
                                <a:lnTo>
                                  <a:pt x="76217" y="25660"/>
                                </a:lnTo>
                                <a:lnTo>
                                  <a:pt x="72448" y="28303"/>
                                </a:lnTo>
                                <a:lnTo>
                                  <a:pt x="70272" y="29619"/>
                                </a:lnTo>
                                <a:lnTo>
                                  <a:pt x="66798" y="31310"/>
                                </a:lnTo>
                                <a:lnTo>
                                  <a:pt x="62557" y="33848"/>
                                </a:lnTo>
                                <a:lnTo>
                                  <a:pt x="58912" y="35398"/>
                                </a:lnTo>
                                <a:lnTo>
                                  <a:pt x="57817" y="37617"/>
                                </a:lnTo>
                                <a:lnTo>
                                  <a:pt x="54730" y="40660"/>
                                </a:lnTo>
                                <a:lnTo>
                                  <a:pt x="51756" y="44281"/>
                                </a:lnTo>
                                <a:lnTo>
                                  <a:pt x="48798" y="46224"/>
                                </a:lnTo>
                                <a:lnTo>
                                  <a:pt x="45449" y="48867"/>
                                </a:lnTo>
                                <a:lnTo>
                                  <a:pt x="42361" y="52224"/>
                                </a:lnTo>
                                <a:lnTo>
                                  <a:pt x="40217" y="55255"/>
                                </a:lnTo>
                                <a:lnTo>
                                  <a:pt x="37413" y="58427"/>
                                </a:lnTo>
                                <a:lnTo>
                                  <a:pt x="35218" y="61512"/>
                                </a:lnTo>
                                <a:lnTo>
                                  <a:pt x="32397" y="64950"/>
                                </a:lnTo>
                                <a:lnTo>
                                  <a:pt x="29828" y="68503"/>
                                </a:lnTo>
                                <a:lnTo>
                                  <a:pt x="27497" y="71582"/>
                                </a:lnTo>
                                <a:lnTo>
                                  <a:pt x="25555" y="75358"/>
                                </a:lnTo>
                                <a:lnTo>
                                  <a:pt x="23447" y="78800"/>
                                </a:lnTo>
                                <a:lnTo>
                                  <a:pt x="20730" y="82531"/>
                                </a:lnTo>
                                <a:lnTo>
                                  <a:pt x="19604" y="86306"/>
                                </a:lnTo>
                                <a:lnTo>
                                  <a:pt x="17827" y="90191"/>
                                </a:lnTo>
                                <a:lnTo>
                                  <a:pt x="15792" y="93683"/>
                                </a:lnTo>
                                <a:lnTo>
                                  <a:pt x="14273" y="97568"/>
                                </a:lnTo>
                                <a:lnTo>
                                  <a:pt x="11974" y="102117"/>
                                </a:lnTo>
                                <a:lnTo>
                                  <a:pt x="11181" y="104263"/>
                                </a:lnTo>
                                <a:lnTo>
                                  <a:pt x="9325" y="109009"/>
                                </a:lnTo>
                                <a:lnTo>
                                  <a:pt x="8551" y="113232"/>
                                </a:lnTo>
                                <a:lnTo>
                                  <a:pt x="6257" y="116750"/>
                                </a:lnTo>
                                <a:lnTo>
                                  <a:pt x="4610" y="120543"/>
                                </a:lnTo>
                                <a:lnTo>
                                  <a:pt x="3055" y="123880"/>
                                </a:lnTo>
                                <a:lnTo>
                                  <a:pt x="1899" y="127729"/>
                                </a:lnTo>
                                <a:lnTo>
                                  <a:pt x="17" y="132124"/>
                                </a:lnTo>
                                <a:lnTo>
                                  <a:pt x="380" y="131885"/>
                                </a:lnTo>
                                <a:lnTo>
                                  <a:pt x="17" y="132124"/>
                                </a:lnTo>
                              </a:path>
                            </a:pathLst>
                          </a:custGeom>
                          <a:ln w="629">
                            <a:solidFill>
                              <a:srgbClr val="000000"/>
                            </a:solidFill>
                            <a:prstDash val="solid"/>
                          </a:ln>
                        </wps:spPr>
                        <wps:bodyPr wrap="square" lIns="0" tIns="0" rIns="0" bIns="0" rtlCol="0">
                          <a:prstTxWarp prst="textNoShape">
                            <a:avLst/>
                          </a:prstTxWarp>
                          <a:noAutofit/>
                        </wps:bodyPr>
                      </wps:wsp>
                      <wps:wsp>
                        <wps:cNvPr id="553" name="Graphic 553"/>
                        <wps:cNvSpPr/>
                        <wps:spPr>
                          <a:xfrm>
                            <a:off x="92873" y="373427"/>
                            <a:ext cx="135890" cy="123825"/>
                          </a:xfrm>
                          <a:custGeom>
                            <a:avLst/>
                            <a:gdLst/>
                            <a:ahLst/>
                            <a:cxnLst/>
                            <a:rect l="l" t="t" r="r" b="b"/>
                            <a:pathLst>
                              <a:path w="135890" h="123825">
                                <a:moveTo>
                                  <a:pt x="135713" y="0"/>
                                </a:moveTo>
                                <a:lnTo>
                                  <a:pt x="103232" y="28699"/>
                                </a:lnTo>
                                <a:lnTo>
                                  <a:pt x="67684" y="59519"/>
                                </a:lnTo>
                                <a:lnTo>
                                  <a:pt x="32298" y="91165"/>
                                </a:lnTo>
                                <a:lnTo>
                                  <a:pt x="300" y="122344"/>
                                </a:lnTo>
                                <a:lnTo>
                                  <a:pt x="0" y="123057"/>
                                </a:lnTo>
                                <a:lnTo>
                                  <a:pt x="135" y="123401"/>
                                </a:lnTo>
                                <a:lnTo>
                                  <a:pt x="1063" y="123099"/>
                                </a:lnTo>
                                <a:lnTo>
                                  <a:pt x="30902" y="93969"/>
                                </a:lnTo>
                                <a:lnTo>
                                  <a:pt x="65943" y="62211"/>
                                </a:lnTo>
                                <a:lnTo>
                                  <a:pt x="102206" y="30122"/>
                                </a:lnTo>
                                <a:lnTo>
                                  <a:pt x="135713"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54" name="Image 554"/>
                          <pic:cNvPicPr/>
                        </pic:nvPicPr>
                        <pic:blipFill>
                          <a:blip r:embed="rId193" cstate="print"/>
                          <a:stretch>
                            <a:fillRect/>
                          </a:stretch>
                        </pic:blipFill>
                        <pic:spPr>
                          <a:xfrm>
                            <a:off x="67329" y="331949"/>
                            <a:ext cx="69965" cy="193846"/>
                          </a:xfrm>
                          <a:prstGeom prst="rect">
                            <a:avLst/>
                          </a:prstGeom>
                        </pic:spPr>
                      </pic:pic>
                      <wps:wsp>
                        <wps:cNvPr id="555" name="Graphic 555"/>
                        <wps:cNvSpPr/>
                        <wps:spPr>
                          <a:xfrm>
                            <a:off x="67329" y="331949"/>
                            <a:ext cx="70485" cy="194310"/>
                          </a:xfrm>
                          <a:custGeom>
                            <a:avLst/>
                            <a:gdLst/>
                            <a:ahLst/>
                            <a:cxnLst/>
                            <a:rect l="l" t="t" r="r" b="b"/>
                            <a:pathLst>
                              <a:path w="70485" h="194310">
                                <a:moveTo>
                                  <a:pt x="15647" y="193908"/>
                                </a:moveTo>
                                <a:lnTo>
                                  <a:pt x="18129" y="190422"/>
                                </a:lnTo>
                                <a:lnTo>
                                  <a:pt x="21314" y="186727"/>
                                </a:lnTo>
                                <a:lnTo>
                                  <a:pt x="22727" y="184052"/>
                                </a:lnTo>
                                <a:lnTo>
                                  <a:pt x="25421" y="180019"/>
                                </a:lnTo>
                                <a:lnTo>
                                  <a:pt x="27830" y="177524"/>
                                </a:lnTo>
                                <a:lnTo>
                                  <a:pt x="29957" y="174297"/>
                                </a:lnTo>
                                <a:lnTo>
                                  <a:pt x="32398" y="170431"/>
                                </a:lnTo>
                                <a:lnTo>
                                  <a:pt x="35121" y="167559"/>
                                </a:lnTo>
                                <a:lnTo>
                                  <a:pt x="37299" y="164633"/>
                                </a:lnTo>
                                <a:lnTo>
                                  <a:pt x="39449" y="161853"/>
                                </a:lnTo>
                                <a:lnTo>
                                  <a:pt x="42590" y="158755"/>
                                </a:lnTo>
                                <a:lnTo>
                                  <a:pt x="44643" y="154968"/>
                                </a:lnTo>
                                <a:lnTo>
                                  <a:pt x="47232" y="151230"/>
                                </a:lnTo>
                                <a:lnTo>
                                  <a:pt x="50472" y="148446"/>
                                </a:lnTo>
                                <a:lnTo>
                                  <a:pt x="51689" y="145090"/>
                                </a:lnTo>
                                <a:lnTo>
                                  <a:pt x="54172" y="141499"/>
                                </a:lnTo>
                                <a:lnTo>
                                  <a:pt x="56895" y="138634"/>
                                </a:lnTo>
                                <a:lnTo>
                                  <a:pt x="57781" y="134602"/>
                                </a:lnTo>
                                <a:lnTo>
                                  <a:pt x="58980" y="131154"/>
                                </a:lnTo>
                                <a:lnTo>
                                  <a:pt x="61039" y="127452"/>
                                </a:lnTo>
                                <a:lnTo>
                                  <a:pt x="62344" y="123364"/>
                                </a:lnTo>
                                <a:lnTo>
                                  <a:pt x="63628" y="120505"/>
                                </a:lnTo>
                                <a:lnTo>
                                  <a:pt x="64789" y="115907"/>
                                </a:lnTo>
                                <a:lnTo>
                                  <a:pt x="65602" y="111677"/>
                                </a:lnTo>
                                <a:lnTo>
                                  <a:pt x="66388" y="107805"/>
                                </a:lnTo>
                                <a:lnTo>
                                  <a:pt x="67297" y="104509"/>
                                </a:lnTo>
                                <a:lnTo>
                                  <a:pt x="67697" y="100261"/>
                                </a:lnTo>
                                <a:lnTo>
                                  <a:pt x="68743" y="96518"/>
                                </a:lnTo>
                                <a:lnTo>
                                  <a:pt x="68121" y="92570"/>
                                </a:lnTo>
                                <a:lnTo>
                                  <a:pt x="68749" y="88704"/>
                                </a:lnTo>
                                <a:lnTo>
                                  <a:pt x="69965" y="85046"/>
                                </a:lnTo>
                                <a:lnTo>
                                  <a:pt x="68847" y="80700"/>
                                </a:lnTo>
                                <a:lnTo>
                                  <a:pt x="68908" y="77097"/>
                                </a:lnTo>
                                <a:lnTo>
                                  <a:pt x="68743" y="73445"/>
                                </a:lnTo>
                                <a:lnTo>
                                  <a:pt x="69480" y="69431"/>
                                </a:lnTo>
                                <a:lnTo>
                                  <a:pt x="68263" y="65508"/>
                                </a:lnTo>
                                <a:lnTo>
                                  <a:pt x="67919" y="61672"/>
                                </a:lnTo>
                                <a:lnTo>
                                  <a:pt x="67297" y="57450"/>
                                </a:lnTo>
                                <a:lnTo>
                                  <a:pt x="66856" y="53982"/>
                                </a:lnTo>
                                <a:lnTo>
                                  <a:pt x="66100" y="50465"/>
                                </a:lnTo>
                                <a:lnTo>
                                  <a:pt x="65761" y="46815"/>
                                </a:lnTo>
                                <a:lnTo>
                                  <a:pt x="64673" y="42584"/>
                                </a:lnTo>
                                <a:lnTo>
                                  <a:pt x="63579" y="38140"/>
                                </a:lnTo>
                                <a:lnTo>
                                  <a:pt x="62828" y="34758"/>
                                </a:lnTo>
                                <a:lnTo>
                                  <a:pt x="61624" y="31383"/>
                                </a:lnTo>
                                <a:lnTo>
                                  <a:pt x="60148" y="27222"/>
                                </a:lnTo>
                                <a:lnTo>
                                  <a:pt x="58740" y="23724"/>
                                </a:lnTo>
                                <a:lnTo>
                                  <a:pt x="57419" y="20569"/>
                                </a:lnTo>
                                <a:lnTo>
                                  <a:pt x="54745" y="15996"/>
                                </a:lnTo>
                                <a:lnTo>
                                  <a:pt x="54493" y="12264"/>
                                </a:lnTo>
                                <a:lnTo>
                                  <a:pt x="52864" y="10587"/>
                                </a:lnTo>
                                <a:lnTo>
                                  <a:pt x="52162" y="7340"/>
                                </a:lnTo>
                                <a:lnTo>
                                  <a:pt x="52107" y="7064"/>
                                </a:lnTo>
                                <a:lnTo>
                                  <a:pt x="49993" y="0"/>
                                </a:lnTo>
                                <a:lnTo>
                                  <a:pt x="47625" y="4771"/>
                                </a:lnTo>
                                <a:lnTo>
                                  <a:pt x="47262" y="6333"/>
                                </a:lnTo>
                                <a:lnTo>
                                  <a:pt x="44878" y="8649"/>
                                </a:lnTo>
                                <a:lnTo>
                                  <a:pt x="44061" y="10070"/>
                                </a:lnTo>
                                <a:lnTo>
                                  <a:pt x="41011" y="10666"/>
                                </a:lnTo>
                                <a:lnTo>
                                  <a:pt x="37648" y="15646"/>
                                </a:lnTo>
                                <a:lnTo>
                                  <a:pt x="35743" y="17810"/>
                                </a:lnTo>
                                <a:lnTo>
                                  <a:pt x="33431" y="20896"/>
                                </a:lnTo>
                                <a:lnTo>
                                  <a:pt x="30695" y="24118"/>
                                </a:lnTo>
                                <a:lnTo>
                                  <a:pt x="28784" y="27387"/>
                                </a:lnTo>
                                <a:lnTo>
                                  <a:pt x="27498" y="30794"/>
                                </a:lnTo>
                                <a:lnTo>
                                  <a:pt x="24923" y="33456"/>
                                </a:lnTo>
                                <a:lnTo>
                                  <a:pt x="23934" y="36535"/>
                                </a:lnTo>
                                <a:lnTo>
                                  <a:pt x="20908" y="39819"/>
                                </a:lnTo>
                                <a:lnTo>
                                  <a:pt x="19735" y="43132"/>
                                </a:lnTo>
                                <a:lnTo>
                                  <a:pt x="18272" y="46039"/>
                                </a:lnTo>
                                <a:lnTo>
                                  <a:pt x="15979" y="49869"/>
                                </a:lnTo>
                                <a:lnTo>
                                  <a:pt x="14964" y="53023"/>
                                </a:lnTo>
                                <a:lnTo>
                                  <a:pt x="13020" y="57000"/>
                                </a:lnTo>
                                <a:lnTo>
                                  <a:pt x="11589" y="60086"/>
                                </a:lnTo>
                                <a:lnTo>
                                  <a:pt x="10562" y="63080"/>
                                </a:lnTo>
                                <a:lnTo>
                                  <a:pt x="9208" y="67476"/>
                                </a:lnTo>
                                <a:lnTo>
                                  <a:pt x="8293" y="69854"/>
                                </a:lnTo>
                                <a:lnTo>
                                  <a:pt x="6591" y="73322"/>
                                </a:lnTo>
                                <a:lnTo>
                                  <a:pt x="4795" y="77921"/>
                                </a:lnTo>
                                <a:lnTo>
                                  <a:pt x="2865" y="81383"/>
                                </a:lnTo>
                                <a:lnTo>
                                  <a:pt x="3357" y="83810"/>
                                </a:lnTo>
                                <a:lnTo>
                                  <a:pt x="2786" y="88107"/>
                                </a:lnTo>
                                <a:lnTo>
                                  <a:pt x="2657" y="92791"/>
                                </a:lnTo>
                                <a:lnTo>
                                  <a:pt x="1513" y="96137"/>
                                </a:lnTo>
                                <a:lnTo>
                                  <a:pt x="486" y="100279"/>
                                </a:lnTo>
                                <a:lnTo>
                                  <a:pt x="104" y="104829"/>
                                </a:lnTo>
                                <a:lnTo>
                                  <a:pt x="271" y="108530"/>
                                </a:lnTo>
                                <a:lnTo>
                                  <a:pt x="0" y="112759"/>
                                </a:lnTo>
                                <a:lnTo>
                                  <a:pt x="160" y="116540"/>
                                </a:lnTo>
                                <a:lnTo>
                                  <a:pt x="38" y="120985"/>
                                </a:lnTo>
                                <a:lnTo>
                                  <a:pt x="185" y="125367"/>
                                </a:lnTo>
                                <a:lnTo>
                                  <a:pt x="228" y="129228"/>
                                </a:lnTo>
                                <a:lnTo>
                                  <a:pt x="1014" y="133410"/>
                                </a:lnTo>
                                <a:lnTo>
                                  <a:pt x="1452" y="137417"/>
                                </a:lnTo>
                                <a:lnTo>
                                  <a:pt x="1598" y="142027"/>
                                </a:lnTo>
                                <a:lnTo>
                                  <a:pt x="3018" y="145703"/>
                                </a:lnTo>
                                <a:lnTo>
                                  <a:pt x="4002" y="149854"/>
                                </a:lnTo>
                                <a:lnTo>
                                  <a:pt x="4537" y="153868"/>
                                </a:lnTo>
                                <a:lnTo>
                                  <a:pt x="5717" y="157871"/>
                                </a:lnTo>
                                <a:lnTo>
                                  <a:pt x="6696" y="162868"/>
                                </a:lnTo>
                                <a:lnTo>
                                  <a:pt x="7377" y="165052"/>
                                </a:lnTo>
                                <a:lnTo>
                                  <a:pt x="8822" y="169938"/>
                                </a:lnTo>
                                <a:lnTo>
                                  <a:pt x="10802" y="173755"/>
                                </a:lnTo>
                                <a:lnTo>
                                  <a:pt x="11146" y="177936"/>
                                </a:lnTo>
                                <a:lnTo>
                                  <a:pt x="12166" y="181939"/>
                                </a:lnTo>
                                <a:lnTo>
                                  <a:pt x="12990" y="185534"/>
                                </a:lnTo>
                                <a:lnTo>
                                  <a:pt x="14435" y="189284"/>
                                </a:lnTo>
                                <a:lnTo>
                                  <a:pt x="15647" y="193908"/>
                                </a:lnTo>
                                <a:lnTo>
                                  <a:pt x="15787" y="193495"/>
                                </a:lnTo>
                                <a:lnTo>
                                  <a:pt x="15647" y="193908"/>
                                </a:lnTo>
                              </a:path>
                            </a:pathLst>
                          </a:custGeom>
                          <a:ln w="629">
                            <a:solidFill>
                              <a:srgbClr val="000000"/>
                            </a:solidFill>
                            <a:prstDash val="solid"/>
                          </a:ln>
                        </wps:spPr>
                        <wps:bodyPr wrap="square" lIns="0" tIns="0" rIns="0" bIns="0" rtlCol="0">
                          <a:prstTxWarp prst="textNoShape">
                            <a:avLst/>
                          </a:prstTxWarp>
                          <a:noAutofit/>
                        </wps:bodyPr>
                      </wps:wsp>
                      <wps:wsp>
                        <wps:cNvPr id="556" name="Graphic 556"/>
                        <wps:cNvSpPr/>
                        <wps:spPr>
                          <a:xfrm>
                            <a:off x="82797" y="344306"/>
                            <a:ext cx="32384" cy="180975"/>
                          </a:xfrm>
                          <a:custGeom>
                            <a:avLst/>
                            <a:gdLst/>
                            <a:ahLst/>
                            <a:cxnLst/>
                            <a:rect l="l" t="t" r="r" b="b"/>
                            <a:pathLst>
                              <a:path w="32384" h="180975">
                                <a:moveTo>
                                  <a:pt x="31960" y="0"/>
                                </a:moveTo>
                                <a:lnTo>
                                  <a:pt x="23897" y="42587"/>
                                </a:lnTo>
                                <a:lnTo>
                                  <a:pt x="14712" y="88729"/>
                                </a:lnTo>
                                <a:lnTo>
                                  <a:pt x="6161" y="135426"/>
                                </a:lnTo>
                                <a:lnTo>
                                  <a:pt x="0" y="179675"/>
                                </a:lnTo>
                                <a:lnTo>
                                  <a:pt x="196" y="180420"/>
                                </a:lnTo>
                                <a:lnTo>
                                  <a:pt x="516" y="180610"/>
                                </a:lnTo>
                                <a:lnTo>
                                  <a:pt x="1057" y="179804"/>
                                </a:lnTo>
                                <a:lnTo>
                                  <a:pt x="6774" y="138496"/>
                                </a:lnTo>
                                <a:lnTo>
                                  <a:pt x="14985" y="91924"/>
                                </a:lnTo>
                                <a:lnTo>
                                  <a:pt x="23958" y="44341"/>
                                </a:lnTo>
                                <a:lnTo>
                                  <a:pt x="3196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57" name="Image 557"/>
                          <pic:cNvPicPr/>
                        </pic:nvPicPr>
                        <pic:blipFill>
                          <a:blip r:embed="rId194" cstate="print"/>
                          <a:stretch>
                            <a:fillRect/>
                          </a:stretch>
                        </pic:blipFill>
                        <pic:spPr>
                          <a:xfrm>
                            <a:off x="71442" y="413620"/>
                            <a:ext cx="115285" cy="159558"/>
                          </a:xfrm>
                          <a:prstGeom prst="rect">
                            <a:avLst/>
                          </a:prstGeom>
                        </pic:spPr>
                      </pic:pic>
                      <wps:wsp>
                        <wps:cNvPr id="558" name="Graphic 558"/>
                        <wps:cNvSpPr/>
                        <wps:spPr>
                          <a:xfrm>
                            <a:off x="71344" y="413620"/>
                            <a:ext cx="115570" cy="160020"/>
                          </a:xfrm>
                          <a:custGeom>
                            <a:avLst/>
                            <a:gdLst/>
                            <a:ahLst/>
                            <a:cxnLst/>
                            <a:rect l="l" t="t" r="r" b="b"/>
                            <a:pathLst>
                              <a:path w="115570" h="160020">
                                <a:moveTo>
                                  <a:pt x="24" y="159598"/>
                                </a:moveTo>
                                <a:lnTo>
                                  <a:pt x="3780" y="157538"/>
                                </a:lnTo>
                                <a:lnTo>
                                  <a:pt x="8255" y="155601"/>
                                </a:lnTo>
                                <a:lnTo>
                                  <a:pt x="10695" y="153813"/>
                                </a:lnTo>
                                <a:lnTo>
                                  <a:pt x="14876" y="151353"/>
                                </a:lnTo>
                                <a:lnTo>
                                  <a:pt x="18129" y="150155"/>
                                </a:lnTo>
                                <a:lnTo>
                                  <a:pt x="21448" y="148181"/>
                                </a:lnTo>
                                <a:lnTo>
                                  <a:pt x="25334" y="145759"/>
                                </a:lnTo>
                                <a:lnTo>
                                  <a:pt x="29035" y="144364"/>
                                </a:lnTo>
                                <a:lnTo>
                                  <a:pt x="32262" y="142674"/>
                                </a:lnTo>
                                <a:lnTo>
                                  <a:pt x="35409" y="141112"/>
                                </a:lnTo>
                                <a:lnTo>
                                  <a:pt x="39590" y="139692"/>
                                </a:lnTo>
                                <a:lnTo>
                                  <a:pt x="43088" y="137177"/>
                                </a:lnTo>
                                <a:lnTo>
                                  <a:pt x="47041" y="134933"/>
                                </a:lnTo>
                                <a:lnTo>
                                  <a:pt x="51178" y="133840"/>
                                </a:lnTo>
                                <a:lnTo>
                                  <a:pt x="53730" y="131350"/>
                                </a:lnTo>
                                <a:lnTo>
                                  <a:pt x="57528" y="129199"/>
                                </a:lnTo>
                                <a:lnTo>
                                  <a:pt x="61230" y="127802"/>
                                </a:lnTo>
                                <a:lnTo>
                                  <a:pt x="63781" y="124557"/>
                                </a:lnTo>
                                <a:lnTo>
                                  <a:pt x="66369" y="121975"/>
                                </a:lnTo>
                                <a:lnTo>
                                  <a:pt x="69830" y="119546"/>
                                </a:lnTo>
                                <a:lnTo>
                                  <a:pt x="72780" y="116430"/>
                                </a:lnTo>
                                <a:lnTo>
                                  <a:pt x="75184" y="114419"/>
                                </a:lnTo>
                                <a:lnTo>
                                  <a:pt x="78234" y="110785"/>
                                </a:lnTo>
                                <a:lnTo>
                                  <a:pt x="80810" y="107331"/>
                                </a:lnTo>
                                <a:lnTo>
                                  <a:pt x="83201" y="104189"/>
                                </a:lnTo>
                                <a:lnTo>
                                  <a:pt x="85451" y="101614"/>
                                </a:lnTo>
                                <a:lnTo>
                                  <a:pt x="87664" y="97968"/>
                                </a:lnTo>
                                <a:lnTo>
                                  <a:pt x="90233" y="95054"/>
                                </a:lnTo>
                                <a:lnTo>
                                  <a:pt x="91396" y="91231"/>
                                </a:lnTo>
                                <a:lnTo>
                                  <a:pt x="93645" y="88022"/>
                                </a:lnTo>
                                <a:lnTo>
                                  <a:pt x="96332" y="85261"/>
                                </a:lnTo>
                                <a:lnTo>
                                  <a:pt x="97217" y="80853"/>
                                </a:lnTo>
                                <a:lnTo>
                                  <a:pt x="98840" y="77638"/>
                                </a:lnTo>
                                <a:lnTo>
                                  <a:pt x="100279" y="74282"/>
                                </a:lnTo>
                                <a:lnTo>
                                  <a:pt x="102695" y="70987"/>
                                </a:lnTo>
                                <a:lnTo>
                                  <a:pt x="103309" y="66923"/>
                                </a:lnTo>
                                <a:lnTo>
                                  <a:pt x="104669" y="63327"/>
                                </a:lnTo>
                                <a:lnTo>
                                  <a:pt x="105947" y="59250"/>
                                </a:lnTo>
                                <a:lnTo>
                                  <a:pt x="107059" y="55938"/>
                                </a:lnTo>
                                <a:lnTo>
                                  <a:pt x="107909" y="52445"/>
                                </a:lnTo>
                                <a:lnTo>
                                  <a:pt x="109193" y="49009"/>
                                </a:lnTo>
                                <a:lnTo>
                                  <a:pt x="110060" y="44725"/>
                                </a:lnTo>
                                <a:lnTo>
                                  <a:pt x="111006" y="40248"/>
                                </a:lnTo>
                                <a:lnTo>
                                  <a:pt x="111806" y="36880"/>
                                </a:lnTo>
                                <a:lnTo>
                                  <a:pt x="112186" y="33315"/>
                                </a:lnTo>
                                <a:lnTo>
                                  <a:pt x="112672" y="28930"/>
                                </a:lnTo>
                                <a:lnTo>
                                  <a:pt x="112931" y="25162"/>
                                </a:lnTo>
                                <a:lnTo>
                                  <a:pt x="113116" y="21750"/>
                                </a:lnTo>
                                <a:lnTo>
                                  <a:pt x="112697" y="16470"/>
                                </a:lnTo>
                                <a:lnTo>
                                  <a:pt x="114098" y="13002"/>
                                </a:lnTo>
                                <a:lnTo>
                                  <a:pt x="113355" y="10777"/>
                                </a:lnTo>
                                <a:lnTo>
                                  <a:pt x="114141" y="7550"/>
                                </a:lnTo>
                                <a:lnTo>
                                  <a:pt x="114215" y="7279"/>
                                </a:lnTo>
                                <a:lnTo>
                                  <a:pt x="115383" y="0"/>
                                </a:lnTo>
                                <a:lnTo>
                                  <a:pt x="111178" y="3264"/>
                                </a:lnTo>
                                <a:lnTo>
                                  <a:pt x="110169" y="4513"/>
                                </a:lnTo>
                                <a:lnTo>
                                  <a:pt x="107011" y="5564"/>
                                </a:lnTo>
                                <a:lnTo>
                                  <a:pt x="105658" y="6480"/>
                                </a:lnTo>
                                <a:lnTo>
                                  <a:pt x="102657" y="5693"/>
                                </a:lnTo>
                                <a:lnTo>
                                  <a:pt x="97463" y="8711"/>
                                </a:lnTo>
                                <a:lnTo>
                                  <a:pt x="94802" y="9831"/>
                                </a:lnTo>
                                <a:lnTo>
                                  <a:pt x="91378" y="11601"/>
                                </a:lnTo>
                                <a:lnTo>
                                  <a:pt x="87516" y="13309"/>
                                </a:lnTo>
                                <a:lnTo>
                                  <a:pt x="84363" y="15418"/>
                                </a:lnTo>
                                <a:lnTo>
                                  <a:pt x="81732" y="17927"/>
                                </a:lnTo>
                                <a:lnTo>
                                  <a:pt x="78246" y="19199"/>
                                </a:lnTo>
                                <a:lnTo>
                                  <a:pt x="76020" y="21541"/>
                                </a:lnTo>
                                <a:lnTo>
                                  <a:pt x="71864" y="23177"/>
                                </a:lnTo>
                                <a:lnTo>
                                  <a:pt x="69362" y="25647"/>
                                </a:lnTo>
                                <a:lnTo>
                                  <a:pt x="66780" y="27634"/>
                                </a:lnTo>
                                <a:lnTo>
                                  <a:pt x="63049" y="30087"/>
                                </a:lnTo>
                                <a:lnTo>
                                  <a:pt x="60762" y="32478"/>
                                </a:lnTo>
                                <a:lnTo>
                                  <a:pt x="57283" y="35207"/>
                                </a:lnTo>
                                <a:lnTo>
                                  <a:pt x="54652" y="37365"/>
                                </a:lnTo>
                                <a:lnTo>
                                  <a:pt x="52421" y="39615"/>
                                </a:lnTo>
                                <a:lnTo>
                                  <a:pt x="49285" y="42984"/>
                                </a:lnTo>
                                <a:lnTo>
                                  <a:pt x="47429" y="44724"/>
                                </a:lnTo>
                                <a:lnTo>
                                  <a:pt x="44384" y="47103"/>
                                </a:lnTo>
                                <a:lnTo>
                                  <a:pt x="40764" y="50465"/>
                                </a:lnTo>
                                <a:lnTo>
                                  <a:pt x="37518" y="52734"/>
                                </a:lnTo>
                                <a:lnTo>
                                  <a:pt x="36909" y="55138"/>
                                </a:lnTo>
                                <a:lnTo>
                                  <a:pt x="34523" y="58759"/>
                                </a:lnTo>
                                <a:lnTo>
                                  <a:pt x="32366" y="62914"/>
                                </a:lnTo>
                                <a:lnTo>
                                  <a:pt x="29883" y="65429"/>
                                </a:lnTo>
                                <a:lnTo>
                                  <a:pt x="27152" y="68712"/>
                                </a:lnTo>
                                <a:lnTo>
                                  <a:pt x="24829" y="72641"/>
                                </a:lnTo>
                                <a:lnTo>
                                  <a:pt x="23361" y="76045"/>
                                </a:lnTo>
                                <a:lnTo>
                                  <a:pt x="21277" y="79734"/>
                                </a:lnTo>
                                <a:lnTo>
                                  <a:pt x="19776" y="83214"/>
                                </a:lnTo>
                                <a:lnTo>
                                  <a:pt x="17729" y="87160"/>
                                </a:lnTo>
                                <a:lnTo>
                                  <a:pt x="15952" y="91169"/>
                                </a:lnTo>
                                <a:lnTo>
                                  <a:pt x="14311" y="94666"/>
                                </a:lnTo>
                                <a:lnTo>
                                  <a:pt x="13197" y="98761"/>
                                </a:lnTo>
                                <a:lnTo>
                                  <a:pt x="11852" y="102567"/>
                                </a:lnTo>
                                <a:lnTo>
                                  <a:pt x="9971" y="106778"/>
                                </a:lnTo>
                                <a:lnTo>
                                  <a:pt x="9652" y="110706"/>
                                </a:lnTo>
                                <a:lnTo>
                                  <a:pt x="8728" y="114875"/>
                                </a:lnTo>
                                <a:lnTo>
                                  <a:pt x="7462" y="118716"/>
                                </a:lnTo>
                                <a:lnTo>
                                  <a:pt x="6779" y="122834"/>
                                </a:lnTo>
                                <a:lnTo>
                                  <a:pt x="5483" y="127760"/>
                                </a:lnTo>
                                <a:lnTo>
                                  <a:pt x="5152" y="130022"/>
                                </a:lnTo>
                                <a:lnTo>
                                  <a:pt x="4322" y="135050"/>
                                </a:lnTo>
                                <a:lnTo>
                                  <a:pt x="4438" y="139347"/>
                                </a:lnTo>
                                <a:lnTo>
                                  <a:pt x="2926" y="143258"/>
                                </a:lnTo>
                                <a:lnTo>
                                  <a:pt x="2108" y="147314"/>
                                </a:lnTo>
                                <a:lnTo>
                                  <a:pt x="1285" y="150905"/>
                                </a:lnTo>
                                <a:lnTo>
                                  <a:pt x="952" y="154907"/>
                                </a:lnTo>
                                <a:lnTo>
                                  <a:pt x="24" y="159598"/>
                                </a:lnTo>
                                <a:lnTo>
                                  <a:pt x="331" y="159290"/>
                                </a:lnTo>
                                <a:lnTo>
                                  <a:pt x="24" y="159598"/>
                                </a:lnTo>
                              </a:path>
                            </a:pathLst>
                          </a:custGeom>
                          <a:ln w="629">
                            <a:solidFill>
                              <a:srgbClr val="000000"/>
                            </a:solidFill>
                            <a:prstDash val="solid"/>
                          </a:ln>
                        </wps:spPr>
                        <wps:bodyPr wrap="square" lIns="0" tIns="0" rIns="0" bIns="0" rtlCol="0">
                          <a:prstTxWarp prst="textNoShape">
                            <a:avLst/>
                          </a:prstTxWarp>
                          <a:noAutofit/>
                        </wps:bodyPr>
                      </wps:wsp>
                      <wps:wsp>
                        <wps:cNvPr id="559" name="Graphic 559"/>
                        <wps:cNvSpPr/>
                        <wps:spPr>
                          <a:xfrm>
                            <a:off x="71878" y="423629"/>
                            <a:ext cx="107314" cy="149225"/>
                          </a:xfrm>
                          <a:custGeom>
                            <a:avLst/>
                            <a:gdLst/>
                            <a:ahLst/>
                            <a:cxnLst/>
                            <a:rect l="l" t="t" r="r" b="b"/>
                            <a:pathLst>
                              <a:path w="107314" h="149225">
                                <a:moveTo>
                                  <a:pt x="107158" y="0"/>
                                </a:moveTo>
                                <a:lnTo>
                                  <a:pt x="81356" y="34824"/>
                                </a:lnTo>
                                <a:lnTo>
                                  <a:pt x="52994" y="72360"/>
                                </a:lnTo>
                                <a:lnTo>
                                  <a:pt x="24962" y="110673"/>
                                </a:lnTo>
                                <a:lnTo>
                                  <a:pt x="147" y="147825"/>
                                </a:lnTo>
                                <a:lnTo>
                                  <a:pt x="0" y="148580"/>
                                </a:lnTo>
                                <a:lnTo>
                                  <a:pt x="203" y="148894"/>
                                </a:lnTo>
                                <a:lnTo>
                                  <a:pt x="1044" y="148403"/>
                                </a:lnTo>
                                <a:lnTo>
                                  <a:pt x="24177" y="113705"/>
                                </a:lnTo>
                                <a:lnTo>
                                  <a:pt x="51849" y="75355"/>
                                </a:lnTo>
                                <a:lnTo>
                                  <a:pt x="80648" y="36429"/>
                                </a:lnTo>
                                <a:lnTo>
                                  <a:pt x="107158"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60" name="Image 560"/>
                          <pic:cNvPicPr/>
                        </pic:nvPicPr>
                        <pic:blipFill>
                          <a:blip r:embed="rId195" cstate="print"/>
                          <a:stretch>
                            <a:fillRect/>
                          </a:stretch>
                        </pic:blipFill>
                        <pic:spPr>
                          <a:xfrm>
                            <a:off x="32404" y="406187"/>
                            <a:ext cx="67832" cy="196741"/>
                          </a:xfrm>
                          <a:prstGeom prst="rect">
                            <a:avLst/>
                          </a:prstGeom>
                        </pic:spPr>
                      </pic:pic>
                      <wps:wsp>
                        <wps:cNvPr id="561" name="Graphic 561"/>
                        <wps:cNvSpPr/>
                        <wps:spPr>
                          <a:xfrm>
                            <a:off x="32404" y="406187"/>
                            <a:ext cx="67945" cy="196850"/>
                          </a:xfrm>
                          <a:custGeom>
                            <a:avLst/>
                            <a:gdLst/>
                            <a:ahLst/>
                            <a:cxnLst/>
                            <a:rect l="l" t="t" r="r" b="b"/>
                            <a:pathLst>
                              <a:path w="67945" h="196850">
                                <a:moveTo>
                                  <a:pt x="35895" y="196810"/>
                                </a:moveTo>
                                <a:lnTo>
                                  <a:pt x="37605" y="192881"/>
                                </a:lnTo>
                                <a:lnTo>
                                  <a:pt x="39947" y="188610"/>
                                </a:lnTo>
                                <a:lnTo>
                                  <a:pt x="40777" y="185701"/>
                                </a:lnTo>
                                <a:lnTo>
                                  <a:pt x="42572" y="181196"/>
                                </a:lnTo>
                                <a:lnTo>
                                  <a:pt x="44411" y="178249"/>
                                </a:lnTo>
                                <a:lnTo>
                                  <a:pt x="45818" y="174661"/>
                                </a:lnTo>
                                <a:lnTo>
                                  <a:pt x="47404" y="170363"/>
                                </a:lnTo>
                                <a:lnTo>
                                  <a:pt x="49469" y="166988"/>
                                </a:lnTo>
                                <a:lnTo>
                                  <a:pt x="50989" y="163674"/>
                                </a:lnTo>
                                <a:lnTo>
                                  <a:pt x="52513" y="160513"/>
                                </a:lnTo>
                                <a:lnTo>
                                  <a:pt x="54942" y="156826"/>
                                </a:lnTo>
                                <a:lnTo>
                                  <a:pt x="56164" y="152696"/>
                                </a:lnTo>
                                <a:lnTo>
                                  <a:pt x="57917" y="148503"/>
                                </a:lnTo>
                                <a:lnTo>
                                  <a:pt x="60511" y="145102"/>
                                </a:lnTo>
                                <a:lnTo>
                                  <a:pt x="61003" y="141567"/>
                                </a:lnTo>
                                <a:lnTo>
                                  <a:pt x="62687" y="137542"/>
                                </a:lnTo>
                                <a:lnTo>
                                  <a:pt x="64752" y="134165"/>
                                </a:lnTo>
                                <a:lnTo>
                                  <a:pt x="64777" y="130040"/>
                                </a:lnTo>
                                <a:lnTo>
                                  <a:pt x="65239" y="126414"/>
                                </a:lnTo>
                                <a:lnTo>
                                  <a:pt x="66486" y="122368"/>
                                </a:lnTo>
                                <a:lnTo>
                                  <a:pt x="66910" y="118103"/>
                                </a:lnTo>
                                <a:lnTo>
                                  <a:pt x="67568" y="115041"/>
                                </a:lnTo>
                                <a:lnTo>
                                  <a:pt x="67753" y="110301"/>
                                </a:lnTo>
                                <a:lnTo>
                                  <a:pt x="67667" y="105991"/>
                                </a:lnTo>
                                <a:lnTo>
                                  <a:pt x="67629" y="102044"/>
                                </a:lnTo>
                                <a:lnTo>
                                  <a:pt x="67832" y="98626"/>
                                </a:lnTo>
                                <a:lnTo>
                                  <a:pt x="67340" y="94390"/>
                                </a:lnTo>
                                <a:lnTo>
                                  <a:pt x="67587" y="90511"/>
                                </a:lnTo>
                                <a:lnTo>
                                  <a:pt x="66161" y="86780"/>
                                </a:lnTo>
                                <a:lnTo>
                                  <a:pt x="65971" y="82864"/>
                                </a:lnTo>
                                <a:lnTo>
                                  <a:pt x="66400" y="79034"/>
                                </a:lnTo>
                                <a:lnTo>
                                  <a:pt x="64402" y="75015"/>
                                </a:lnTo>
                                <a:lnTo>
                                  <a:pt x="63708" y="71479"/>
                                </a:lnTo>
                                <a:lnTo>
                                  <a:pt x="62786" y="67945"/>
                                </a:lnTo>
                                <a:lnTo>
                                  <a:pt x="62676" y="63862"/>
                                </a:lnTo>
                                <a:lnTo>
                                  <a:pt x="60671" y="60277"/>
                                </a:lnTo>
                                <a:lnTo>
                                  <a:pt x="59534" y="56602"/>
                                </a:lnTo>
                                <a:lnTo>
                                  <a:pt x="58046" y="52593"/>
                                </a:lnTo>
                                <a:lnTo>
                                  <a:pt x="56896" y="49297"/>
                                </a:lnTo>
                                <a:lnTo>
                                  <a:pt x="55428" y="46016"/>
                                </a:lnTo>
                                <a:lnTo>
                                  <a:pt x="54332" y="42512"/>
                                </a:lnTo>
                                <a:lnTo>
                                  <a:pt x="52390" y="38602"/>
                                </a:lnTo>
                                <a:lnTo>
                                  <a:pt x="50393" y="34482"/>
                                </a:lnTo>
                                <a:lnTo>
                                  <a:pt x="48960" y="31335"/>
                                </a:lnTo>
                                <a:lnTo>
                                  <a:pt x="47079" y="28280"/>
                                </a:lnTo>
                                <a:lnTo>
                                  <a:pt x="44774" y="24516"/>
                                </a:lnTo>
                                <a:lnTo>
                                  <a:pt x="42664" y="21382"/>
                                </a:lnTo>
                                <a:lnTo>
                                  <a:pt x="40723" y="18573"/>
                                </a:lnTo>
                                <a:lnTo>
                                  <a:pt x="37156" y="14656"/>
                                </a:lnTo>
                                <a:lnTo>
                                  <a:pt x="36130" y="11060"/>
                                </a:lnTo>
                                <a:lnTo>
                                  <a:pt x="34187" y="9756"/>
                                </a:lnTo>
                                <a:lnTo>
                                  <a:pt x="32828" y="6726"/>
                                </a:lnTo>
                                <a:lnTo>
                                  <a:pt x="32718" y="6474"/>
                                </a:lnTo>
                                <a:lnTo>
                                  <a:pt x="29177" y="0"/>
                                </a:lnTo>
                                <a:lnTo>
                                  <a:pt x="27856" y="5158"/>
                                </a:lnTo>
                                <a:lnTo>
                                  <a:pt x="27824" y="6763"/>
                                </a:lnTo>
                                <a:lnTo>
                                  <a:pt x="25973" y="9529"/>
                                </a:lnTo>
                                <a:lnTo>
                                  <a:pt x="25463" y="11085"/>
                                </a:lnTo>
                                <a:lnTo>
                                  <a:pt x="22611" y="12302"/>
                                </a:lnTo>
                                <a:lnTo>
                                  <a:pt x="20355" y="17872"/>
                                </a:lnTo>
                                <a:lnTo>
                                  <a:pt x="18941" y="20386"/>
                                </a:lnTo>
                                <a:lnTo>
                                  <a:pt x="17324" y="23884"/>
                                </a:lnTo>
                                <a:lnTo>
                                  <a:pt x="15319" y="27603"/>
                                </a:lnTo>
                                <a:lnTo>
                                  <a:pt x="14128" y="31199"/>
                                </a:lnTo>
                                <a:lnTo>
                                  <a:pt x="13580" y="34796"/>
                                </a:lnTo>
                                <a:lnTo>
                                  <a:pt x="11612" y="37938"/>
                                </a:lnTo>
                                <a:lnTo>
                                  <a:pt x="11288" y="41153"/>
                                </a:lnTo>
                                <a:lnTo>
                                  <a:pt x="9006" y="44995"/>
                                </a:lnTo>
                                <a:lnTo>
                                  <a:pt x="8546" y="48480"/>
                                </a:lnTo>
                                <a:lnTo>
                                  <a:pt x="7721" y="51635"/>
                                </a:lnTo>
                                <a:lnTo>
                                  <a:pt x="6277" y="55858"/>
                                </a:lnTo>
                                <a:lnTo>
                                  <a:pt x="5939" y="59146"/>
                                </a:lnTo>
                                <a:lnTo>
                                  <a:pt x="4862" y="63438"/>
                                </a:lnTo>
                                <a:lnTo>
                                  <a:pt x="4107" y="66757"/>
                                </a:lnTo>
                                <a:lnTo>
                                  <a:pt x="3725" y="69905"/>
                                </a:lnTo>
                                <a:lnTo>
                                  <a:pt x="3315" y="74485"/>
                                </a:lnTo>
                                <a:lnTo>
                                  <a:pt x="2914" y="77000"/>
                                </a:lnTo>
                                <a:lnTo>
                                  <a:pt x="1968" y="80744"/>
                                </a:lnTo>
                                <a:lnTo>
                                  <a:pt x="1168" y="85618"/>
                                </a:lnTo>
                                <a:lnTo>
                                  <a:pt x="0" y="89405"/>
                                </a:lnTo>
                                <a:lnTo>
                                  <a:pt x="991" y="91674"/>
                                </a:lnTo>
                                <a:lnTo>
                                  <a:pt x="1322" y="95996"/>
                                </a:lnTo>
                                <a:lnTo>
                                  <a:pt x="2171" y="100605"/>
                                </a:lnTo>
                                <a:lnTo>
                                  <a:pt x="1746" y="104115"/>
                                </a:lnTo>
                                <a:lnTo>
                                  <a:pt x="1606" y="108383"/>
                                </a:lnTo>
                                <a:lnTo>
                                  <a:pt x="2176" y="112907"/>
                                </a:lnTo>
                                <a:lnTo>
                                  <a:pt x="3106" y="116498"/>
                                </a:lnTo>
                                <a:lnTo>
                                  <a:pt x="3720" y="120691"/>
                                </a:lnTo>
                                <a:lnTo>
                                  <a:pt x="4666" y="124354"/>
                                </a:lnTo>
                                <a:lnTo>
                                  <a:pt x="5466" y="128731"/>
                                </a:lnTo>
                                <a:lnTo>
                                  <a:pt x="6522" y="132985"/>
                                </a:lnTo>
                                <a:lnTo>
                                  <a:pt x="7371" y="136755"/>
                                </a:lnTo>
                                <a:lnTo>
                                  <a:pt x="9007" y="140676"/>
                                </a:lnTo>
                                <a:lnTo>
                                  <a:pt x="10266" y="144507"/>
                                </a:lnTo>
                                <a:lnTo>
                                  <a:pt x="11367" y="148987"/>
                                </a:lnTo>
                                <a:lnTo>
                                  <a:pt x="13524" y="152283"/>
                                </a:lnTo>
                                <a:lnTo>
                                  <a:pt x="15351" y="156144"/>
                                </a:lnTo>
                                <a:lnTo>
                                  <a:pt x="16710" y="159955"/>
                                </a:lnTo>
                                <a:lnTo>
                                  <a:pt x="18696" y="163625"/>
                                </a:lnTo>
                                <a:lnTo>
                                  <a:pt x="20686" y="168315"/>
                                </a:lnTo>
                                <a:lnTo>
                                  <a:pt x="21811" y="170307"/>
                                </a:lnTo>
                                <a:lnTo>
                                  <a:pt x="24240" y="174783"/>
                                </a:lnTo>
                                <a:lnTo>
                                  <a:pt x="26970" y="178102"/>
                                </a:lnTo>
                                <a:lnTo>
                                  <a:pt x="28176" y="182123"/>
                                </a:lnTo>
                                <a:lnTo>
                                  <a:pt x="30007" y="185829"/>
                                </a:lnTo>
                                <a:lnTo>
                                  <a:pt x="31556" y="189174"/>
                                </a:lnTo>
                                <a:lnTo>
                                  <a:pt x="33752" y="192537"/>
                                </a:lnTo>
                                <a:lnTo>
                                  <a:pt x="35895" y="196810"/>
                                </a:lnTo>
                                <a:lnTo>
                                  <a:pt x="35945" y="196380"/>
                                </a:lnTo>
                                <a:lnTo>
                                  <a:pt x="35895" y="196810"/>
                                </a:lnTo>
                              </a:path>
                            </a:pathLst>
                          </a:custGeom>
                          <a:ln w="629">
                            <a:solidFill>
                              <a:srgbClr val="000000"/>
                            </a:solidFill>
                            <a:prstDash val="solid"/>
                          </a:ln>
                        </wps:spPr>
                        <wps:bodyPr wrap="square" lIns="0" tIns="0" rIns="0" bIns="0" rtlCol="0">
                          <a:prstTxWarp prst="textNoShape">
                            <a:avLst/>
                          </a:prstTxWarp>
                          <a:noAutofit/>
                        </wps:bodyPr>
                      </wps:wsp>
                      <wps:wsp>
                        <wps:cNvPr id="562" name="Graphic 562"/>
                        <wps:cNvSpPr/>
                        <wps:spPr>
                          <a:xfrm>
                            <a:off x="61643" y="418809"/>
                            <a:ext cx="7620" cy="183515"/>
                          </a:xfrm>
                          <a:custGeom>
                            <a:avLst/>
                            <a:gdLst/>
                            <a:ahLst/>
                            <a:cxnLst/>
                            <a:rect l="l" t="t" r="r" b="b"/>
                            <a:pathLst>
                              <a:path w="7620" h="183515">
                                <a:moveTo>
                                  <a:pt x="0" y="0"/>
                                </a:moveTo>
                                <a:lnTo>
                                  <a:pt x="968" y="43332"/>
                                </a:lnTo>
                                <a:lnTo>
                                  <a:pt x="1575" y="90375"/>
                                </a:lnTo>
                                <a:lnTo>
                                  <a:pt x="2918" y="137830"/>
                                </a:lnTo>
                                <a:lnTo>
                                  <a:pt x="6092" y="182393"/>
                                </a:lnTo>
                                <a:lnTo>
                                  <a:pt x="6443" y="183081"/>
                                </a:lnTo>
                                <a:lnTo>
                                  <a:pt x="6794" y="183204"/>
                                </a:lnTo>
                                <a:lnTo>
                                  <a:pt x="7155" y="182300"/>
                                </a:lnTo>
                                <a:lnTo>
                                  <a:pt x="4157" y="140706"/>
                                </a:lnTo>
                                <a:lnTo>
                                  <a:pt x="2506" y="93444"/>
                                </a:lnTo>
                                <a:lnTo>
                                  <a:pt x="1390" y="45036"/>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63" name="Image 563"/>
                          <pic:cNvPicPr/>
                        </pic:nvPicPr>
                        <pic:blipFill>
                          <a:blip r:embed="rId196" cstate="print"/>
                          <a:stretch>
                            <a:fillRect/>
                          </a:stretch>
                        </pic:blipFill>
                        <pic:spPr>
                          <a:xfrm>
                            <a:off x="65516" y="471642"/>
                            <a:ext cx="85100" cy="180046"/>
                          </a:xfrm>
                          <a:prstGeom prst="rect">
                            <a:avLst/>
                          </a:prstGeom>
                        </pic:spPr>
                      </pic:pic>
                      <wps:wsp>
                        <wps:cNvPr id="564" name="Graphic 564"/>
                        <wps:cNvSpPr/>
                        <wps:spPr>
                          <a:xfrm>
                            <a:off x="65516" y="471642"/>
                            <a:ext cx="85725" cy="180340"/>
                          </a:xfrm>
                          <a:custGeom>
                            <a:avLst/>
                            <a:gdLst/>
                            <a:ahLst/>
                            <a:cxnLst/>
                            <a:rect l="l" t="t" r="r" b="b"/>
                            <a:pathLst>
                              <a:path w="85725" h="180340">
                                <a:moveTo>
                                  <a:pt x="1278" y="180099"/>
                                </a:moveTo>
                                <a:lnTo>
                                  <a:pt x="4530" y="177302"/>
                                </a:lnTo>
                                <a:lnTo>
                                  <a:pt x="8502" y="174480"/>
                                </a:lnTo>
                                <a:lnTo>
                                  <a:pt x="10512" y="172218"/>
                                </a:lnTo>
                                <a:lnTo>
                                  <a:pt x="14089" y="168948"/>
                                </a:lnTo>
                                <a:lnTo>
                                  <a:pt x="17028" y="167097"/>
                                </a:lnTo>
                                <a:lnTo>
                                  <a:pt x="19863" y="164472"/>
                                </a:lnTo>
                                <a:lnTo>
                                  <a:pt x="23157" y="161299"/>
                                </a:lnTo>
                                <a:lnTo>
                                  <a:pt x="26483" y="159160"/>
                                </a:lnTo>
                                <a:lnTo>
                                  <a:pt x="29299" y="156837"/>
                                </a:lnTo>
                                <a:lnTo>
                                  <a:pt x="32047" y="154654"/>
                                </a:lnTo>
                                <a:lnTo>
                                  <a:pt x="35839" y="152399"/>
                                </a:lnTo>
                                <a:lnTo>
                                  <a:pt x="38742" y="149213"/>
                                </a:lnTo>
                                <a:lnTo>
                                  <a:pt x="42142" y="146196"/>
                                </a:lnTo>
                                <a:lnTo>
                                  <a:pt x="45959" y="144265"/>
                                </a:lnTo>
                                <a:lnTo>
                                  <a:pt x="47938" y="141296"/>
                                </a:lnTo>
                                <a:lnTo>
                                  <a:pt x="51209" y="138406"/>
                                </a:lnTo>
                                <a:lnTo>
                                  <a:pt x="54542" y="136273"/>
                                </a:lnTo>
                                <a:lnTo>
                                  <a:pt x="56360" y="132566"/>
                                </a:lnTo>
                                <a:lnTo>
                                  <a:pt x="58353" y="129504"/>
                                </a:lnTo>
                                <a:lnTo>
                                  <a:pt x="61236" y="126407"/>
                                </a:lnTo>
                                <a:lnTo>
                                  <a:pt x="63474" y="122748"/>
                                </a:lnTo>
                                <a:lnTo>
                                  <a:pt x="65404" y="120276"/>
                                </a:lnTo>
                                <a:lnTo>
                                  <a:pt x="67629" y="116090"/>
                                </a:lnTo>
                                <a:lnTo>
                                  <a:pt x="69431" y="112175"/>
                                </a:lnTo>
                                <a:lnTo>
                                  <a:pt x="71114" y="108603"/>
                                </a:lnTo>
                                <a:lnTo>
                                  <a:pt x="72787" y="105621"/>
                                </a:lnTo>
                                <a:lnTo>
                                  <a:pt x="74188" y="101589"/>
                                </a:lnTo>
                                <a:lnTo>
                                  <a:pt x="76094" y="98207"/>
                                </a:lnTo>
                                <a:lnTo>
                                  <a:pt x="76439" y="94223"/>
                                </a:lnTo>
                                <a:lnTo>
                                  <a:pt x="77969" y="90615"/>
                                </a:lnTo>
                                <a:lnTo>
                                  <a:pt x="80029" y="87356"/>
                                </a:lnTo>
                                <a:lnTo>
                                  <a:pt x="79979" y="82870"/>
                                </a:lnTo>
                                <a:lnTo>
                                  <a:pt x="80895" y="79384"/>
                                </a:lnTo>
                                <a:lnTo>
                                  <a:pt x="81609" y="75800"/>
                                </a:lnTo>
                                <a:lnTo>
                                  <a:pt x="83288" y="72074"/>
                                </a:lnTo>
                                <a:lnTo>
                                  <a:pt x="83035" y="67973"/>
                                </a:lnTo>
                                <a:lnTo>
                                  <a:pt x="83619" y="64168"/>
                                </a:lnTo>
                                <a:lnTo>
                                  <a:pt x="84025" y="59920"/>
                                </a:lnTo>
                                <a:lnTo>
                                  <a:pt x="84424" y="56452"/>
                                </a:lnTo>
                                <a:lnTo>
                                  <a:pt x="84528" y="52856"/>
                                </a:lnTo>
                                <a:lnTo>
                                  <a:pt x="85070" y="49224"/>
                                </a:lnTo>
                                <a:lnTo>
                                  <a:pt x="85027" y="44858"/>
                                </a:lnTo>
                                <a:lnTo>
                                  <a:pt x="85021" y="40278"/>
                                </a:lnTo>
                                <a:lnTo>
                                  <a:pt x="85100" y="36823"/>
                                </a:lnTo>
                                <a:lnTo>
                                  <a:pt x="84738" y="33252"/>
                                </a:lnTo>
                                <a:lnTo>
                                  <a:pt x="84301" y="28863"/>
                                </a:lnTo>
                                <a:lnTo>
                                  <a:pt x="83773" y="25125"/>
                                </a:lnTo>
                                <a:lnTo>
                                  <a:pt x="83238" y="21750"/>
                                </a:lnTo>
                                <a:lnTo>
                                  <a:pt x="81738" y="16671"/>
                                </a:lnTo>
                                <a:lnTo>
                                  <a:pt x="82377" y="12990"/>
                                </a:lnTo>
                                <a:lnTo>
                                  <a:pt x="81196" y="10967"/>
                                </a:lnTo>
                                <a:lnTo>
                                  <a:pt x="81295" y="7647"/>
                                </a:lnTo>
                                <a:lnTo>
                                  <a:pt x="81308" y="7365"/>
                                </a:lnTo>
                                <a:lnTo>
                                  <a:pt x="80938" y="0"/>
                                </a:lnTo>
                                <a:lnTo>
                                  <a:pt x="77502" y="4069"/>
                                </a:lnTo>
                                <a:lnTo>
                                  <a:pt x="76777" y="5501"/>
                                </a:lnTo>
                                <a:lnTo>
                                  <a:pt x="73905" y="7180"/>
                                </a:lnTo>
                                <a:lnTo>
                                  <a:pt x="72768" y="8360"/>
                                </a:lnTo>
                                <a:lnTo>
                                  <a:pt x="69670" y="8219"/>
                                </a:lnTo>
                                <a:lnTo>
                                  <a:pt x="65213" y="12246"/>
                                </a:lnTo>
                                <a:lnTo>
                                  <a:pt x="62853" y="13893"/>
                                </a:lnTo>
                                <a:lnTo>
                                  <a:pt x="59864" y="16340"/>
                                </a:lnTo>
                                <a:lnTo>
                                  <a:pt x="56441" y="18812"/>
                                </a:lnTo>
                                <a:lnTo>
                                  <a:pt x="53803" y="21535"/>
                                </a:lnTo>
                                <a:lnTo>
                                  <a:pt x="51744" y="24535"/>
                                </a:lnTo>
                                <a:lnTo>
                                  <a:pt x="48602" y="26502"/>
                                </a:lnTo>
                                <a:lnTo>
                                  <a:pt x="46912" y="29255"/>
                                </a:lnTo>
                                <a:lnTo>
                                  <a:pt x="43186" y="31721"/>
                                </a:lnTo>
                                <a:lnTo>
                                  <a:pt x="41256" y="34659"/>
                                </a:lnTo>
                                <a:lnTo>
                                  <a:pt x="39135" y="37137"/>
                                </a:lnTo>
                                <a:lnTo>
                                  <a:pt x="36000" y="40310"/>
                                </a:lnTo>
                                <a:lnTo>
                                  <a:pt x="34260" y="43125"/>
                                </a:lnTo>
                                <a:lnTo>
                                  <a:pt x="31427" y="46525"/>
                                </a:lnTo>
                                <a:lnTo>
                                  <a:pt x="29298" y="49181"/>
                                </a:lnTo>
                                <a:lnTo>
                                  <a:pt x="27583" y="51843"/>
                                </a:lnTo>
                                <a:lnTo>
                                  <a:pt x="25217" y="55789"/>
                                </a:lnTo>
                                <a:lnTo>
                                  <a:pt x="23766" y="57880"/>
                                </a:lnTo>
                                <a:lnTo>
                                  <a:pt x="21283" y="60836"/>
                                </a:lnTo>
                                <a:lnTo>
                                  <a:pt x="18442" y="64875"/>
                                </a:lnTo>
                                <a:lnTo>
                                  <a:pt x="15737" y="67777"/>
                                </a:lnTo>
                                <a:lnTo>
                                  <a:pt x="15639" y="70247"/>
                                </a:lnTo>
                                <a:lnTo>
                                  <a:pt x="14058" y="74287"/>
                                </a:lnTo>
                                <a:lnTo>
                                  <a:pt x="12818" y="78805"/>
                                </a:lnTo>
                                <a:lnTo>
                                  <a:pt x="10906" y="81775"/>
                                </a:lnTo>
                                <a:lnTo>
                                  <a:pt x="8920" y="85555"/>
                                </a:lnTo>
                                <a:lnTo>
                                  <a:pt x="7463" y="89883"/>
                                </a:lnTo>
                                <a:lnTo>
                                  <a:pt x="6737" y="93523"/>
                                </a:lnTo>
                                <a:lnTo>
                                  <a:pt x="5464" y="97556"/>
                                </a:lnTo>
                                <a:lnTo>
                                  <a:pt x="4720" y="101274"/>
                                </a:lnTo>
                                <a:lnTo>
                                  <a:pt x="3534" y="105560"/>
                                </a:lnTo>
                                <a:lnTo>
                                  <a:pt x="2637" y="109850"/>
                                </a:lnTo>
                                <a:lnTo>
                                  <a:pt x="1758" y="113612"/>
                                </a:lnTo>
                                <a:lnTo>
                                  <a:pt x="1517" y="117855"/>
                                </a:lnTo>
                                <a:lnTo>
                                  <a:pt x="989" y="121850"/>
                                </a:lnTo>
                                <a:lnTo>
                                  <a:pt x="31" y="126363"/>
                                </a:lnTo>
                                <a:lnTo>
                                  <a:pt x="534" y="130273"/>
                                </a:lnTo>
                                <a:lnTo>
                                  <a:pt x="491" y="134540"/>
                                </a:lnTo>
                                <a:lnTo>
                                  <a:pt x="55" y="138567"/>
                                </a:lnTo>
                                <a:lnTo>
                                  <a:pt x="246" y="142728"/>
                                </a:lnTo>
                                <a:lnTo>
                                  <a:pt x="0" y="147819"/>
                                </a:lnTo>
                                <a:lnTo>
                                  <a:pt x="141" y="150099"/>
                                </a:lnTo>
                                <a:lnTo>
                                  <a:pt x="381" y="155189"/>
                                </a:lnTo>
                                <a:lnTo>
                                  <a:pt x="1389" y="159370"/>
                                </a:lnTo>
                                <a:lnTo>
                                  <a:pt x="725" y="163513"/>
                                </a:lnTo>
                                <a:lnTo>
                                  <a:pt x="762" y="167645"/>
                                </a:lnTo>
                                <a:lnTo>
                                  <a:pt x="701" y="171333"/>
                                </a:lnTo>
                                <a:lnTo>
                                  <a:pt x="1211" y="175316"/>
                                </a:lnTo>
                                <a:lnTo>
                                  <a:pt x="1278" y="180099"/>
                                </a:lnTo>
                                <a:lnTo>
                                  <a:pt x="1518" y="179730"/>
                                </a:lnTo>
                                <a:lnTo>
                                  <a:pt x="1278" y="180099"/>
                                </a:lnTo>
                              </a:path>
                            </a:pathLst>
                          </a:custGeom>
                          <a:ln w="629">
                            <a:solidFill>
                              <a:srgbClr val="000000"/>
                            </a:solidFill>
                            <a:prstDash val="solid"/>
                          </a:ln>
                        </wps:spPr>
                        <wps:bodyPr wrap="square" lIns="0" tIns="0" rIns="0" bIns="0" rtlCol="0">
                          <a:prstTxWarp prst="textNoShape">
                            <a:avLst/>
                          </a:prstTxWarp>
                          <a:noAutofit/>
                        </wps:bodyPr>
                      </wps:wsp>
                      <wps:wsp>
                        <wps:cNvPr id="565" name="Graphic 565"/>
                        <wps:cNvSpPr/>
                        <wps:spPr>
                          <a:xfrm>
                            <a:off x="67072" y="483027"/>
                            <a:ext cx="74295" cy="168275"/>
                          </a:xfrm>
                          <a:custGeom>
                            <a:avLst/>
                            <a:gdLst/>
                            <a:ahLst/>
                            <a:cxnLst/>
                            <a:rect l="l" t="t" r="r" b="b"/>
                            <a:pathLst>
                              <a:path w="74295" h="168275">
                                <a:moveTo>
                                  <a:pt x="73942" y="0"/>
                                </a:moveTo>
                                <a:lnTo>
                                  <a:pt x="55941" y="39431"/>
                                </a:lnTo>
                                <a:lnTo>
                                  <a:pt x="36002" y="82046"/>
                                </a:lnTo>
                                <a:lnTo>
                                  <a:pt x="16548" y="125349"/>
                                </a:lnTo>
                                <a:lnTo>
                                  <a:pt x="0" y="166846"/>
                                </a:lnTo>
                                <a:lnTo>
                                  <a:pt x="11" y="167620"/>
                                </a:lnTo>
                                <a:lnTo>
                                  <a:pt x="275" y="167878"/>
                                </a:lnTo>
                                <a:lnTo>
                                  <a:pt x="994" y="167227"/>
                                </a:lnTo>
                                <a:lnTo>
                                  <a:pt x="16410" y="128480"/>
                                </a:lnTo>
                                <a:lnTo>
                                  <a:pt x="35506" y="85215"/>
                                </a:lnTo>
                                <a:lnTo>
                                  <a:pt x="55584" y="41150"/>
                                </a:lnTo>
                                <a:lnTo>
                                  <a:pt x="73942"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66" name="Image 566"/>
                          <pic:cNvPicPr/>
                        </pic:nvPicPr>
                        <pic:blipFill>
                          <a:blip r:embed="rId197" cstate="print"/>
                          <a:stretch>
                            <a:fillRect/>
                          </a:stretch>
                        </pic:blipFill>
                        <pic:spPr>
                          <a:xfrm>
                            <a:off x="11706" y="490392"/>
                            <a:ext cx="73488" cy="191036"/>
                          </a:xfrm>
                          <a:prstGeom prst="rect">
                            <a:avLst/>
                          </a:prstGeom>
                        </pic:spPr>
                      </pic:pic>
                      <wps:wsp>
                        <wps:cNvPr id="567" name="Graphic 567"/>
                        <wps:cNvSpPr/>
                        <wps:spPr>
                          <a:xfrm>
                            <a:off x="11706" y="490392"/>
                            <a:ext cx="73660" cy="191135"/>
                          </a:xfrm>
                          <a:custGeom>
                            <a:avLst/>
                            <a:gdLst/>
                            <a:ahLst/>
                            <a:cxnLst/>
                            <a:rect l="l" t="t" r="r" b="b"/>
                            <a:pathLst>
                              <a:path w="73660" h="191135">
                                <a:moveTo>
                                  <a:pt x="58279" y="191116"/>
                                </a:moveTo>
                                <a:lnTo>
                                  <a:pt x="59135" y="186917"/>
                                </a:lnTo>
                                <a:lnTo>
                                  <a:pt x="60542" y="182251"/>
                                </a:lnTo>
                                <a:lnTo>
                                  <a:pt x="60745" y="179233"/>
                                </a:lnTo>
                                <a:lnTo>
                                  <a:pt x="61568" y="174450"/>
                                </a:lnTo>
                                <a:lnTo>
                                  <a:pt x="62748" y="171191"/>
                                </a:lnTo>
                                <a:lnTo>
                                  <a:pt x="63381" y="167381"/>
                                </a:lnTo>
                                <a:lnTo>
                                  <a:pt x="64040" y="162849"/>
                                </a:lnTo>
                                <a:lnTo>
                                  <a:pt x="65362" y="159123"/>
                                </a:lnTo>
                                <a:lnTo>
                                  <a:pt x="66155" y="155564"/>
                                </a:lnTo>
                                <a:lnTo>
                                  <a:pt x="66991" y="152153"/>
                                </a:lnTo>
                                <a:lnTo>
                                  <a:pt x="68601" y="148045"/>
                                </a:lnTo>
                                <a:lnTo>
                                  <a:pt x="68938" y="143748"/>
                                </a:lnTo>
                                <a:lnTo>
                                  <a:pt x="69775" y="139279"/>
                                </a:lnTo>
                                <a:lnTo>
                                  <a:pt x="71607" y="135413"/>
                                </a:lnTo>
                                <a:lnTo>
                                  <a:pt x="71356" y="131860"/>
                                </a:lnTo>
                                <a:lnTo>
                                  <a:pt x="72160" y="127568"/>
                                </a:lnTo>
                                <a:lnTo>
                                  <a:pt x="73488" y="123836"/>
                                </a:lnTo>
                                <a:lnTo>
                                  <a:pt x="72653" y="119798"/>
                                </a:lnTo>
                                <a:lnTo>
                                  <a:pt x="72346" y="116159"/>
                                </a:lnTo>
                                <a:lnTo>
                                  <a:pt x="72726" y="111941"/>
                                </a:lnTo>
                                <a:lnTo>
                                  <a:pt x="72252" y="107674"/>
                                </a:lnTo>
                                <a:lnTo>
                                  <a:pt x="72259" y="104545"/>
                                </a:lnTo>
                                <a:lnTo>
                                  <a:pt x="71453" y="99868"/>
                                </a:lnTo>
                                <a:lnTo>
                                  <a:pt x="70476" y="95675"/>
                                </a:lnTo>
                                <a:lnTo>
                                  <a:pt x="69621" y="91820"/>
                                </a:lnTo>
                                <a:lnTo>
                                  <a:pt x="69105" y="88440"/>
                                </a:lnTo>
                                <a:lnTo>
                                  <a:pt x="67747" y="84394"/>
                                </a:lnTo>
                                <a:lnTo>
                                  <a:pt x="67175" y="80552"/>
                                </a:lnTo>
                                <a:lnTo>
                                  <a:pt x="65004" y="77194"/>
                                </a:lnTo>
                                <a:lnTo>
                                  <a:pt x="64003" y="73408"/>
                                </a:lnTo>
                                <a:lnTo>
                                  <a:pt x="63628" y="69571"/>
                                </a:lnTo>
                                <a:lnTo>
                                  <a:pt x="60842" y="66049"/>
                                </a:lnTo>
                                <a:lnTo>
                                  <a:pt x="59429" y="62736"/>
                                </a:lnTo>
                                <a:lnTo>
                                  <a:pt x="57795" y="59472"/>
                                </a:lnTo>
                                <a:lnTo>
                                  <a:pt x="56835" y="55500"/>
                                </a:lnTo>
                                <a:lnTo>
                                  <a:pt x="54123" y="52413"/>
                                </a:lnTo>
                                <a:lnTo>
                                  <a:pt x="52248" y="49052"/>
                                </a:lnTo>
                                <a:lnTo>
                                  <a:pt x="49962" y="45443"/>
                                </a:lnTo>
                                <a:lnTo>
                                  <a:pt x="48155" y="42461"/>
                                </a:lnTo>
                                <a:lnTo>
                                  <a:pt x="46033" y="39553"/>
                                </a:lnTo>
                                <a:lnTo>
                                  <a:pt x="44238" y="36351"/>
                                </a:lnTo>
                                <a:lnTo>
                                  <a:pt x="41521" y="32932"/>
                                </a:lnTo>
                                <a:lnTo>
                                  <a:pt x="38712" y="29318"/>
                                </a:lnTo>
                                <a:lnTo>
                                  <a:pt x="36651" y="26539"/>
                                </a:lnTo>
                                <a:lnTo>
                                  <a:pt x="34182" y="23939"/>
                                </a:lnTo>
                                <a:lnTo>
                                  <a:pt x="31143" y="20741"/>
                                </a:lnTo>
                                <a:lnTo>
                                  <a:pt x="28432" y="18110"/>
                                </a:lnTo>
                                <a:lnTo>
                                  <a:pt x="25942" y="15769"/>
                                </a:lnTo>
                                <a:lnTo>
                                  <a:pt x="21639" y="12683"/>
                                </a:lnTo>
                                <a:lnTo>
                                  <a:pt x="19894" y="9375"/>
                                </a:lnTo>
                                <a:lnTo>
                                  <a:pt x="17717" y="8508"/>
                                </a:lnTo>
                                <a:lnTo>
                                  <a:pt x="15757" y="5822"/>
                                </a:lnTo>
                                <a:lnTo>
                                  <a:pt x="15595" y="5594"/>
                                </a:lnTo>
                                <a:lnTo>
                                  <a:pt x="10789" y="0"/>
                                </a:lnTo>
                                <a:lnTo>
                                  <a:pt x="10568" y="5325"/>
                                </a:lnTo>
                                <a:lnTo>
                                  <a:pt x="10875" y="6897"/>
                                </a:lnTo>
                                <a:lnTo>
                                  <a:pt x="9633" y="9983"/>
                                </a:lnTo>
                                <a:lnTo>
                                  <a:pt x="9462" y="11613"/>
                                </a:lnTo>
                                <a:lnTo>
                                  <a:pt x="6928" y="13401"/>
                                </a:lnTo>
                                <a:lnTo>
                                  <a:pt x="5876" y="19315"/>
                                </a:lnTo>
                                <a:lnTo>
                                  <a:pt x="5017" y="22064"/>
                                </a:lnTo>
                                <a:lnTo>
                                  <a:pt x="4161" y="25832"/>
                                </a:lnTo>
                                <a:lnTo>
                                  <a:pt x="2969" y="29883"/>
                                </a:lnTo>
                                <a:lnTo>
                                  <a:pt x="2552" y="33650"/>
                                </a:lnTo>
                                <a:lnTo>
                                  <a:pt x="2766" y="37279"/>
                                </a:lnTo>
                                <a:lnTo>
                                  <a:pt x="1493" y="40764"/>
                                </a:lnTo>
                                <a:lnTo>
                                  <a:pt x="1844" y="43974"/>
                                </a:lnTo>
                                <a:lnTo>
                                  <a:pt x="418" y="48204"/>
                                </a:lnTo>
                                <a:lnTo>
                                  <a:pt x="689" y="51713"/>
                                </a:lnTo>
                                <a:lnTo>
                                  <a:pt x="536" y="54965"/>
                                </a:lnTo>
                                <a:lnTo>
                                  <a:pt x="0" y="59398"/>
                                </a:lnTo>
                                <a:lnTo>
                                  <a:pt x="356" y="62688"/>
                                </a:lnTo>
                                <a:lnTo>
                                  <a:pt x="197" y="67106"/>
                                </a:lnTo>
                                <a:lnTo>
                                  <a:pt x="147" y="70513"/>
                                </a:lnTo>
                                <a:lnTo>
                                  <a:pt x="430" y="73666"/>
                                </a:lnTo>
                                <a:lnTo>
                                  <a:pt x="978" y="78234"/>
                                </a:lnTo>
                                <a:lnTo>
                                  <a:pt x="1107" y="80780"/>
                                </a:lnTo>
                                <a:lnTo>
                                  <a:pt x="965" y="84635"/>
                                </a:lnTo>
                                <a:lnTo>
                                  <a:pt x="1192" y="89571"/>
                                </a:lnTo>
                                <a:lnTo>
                                  <a:pt x="836" y="93517"/>
                                </a:lnTo>
                                <a:lnTo>
                                  <a:pt x="2274" y="95533"/>
                                </a:lnTo>
                                <a:lnTo>
                                  <a:pt x="3504" y="99690"/>
                                </a:lnTo>
                                <a:lnTo>
                                  <a:pt x="5287" y="104022"/>
                                </a:lnTo>
                                <a:lnTo>
                                  <a:pt x="5601" y="107539"/>
                                </a:lnTo>
                                <a:lnTo>
                                  <a:pt x="6351" y="111745"/>
                                </a:lnTo>
                                <a:lnTo>
                                  <a:pt x="7851" y="116054"/>
                                </a:lnTo>
                                <a:lnTo>
                                  <a:pt x="9509" y="119374"/>
                                </a:lnTo>
                                <a:lnTo>
                                  <a:pt x="10979" y="123345"/>
                                </a:lnTo>
                                <a:lnTo>
                                  <a:pt x="12670" y="126739"/>
                                </a:lnTo>
                                <a:lnTo>
                                  <a:pt x="14360" y="130844"/>
                                </a:lnTo>
                                <a:lnTo>
                                  <a:pt x="16278" y="134791"/>
                                </a:lnTo>
                                <a:lnTo>
                                  <a:pt x="17895" y="138302"/>
                                </a:lnTo>
                                <a:lnTo>
                                  <a:pt x="20306" y="141794"/>
                                </a:lnTo>
                                <a:lnTo>
                                  <a:pt x="22340" y="145280"/>
                                </a:lnTo>
                                <a:lnTo>
                                  <a:pt x="24351" y="149434"/>
                                </a:lnTo>
                                <a:lnTo>
                                  <a:pt x="27141" y="152214"/>
                                </a:lnTo>
                                <a:lnTo>
                                  <a:pt x="29730" y="155608"/>
                                </a:lnTo>
                                <a:lnTo>
                                  <a:pt x="31851" y="159055"/>
                                </a:lnTo>
                                <a:lnTo>
                                  <a:pt x="34555" y="162229"/>
                                </a:lnTo>
                                <a:lnTo>
                                  <a:pt x="37476" y="166404"/>
                                </a:lnTo>
                                <a:lnTo>
                                  <a:pt x="38993" y="168118"/>
                                </a:lnTo>
                                <a:lnTo>
                                  <a:pt x="42301" y="171990"/>
                                </a:lnTo>
                                <a:lnTo>
                                  <a:pt x="45659" y="174672"/>
                                </a:lnTo>
                                <a:lnTo>
                                  <a:pt x="47675" y="178354"/>
                                </a:lnTo>
                                <a:lnTo>
                                  <a:pt x="50238" y="181600"/>
                                </a:lnTo>
                                <a:lnTo>
                                  <a:pt x="52450" y="184544"/>
                                </a:lnTo>
                                <a:lnTo>
                                  <a:pt x="55298" y="187377"/>
                                </a:lnTo>
                                <a:lnTo>
                                  <a:pt x="58279" y="191116"/>
                                </a:lnTo>
                                <a:lnTo>
                                  <a:pt x="58242" y="190679"/>
                                </a:lnTo>
                                <a:lnTo>
                                  <a:pt x="58279" y="191116"/>
                                </a:lnTo>
                              </a:path>
                            </a:pathLst>
                          </a:custGeom>
                          <a:ln w="629">
                            <a:solidFill>
                              <a:srgbClr val="000000"/>
                            </a:solidFill>
                            <a:prstDash val="solid"/>
                          </a:ln>
                        </wps:spPr>
                        <wps:bodyPr wrap="square" lIns="0" tIns="0" rIns="0" bIns="0" rtlCol="0">
                          <a:prstTxWarp prst="textNoShape">
                            <a:avLst/>
                          </a:prstTxWarp>
                          <a:noAutofit/>
                        </wps:bodyPr>
                      </wps:wsp>
                      <wps:wsp>
                        <wps:cNvPr id="568" name="Graphic 568"/>
                        <wps:cNvSpPr/>
                        <wps:spPr>
                          <a:xfrm>
                            <a:off x="25175" y="502725"/>
                            <a:ext cx="45085" cy="177800"/>
                          </a:xfrm>
                          <a:custGeom>
                            <a:avLst/>
                            <a:gdLst/>
                            <a:ahLst/>
                            <a:cxnLst/>
                            <a:rect l="l" t="t" r="r" b="b"/>
                            <a:pathLst>
                              <a:path w="45085" h="177800">
                                <a:moveTo>
                                  <a:pt x="0" y="0"/>
                                </a:moveTo>
                                <a:lnTo>
                                  <a:pt x="9958" y="42185"/>
                                </a:lnTo>
                                <a:lnTo>
                                  <a:pt x="20335" y="88075"/>
                                </a:lnTo>
                                <a:lnTo>
                                  <a:pt x="31516" y="134212"/>
                                </a:lnTo>
                                <a:lnTo>
                                  <a:pt x="43888" y="177141"/>
                                </a:lnTo>
                                <a:lnTo>
                                  <a:pt x="44368" y="177744"/>
                                </a:lnTo>
                                <a:lnTo>
                                  <a:pt x="44736" y="177787"/>
                                </a:lnTo>
                                <a:lnTo>
                                  <a:pt x="44909" y="176828"/>
                                </a:lnTo>
                                <a:lnTo>
                                  <a:pt x="33328" y="136767"/>
                                </a:lnTo>
                                <a:lnTo>
                                  <a:pt x="21885" y="90880"/>
                                </a:lnTo>
                                <a:lnTo>
                                  <a:pt x="10726" y="43760"/>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69" name="Image 569"/>
                          <pic:cNvPicPr/>
                        </pic:nvPicPr>
                        <pic:blipFill>
                          <a:blip r:embed="rId198" cstate="print"/>
                          <a:stretch>
                            <a:fillRect/>
                          </a:stretch>
                        </pic:blipFill>
                        <pic:spPr>
                          <a:xfrm>
                            <a:off x="65296" y="536769"/>
                            <a:ext cx="71131" cy="192660"/>
                          </a:xfrm>
                          <a:prstGeom prst="rect">
                            <a:avLst/>
                          </a:prstGeom>
                        </pic:spPr>
                      </pic:pic>
                      <wps:wsp>
                        <wps:cNvPr id="570" name="Graphic 570"/>
                        <wps:cNvSpPr/>
                        <wps:spPr>
                          <a:xfrm>
                            <a:off x="65296" y="536769"/>
                            <a:ext cx="71120" cy="193040"/>
                          </a:xfrm>
                          <a:custGeom>
                            <a:avLst/>
                            <a:gdLst/>
                            <a:ahLst/>
                            <a:cxnLst/>
                            <a:rect l="l" t="t" r="r" b="b"/>
                            <a:pathLst>
                              <a:path w="71120" h="193040">
                                <a:moveTo>
                                  <a:pt x="13351" y="192727"/>
                                </a:moveTo>
                                <a:lnTo>
                                  <a:pt x="15951" y="189315"/>
                                </a:lnTo>
                                <a:lnTo>
                                  <a:pt x="19247" y="185731"/>
                                </a:lnTo>
                                <a:lnTo>
                                  <a:pt x="20747" y="183099"/>
                                </a:lnTo>
                                <a:lnTo>
                                  <a:pt x="23569" y="179159"/>
                                </a:lnTo>
                                <a:lnTo>
                                  <a:pt x="26052" y="176731"/>
                                </a:lnTo>
                                <a:lnTo>
                                  <a:pt x="28278" y="173576"/>
                                </a:lnTo>
                                <a:lnTo>
                                  <a:pt x="30841" y="169790"/>
                                </a:lnTo>
                                <a:lnTo>
                                  <a:pt x="33657" y="167005"/>
                                </a:lnTo>
                                <a:lnTo>
                                  <a:pt x="35919" y="164153"/>
                                </a:lnTo>
                                <a:lnTo>
                                  <a:pt x="38156" y="161442"/>
                                </a:lnTo>
                                <a:lnTo>
                                  <a:pt x="41396" y="158447"/>
                                </a:lnTo>
                                <a:lnTo>
                                  <a:pt x="43572" y="154729"/>
                                </a:lnTo>
                                <a:lnTo>
                                  <a:pt x="46278" y="151070"/>
                                </a:lnTo>
                                <a:lnTo>
                                  <a:pt x="49604" y="148390"/>
                                </a:lnTo>
                                <a:lnTo>
                                  <a:pt x="50925" y="145071"/>
                                </a:lnTo>
                                <a:lnTo>
                                  <a:pt x="53526" y="141566"/>
                                </a:lnTo>
                                <a:lnTo>
                                  <a:pt x="56335" y="138782"/>
                                </a:lnTo>
                                <a:lnTo>
                                  <a:pt x="57344" y="134779"/>
                                </a:lnTo>
                                <a:lnTo>
                                  <a:pt x="58659" y="131374"/>
                                </a:lnTo>
                                <a:lnTo>
                                  <a:pt x="60835" y="127741"/>
                                </a:lnTo>
                                <a:lnTo>
                                  <a:pt x="62261" y="123696"/>
                                </a:lnTo>
                                <a:lnTo>
                                  <a:pt x="63638" y="120880"/>
                                </a:lnTo>
                                <a:lnTo>
                                  <a:pt x="64947" y="116324"/>
                                </a:lnTo>
                                <a:lnTo>
                                  <a:pt x="65894" y="112120"/>
                                </a:lnTo>
                                <a:lnTo>
                                  <a:pt x="66799" y="108277"/>
                                </a:lnTo>
                                <a:lnTo>
                                  <a:pt x="67812" y="105007"/>
                                </a:lnTo>
                                <a:lnTo>
                                  <a:pt x="68347" y="100777"/>
                                </a:lnTo>
                                <a:lnTo>
                                  <a:pt x="69510" y="97070"/>
                                </a:lnTo>
                                <a:lnTo>
                                  <a:pt x="69018" y="93105"/>
                                </a:lnTo>
                                <a:lnTo>
                                  <a:pt x="69768" y="89257"/>
                                </a:lnTo>
                                <a:lnTo>
                                  <a:pt x="71095" y="85641"/>
                                </a:lnTo>
                                <a:lnTo>
                                  <a:pt x="70118" y="81258"/>
                                </a:lnTo>
                                <a:lnTo>
                                  <a:pt x="70290" y="77662"/>
                                </a:lnTo>
                                <a:lnTo>
                                  <a:pt x="70242" y="74004"/>
                                </a:lnTo>
                                <a:lnTo>
                                  <a:pt x="71107" y="70014"/>
                                </a:lnTo>
                                <a:lnTo>
                                  <a:pt x="70013" y="66056"/>
                                </a:lnTo>
                                <a:lnTo>
                                  <a:pt x="69792" y="62214"/>
                                </a:lnTo>
                                <a:lnTo>
                                  <a:pt x="69300" y="57972"/>
                                </a:lnTo>
                                <a:lnTo>
                                  <a:pt x="68969" y="54491"/>
                                </a:lnTo>
                                <a:lnTo>
                                  <a:pt x="68323" y="50957"/>
                                </a:lnTo>
                                <a:lnTo>
                                  <a:pt x="68101" y="47288"/>
                                </a:lnTo>
                                <a:lnTo>
                                  <a:pt x="67155" y="43027"/>
                                </a:lnTo>
                                <a:lnTo>
                                  <a:pt x="66195" y="38552"/>
                                </a:lnTo>
                                <a:lnTo>
                                  <a:pt x="65557" y="35152"/>
                                </a:lnTo>
                                <a:lnTo>
                                  <a:pt x="64456" y="31740"/>
                                </a:lnTo>
                                <a:lnTo>
                                  <a:pt x="63116" y="27535"/>
                                </a:lnTo>
                                <a:lnTo>
                                  <a:pt x="61818" y="23987"/>
                                </a:lnTo>
                                <a:lnTo>
                                  <a:pt x="60602" y="20798"/>
                                </a:lnTo>
                                <a:lnTo>
                                  <a:pt x="58069" y="16143"/>
                                </a:lnTo>
                                <a:lnTo>
                                  <a:pt x="57940" y="12406"/>
                                </a:lnTo>
                                <a:lnTo>
                                  <a:pt x="56360" y="10671"/>
                                </a:lnTo>
                                <a:lnTo>
                                  <a:pt x="55764" y="7408"/>
                                </a:lnTo>
                                <a:lnTo>
                                  <a:pt x="55721" y="7130"/>
                                </a:lnTo>
                                <a:lnTo>
                                  <a:pt x="53827" y="0"/>
                                </a:lnTo>
                                <a:lnTo>
                                  <a:pt x="51312" y="4697"/>
                                </a:lnTo>
                                <a:lnTo>
                                  <a:pt x="50901" y="6246"/>
                                </a:lnTo>
                                <a:lnTo>
                                  <a:pt x="48442" y="8490"/>
                                </a:lnTo>
                                <a:lnTo>
                                  <a:pt x="47574" y="9879"/>
                                </a:lnTo>
                                <a:lnTo>
                                  <a:pt x="44514" y="10383"/>
                                </a:lnTo>
                                <a:lnTo>
                                  <a:pt x="40997" y="15251"/>
                                </a:lnTo>
                                <a:lnTo>
                                  <a:pt x="39024" y="17355"/>
                                </a:lnTo>
                                <a:lnTo>
                                  <a:pt x="36614" y="20366"/>
                                </a:lnTo>
                                <a:lnTo>
                                  <a:pt x="33780" y="23496"/>
                                </a:lnTo>
                                <a:lnTo>
                                  <a:pt x="31758" y="26705"/>
                                </a:lnTo>
                                <a:lnTo>
                                  <a:pt x="30367" y="30068"/>
                                </a:lnTo>
                                <a:lnTo>
                                  <a:pt x="27705" y="32649"/>
                                </a:lnTo>
                                <a:lnTo>
                                  <a:pt x="26625" y="35693"/>
                                </a:lnTo>
                                <a:lnTo>
                                  <a:pt x="23495" y="38878"/>
                                </a:lnTo>
                                <a:lnTo>
                                  <a:pt x="22215" y="42153"/>
                                </a:lnTo>
                                <a:lnTo>
                                  <a:pt x="20661" y="45019"/>
                                </a:lnTo>
                                <a:lnTo>
                                  <a:pt x="18250" y="48775"/>
                                </a:lnTo>
                                <a:lnTo>
                                  <a:pt x="17133" y="51892"/>
                                </a:lnTo>
                                <a:lnTo>
                                  <a:pt x="15066" y="55802"/>
                                </a:lnTo>
                                <a:lnTo>
                                  <a:pt x="13542" y="58845"/>
                                </a:lnTo>
                                <a:lnTo>
                                  <a:pt x="12417" y="61808"/>
                                </a:lnTo>
                                <a:lnTo>
                                  <a:pt x="10923" y="66154"/>
                                </a:lnTo>
                                <a:lnTo>
                                  <a:pt x="9933" y="68503"/>
                                </a:lnTo>
                                <a:lnTo>
                                  <a:pt x="8126" y="71908"/>
                                </a:lnTo>
                                <a:lnTo>
                                  <a:pt x="6184" y="76457"/>
                                </a:lnTo>
                                <a:lnTo>
                                  <a:pt x="4141" y="79850"/>
                                </a:lnTo>
                                <a:lnTo>
                                  <a:pt x="4560" y="82292"/>
                                </a:lnTo>
                                <a:lnTo>
                                  <a:pt x="3853" y="86570"/>
                                </a:lnTo>
                                <a:lnTo>
                                  <a:pt x="3576" y="91249"/>
                                </a:lnTo>
                                <a:lnTo>
                                  <a:pt x="2328" y="94556"/>
                                </a:lnTo>
                                <a:lnTo>
                                  <a:pt x="1167" y="98663"/>
                                </a:lnTo>
                                <a:lnTo>
                                  <a:pt x="644" y="103193"/>
                                </a:lnTo>
                                <a:lnTo>
                                  <a:pt x="693" y="106907"/>
                                </a:lnTo>
                                <a:lnTo>
                                  <a:pt x="287" y="111117"/>
                                </a:lnTo>
                                <a:lnTo>
                                  <a:pt x="330" y="114911"/>
                                </a:lnTo>
                                <a:lnTo>
                                  <a:pt x="61" y="119349"/>
                                </a:lnTo>
                                <a:lnTo>
                                  <a:pt x="72" y="123733"/>
                                </a:lnTo>
                                <a:lnTo>
                                  <a:pt x="0" y="127593"/>
                                </a:lnTo>
                                <a:lnTo>
                                  <a:pt x="645" y="131791"/>
                                </a:lnTo>
                                <a:lnTo>
                                  <a:pt x="959" y="135813"/>
                                </a:lnTo>
                                <a:lnTo>
                                  <a:pt x="957" y="140429"/>
                                </a:lnTo>
                                <a:lnTo>
                                  <a:pt x="2260" y="144142"/>
                                </a:lnTo>
                                <a:lnTo>
                                  <a:pt x="3115" y="148329"/>
                                </a:lnTo>
                                <a:lnTo>
                                  <a:pt x="3521" y="152356"/>
                                </a:lnTo>
                                <a:lnTo>
                                  <a:pt x="4572" y="156388"/>
                                </a:lnTo>
                                <a:lnTo>
                                  <a:pt x="5390" y="161417"/>
                                </a:lnTo>
                                <a:lnTo>
                                  <a:pt x="6005" y="163617"/>
                                </a:lnTo>
                                <a:lnTo>
                                  <a:pt x="7296" y="168547"/>
                                </a:lnTo>
                                <a:lnTo>
                                  <a:pt x="9152" y="172428"/>
                                </a:lnTo>
                                <a:lnTo>
                                  <a:pt x="9361" y="176620"/>
                                </a:lnTo>
                                <a:lnTo>
                                  <a:pt x="10258" y="180653"/>
                                </a:lnTo>
                                <a:lnTo>
                                  <a:pt x="10966" y="184268"/>
                                </a:lnTo>
                                <a:lnTo>
                                  <a:pt x="12294" y="188061"/>
                                </a:lnTo>
                                <a:lnTo>
                                  <a:pt x="13351" y="192727"/>
                                </a:lnTo>
                                <a:lnTo>
                                  <a:pt x="13505" y="192315"/>
                                </a:lnTo>
                                <a:lnTo>
                                  <a:pt x="13351" y="192727"/>
                                </a:lnTo>
                              </a:path>
                            </a:pathLst>
                          </a:custGeom>
                          <a:ln w="629">
                            <a:solidFill>
                              <a:srgbClr val="000000"/>
                            </a:solidFill>
                            <a:prstDash val="solid"/>
                          </a:ln>
                        </wps:spPr>
                        <wps:bodyPr wrap="square" lIns="0" tIns="0" rIns="0" bIns="0" rtlCol="0">
                          <a:prstTxWarp prst="textNoShape">
                            <a:avLst/>
                          </a:prstTxWarp>
                          <a:noAutofit/>
                        </wps:bodyPr>
                      </wps:wsp>
                      <wps:wsp>
                        <wps:cNvPr id="571" name="Graphic 571"/>
                        <wps:cNvSpPr/>
                        <wps:spPr>
                          <a:xfrm>
                            <a:off x="78531" y="549039"/>
                            <a:ext cx="38100" cy="179705"/>
                          </a:xfrm>
                          <a:custGeom>
                            <a:avLst/>
                            <a:gdLst/>
                            <a:ahLst/>
                            <a:cxnLst/>
                            <a:rect l="l" t="t" r="r" b="b"/>
                            <a:pathLst>
                              <a:path w="38100" h="179705">
                                <a:moveTo>
                                  <a:pt x="37635" y="0"/>
                                </a:moveTo>
                                <a:lnTo>
                                  <a:pt x="28226" y="42310"/>
                                </a:lnTo>
                                <a:lnTo>
                                  <a:pt x="17584" y="88139"/>
                                </a:lnTo>
                                <a:lnTo>
                                  <a:pt x="7558" y="134543"/>
                                </a:lnTo>
                                <a:lnTo>
                                  <a:pt x="0" y="178575"/>
                                </a:lnTo>
                                <a:lnTo>
                                  <a:pt x="171" y="179326"/>
                                </a:lnTo>
                                <a:lnTo>
                                  <a:pt x="484" y="179529"/>
                                </a:lnTo>
                                <a:lnTo>
                                  <a:pt x="1057" y="178736"/>
                                </a:lnTo>
                                <a:lnTo>
                                  <a:pt x="8077" y="137629"/>
                                </a:lnTo>
                                <a:lnTo>
                                  <a:pt x="17758" y="91341"/>
                                </a:lnTo>
                                <a:lnTo>
                                  <a:pt x="28233" y="44065"/>
                                </a:lnTo>
                                <a:lnTo>
                                  <a:pt x="37635"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72" name="Image 572"/>
                          <pic:cNvPicPr/>
                        </pic:nvPicPr>
                        <pic:blipFill>
                          <a:blip r:embed="rId199" cstate="print"/>
                          <a:stretch>
                            <a:fillRect/>
                          </a:stretch>
                        </pic:blipFill>
                        <pic:spPr>
                          <a:xfrm>
                            <a:off x="339" y="580885"/>
                            <a:ext cx="89071" cy="176984"/>
                          </a:xfrm>
                          <a:prstGeom prst="rect">
                            <a:avLst/>
                          </a:prstGeom>
                        </pic:spPr>
                      </pic:pic>
                      <wps:wsp>
                        <wps:cNvPr id="573" name="Graphic 573"/>
                        <wps:cNvSpPr/>
                        <wps:spPr>
                          <a:xfrm>
                            <a:off x="339" y="580885"/>
                            <a:ext cx="89535" cy="177165"/>
                          </a:xfrm>
                          <a:custGeom>
                            <a:avLst/>
                            <a:gdLst/>
                            <a:ahLst/>
                            <a:cxnLst/>
                            <a:rect l="l" t="t" r="r" b="b"/>
                            <a:pathLst>
                              <a:path w="89535" h="177165">
                                <a:moveTo>
                                  <a:pt x="87621" y="177061"/>
                                </a:moveTo>
                                <a:lnTo>
                                  <a:pt x="87579" y="172777"/>
                                </a:lnTo>
                                <a:lnTo>
                                  <a:pt x="87984" y="167921"/>
                                </a:lnTo>
                                <a:lnTo>
                                  <a:pt x="87560" y="164927"/>
                                </a:lnTo>
                                <a:lnTo>
                                  <a:pt x="87369" y="160083"/>
                                </a:lnTo>
                                <a:lnTo>
                                  <a:pt x="87849" y="156646"/>
                                </a:lnTo>
                                <a:lnTo>
                                  <a:pt x="87670" y="152785"/>
                                </a:lnTo>
                                <a:lnTo>
                                  <a:pt x="87375" y="148223"/>
                                </a:lnTo>
                                <a:lnTo>
                                  <a:pt x="87892" y="144301"/>
                                </a:lnTo>
                                <a:lnTo>
                                  <a:pt x="87929" y="140649"/>
                                </a:lnTo>
                                <a:lnTo>
                                  <a:pt x="88039" y="137139"/>
                                </a:lnTo>
                                <a:lnTo>
                                  <a:pt x="88757" y="132787"/>
                                </a:lnTo>
                                <a:lnTo>
                                  <a:pt x="88192" y="128515"/>
                                </a:lnTo>
                                <a:lnTo>
                                  <a:pt x="88088" y="123972"/>
                                </a:lnTo>
                                <a:lnTo>
                                  <a:pt x="89071" y="119810"/>
                                </a:lnTo>
                                <a:lnTo>
                                  <a:pt x="88089" y="116379"/>
                                </a:lnTo>
                                <a:lnTo>
                                  <a:pt x="87983" y="112020"/>
                                </a:lnTo>
                                <a:lnTo>
                                  <a:pt x="88506" y="108097"/>
                                </a:lnTo>
                                <a:lnTo>
                                  <a:pt x="86847" y="104317"/>
                                </a:lnTo>
                                <a:lnTo>
                                  <a:pt x="85796" y="100820"/>
                                </a:lnTo>
                                <a:lnTo>
                                  <a:pt x="85285" y="96615"/>
                                </a:lnTo>
                                <a:lnTo>
                                  <a:pt x="83938" y="92545"/>
                                </a:lnTo>
                                <a:lnTo>
                                  <a:pt x="83293" y="89477"/>
                                </a:lnTo>
                                <a:lnTo>
                                  <a:pt x="81535" y="85069"/>
                                </a:lnTo>
                                <a:lnTo>
                                  <a:pt x="79702" y="81172"/>
                                </a:lnTo>
                                <a:lnTo>
                                  <a:pt x="78061" y="77582"/>
                                </a:lnTo>
                                <a:lnTo>
                                  <a:pt x="76863" y="74379"/>
                                </a:lnTo>
                                <a:lnTo>
                                  <a:pt x="74687" y="70709"/>
                                </a:lnTo>
                                <a:lnTo>
                                  <a:pt x="73334" y="67064"/>
                                </a:lnTo>
                                <a:lnTo>
                                  <a:pt x="70513" y="64235"/>
                                </a:lnTo>
                                <a:lnTo>
                                  <a:pt x="68748" y="60738"/>
                                </a:lnTo>
                                <a:lnTo>
                                  <a:pt x="67579" y="57061"/>
                                </a:lnTo>
                                <a:lnTo>
                                  <a:pt x="64118" y="54203"/>
                                </a:lnTo>
                                <a:lnTo>
                                  <a:pt x="62052" y="51252"/>
                                </a:lnTo>
                                <a:lnTo>
                                  <a:pt x="59767" y="48399"/>
                                </a:lnTo>
                                <a:lnTo>
                                  <a:pt x="58009" y="44710"/>
                                </a:lnTo>
                                <a:lnTo>
                                  <a:pt x="54719" y="42257"/>
                                </a:lnTo>
                                <a:lnTo>
                                  <a:pt x="52186" y="39357"/>
                                </a:lnTo>
                                <a:lnTo>
                                  <a:pt x="49199" y="36306"/>
                                </a:lnTo>
                                <a:lnTo>
                                  <a:pt x="46807" y="33760"/>
                                </a:lnTo>
                                <a:lnTo>
                                  <a:pt x="44127" y="31363"/>
                                </a:lnTo>
                                <a:lnTo>
                                  <a:pt x="41705" y="28604"/>
                                </a:lnTo>
                                <a:lnTo>
                                  <a:pt x="38335" y="25819"/>
                                </a:lnTo>
                                <a:lnTo>
                                  <a:pt x="34837" y="22869"/>
                                </a:lnTo>
                                <a:lnTo>
                                  <a:pt x="32250" y="20575"/>
                                </a:lnTo>
                                <a:lnTo>
                                  <a:pt x="29286" y="18552"/>
                                </a:lnTo>
                                <a:lnTo>
                                  <a:pt x="25648" y="16057"/>
                                </a:lnTo>
                                <a:lnTo>
                                  <a:pt x="22451" y="14047"/>
                                </a:lnTo>
                                <a:lnTo>
                                  <a:pt x="19530" y="12269"/>
                                </a:lnTo>
                                <a:lnTo>
                                  <a:pt x="14679" y="10149"/>
                                </a:lnTo>
                                <a:lnTo>
                                  <a:pt x="12283" y="7278"/>
                                </a:lnTo>
                                <a:lnTo>
                                  <a:pt x="9976" y="6878"/>
                                </a:lnTo>
                                <a:lnTo>
                                  <a:pt x="7499" y="4665"/>
                                </a:lnTo>
                                <a:lnTo>
                                  <a:pt x="7296" y="4474"/>
                                </a:lnTo>
                                <a:lnTo>
                                  <a:pt x="1431" y="0"/>
                                </a:lnTo>
                                <a:lnTo>
                                  <a:pt x="2324" y="5255"/>
                                </a:lnTo>
                                <a:lnTo>
                                  <a:pt x="2950" y="6729"/>
                                </a:lnTo>
                                <a:lnTo>
                                  <a:pt x="2379" y="10008"/>
                                </a:lnTo>
                                <a:lnTo>
                                  <a:pt x="2552" y="11636"/>
                                </a:lnTo>
                                <a:lnTo>
                                  <a:pt x="436" y="13910"/>
                                </a:lnTo>
                                <a:lnTo>
                                  <a:pt x="645" y="19910"/>
                                </a:lnTo>
                                <a:lnTo>
                                  <a:pt x="374" y="22781"/>
                                </a:lnTo>
                                <a:lnTo>
                                  <a:pt x="320" y="26642"/>
                                </a:lnTo>
                                <a:lnTo>
                                  <a:pt x="0" y="30853"/>
                                </a:lnTo>
                                <a:lnTo>
                                  <a:pt x="368" y="34622"/>
                                </a:lnTo>
                                <a:lnTo>
                                  <a:pt x="1333" y="38131"/>
                                </a:lnTo>
                                <a:lnTo>
                                  <a:pt x="811" y="41803"/>
                                </a:lnTo>
                                <a:lnTo>
                                  <a:pt x="1826" y="44871"/>
                                </a:lnTo>
                                <a:lnTo>
                                  <a:pt x="1302" y="49309"/>
                                </a:lnTo>
                                <a:lnTo>
                                  <a:pt x="2304" y="52677"/>
                                </a:lnTo>
                                <a:lnTo>
                                  <a:pt x="2828" y="55892"/>
                                </a:lnTo>
                                <a:lnTo>
                                  <a:pt x="3227" y="60337"/>
                                </a:lnTo>
                                <a:lnTo>
                                  <a:pt x="4260" y="63485"/>
                                </a:lnTo>
                                <a:lnTo>
                                  <a:pt x="5023" y="67844"/>
                                </a:lnTo>
                                <a:lnTo>
                                  <a:pt x="5680" y="71182"/>
                                </a:lnTo>
                                <a:lnTo>
                                  <a:pt x="6613" y="74212"/>
                                </a:lnTo>
                                <a:lnTo>
                                  <a:pt x="8101" y="78566"/>
                                </a:lnTo>
                                <a:lnTo>
                                  <a:pt x="8753" y="81023"/>
                                </a:lnTo>
                                <a:lnTo>
                                  <a:pt x="9418" y="84829"/>
                                </a:lnTo>
                                <a:lnTo>
                                  <a:pt x="10664" y="89606"/>
                                </a:lnTo>
                                <a:lnTo>
                                  <a:pt x="11138" y="93541"/>
                                </a:lnTo>
                                <a:lnTo>
                                  <a:pt x="12965" y="95214"/>
                                </a:lnTo>
                                <a:lnTo>
                                  <a:pt x="15029" y="99024"/>
                                </a:lnTo>
                                <a:lnTo>
                                  <a:pt x="17680" y="102891"/>
                                </a:lnTo>
                                <a:lnTo>
                                  <a:pt x="18719" y="106267"/>
                                </a:lnTo>
                                <a:lnTo>
                                  <a:pt x="20323" y="110226"/>
                                </a:lnTo>
                                <a:lnTo>
                                  <a:pt x="22690" y="114129"/>
                                </a:lnTo>
                                <a:lnTo>
                                  <a:pt x="25002" y="117030"/>
                                </a:lnTo>
                                <a:lnTo>
                                  <a:pt x="27264" y="120609"/>
                                </a:lnTo>
                                <a:lnTo>
                                  <a:pt x="29617" y="123572"/>
                                </a:lnTo>
                                <a:lnTo>
                                  <a:pt x="32133" y="127241"/>
                                </a:lnTo>
                                <a:lnTo>
                                  <a:pt x="34826" y="130703"/>
                                </a:lnTo>
                                <a:lnTo>
                                  <a:pt x="37131" y="133802"/>
                                </a:lnTo>
                                <a:lnTo>
                                  <a:pt x="40223" y="136714"/>
                                </a:lnTo>
                                <a:lnTo>
                                  <a:pt x="42933" y="139703"/>
                                </a:lnTo>
                                <a:lnTo>
                                  <a:pt x="45761" y="143349"/>
                                </a:lnTo>
                                <a:lnTo>
                                  <a:pt x="49075" y="145487"/>
                                </a:lnTo>
                                <a:lnTo>
                                  <a:pt x="52309" y="148267"/>
                                </a:lnTo>
                                <a:lnTo>
                                  <a:pt x="55100" y="151200"/>
                                </a:lnTo>
                                <a:lnTo>
                                  <a:pt x="58407" y="153744"/>
                                </a:lnTo>
                                <a:lnTo>
                                  <a:pt x="62133" y="157218"/>
                                </a:lnTo>
                                <a:lnTo>
                                  <a:pt x="63972" y="158575"/>
                                </a:lnTo>
                                <a:lnTo>
                                  <a:pt x="68011" y="161681"/>
                                </a:lnTo>
                                <a:lnTo>
                                  <a:pt x="71853" y="163604"/>
                                </a:lnTo>
                                <a:lnTo>
                                  <a:pt x="74588" y="166789"/>
                                </a:lnTo>
                                <a:lnTo>
                                  <a:pt x="77772" y="169427"/>
                                </a:lnTo>
                                <a:lnTo>
                                  <a:pt x="80552" y="171848"/>
                                </a:lnTo>
                                <a:lnTo>
                                  <a:pt x="83927" y="174031"/>
                                </a:lnTo>
                                <a:lnTo>
                                  <a:pt x="87621" y="177061"/>
                                </a:lnTo>
                                <a:lnTo>
                                  <a:pt x="87492" y="176650"/>
                                </a:lnTo>
                                <a:lnTo>
                                  <a:pt x="87621" y="177061"/>
                                </a:lnTo>
                              </a:path>
                            </a:pathLst>
                          </a:custGeom>
                          <a:ln w="629">
                            <a:solidFill>
                              <a:srgbClr val="000000"/>
                            </a:solidFill>
                            <a:prstDash val="solid"/>
                          </a:ln>
                        </wps:spPr>
                        <wps:bodyPr wrap="square" lIns="0" tIns="0" rIns="0" bIns="0" rtlCol="0">
                          <a:prstTxWarp prst="textNoShape">
                            <a:avLst/>
                          </a:prstTxWarp>
                          <a:noAutofit/>
                        </wps:bodyPr>
                      </wps:wsp>
                      <wps:wsp>
                        <wps:cNvPr id="574" name="Graphic 574"/>
                        <wps:cNvSpPr/>
                        <wps:spPr>
                          <a:xfrm>
                            <a:off x="6960" y="592393"/>
                            <a:ext cx="81280" cy="165100"/>
                          </a:xfrm>
                          <a:custGeom>
                            <a:avLst/>
                            <a:gdLst/>
                            <a:ahLst/>
                            <a:cxnLst/>
                            <a:rect l="l" t="t" r="r" b="b"/>
                            <a:pathLst>
                              <a:path w="81280" h="165100">
                                <a:moveTo>
                                  <a:pt x="0" y="0"/>
                                </a:moveTo>
                                <a:lnTo>
                                  <a:pt x="18507" y="39190"/>
                                </a:lnTo>
                                <a:lnTo>
                                  <a:pt x="38198" y="81918"/>
                                </a:lnTo>
                                <a:lnTo>
                                  <a:pt x="58727" y="124722"/>
                                </a:lnTo>
                                <a:lnTo>
                                  <a:pt x="79753" y="164140"/>
                                </a:lnTo>
                                <a:lnTo>
                                  <a:pt x="80349" y="164633"/>
                                </a:lnTo>
                                <a:lnTo>
                                  <a:pt x="80724" y="164595"/>
                                </a:lnTo>
                                <a:lnTo>
                                  <a:pt x="80687" y="163624"/>
                                </a:lnTo>
                                <a:lnTo>
                                  <a:pt x="61032" y="126847"/>
                                </a:lnTo>
                                <a:lnTo>
                                  <a:pt x="40300" y="84343"/>
                                </a:lnTo>
                                <a:lnTo>
                                  <a:pt x="19590" y="40574"/>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75" name="Image 575"/>
                          <pic:cNvPicPr/>
                        </pic:nvPicPr>
                        <pic:blipFill>
                          <a:blip r:embed="rId200" cstate="print"/>
                          <a:stretch>
                            <a:fillRect/>
                          </a:stretch>
                        </pic:blipFill>
                        <pic:spPr>
                          <a:xfrm>
                            <a:off x="73933" y="606164"/>
                            <a:ext cx="67518" cy="196850"/>
                          </a:xfrm>
                          <a:prstGeom prst="rect">
                            <a:avLst/>
                          </a:prstGeom>
                        </pic:spPr>
                      </pic:pic>
                      <wps:wsp>
                        <wps:cNvPr id="576" name="Graphic 576"/>
                        <wps:cNvSpPr/>
                        <wps:spPr>
                          <a:xfrm>
                            <a:off x="73933" y="606164"/>
                            <a:ext cx="67945" cy="197485"/>
                          </a:xfrm>
                          <a:custGeom>
                            <a:avLst/>
                            <a:gdLst/>
                            <a:ahLst/>
                            <a:cxnLst/>
                            <a:rect l="l" t="t" r="r" b="b"/>
                            <a:pathLst>
                              <a:path w="67945" h="197485">
                                <a:moveTo>
                                  <a:pt x="32477" y="196918"/>
                                </a:moveTo>
                                <a:lnTo>
                                  <a:pt x="34309" y="193052"/>
                                </a:lnTo>
                                <a:lnTo>
                                  <a:pt x="36786" y="188852"/>
                                </a:lnTo>
                                <a:lnTo>
                                  <a:pt x="37709" y="185970"/>
                                </a:lnTo>
                                <a:lnTo>
                                  <a:pt x="39644" y="181525"/>
                                </a:lnTo>
                                <a:lnTo>
                                  <a:pt x="41575" y="178641"/>
                                </a:lnTo>
                                <a:lnTo>
                                  <a:pt x="43094" y="175095"/>
                                </a:lnTo>
                                <a:lnTo>
                                  <a:pt x="44815" y="170852"/>
                                </a:lnTo>
                                <a:lnTo>
                                  <a:pt x="46991" y="167545"/>
                                </a:lnTo>
                                <a:lnTo>
                                  <a:pt x="48608" y="164280"/>
                                </a:lnTo>
                                <a:lnTo>
                                  <a:pt x="50237" y="161165"/>
                                </a:lnTo>
                                <a:lnTo>
                                  <a:pt x="52782" y="157561"/>
                                </a:lnTo>
                                <a:lnTo>
                                  <a:pt x="54135" y="153473"/>
                                </a:lnTo>
                                <a:lnTo>
                                  <a:pt x="56016" y="149330"/>
                                </a:lnTo>
                                <a:lnTo>
                                  <a:pt x="58721" y="146016"/>
                                </a:lnTo>
                                <a:lnTo>
                                  <a:pt x="59323" y="142500"/>
                                </a:lnTo>
                                <a:lnTo>
                                  <a:pt x="61131" y="138529"/>
                                </a:lnTo>
                                <a:lnTo>
                                  <a:pt x="63307" y="135222"/>
                                </a:lnTo>
                                <a:lnTo>
                                  <a:pt x="63460" y="131096"/>
                                </a:lnTo>
                                <a:lnTo>
                                  <a:pt x="64032" y="127488"/>
                                </a:lnTo>
                                <a:lnTo>
                                  <a:pt x="65410" y="123486"/>
                                </a:lnTo>
                                <a:lnTo>
                                  <a:pt x="65968" y="119231"/>
                                </a:lnTo>
                                <a:lnTo>
                                  <a:pt x="66725" y="116194"/>
                                </a:lnTo>
                                <a:lnTo>
                                  <a:pt x="67057" y="111460"/>
                                </a:lnTo>
                                <a:lnTo>
                                  <a:pt x="67106" y="107152"/>
                                </a:lnTo>
                                <a:lnTo>
                                  <a:pt x="67199" y="103205"/>
                                </a:lnTo>
                                <a:lnTo>
                                  <a:pt x="67505" y="99799"/>
                                </a:lnTo>
                                <a:lnTo>
                                  <a:pt x="67149" y="95544"/>
                                </a:lnTo>
                                <a:lnTo>
                                  <a:pt x="67518" y="91677"/>
                                </a:lnTo>
                                <a:lnTo>
                                  <a:pt x="66209" y="87902"/>
                                </a:lnTo>
                                <a:lnTo>
                                  <a:pt x="66140" y="83987"/>
                                </a:lnTo>
                                <a:lnTo>
                                  <a:pt x="66694" y="80170"/>
                                </a:lnTo>
                                <a:lnTo>
                                  <a:pt x="64825" y="76089"/>
                                </a:lnTo>
                                <a:lnTo>
                                  <a:pt x="64248" y="72535"/>
                                </a:lnTo>
                                <a:lnTo>
                                  <a:pt x="63437" y="68969"/>
                                </a:lnTo>
                                <a:lnTo>
                                  <a:pt x="63455" y="64886"/>
                                </a:lnTo>
                                <a:lnTo>
                                  <a:pt x="61561" y="61242"/>
                                </a:lnTo>
                                <a:lnTo>
                                  <a:pt x="60547" y="57527"/>
                                </a:lnTo>
                                <a:lnTo>
                                  <a:pt x="59182" y="53484"/>
                                </a:lnTo>
                                <a:lnTo>
                                  <a:pt x="58136" y="50145"/>
                                </a:lnTo>
                                <a:lnTo>
                                  <a:pt x="56772" y="46824"/>
                                </a:lnTo>
                                <a:lnTo>
                                  <a:pt x="55795" y="43284"/>
                                </a:lnTo>
                                <a:lnTo>
                                  <a:pt x="53975" y="39313"/>
                                </a:lnTo>
                                <a:lnTo>
                                  <a:pt x="52111" y="35132"/>
                                </a:lnTo>
                                <a:lnTo>
                                  <a:pt x="50778" y="31941"/>
                                </a:lnTo>
                                <a:lnTo>
                                  <a:pt x="48989" y="28826"/>
                                </a:lnTo>
                                <a:lnTo>
                                  <a:pt x="46807" y="24996"/>
                                </a:lnTo>
                                <a:lnTo>
                                  <a:pt x="44802" y="21798"/>
                                </a:lnTo>
                                <a:lnTo>
                                  <a:pt x="42946" y="18928"/>
                                </a:lnTo>
                                <a:lnTo>
                                  <a:pt x="39503" y="14900"/>
                                </a:lnTo>
                                <a:lnTo>
                                  <a:pt x="38593" y="11273"/>
                                </a:lnTo>
                                <a:lnTo>
                                  <a:pt x="36687" y="9909"/>
                                </a:lnTo>
                                <a:lnTo>
                                  <a:pt x="35427" y="6834"/>
                                </a:lnTo>
                                <a:lnTo>
                                  <a:pt x="35329" y="6577"/>
                                </a:lnTo>
                                <a:lnTo>
                                  <a:pt x="31991" y="0"/>
                                </a:lnTo>
                                <a:lnTo>
                                  <a:pt x="30510" y="5114"/>
                                </a:lnTo>
                                <a:lnTo>
                                  <a:pt x="30429" y="6713"/>
                                </a:lnTo>
                                <a:lnTo>
                                  <a:pt x="28493" y="9417"/>
                                </a:lnTo>
                                <a:lnTo>
                                  <a:pt x="27933" y="10953"/>
                                </a:lnTo>
                                <a:lnTo>
                                  <a:pt x="25045" y="12085"/>
                                </a:lnTo>
                                <a:lnTo>
                                  <a:pt x="22616" y="17580"/>
                                </a:lnTo>
                                <a:lnTo>
                                  <a:pt x="21121" y="20046"/>
                                </a:lnTo>
                                <a:lnTo>
                                  <a:pt x="19388" y="23495"/>
                                </a:lnTo>
                                <a:lnTo>
                                  <a:pt x="17267" y="27147"/>
                                </a:lnTo>
                                <a:lnTo>
                                  <a:pt x="15964" y="30706"/>
                                </a:lnTo>
                                <a:lnTo>
                                  <a:pt x="15306" y="34283"/>
                                </a:lnTo>
                                <a:lnTo>
                                  <a:pt x="13234" y="37358"/>
                                </a:lnTo>
                                <a:lnTo>
                                  <a:pt x="12811" y="40561"/>
                                </a:lnTo>
                                <a:lnTo>
                                  <a:pt x="10413" y="44330"/>
                                </a:lnTo>
                                <a:lnTo>
                                  <a:pt x="9841" y="47796"/>
                                </a:lnTo>
                                <a:lnTo>
                                  <a:pt x="8913" y="50925"/>
                                </a:lnTo>
                                <a:lnTo>
                                  <a:pt x="7340" y="55100"/>
                                </a:lnTo>
                                <a:lnTo>
                                  <a:pt x="6890" y="58377"/>
                                </a:lnTo>
                                <a:lnTo>
                                  <a:pt x="5685" y="62637"/>
                                </a:lnTo>
                                <a:lnTo>
                                  <a:pt x="4825" y="65925"/>
                                </a:lnTo>
                                <a:lnTo>
                                  <a:pt x="4345" y="69061"/>
                                </a:lnTo>
                                <a:lnTo>
                                  <a:pt x="3787" y="73623"/>
                                </a:lnTo>
                                <a:lnTo>
                                  <a:pt x="3306" y="76124"/>
                                </a:lnTo>
                                <a:lnTo>
                                  <a:pt x="2243" y="79838"/>
                                </a:lnTo>
                                <a:lnTo>
                                  <a:pt x="1290" y="84682"/>
                                </a:lnTo>
                                <a:lnTo>
                                  <a:pt x="0" y="88432"/>
                                </a:lnTo>
                                <a:lnTo>
                                  <a:pt x="915" y="90730"/>
                                </a:lnTo>
                                <a:lnTo>
                                  <a:pt x="1112" y="95059"/>
                                </a:lnTo>
                                <a:lnTo>
                                  <a:pt x="1813" y="99695"/>
                                </a:lnTo>
                                <a:lnTo>
                                  <a:pt x="1278" y="103186"/>
                                </a:lnTo>
                                <a:lnTo>
                                  <a:pt x="1000" y="107447"/>
                                </a:lnTo>
                                <a:lnTo>
                                  <a:pt x="1431" y="111989"/>
                                </a:lnTo>
                                <a:lnTo>
                                  <a:pt x="2249" y="115610"/>
                                </a:lnTo>
                                <a:lnTo>
                                  <a:pt x="2728" y="119816"/>
                                </a:lnTo>
                                <a:lnTo>
                                  <a:pt x="3558" y="123516"/>
                                </a:lnTo>
                                <a:lnTo>
                                  <a:pt x="4222" y="127912"/>
                                </a:lnTo>
                                <a:lnTo>
                                  <a:pt x="5145" y="132196"/>
                                </a:lnTo>
                                <a:lnTo>
                                  <a:pt x="5869" y="135989"/>
                                </a:lnTo>
                                <a:lnTo>
                                  <a:pt x="7375" y="139961"/>
                                </a:lnTo>
                                <a:lnTo>
                                  <a:pt x="8520" y="143828"/>
                                </a:lnTo>
                                <a:lnTo>
                                  <a:pt x="9478" y="148346"/>
                                </a:lnTo>
                                <a:lnTo>
                                  <a:pt x="11531" y="151709"/>
                                </a:lnTo>
                                <a:lnTo>
                                  <a:pt x="13228" y="155625"/>
                                </a:lnTo>
                                <a:lnTo>
                                  <a:pt x="14464" y="159474"/>
                                </a:lnTo>
                                <a:lnTo>
                                  <a:pt x="16333" y="163206"/>
                                </a:lnTo>
                                <a:lnTo>
                                  <a:pt x="18177" y="167957"/>
                                </a:lnTo>
                                <a:lnTo>
                                  <a:pt x="19235" y="169980"/>
                                </a:lnTo>
                                <a:lnTo>
                                  <a:pt x="21528" y="174535"/>
                                </a:lnTo>
                                <a:lnTo>
                                  <a:pt x="24147" y="177941"/>
                                </a:lnTo>
                                <a:lnTo>
                                  <a:pt x="25222" y="181999"/>
                                </a:lnTo>
                                <a:lnTo>
                                  <a:pt x="26938" y="185761"/>
                                </a:lnTo>
                                <a:lnTo>
                                  <a:pt x="28382" y="189148"/>
                                </a:lnTo>
                                <a:lnTo>
                                  <a:pt x="30472" y="192584"/>
                                </a:lnTo>
                                <a:lnTo>
                                  <a:pt x="32477" y="196918"/>
                                </a:lnTo>
                                <a:lnTo>
                                  <a:pt x="32545" y="196489"/>
                                </a:lnTo>
                                <a:lnTo>
                                  <a:pt x="32477" y="196918"/>
                                </a:lnTo>
                              </a:path>
                            </a:pathLst>
                          </a:custGeom>
                          <a:ln w="629">
                            <a:solidFill>
                              <a:srgbClr val="000000"/>
                            </a:solidFill>
                            <a:prstDash val="solid"/>
                          </a:ln>
                        </wps:spPr>
                        <wps:bodyPr wrap="square" lIns="0" tIns="0" rIns="0" bIns="0" rtlCol="0">
                          <a:prstTxWarp prst="textNoShape">
                            <a:avLst/>
                          </a:prstTxWarp>
                          <a:noAutofit/>
                        </wps:bodyPr>
                      </wps:wsp>
                      <wps:wsp>
                        <wps:cNvPr id="577" name="Graphic 577"/>
                        <wps:cNvSpPr/>
                        <wps:spPr>
                          <a:xfrm>
                            <a:off x="104141" y="618779"/>
                            <a:ext cx="3175" cy="183515"/>
                          </a:xfrm>
                          <a:custGeom>
                            <a:avLst/>
                            <a:gdLst/>
                            <a:ahLst/>
                            <a:cxnLst/>
                            <a:rect l="l" t="t" r="r" b="b"/>
                            <a:pathLst>
                              <a:path w="3175" h="183515">
                                <a:moveTo>
                                  <a:pt x="1444" y="0"/>
                                </a:moveTo>
                                <a:lnTo>
                                  <a:pt x="1041" y="43340"/>
                                </a:lnTo>
                                <a:lnTo>
                                  <a:pt x="160" y="90378"/>
                                </a:lnTo>
                                <a:lnTo>
                                  <a:pt x="0" y="137850"/>
                                </a:lnTo>
                                <a:lnTo>
                                  <a:pt x="1757" y="182491"/>
                                </a:lnTo>
                                <a:lnTo>
                                  <a:pt x="2083" y="183191"/>
                                </a:lnTo>
                                <a:lnTo>
                                  <a:pt x="2434" y="183320"/>
                                </a:lnTo>
                                <a:lnTo>
                                  <a:pt x="2827" y="182429"/>
                                </a:lnTo>
                                <a:lnTo>
                                  <a:pt x="1147" y="140763"/>
                                </a:lnTo>
                                <a:lnTo>
                                  <a:pt x="993" y="93473"/>
                                </a:lnTo>
                                <a:lnTo>
                                  <a:pt x="1410" y="45054"/>
                                </a:lnTo>
                                <a:lnTo>
                                  <a:pt x="1444"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78" name="Image 578"/>
                          <pic:cNvPicPr/>
                        </pic:nvPicPr>
                        <pic:blipFill>
                          <a:blip r:embed="rId201" cstate="print"/>
                          <a:stretch>
                            <a:fillRect/>
                          </a:stretch>
                        </pic:blipFill>
                        <pic:spPr>
                          <a:xfrm>
                            <a:off x="314" y="673708"/>
                            <a:ext cx="121103" cy="155198"/>
                          </a:xfrm>
                          <a:prstGeom prst="rect">
                            <a:avLst/>
                          </a:prstGeom>
                        </pic:spPr>
                      </pic:pic>
                      <wps:wsp>
                        <wps:cNvPr id="579" name="Graphic 579"/>
                        <wps:cNvSpPr/>
                        <wps:spPr>
                          <a:xfrm>
                            <a:off x="314" y="673708"/>
                            <a:ext cx="121285" cy="155575"/>
                          </a:xfrm>
                          <a:custGeom>
                            <a:avLst/>
                            <a:gdLst/>
                            <a:ahLst/>
                            <a:cxnLst/>
                            <a:rect l="l" t="t" r="r" b="b"/>
                            <a:pathLst>
                              <a:path w="121285" h="155575">
                                <a:moveTo>
                                  <a:pt x="121120" y="155276"/>
                                </a:moveTo>
                                <a:lnTo>
                                  <a:pt x="120191" y="151094"/>
                                </a:lnTo>
                                <a:lnTo>
                                  <a:pt x="119576" y="146257"/>
                                </a:lnTo>
                                <a:lnTo>
                                  <a:pt x="118531" y="143416"/>
                                </a:lnTo>
                                <a:lnTo>
                                  <a:pt x="117339" y="138719"/>
                                </a:lnTo>
                                <a:lnTo>
                                  <a:pt x="117093" y="135251"/>
                                </a:lnTo>
                                <a:lnTo>
                                  <a:pt x="116122" y="131521"/>
                                </a:lnTo>
                                <a:lnTo>
                                  <a:pt x="114880" y="127113"/>
                                </a:lnTo>
                                <a:lnTo>
                                  <a:pt x="114572" y="123172"/>
                                </a:lnTo>
                                <a:lnTo>
                                  <a:pt x="113847" y="119595"/>
                                </a:lnTo>
                                <a:lnTo>
                                  <a:pt x="113226" y="116139"/>
                                </a:lnTo>
                                <a:lnTo>
                                  <a:pt x="113023" y="111732"/>
                                </a:lnTo>
                                <a:lnTo>
                                  <a:pt x="111584" y="107667"/>
                                </a:lnTo>
                                <a:lnTo>
                                  <a:pt x="110533" y="103248"/>
                                </a:lnTo>
                                <a:lnTo>
                                  <a:pt x="110639" y="98970"/>
                                </a:lnTo>
                                <a:lnTo>
                                  <a:pt x="108954" y="95821"/>
                                </a:lnTo>
                                <a:lnTo>
                                  <a:pt x="107952" y="91573"/>
                                </a:lnTo>
                                <a:lnTo>
                                  <a:pt x="107644" y="87632"/>
                                </a:lnTo>
                                <a:lnTo>
                                  <a:pt x="105234" y="84276"/>
                                </a:lnTo>
                                <a:lnTo>
                                  <a:pt x="103475" y="81073"/>
                                </a:lnTo>
                                <a:lnTo>
                                  <a:pt x="102106" y="77071"/>
                                </a:lnTo>
                                <a:lnTo>
                                  <a:pt x="99941" y="73371"/>
                                </a:lnTo>
                                <a:lnTo>
                                  <a:pt x="98675" y="70499"/>
                                </a:lnTo>
                                <a:lnTo>
                                  <a:pt x="96038" y="66559"/>
                                </a:lnTo>
                                <a:lnTo>
                                  <a:pt x="93438" y="63123"/>
                                </a:lnTo>
                                <a:lnTo>
                                  <a:pt x="91088" y="59950"/>
                                </a:lnTo>
                                <a:lnTo>
                                  <a:pt x="89244" y="57073"/>
                                </a:lnTo>
                                <a:lnTo>
                                  <a:pt x="86355" y="53931"/>
                                </a:lnTo>
                                <a:lnTo>
                                  <a:pt x="84271" y="50648"/>
                                </a:lnTo>
                                <a:lnTo>
                                  <a:pt x="80926" y="48467"/>
                                </a:lnTo>
                                <a:lnTo>
                                  <a:pt x="78468" y="45411"/>
                                </a:lnTo>
                                <a:lnTo>
                                  <a:pt x="76567" y="42061"/>
                                </a:lnTo>
                                <a:lnTo>
                                  <a:pt x="72584" y="39982"/>
                                </a:lnTo>
                                <a:lnTo>
                                  <a:pt x="69953" y="37530"/>
                                </a:lnTo>
                                <a:lnTo>
                                  <a:pt x="67125" y="35213"/>
                                </a:lnTo>
                                <a:lnTo>
                                  <a:pt x="64636" y="31972"/>
                                </a:lnTo>
                                <a:lnTo>
                                  <a:pt x="60904" y="30258"/>
                                </a:lnTo>
                                <a:lnTo>
                                  <a:pt x="57824" y="27945"/>
                                </a:lnTo>
                                <a:lnTo>
                                  <a:pt x="54271" y="25579"/>
                                </a:lnTo>
                                <a:lnTo>
                                  <a:pt x="51400" y="23594"/>
                                </a:lnTo>
                                <a:lnTo>
                                  <a:pt x="48282" y="21804"/>
                                </a:lnTo>
                                <a:lnTo>
                                  <a:pt x="45338" y="19603"/>
                                </a:lnTo>
                                <a:lnTo>
                                  <a:pt x="41465" y="17581"/>
                                </a:lnTo>
                                <a:lnTo>
                                  <a:pt x="37433" y="15423"/>
                                </a:lnTo>
                                <a:lnTo>
                                  <a:pt x="34420" y="13720"/>
                                </a:lnTo>
                                <a:lnTo>
                                  <a:pt x="31101" y="12355"/>
                                </a:lnTo>
                                <a:lnTo>
                                  <a:pt x="27025" y="10671"/>
                                </a:lnTo>
                                <a:lnTo>
                                  <a:pt x="23483" y="9367"/>
                                </a:lnTo>
                                <a:lnTo>
                                  <a:pt x="20256" y="8243"/>
                                </a:lnTo>
                                <a:lnTo>
                                  <a:pt x="15067" y="7174"/>
                                </a:lnTo>
                                <a:lnTo>
                                  <a:pt x="12123" y="4862"/>
                                </a:lnTo>
                                <a:lnTo>
                                  <a:pt x="9787" y="4953"/>
                                </a:lnTo>
                                <a:lnTo>
                                  <a:pt x="6903" y="3299"/>
                                </a:lnTo>
                                <a:lnTo>
                                  <a:pt x="6663" y="3153"/>
                                </a:lnTo>
                                <a:lnTo>
                                  <a:pt x="0" y="0"/>
                                </a:lnTo>
                                <a:lnTo>
                                  <a:pt x="1961" y="4954"/>
                                </a:lnTo>
                                <a:lnTo>
                                  <a:pt x="2883" y="6264"/>
                                </a:lnTo>
                                <a:lnTo>
                                  <a:pt x="3005" y="9590"/>
                                </a:lnTo>
                                <a:lnTo>
                                  <a:pt x="3509" y="11151"/>
                                </a:lnTo>
                                <a:lnTo>
                                  <a:pt x="1919" y="13813"/>
                                </a:lnTo>
                                <a:lnTo>
                                  <a:pt x="3369" y="19641"/>
                                </a:lnTo>
                                <a:lnTo>
                                  <a:pt x="3700" y="22505"/>
                                </a:lnTo>
                                <a:lnTo>
                                  <a:pt x="4450" y="26292"/>
                                </a:lnTo>
                                <a:lnTo>
                                  <a:pt x="5010" y="30479"/>
                                </a:lnTo>
                                <a:lnTo>
                                  <a:pt x="6160" y="34087"/>
                                </a:lnTo>
                                <a:lnTo>
                                  <a:pt x="7832" y="37321"/>
                                </a:lnTo>
                                <a:lnTo>
                                  <a:pt x="8084" y="41016"/>
                                </a:lnTo>
                                <a:lnTo>
                                  <a:pt x="9712" y="43813"/>
                                </a:lnTo>
                                <a:lnTo>
                                  <a:pt x="10125" y="48257"/>
                                </a:lnTo>
                                <a:lnTo>
                                  <a:pt x="11803" y="51350"/>
                                </a:lnTo>
                                <a:lnTo>
                                  <a:pt x="12990" y="54381"/>
                                </a:lnTo>
                                <a:lnTo>
                                  <a:pt x="14305" y="58647"/>
                                </a:lnTo>
                                <a:lnTo>
                                  <a:pt x="15964" y="61511"/>
                                </a:lnTo>
                                <a:lnTo>
                                  <a:pt x="17619" y="65613"/>
                                </a:lnTo>
                                <a:lnTo>
                                  <a:pt x="18953" y="68741"/>
                                </a:lnTo>
                                <a:lnTo>
                                  <a:pt x="20497" y="71514"/>
                                </a:lnTo>
                                <a:lnTo>
                                  <a:pt x="22856" y="75461"/>
                                </a:lnTo>
                                <a:lnTo>
                                  <a:pt x="24012" y="77729"/>
                                </a:lnTo>
                                <a:lnTo>
                                  <a:pt x="25445" y="81313"/>
                                </a:lnTo>
                                <a:lnTo>
                                  <a:pt x="27664" y="85733"/>
                                </a:lnTo>
                                <a:lnTo>
                                  <a:pt x="28943" y="89484"/>
                                </a:lnTo>
                                <a:lnTo>
                                  <a:pt x="31076" y="90737"/>
                                </a:lnTo>
                                <a:lnTo>
                                  <a:pt x="33885" y="94039"/>
                                </a:lnTo>
                                <a:lnTo>
                                  <a:pt x="37285" y="97267"/>
                                </a:lnTo>
                                <a:lnTo>
                                  <a:pt x="39000" y="100352"/>
                                </a:lnTo>
                                <a:lnTo>
                                  <a:pt x="41397" y="103888"/>
                                </a:lnTo>
                                <a:lnTo>
                                  <a:pt x="44521" y="107219"/>
                                </a:lnTo>
                                <a:lnTo>
                                  <a:pt x="47386" y="109573"/>
                                </a:lnTo>
                                <a:lnTo>
                                  <a:pt x="50343" y="112604"/>
                                </a:lnTo>
                                <a:lnTo>
                                  <a:pt x="53262" y="115014"/>
                                </a:lnTo>
                                <a:lnTo>
                                  <a:pt x="56485" y="118082"/>
                                </a:lnTo>
                                <a:lnTo>
                                  <a:pt x="59841" y="120904"/>
                                </a:lnTo>
                                <a:lnTo>
                                  <a:pt x="62742" y="123455"/>
                                </a:lnTo>
                                <a:lnTo>
                                  <a:pt x="66363" y="125661"/>
                                </a:lnTo>
                                <a:lnTo>
                                  <a:pt x="69640" y="128022"/>
                                </a:lnTo>
                                <a:lnTo>
                                  <a:pt x="73163" y="130999"/>
                                </a:lnTo>
                                <a:lnTo>
                                  <a:pt x="76850" y="132399"/>
                                </a:lnTo>
                                <a:lnTo>
                                  <a:pt x="80588" y="134452"/>
                                </a:lnTo>
                                <a:lnTo>
                                  <a:pt x="83933" y="136733"/>
                                </a:lnTo>
                                <a:lnTo>
                                  <a:pt x="87695" y="138540"/>
                                </a:lnTo>
                                <a:lnTo>
                                  <a:pt x="92060" y="141160"/>
                                </a:lnTo>
                                <a:lnTo>
                                  <a:pt x="94137" y="142106"/>
                                </a:lnTo>
                                <a:lnTo>
                                  <a:pt x="98743" y="144308"/>
                                </a:lnTo>
                                <a:lnTo>
                                  <a:pt x="102898" y="145390"/>
                                </a:lnTo>
                                <a:lnTo>
                                  <a:pt x="106236" y="147934"/>
                                </a:lnTo>
                                <a:lnTo>
                                  <a:pt x="109900" y="149852"/>
                                </a:lnTo>
                                <a:lnTo>
                                  <a:pt x="113115" y="151642"/>
                                </a:lnTo>
                                <a:lnTo>
                                  <a:pt x="116872" y="153081"/>
                                </a:lnTo>
                                <a:lnTo>
                                  <a:pt x="121120" y="155276"/>
                                </a:lnTo>
                                <a:lnTo>
                                  <a:pt x="120905" y="154893"/>
                                </a:lnTo>
                                <a:lnTo>
                                  <a:pt x="121120" y="155276"/>
                                </a:lnTo>
                              </a:path>
                            </a:pathLst>
                          </a:custGeom>
                          <a:ln w="629">
                            <a:solidFill>
                              <a:srgbClr val="000000"/>
                            </a:solidFill>
                            <a:prstDash val="solid"/>
                          </a:ln>
                        </wps:spPr>
                        <wps:bodyPr wrap="square" lIns="0" tIns="0" rIns="0" bIns="0" rtlCol="0">
                          <a:prstTxWarp prst="textNoShape">
                            <a:avLst/>
                          </a:prstTxWarp>
                          <a:noAutofit/>
                        </wps:bodyPr>
                      </wps:wsp>
                      <wps:wsp>
                        <wps:cNvPr id="580" name="Graphic 580"/>
                        <wps:cNvSpPr/>
                        <wps:spPr>
                          <a:xfrm>
                            <a:off x="7778" y="683881"/>
                            <a:ext cx="113664" cy="144780"/>
                          </a:xfrm>
                          <a:custGeom>
                            <a:avLst/>
                            <a:gdLst/>
                            <a:ahLst/>
                            <a:cxnLst/>
                            <a:rect l="l" t="t" r="r" b="b"/>
                            <a:pathLst>
                              <a:path w="113664" h="144780">
                                <a:moveTo>
                                  <a:pt x="0" y="0"/>
                                </a:moveTo>
                                <a:lnTo>
                                  <a:pt x="26253" y="34487"/>
                                </a:lnTo>
                                <a:lnTo>
                                  <a:pt x="54397" y="72188"/>
                                </a:lnTo>
                                <a:lnTo>
                                  <a:pt x="83376" y="109789"/>
                                </a:lnTo>
                                <a:lnTo>
                                  <a:pt x="112138" y="143976"/>
                                </a:lnTo>
                                <a:lnTo>
                                  <a:pt x="112826" y="144333"/>
                                </a:lnTo>
                                <a:lnTo>
                                  <a:pt x="113183" y="144223"/>
                                </a:lnTo>
                                <a:lnTo>
                                  <a:pt x="112942" y="143275"/>
                                </a:lnTo>
                                <a:lnTo>
                                  <a:pt x="86070" y="111388"/>
                                </a:lnTo>
                                <a:lnTo>
                                  <a:pt x="56955" y="74123"/>
                                </a:lnTo>
                                <a:lnTo>
                                  <a:pt x="27597" y="35615"/>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81" name="Image 581"/>
                          <pic:cNvPicPr/>
                        </pic:nvPicPr>
                        <pic:blipFill>
                          <a:blip r:embed="rId202" cstate="print"/>
                          <a:stretch>
                            <a:fillRect/>
                          </a:stretch>
                        </pic:blipFill>
                        <pic:spPr>
                          <a:xfrm>
                            <a:off x="94538" y="676775"/>
                            <a:ext cx="71651" cy="192444"/>
                          </a:xfrm>
                          <a:prstGeom prst="rect">
                            <a:avLst/>
                          </a:prstGeom>
                        </pic:spPr>
                      </pic:pic>
                      <wps:wsp>
                        <wps:cNvPr id="582" name="Graphic 582"/>
                        <wps:cNvSpPr/>
                        <wps:spPr>
                          <a:xfrm>
                            <a:off x="94538" y="676775"/>
                            <a:ext cx="71755" cy="193040"/>
                          </a:xfrm>
                          <a:custGeom>
                            <a:avLst/>
                            <a:gdLst/>
                            <a:ahLst/>
                            <a:cxnLst/>
                            <a:rect l="l" t="t" r="r" b="b"/>
                            <a:pathLst>
                              <a:path w="71755" h="193040">
                                <a:moveTo>
                                  <a:pt x="54327" y="192524"/>
                                </a:moveTo>
                                <a:lnTo>
                                  <a:pt x="55309" y="188356"/>
                                </a:lnTo>
                                <a:lnTo>
                                  <a:pt x="56865" y="183733"/>
                                </a:lnTo>
                                <a:lnTo>
                                  <a:pt x="57166" y="180720"/>
                                </a:lnTo>
                                <a:lnTo>
                                  <a:pt x="58137" y="175974"/>
                                </a:lnTo>
                                <a:lnTo>
                                  <a:pt x="59424" y="172746"/>
                                </a:lnTo>
                                <a:lnTo>
                                  <a:pt x="60172" y="168959"/>
                                </a:lnTo>
                                <a:lnTo>
                                  <a:pt x="60973" y="164454"/>
                                </a:lnTo>
                                <a:lnTo>
                                  <a:pt x="62410" y="160770"/>
                                </a:lnTo>
                                <a:lnTo>
                                  <a:pt x="63320" y="157238"/>
                                </a:lnTo>
                                <a:lnTo>
                                  <a:pt x="64260" y="153855"/>
                                </a:lnTo>
                                <a:lnTo>
                                  <a:pt x="66000" y="149805"/>
                                </a:lnTo>
                                <a:lnTo>
                                  <a:pt x="66474" y="145519"/>
                                </a:lnTo>
                                <a:lnTo>
                                  <a:pt x="67458" y="141081"/>
                                </a:lnTo>
                                <a:lnTo>
                                  <a:pt x="69407" y="137275"/>
                                </a:lnTo>
                                <a:lnTo>
                                  <a:pt x="69265" y="133711"/>
                                </a:lnTo>
                                <a:lnTo>
                                  <a:pt x="70212" y="129449"/>
                                </a:lnTo>
                                <a:lnTo>
                                  <a:pt x="71651" y="125761"/>
                                </a:lnTo>
                                <a:lnTo>
                                  <a:pt x="70943" y="121697"/>
                                </a:lnTo>
                                <a:lnTo>
                                  <a:pt x="70759" y="118045"/>
                                </a:lnTo>
                                <a:lnTo>
                                  <a:pt x="71269" y="113847"/>
                                </a:lnTo>
                                <a:lnTo>
                                  <a:pt x="70931" y="109567"/>
                                </a:lnTo>
                                <a:lnTo>
                                  <a:pt x="71041" y="106438"/>
                                </a:lnTo>
                                <a:lnTo>
                                  <a:pt x="70384" y="101743"/>
                                </a:lnTo>
                                <a:lnTo>
                                  <a:pt x="69536" y="97511"/>
                                </a:lnTo>
                                <a:lnTo>
                                  <a:pt x="68804" y="93634"/>
                                </a:lnTo>
                                <a:lnTo>
                                  <a:pt x="68399" y="90239"/>
                                </a:lnTo>
                                <a:lnTo>
                                  <a:pt x="67162" y="86158"/>
                                </a:lnTo>
                                <a:lnTo>
                                  <a:pt x="66720" y="82298"/>
                                </a:lnTo>
                                <a:lnTo>
                                  <a:pt x="64655" y="78873"/>
                                </a:lnTo>
                                <a:lnTo>
                                  <a:pt x="63777" y="75055"/>
                                </a:lnTo>
                                <a:lnTo>
                                  <a:pt x="63523" y="71208"/>
                                </a:lnTo>
                                <a:lnTo>
                                  <a:pt x="60843" y="67604"/>
                                </a:lnTo>
                                <a:lnTo>
                                  <a:pt x="59540" y="64248"/>
                                </a:lnTo>
                                <a:lnTo>
                                  <a:pt x="58003" y="60927"/>
                                </a:lnTo>
                                <a:lnTo>
                                  <a:pt x="57173" y="56931"/>
                                </a:lnTo>
                                <a:lnTo>
                                  <a:pt x="54568" y="53760"/>
                                </a:lnTo>
                                <a:lnTo>
                                  <a:pt x="52796" y="50341"/>
                                </a:lnTo>
                                <a:lnTo>
                                  <a:pt x="50625" y="46666"/>
                                </a:lnTo>
                                <a:lnTo>
                                  <a:pt x="48911" y="43624"/>
                                </a:lnTo>
                                <a:lnTo>
                                  <a:pt x="46882" y="40654"/>
                                </a:lnTo>
                                <a:lnTo>
                                  <a:pt x="45192" y="37395"/>
                                </a:lnTo>
                                <a:lnTo>
                                  <a:pt x="42586" y="33885"/>
                                </a:lnTo>
                                <a:lnTo>
                                  <a:pt x="39891" y="30190"/>
                                </a:lnTo>
                                <a:lnTo>
                                  <a:pt x="37924" y="27343"/>
                                </a:lnTo>
                                <a:lnTo>
                                  <a:pt x="35534" y="24670"/>
                                </a:lnTo>
                                <a:lnTo>
                                  <a:pt x="32594" y="21375"/>
                                </a:lnTo>
                                <a:lnTo>
                                  <a:pt x="29969" y="18663"/>
                                </a:lnTo>
                                <a:lnTo>
                                  <a:pt x="27554" y="16240"/>
                                </a:lnTo>
                                <a:lnTo>
                                  <a:pt x="23356" y="13020"/>
                                </a:lnTo>
                                <a:lnTo>
                                  <a:pt x="21713" y="9657"/>
                                </a:lnTo>
                                <a:lnTo>
                                  <a:pt x="19568" y="8723"/>
                                </a:lnTo>
                                <a:lnTo>
                                  <a:pt x="17693" y="5973"/>
                                </a:lnTo>
                                <a:lnTo>
                                  <a:pt x="17540" y="5741"/>
                                </a:lnTo>
                                <a:lnTo>
                                  <a:pt x="12909" y="0"/>
                                </a:lnTo>
                                <a:lnTo>
                                  <a:pt x="12523" y="5311"/>
                                </a:lnTo>
                                <a:lnTo>
                                  <a:pt x="12775" y="6897"/>
                                </a:lnTo>
                                <a:lnTo>
                                  <a:pt x="11441" y="9946"/>
                                </a:lnTo>
                                <a:lnTo>
                                  <a:pt x="11219" y="11563"/>
                                </a:lnTo>
                                <a:lnTo>
                                  <a:pt x="8625" y="13271"/>
                                </a:lnTo>
                                <a:lnTo>
                                  <a:pt x="7390" y="19149"/>
                                </a:lnTo>
                                <a:lnTo>
                                  <a:pt x="6443" y="21872"/>
                                </a:lnTo>
                                <a:lnTo>
                                  <a:pt x="5465" y="25605"/>
                                </a:lnTo>
                                <a:lnTo>
                                  <a:pt x="4150" y="29619"/>
                                </a:lnTo>
                                <a:lnTo>
                                  <a:pt x="3615" y="33369"/>
                                </a:lnTo>
                                <a:lnTo>
                                  <a:pt x="3713" y="37007"/>
                                </a:lnTo>
                                <a:lnTo>
                                  <a:pt x="2330" y="40445"/>
                                </a:lnTo>
                                <a:lnTo>
                                  <a:pt x="2577" y="43672"/>
                                </a:lnTo>
                                <a:lnTo>
                                  <a:pt x="1015" y="47853"/>
                                </a:lnTo>
                                <a:lnTo>
                                  <a:pt x="1181" y="51363"/>
                                </a:lnTo>
                                <a:lnTo>
                                  <a:pt x="923" y="54614"/>
                                </a:lnTo>
                                <a:lnTo>
                                  <a:pt x="246" y="59023"/>
                                </a:lnTo>
                                <a:lnTo>
                                  <a:pt x="499" y="62323"/>
                                </a:lnTo>
                                <a:lnTo>
                                  <a:pt x="196" y="66737"/>
                                </a:lnTo>
                                <a:lnTo>
                                  <a:pt x="44" y="70136"/>
                                </a:lnTo>
                                <a:lnTo>
                                  <a:pt x="222" y="73303"/>
                                </a:lnTo>
                                <a:lnTo>
                                  <a:pt x="628" y="77884"/>
                                </a:lnTo>
                                <a:lnTo>
                                  <a:pt x="677" y="80428"/>
                                </a:lnTo>
                                <a:lnTo>
                                  <a:pt x="413" y="84283"/>
                                </a:lnTo>
                                <a:lnTo>
                                  <a:pt x="480" y="89221"/>
                                </a:lnTo>
                                <a:lnTo>
                                  <a:pt x="0" y="93153"/>
                                </a:lnTo>
                                <a:lnTo>
                                  <a:pt x="1378" y="95214"/>
                                </a:lnTo>
                                <a:lnTo>
                                  <a:pt x="2470" y="99412"/>
                                </a:lnTo>
                                <a:lnTo>
                                  <a:pt x="4118" y="103796"/>
                                </a:lnTo>
                                <a:lnTo>
                                  <a:pt x="4321" y="107324"/>
                                </a:lnTo>
                                <a:lnTo>
                                  <a:pt x="4936" y="111548"/>
                                </a:lnTo>
                                <a:lnTo>
                                  <a:pt x="6301" y="115906"/>
                                </a:lnTo>
                                <a:lnTo>
                                  <a:pt x="7852" y="119275"/>
                                </a:lnTo>
                                <a:lnTo>
                                  <a:pt x="9198" y="123288"/>
                                </a:lnTo>
                                <a:lnTo>
                                  <a:pt x="10777" y="126733"/>
                                </a:lnTo>
                                <a:lnTo>
                                  <a:pt x="12339" y="130893"/>
                                </a:lnTo>
                                <a:lnTo>
                                  <a:pt x="14127" y="134897"/>
                                </a:lnTo>
                                <a:lnTo>
                                  <a:pt x="15634" y="138456"/>
                                </a:lnTo>
                                <a:lnTo>
                                  <a:pt x="17932" y="142026"/>
                                </a:lnTo>
                                <a:lnTo>
                                  <a:pt x="19851" y="145575"/>
                                </a:lnTo>
                                <a:lnTo>
                                  <a:pt x="21733" y="149786"/>
                                </a:lnTo>
                                <a:lnTo>
                                  <a:pt x="24438" y="152657"/>
                                </a:lnTo>
                                <a:lnTo>
                                  <a:pt x="26915" y="156130"/>
                                </a:lnTo>
                                <a:lnTo>
                                  <a:pt x="28925" y="159639"/>
                                </a:lnTo>
                                <a:lnTo>
                                  <a:pt x="31524" y="162899"/>
                                </a:lnTo>
                                <a:lnTo>
                                  <a:pt x="34317" y="167165"/>
                                </a:lnTo>
                                <a:lnTo>
                                  <a:pt x="35774" y="168923"/>
                                </a:lnTo>
                                <a:lnTo>
                                  <a:pt x="38959" y="172901"/>
                                </a:lnTo>
                                <a:lnTo>
                                  <a:pt x="42227" y="175692"/>
                                </a:lnTo>
                                <a:lnTo>
                                  <a:pt x="44127" y="179429"/>
                                </a:lnTo>
                                <a:lnTo>
                                  <a:pt x="46586" y="182756"/>
                                </a:lnTo>
                                <a:lnTo>
                                  <a:pt x="48707" y="185767"/>
                                </a:lnTo>
                                <a:lnTo>
                                  <a:pt x="51461" y="188694"/>
                                </a:lnTo>
                                <a:lnTo>
                                  <a:pt x="54327" y="192524"/>
                                </a:lnTo>
                                <a:lnTo>
                                  <a:pt x="54302" y="192086"/>
                                </a:lnTo>
                                <a:lnTo>
                                  <a:pt x="54327" y="192524"/>
                                </a:lnTo>
                              </a:path>
                            </a:pathLst>
                          </a:custGeom>
                          <a:ln w="629">
                            <a:solidFill>
                              <a:srgbClr val="000000"/>
                            </a:solidFill>
                            <a:prstDash val="solid"/>
                          </a:ln>
                        </wps:spPr>
                        <wps:bodyPr wrap="square" lIns="0" tIns="0" rIns="0" bIns="0" rtlCol="0">
                          <a:prstTxWarp prst="textNoShape">
                            <a:avLst/>
                          </a:prstTxWarp>
                          <a:noAutofit/>
                        </wps:bodyPr>
                      </wps:wsp>
                      <wps:wsp>
                        <wps:cNvPr id="583" name="Graphic 583"/>
                        <wps:cNvSpPr/>
                        <wps:spPr>
                          <a:xfrm>
                            <a:off x="109742" y="689187"/>
                            <a:ext cx="39370" cy="179705"/>
                          </a:xfrm>
                          <a:custGeom>
                            <a:avLst/>
                            <a:gdLst/>
                            <a:ahLst/>
                            <a:cxnLst/>
                            <a:rect l="l" t="t" r="r" b="b"/>
                            <a:pathLst>
                              <a:path w="39370" h="179705">
                                <a:moveTo>
                                  <a:pt x="0" y="0"/>
                                </a:moveTo>
                                <a:lnTo>
                                  <a:pt x="8613" y="42478"/>
                                </a:lnTo>
                                <a:lnTo>
                                  <a:pt x="17531" y="88674"/>
                                </a:lnTo>
                                <a:lnTo>
                                  <a:pt x="27246" y="135142"/>
                                </a:lnTo>
                                <a:lnTo>
                                  <a:pt x="38250" y="178440"/>
                                </a:lnTo>
                                <a:lnTo>
                                  <a:pt x="38711" y="179060"/>
                                </a:lnTo>
                                <a:lnTo>
                                  <a:pt x="39080" y="179117"/>
                                </a:lnTo>
                                <a:lnTo>
                                  <a:pt x="39276" y="178163"/>
                                </a:lnTo>
                                <a:lnTo>
                                  <a:pt x="28972" y="137755"/>
                                </a:lnTo>
                                <a:lnTo>
                                  <a:pt x="18990" y="91529"/>
                                </a:lnTo>
                                <a:lnTo>
                                  <a:pt x="9332" y="44080"/>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84" name="Image 584"/>
                          <pic:cNvPicPr/>
                        </pic:nvPicPr>
                        <pic:blipFill>
                          <a:blip r:embed="rId203" cstate="print"/>
                          <a:stretch>
                            <a:fillRect/>
                          </a:stretch>
                        </pic:blipFill>
                        <pic:spPr>
                          <a:xfrm>
                            <a:off x="18186" y="764808"/>
                            <a:ext cx="150724" cy="126625"/>
                          </a:xfrm>
                          <a:prstGeom prst="rect">
                            <a:avLst/>
                          </a:prstGeom>
                        </pic:spPr>
                      </pic:pic>
                      <wps:wsp>
                        <wps:cNvPr id="585" name="Graphic 585"/>
                        <wps:cNvSpPr/>
                        <wps:spPr>
                          <a:xfrm>
                            <a:off x="18186" y="764808"/>
                            <a:ext cx="151130" cy="127000"/>
                          </a:xfrm>
                          <a:custGeom>
                            <a:avLst/>
                            <a:gdLst/>
                            <a:ahLst/>
                            <a:cxnLst/>
                            <a:rect l="l" t="t" r="r" b="b"/>
                            <a:pathLst>
                              <a:path w="151130" h="127000">
                                <a:moveTo>
                                  <a:pt x="150757" y="126696"/>
                                </a:moveTo>
                                <a:lnTo>
                                  <a:pt x="148980" y="122798"/>
                                </a:lnTo>
                                <a:lnTo>
                                  <a:pt x="147370" y="118199"/>
                                </a:lnTo>
                                <a:lnTo>
                                  <a:pt x="145765" y="115635"/>
                                </a:lnTo>
                                <a:lnTo>
                                  <a:pt x="143619" y="111283"/>
                                </a:lnTo>
                                <a:lnTo>
                                  <a:pt x="142661" y="107952"/>
                                </a:lnTo>
                                <a:lnTo>
                                  <a:pt x="140933" y="104496"/>
                                </a:lnTo>
                                <a:lnTo>
                                  <a:pt x="138799" y="100451"/>
                                </a:lnTo>
                                <a:lnTo>
                                  <a:pt x="137674" y="96653"/>
                                </a:lnTo>
                                <a:lnTo>
                                  <a:pt x="136230" y="93308"/>
                                </a:lnTo>
                                <a:lnTo>
                                  <a:pt x="134901" y="90056"/>
                                </a:lnTo>
                                <a:lnTo>
                                  <a:pt x="133790" y="85790"/>
                                </a:lnTo>
                                <a:lnTo>
                                  <a:pt x="131533" y="82113"/>
                                </a:lnTo>
                                <a:lnTo>
                                  <a:pt x="129590" y="78007"/>
                                </a:lnTo>
                                <a:lnTo>
                                  <a:pt x="128798" y="73802"/>
                                </a:lnTo>
                                <a:lnTo>
                                  <a:pt x="126498" y="71071"/>
                                </a:lnTo>
                                <a:lnTo>
                                  <a:pt x="124636" y="67125"/>
                                </a:lnTo>
                                <a:lnTo>
                                  <a:pt x="123511" y="63332"/>
                                </a:lnTo>
                                <a:lnTo>
                                  <a:pt x="120461" y="60553"/>
                                </a:lnTo>
                                <a:lnTo>
                                  <a:pt x="118076" y="57786"/>
                                </a:lnTo>
                                <a:lnTo>
                                  <a:pt x="115900" y="54154"/>
                                </a:lnTo>
                                <a:lnTo>
                                  <a:pt x="113010" y="50982"/>
                                </a:lnTo>
                                <a:lnTo>
                                  <a:pt x="111179" y="48443"/>
                                </a:lnTo>
                                <a:lnTo>
                                  <a:pt x="107778" y="45134"/>
                                </a:lnTo>
                                <a:lnTo>
                                  <a:pt x="104521" y="42313"/>
                                </a:lnTo>
                                <a:lnTo>
                                  <a:pt x="101564" y="39701"/>
                                </a:lnTo>
                                <a:lnTo>
                                  <a:pt x="99161" y="37266"/>
                                </a:lnTo>
                                <a:lnTo>
                                  <a:pt x="95681" y="34794"/>
                                </a:lnTo>
                                <a:lnTo>
                                  <a:pt x="92964" y="32022"/>
                                </a:lnTo>
                                <a:lnTo>
                                  <a:pt x="89238" y="30584"/>
                                </a:lnTo>
                                <a:lnTo>
                                  <a:pt x="86201" y="28106"/>
                                </a:lnTo>
                                <a:lnTo>
                                  <a:pt x="83643" y="25223"/>
                                </a:lnTo>
                                <a:lnTo>
                                  <a:pt x="79316" y="24012"/>
                                </a:lnTo>
                                <a:lnTo>
                                  <a:pt x="76224" y="22161"/>
                                </a:lnTo>
                                <a:lnTo>
                                  <a:pt x="72977" y="20484"/>
                                </a:lnTo>
                                <a:lnTo>
                                  <a:pt x="69873" y="17834"/>
                                </a:lnTo>
                                <a:lnTo>
                                  <a:pt x="65865" y="16929"/>
                                </a:lnTo>
                                <a:lnTo>
                                  <a:pt x="62372" y="15307"/>
                                </a:lnTo>
                                <a:lnTo>
                                  <a:pt x="58402" y="13739"/>
                                </a:lnTo>
                                <a:lnTo>
                                  <a:pt x="55186" y="12386"/>
                                </a:lnTo>
                                <a:lnTo>
                                  <a:pt x="51762" y="11286"/>
                                </a:lnTo>
                                <a:lnTo>
                                  <a:pt x="48423" y="9750"/>
                                </a:lnTo>
                                <a:lnTo>
                                  <a:pt x="44219" y="8575"/>
                                </a:lnTo>
                                <a:lnTo>
                                  <a:pt x="39823" y="7303"/>
                                </a:lnTo>
                                <a:lnTo>
                                  <a:pt x="36522" y="6264"/>
                                </a:lnTo>
                                <a:lnTo>
                                  <a:pt x="32994" y="5618"/>
                                </a:lnTo>
                                <a:lnTo>
                                  <a:pt x="28653" y="4814"/>
                                </a:lnTo>
                                <a:lnTo>
                                  <a:pt x="24915" y="4277"/>
                                </a:lnTo>
                                <a:lnTo>
                                  <a:pt x="21527" y="3848"/>
                                </a:lnTo>
                                <a:lnTo>
                                  <a:pt x="16229" y="3879"/>
                                </a:lnTo>
                                <a:lnTo>
                                  <a:pt x="12872" y="2231"/>
                                </a:lnTo>
                                <a:lnTo>
                                  <a:pt x="10604" y="2810"/>
                                </a:lnTo>
                                <a:lnTo>
                                  <a:pt x="7444" y="1789"/>
                                </a:lnTo>
                                <a:lnTo>
                                  <a:pt x="7179" y="1697"/>
                                </a:lnTo>
                                <a:lnTo>
                                  <a:pt x="0" y="0"/>
                                </a:lnTo>
                                <a:lnTo>
                                  <a:pt x="2951" y="4431"/>
                                </a:lnTo>
                                <a:lnTo>
                                  <a:pt x="4125" y="5526"/>
                                </a:lnTo>
                                <a:lnTo>
                                  <a:pt x="4935" y="8753"/>
                                </a:lnTo>
                                <a:lnTo>
                                  <a:pt x="5754" y="10174"/>
                                </a:lnTo>
                                <a:lnTo>
                                  <a:pt x="4752" y="13106"/>
                                </a:lnTo>
                                <a:lnTo>
                                  <a:pt x="7382" y="18509"/>
                                </a:lnTo>
                                <a:lnTo>
                                  <a:pt x="8299" y="21239"/>
                                </a:lnTo>
                                <a:lnTo>
                                  <a:pt x="9816" y="24786"/>
                                </a:lnTo>
                                <a:lnTo>
                                  <a:pt x="11237" y="28764"/>
                                </a:lnTo>
                                <a:lnTo>
                                  <a:pt x="13113" y="32059"/>
                                </a:lnTo>
                                <a:lnTo>
                                  <a:pt x="15424" y="34875"/>
                                </a:lnTo>
                                <a:lnTo>
                                  <a:pt x="16437" y="38434"/>
                                </a:lnTo>
                                <a:lnTo>
                                  <a:pt x="18607" y="40831"/>
                                </a:lnTo>
                                <a:lnTo>
                                  <a:pt x="19942" y="45093"/>
                                </a:lnTo>
                                <a:lnTo>
                                  <a:pt x="22223" y="47767"/>
                                </a:lnTo>
                                <a:lnTo>
                                  <a:pt x="24012" y="50489"/>
                                </a:lnTo>
                                <a:lnTo>
                                  <a:pt x="26183" y="54387"/>
                                </a:lnTo>
                                <a:lnTo>
                                  <a:pt x="28401" y="56845"/>
                                </a:lnTo>
                                <a:lnTo>
                                  <a:pt x="30879" y="60517"/>
                                </a:lnTo>
                                <a:lnTo>
                                  <a:pt x="32833" y="63295"/>
                                </a:lnTo>
                                <a:lnTo>
                                  <a:pt x="34917" y="65687"/>
                                </a:lnTo>
                                <a:lnTo>
                                  <a:pt x="38046" y="69056"/>
                                </a:lnTo>
                                <a:lnTo>
                                  <a:pt x="39646" y="71034"/>
                                </a:lnTo>
                                <a:lnTo>
                                  <a:pt x="41796" y="74243"/>
                                </a:lnTo>
                                <a:lnTo>
                                  <a:pt x="44882" y="78105"/>
                                </a:lnTo>
                                <a:lnTo>
                                  <a:pt x="46918" y="81504"/>
                                </a:lnTo>
                                <a:lnTo>
                                  <a:pt x="49265" y="82285"/>
                                </a:lnTo>
                                <a:lnTo>
                                  <a:pt x="52703" y="84934"/>
                                </a:lnTo>
                                <a:lnTo>
                                  <a:pt x="56693" y="87388"/>
                                </a:lnTo>
                                <a:lnTo>
                                  <a:pt x="59016" y="90049"/>
                                </a:lnTo>
                                <a:lnTo>
                                  <a:pt x="62090" y="93012"/>
                                </a:lnTo>
                                <a:lnTo>
                                  <a:pt x="65840" y="95614"/>
                                </a:lnTo>
                                <a:lnTo>
                                  <a:pt x="69129" y="97323"/>
                                </a:lnTo>
                                <a:lnTo>
                                  <a:pt x="72651" y="99670"/>
                                </a:lnTo>
                                <a:lnTo>
                                  <a:pt x="76014" y="101423"/>
                                </a:lnTo>
                                <a:lnTo>
                                  <a:pt x="79801" y="103753"/>
                                </a:lnTo>
                                <a:lnTo>
                                  <a:pt x="83668" y="105818"/>
                                </a:lnTo>
                                <a:lnTo>
                                  <a:pt x="87037" y="107706"/>
                                </a:lnTo>
                                <a:lnTo>
                                  <a:pt x="91044" y="109120"/>
                                </a:lnTo>
                                <a:lnTo>
                                  <a:pt x="94734" y="110743"/>
                                </a:lnTo>
                                <a:lnTo>
                                  <a:pt x="98804" y="112924"/>
                                </a:lnTo>
                                <a:lnTo>
                                  <a:pt x="102694" y="113527"/>
                                </a:lnTo>
                                <a:lnTo>
                                  <a:pt x="106784" y="114757"/>
                                </a:lnTo>
                                <a:lnTo>
                                  <a:pt x="110526" y="116294"/>
                                </a:lnTo>
                                <a:lnTo>
                                  <a:pt x="114584" y="117277"/>
                                </a:lnTo>
                                <a:lnTo>
                                  <a:pt x="119397" y="118931"/>
                                </a:lnTo>
                                <a:lnTo>
                                  <a:pt x="121629" y="119429"/>
                                </a:lnTo>
                                <a:lnTo>
                                  <a:pt x="126585" y="120622"/>
                                </a:lnTo>
                                <a:lnTo>
                                  <a:pt x="130882" y="120812"/>
                                </a:lnTo>
                                <a:lnTo>
                                  <a:pt x="134675" y="122606"/>
                                </a:lnTo>
                                <a:lnTo>
                                  <a:pt x="138652" y="123726"/>
                                </a:lnTo>
                                <a:lnTo>
                                  <a:pt x="142175" y="124808"/>
                                </a:lnTo>
                                <a:lnTo>
                                  <a:pt x="146146" y="125429"/>
                                </a:lnTo>
                                <a:lnTo>
                                  <a:pt x="150757" y="126696"/>
                                </a:lnTo>
                                <a:lnTo>
                                  <a:pt x="150468" y="126370"/>
                                </a:lnTo>
                                <a:lnTo>
                                  <a:pt x="150757" y="126696"/>
                                </a:lnTo>
                              </a:path>
                            </a:pathLst>
                          </a:custGeom>
                          <a:ln w="629">
                            <a:solidFill>
                              <a:srgbClr val="000000"/>
                            </a:solidFill>
                            <a:prstDash val="solid"/>
                          </a:ln>
                        </wps:spPr>
                        <wps:bodyPr wrap="square" lIns="0" tIns="0" rIns="0" bIns="0" rtlCol="0">
                          <a:prstTxWarp prst="textNoShape">
                            <a:avLst/>
                          </a:prstTxWarp>
                          <a:noAutofit/>
                        </wps:bodyPr>
                      </wps:wsp>
                      <wps:wsp>
                        <wps:cNvPr id="586" name="Graphic 586"/>
                        <wps:cNvSpPr/>
                        <wps:spPr>
                          <a:xfrm>
                            <a:off x="27603" y="773206"/>
                            <a:ext cx="140970" cy="118110"/>
                          </a:xfrm>
                          <a:custGeom>
                            <a:avLst/>
                            <a:gdLst/>
                            <a:ahLst/>
                            <a:cxnLst/>
                            <a:rect l="l" t="t" r="r" b="b"/>
                            <a:pathLst>
                              <a:path w="140970" h="118110">
                                <a:moveTo>
                                  <a:pt x="0" y="0"/>
                                </a:moveTo>
                                <a:lnTo>
                                  <a:pt x="32852" y="28275"/>
                                </a:lnTo>
                                <a:lnTo>
                                  <a:pt x="68219" y="59302"/>
                                </a:lnTo>
                                <a:lnTo>
                                  <a:pt x="104383" y="90057"/>
                                </a:lnTo>
                                <a:lnTo>
                                  <a:pt x="139624" y="117517"/>
                                </a:lnTo>
                                <a:lnTo>
                                  <a:pt x="140368" y="117720"/>
                                </a:lnTo>
                                <a:lnTo>
                                  <a:pt x="140694" y="117534"/>
                                </a:lnTo>
                                <a:lnTo>
                                  <a:pt x="140263" y="116663"/>
                                </a:lnTo>
                                <a:lnTo>
                                  <a:pt x="107348" y="91059"/>
                                </a:lnTo>
                                <a:lnTo>
                                  <a:pt x="71121" y="60662"/>
                                </a:lnTo>
                                <a:lnTo>
                                  <a:pt x="34399" y="29099"/>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87" name="Image 587"/>
                          <pic:cNvPicPr/>
                        </pic:nvPicPr>
                        <pic:blipFill>
                          <a:blip r:embed="rId89" cstate="print"/>
                          <a:stretch>
                            <a:fillRect/>
                          </a:stretch>
                        </pic:blipFill>
                        <pic:spPr>
                          <a:xfrm>
                            <a:off x="121206" y="745535"/>
                            <a:ext cx="86214" cy="179626"/>
                          </a:xfrm>
                          <a:prstGeom prst="rect">
                            <a:avLst/>
                          </a:prstGeom>
                        </pic:spPr>
                      </pic:pic>
                      <wps:wsp>
                        <wps:cNvPr id="588" name="Graphic 588"/>
                        <wps:cNvSpPr/>
                        <wps:spPr>
                          <a:xfrm>
                            <a:off x="121206" y="745535"/>
                            <a:ext cx="86360" cy="180340"/>
                          </a:xfrm>
                          <a:custGeom>
                            <a:avLst/>
                            <a:gdLst/>
                            <a:ahLst/>
                            <a:cxnLst/>
                            <a:rect l="l" t="t" r="r" b="b"/>
                            <a:pathLst>
                              <a:path w="86360" h="180340">
                                <a:moveTo>
                                  <a:pt x="82951" y="179700"/>
                                </a:moveTo>
                                <a:lnTo>
                                  <a:pt x="83049" y="175421"/>
                                </a:lnTo>
                                <a:lnTo>
                                  <a:pt x="83608" y="170577"/>
                                </a:lnTo>
                                <a:lnTo>
                                  <a:pt x="83276" y="167565"/>
                                </a:lnTo>
                                <a:lnTo>
                                  <a:pt x="83238" y="162720"/>
                                </a:lnTo>
                                <a:lnTo>
                                  <a:pt x="83823" y="159295"/>
                                </a:lnTo>
                                <a:lnTo>
                                  <a:pt x="83773" y="155441"/>
                                </a:lnTo>
                                <a:lnTo>
                                  <a:pt x="83620" y="150869"/>
                                </a:lnTo>
                                <a:lnTo>
                                  <a:pt x="84259" y="146965"/>
                                </a:lnTo>
                                <a:lnTo>
                                  <a:pt x="84413" y="143319"/>
                                </a:lnTo>
                                <a:lnTo>
                                  <a:pt x="84629" y="139815"/>
                                </a:lnTo>
                                <a:lnTo>
                                  <a:pt x="85489" y="135487"/>
                                </a:lnTo>
                                <a:lnTo>
                                  <a:pt x="85064" y="131195"/>
                                </a:lnTo>
                                <a:lnTo>
                                  <a:pt x="85102" y="126653"/>
                                </a:lnTo>
                                <a:lnTo>
                                  <a:pt x="86214" y="122520"/>
                                </a:lnTo>
                                <a:lnTo>
                                  <a:pt x="85334" y="119066"/>
                                </a:lnTo>
                                <a:lnTo>
                                  <a:pt x="85378" y="114702"/>
                                </a:lnTo>
                                <a:lnTo>
                                  <a:pt x="86017" y="110798"/>
                                </a:lnTo>
                                <a:lnTo>
                                  <a:pt x="84481" y="106968"/>
                                </a:lnTo>
                                <a:lnTo>
                                  <a:pt x="83540" y="103433"/>
                                </a:lnTo>
                                <a:lnTo>
                                  <a:pt x="83165" y="99221"/>
                                </a:lnTo>
                                <a:lnTo>
                                  <a:pt x="81948" y="95109"/>
                                </a:lnTo>
                                <a:lnTo>
                                  <a:pt x="81400" y="92023"/>
                                </a:lnTo>
                                <a:lnTo>
                                  <a:pt x="79778" y="87567"/>
                                </a:lnTo>
                                <a:lnTo>
                                  <a:pt x="78075" y="83607"/>
                                </a:lnTo>
                                <a:lnTo>
                                  <a:pt x="76551" y="79968"/>
                                </a:lnTo>
                                <a:lnTo>
                                  <a:pt x="75450" y="76728"/>
                                </a:lnTo>
                                <a:lnTo>
                                  <a:pt x="73391" y="72989"/>
                                </a:lnTo>
                                <a:lnTo>
                                  <a:pt x="72155" y="69309"/>
                                </a:lnTo>
                                <a:lnTo>
                                  <a:pt x="69425" y="66389"/>
                                </a:lnTo>
                                <a:lnTo>
                                  <a:pt x="67772" y="62833"/>
                                </a:lnTo>
                                <a:lnTo>
                                  <a:pt x="66720" y="59127"/>
                                </a:lnTo>
                                <a:lnTo>
                                  <a:pt x="63352" y="56158"/>
                                </a:lnTo>
                                <a:lnTo>
                                  <a:pt x="61378" y="53145"/>
                                </a:lnTo>
                                <a:lnTo>
                                  <a:pt x="59191" y="50220"/>
                                </a:lnTo>
                                <a:lnTo>
                                  <a:pt x="57547" y="46475"/>
                                </a:lnTo>
                                <a:lnTo>
                                  <a:pt x="54333" y="43917"/>
                                </a:lnTo>
                                <a:lnTo>
                                  <a:pt x="51893" y="40942"/>
                                </a:lnTo>
                                <a:lnTo>
                                  <a:pt x="49002" y="37796"/>
                                </a:lnTo>
                                <a:lnTo>
                                  <a:pt x="46697" y="35177"/>
                                </a:lnTo>
                                <a:lnTo>
                                  <a:pt x="44091" y="32698"/>
                                </a:lnTo>
                                <a:lnTo>
                                  <a:pt x="41761" y="29859"/>
                                </a:lnTo>
                                <a:lnTo>
                                  <a:pt x="38484" y="26969"/>
                                </a:lnTo>
                                <a:lnTo>
                                  <a:pt x="35078" y="23913"/>
                                </a:lnTo>
                                <a:lnTo>
                                  <a:pt x="32564" y="21541"/>
                                </a:lnTo>
                                <a:lnTo>
                                  <a:pt x="29669" y="19420"/>
                                </a:lnTo>
                                <a:lnTo>
                                  <a:pt x="26108" y="16807"/>
                                </a:lnTo>
                                <a:lnTo>
                                  <a:pt x="22981" y="14706"/>
                                </a:lnTo>
                                <a:lnTo>
                                  <a:pt x="20114" y="12836"/>
                                </a:lnTo>
                                <a:lnTo>
                                  <a:pt x="15333" y="10555"/>
                                </a:lnTo>
                                <a:lnTo>
                                  <a:pt x="13027" y="7610"/>
                                </a:lnTo>
                                <a:lnTo>
                                  <a:pt x="10734" y="7143"/>
                                </a:lnTo>
                                <a:lnTo>
                                  <a:pt x="8330" y="4850"/>
                                </a:lnTo>
                                <a:lnTo>
                                  <a:pt x="8135" y="4653"/>
                                </a:lnTo>
                                <a:lnTo>
                                  <a:pt x="2411" y="0"/>
                                </a:lnTo>
                                <a:lnTo>
                                  <a:pt x="3136" y="5275"/>
                                </a:lnTo>
                                <a:lnTo>
                                  <a:pt x="3714" y="6768"/>
                                </a:lnTo>
                                <a:lnTo>
                                  <a:pt x="3043" y="10027"/>
                                </a:lnTo>
                                <a:lnTo>
                                  <a:pt x="3160" y="11661"/>
                                </a:lnTo>
                                <a:lnTo>
                                  <a:pt x="978" y="13869"/>
                                </a:lnTo>
                                <a:lnTo>
                                  <a:pt x="996" y="19875"/>
                                </a:lnTo>
                                <a:lnTo>
                                  <a:pt x="634" y="22733"/>
                                </a:lnTo>
                                <a:lnTo>
                                  <a:pt x="456" y="26589"/>
                                </a:lnTo>
                                <a:lnTo>
                                  <a:pt x="0" y="30787"/>
                                </a:lnTo>
                                <a:lnTo>
                                  <a:pt x="257" y="34568"/>
                                </a:lnTo>
                                <a:lnTo>
                                  <a:pt x="1107" y="38110"/>
                                </a:lnTo>
                                <a:lnTo>
                                  <a:pt x="473" y="41761"/>
                                </a:lnTo>
                                <a:lnTo>
                                  <a:pt x="1384" y="44859"/>
                                </a:lnTo>
                                <a:lnTo>
                                  <a:pt x="725" y="49272"/>
                                </a:lnTo>
                                <a:lnTo>
                                  <a:pt x="1618" y="52678"/>
                                </a:lnTo>
                                <a:lnTo>
                                  <a:pt x="2042" y="55907"/>
                                </a:lnTo>
                                <a:lnTo>
                                  <a:pt x="2300" y="60364"/>
                                </a:lnTo>
                                <a:lnTo>
                                  <a:pt x="3228" y="63541"/>
                                </a:lnTo>
                                <a:lnTo>
                                  <a:pt x="3855" y="67919"/>
                                </a:lnTo>
                                <a:lnTo>
                                  <a:pt x="4408" y="71275"/>
                                </a:lnTo>
                                <a:lnTo>
                                  <a:pt x="5239" y="74337"/>
                                </a:lnTo>
                                <a:lnTo>
                                  <a:pt x="6591" y="78732"/>
                                </a:lnTo>
                                <a:lnTo>
                                  <a:pt x="7168" y="81210"/>
                                </a:lnTo>
                                <a:lnTo>
                                  <a:pt x="7710" y="85034"/>
                                </a:lnTo>
                                <a:lnTo>
                                  <a:pt x="8804" y="89853"/>
                                </a:lnTo>
                                <a:lnTo>
                                  <a:pt x="9155" y="93800"/>
                                </a:lnTo>
                                <a:lnTo>
                                  <a:pt x="10925" y="95526"/>
                                </a:lnTo>
                                <a:lnTo>
                                  <a:pt x="12868" y="99407"/>
                                </a:lnTo>
                                <a:lnTo>
                                  <a:pt x="15393" y="103347"/>
                                </a:lnTo>
                                <a:lnTo>
                                  <a:pt x="16323" y="106759"/>
                                </a:lnTo>
                                <a:lnTo>
                                  <a:pt x="17804" y="110768"/>
                                </a:lnTo>
                                <a:lnTo>
                                  <a:pt x="20041" y="114739"/>
                                </a:lnTo>
                                <a:lnTo>
                                  <a:pt x="22261" y="117714"/>
                                </a:lnTo>
                                <a:lnTo>
                                  <a:pt x="24412" y="121366"/>
                                </a:lnTo>
                                <a:lnTo>
                                  <a:pt x="26675" y="124403"/>
                                </a:lnTo>
                                <a:lnTo>
                                  <a:pt x="29066" y="128145"/>
                                </a:lnTo>
                                <a:lnTo>
                                  <a:pt x="31655" y="131688"/>
                                </a:lnTo>
                                <a:lnTo>
                                  <a:pt x="33861" y="134860"/>
                                </a:lnTo>
                                <a:lnTo>
                                  <a:pt x="36854" y="137872"/>
                                </a:lnTo>
                                <a:lnTo>
                                  <a:pt x="39469" y="140940"/>
                                </a:lnTo>
                                <a:lnTo>
                                  <a:pt x="42179" y="144677"/>
                                </a:lnTo>
                                <a:lnTo>
                                  <a:pt x="45426" y="146915"/>
                                </a:lnTo>
                                <a:lnTo>
                                  <a:pt x="48567" y="149804"/>
                                </a:lnTo>
                                <a:lnTo>
                                  <a:pt x="51265" y="152816"/>
                                </a:lnTo>
                                <a:lnTo>
                                  <a:pt x="54487" y="155466"/>
                                </a:lnTo>
                                <a:lnTo>
                                  <a:pt x="58107" y="159057"/>
                                </a:lnTo>
                                <a:lnTo>
                                  <a:pt x="59896" y="160476"/>
                                </a:lnTo>
                                <a:lnTo>
                                  <a:pt x="63837" y="163703"/>
                                </a:lnTo>
                                <a:lnTo>
                                  <a:pt x="67618" y="165752"/>
                                </a:lnTo>
                                <a:lnTo>
                                  <a:pt x="70250" y="169016"/>
                                </a:lnTo>
                                <a:lnTo>
                                  <a:pt x="73347" y="171757"/>
                                </a:lnTo>
                                <a:lnTo>
                                  <a:pt x="76046" y="174265"/>
                                </a:lnTo>
                                <a:lnTo>
                                  <a:pt x="79354" y="176553"/>
                                </a:lnTo>
                                <a:lnTo>
                                  <a:pt x="82951" y="179700"/>
                                </a:lnTo>
                                <a:lnTo>
                                  <a:pt x="82833" y="179283"/>
                                </a:lnTo>
                                <a:lnTo>
                                  <a:pt x="82951" y="179700"/>
                                </a:lnTo>
                              </a:path>
                            </a:pathLst>
                          </a:custGeom>
                          <a:ln w="629">
                            <a:solidFill>
                              <a:srgbClr val="000000"/>
                            </a:solidFill>
                            <a:prstDash val="solid"/>
                          </a:ln>
                        </wps:spPr>
                        <wps:bodyPr wrap="square" lIns="0" tIns="0" rIns="0" bIns="0" rtlCol="0">
                          <a:prstTxWarp prst="textNoShape">
                            <a:avLst/>
                          </a:prstTxWarp>
                          <a:noAutofit/>
                        </wps:bodyPr>
                      </wps:wsp>
                      <wps:wsp>
                        <wps:cNvPr id="589" name="Graphic 589"/>
                        <wps:cNvSpPr/>
                        <wps:spPr>
                          <a:xfrm>
                            <a:off x="128443" y="757198"/>
                            <a:ext cx="75565" cy="167640"/>
                          </a:xfrm>
                          <a:custGeom>
                            <a:avLst/>
                            <a:gdLst/>
                            <a:ahLst/>
                            <a:cxnLst/>
                            <a:rect l="l" t="t" r="r" b="b"/>
                            <a:pathLst>
                              <a:path w="75565" h="167640">
                                <a:moveTo>
                                  <a:pt x="0" y="0"/>
                                </a:moveTo>
                                <a:lnTo>
                                  <a:pt x="17256" y="39758"/>
                                </a:lnTo>
                                <a:lnTo>
                                  <a:pt x="35582" y="83088"/>
                                </a:lnTo>
                                <a:lnTo>
                                  <a:pt x="54744" y="126521"/>
                                </a:lnTo>
                                <a:lnTo>
                                  <a:pt x="74507" y="166588"/>
                                </a:lnTo>
                                <a:lnTo>
                                  <a:pt x="75093" y="167091"/>
                                </a:lnTo>
                                <a:lnTo>
                                  <a:pt x="75467" y="167072"/>
                                </a:lnTo>
                                <a:lnTo>
                                  <a:pt x="75461" y="166095"/>
                                </a:lnTo>
                                <a:lnTo>
                                  <a:pt x="56980" y="128715"/>
                                </a:lnTo>
                                <a:lnTo>
                                  <a:pt x="37606" y="85576"/>
                                </a:lnTo>
                                <a:lnTo>
                                  <a:pt x="18293" y="41173"/>
                                </a:lnTo>
                                <a:lnTo>
                                  <a:pt x="0" y="0"/>
                                </a:lnTo>
                                <a:close/>
                              </a:path>
                            </a:pathLst>
                          </a:custGeom>
                          <a:solidFill>
                            <a:srgbClr val="8EAA33"/>
                          </a:solidFill>
                        </wps:spPr>
                        <wps:bodyPr wrap="square" lIns="0" tIns="0" rIns="0" bIns="0" rtlCol="0">
                          <a:prstTxWarp prst="textNoShape">
                            <a:avLst/>
                          </a:prstTxWarp>
                          <a:noAutofit/>
                        </wps:bodyPr>
                      </wps:wsp>
                      <pic:pic xmlns:pic="http://schemas.openxmlformats.org/drawingml/2006/picture">
                        <pic:nvPicPr>
                          <pic:cNvPr id="590" name="Image 590"/>
                          <pic:cNvPicPr/>
                        </pic:nvPicPr>
                        <pic:blipFill>
                          <a:blip r:embed="rId88" cstate="print"/>
                          <a:stretch>
                            <a:fillRect/>
                          </a:stretch>
                        </pic:blipFill>
                        <pic:spPr>
                          <a:xfrm>
                            <a:off x="54611" y="848729"/>
                            <a:ext cx="173758" cy="93991"/>
                          </a:xfrm>
                          <a:prstGeom prst="rect">
                            <a:avLst/>
                          </a:prstGeom>
                        </pic:spPr>
                      </pic:pic>
                      <wps:wsp>
                        <wps:cNvPr id="591" name="Graphic 591"/>
                        <wps:cNvSpPr/>
                        <wps:spPr>
                          <a:xfrm>
                            <a:off x="54611" y="848729"/>
                            <a:ext cx="173990" cy="94615"/>
                          </a:xfrm>
                          <a:custGeom>
                            <a:avLst/>
                            <a:gdLst/>
                            <a:ahLst/>
                            <a:cxnLst/>
                            <a:rect l="l" t="t" r="r" b="b"/>
                            <a:pathLst>
                              <a:path w="173990" h="94615">
                                <a:moveTo>
                                  <a:pt x="173803" y="94052"/>
                                </a:moveTo>
                                <a:lnTo>
                                  <a:pt x="171252" y="90615"/>
                                </a:lnTo>
                                <a:lnTo>
                                  <a:pt x="168726" y="86441"/>
                                </a:lnTo>
                                <a:lnTo>
                                  <a:pt x="166618" y="84271"/>
                                </a:lnTo>
                                <a:lnTo>
                                  <a:pt x="163616" y="80466"/>
                                </a:lnTo>
                                <a:lnTo>
                                  <a:pt x="161981" y="77404"/>
                                </a:lnTo>
                                <a:lnTo>
                                  <a:pt x="159578" y="74386"/>
                                </a:lnTo>
                                <a:lnTo>
                                  <a:pt x="156652" y="70864"/>
                                </a:lnTo>
                                <a:lnTo>
                                  <a:pt x="154764" y="67391"/>
                                </a:lnTo>
                                <a:lnTo>
                                  <a:pt x="152650" y="64414"/>
                                </a:lnTo>
                                <a:lnTo>
                                  <a:pt x="150677" y="61512"/>
                                </a:lnTo>
                                <a:lnTo>
                                  <a:pt x="148697" y="57565"/>
                                </a:lnTo>
                                <a:lnTo>
                                  <a:pt x="145733" y="54443"/>
                                </a:lnTo>
                                <a:lnTo>
                                  <a:pt x="142973" y="50828"/>
                                </a:lnTo>
                                <a:lnTo>
                                  <a:pt x="141325" y="46881"/>
                                </a:lnTo>
                                <a:lnTo>
                                  <a:pt x="138510" y="44687"/>
                                </a:lnTo>
                                <a:lnTo>
                                  <a:pt x="135867" y="41220"/>
                                </a:lnTo>
                                <a:lnTo>
                                  <a:pt x="133979" y="37740"/>
                                </a:lnTo>
                                <a:lnTo>
                                  <a:pt x="130414" y="35657"/>
                                </a:lnTo>
                                <a:lnTo>
                                  <a:pt x="127506" y="33442"/>
                                </a:lnTo>
                                <a:lnTo>
                                  <a:pt x="124629" y="30345"/>
                                </a:lnTo>
                                <a:lnTo>
                                  <a:pt x="121143" y="27843"/>
                                </a:lnTo>
                                <a:lnTo>
                                  <a:pt x="118820" y="25740"/>
                                </a:lnTo>
                                <a:lnTo>
                                  <a:pt x="114805" y="23213"/>
                                </a:lnTo>
                                <a:lnTo>
                                  <a:pt x="111030" y="21129"/>
                                </a:lnTo>
                                <a:lnTo>
                                  <a:pt x="107594" y="19187"/>
                                </a:lnTo>
                                <a:lnTo>
                                  <a:pt x="104741" y="17305"/>
                                </a:lnTo>
                                <a:lnTo>
                                  <a:pt x="100826" y="15615"/>
                                </a:lnTo>
                                <a:lnTo>
                                  <a:pt x="97585" y="13463"/>
                                </a:lnTo>
                                <a:lnTo>
                                  <a:pt x="93644" y="12831"/>
                                </a:lnTo>
                                <a:lnTo>
                                  <a:pt x="90160" y="11041"/>
                                </a:lnTo>
                                <a:lnTo>
                                  <a:pt x="87055" y="8754"/>
                                </a:lnTo>
                                <a:lnTo>
                                  <a:pt x="82573" y="8471"/>
                                </a:lnTo>
                                <a:lnTo>
                                  <a:pt x="79167" y="7303"/>
                                </a:lnTo>
                                <a:lnTo>
                                  <a:pt x="75639" y="6332"/>
                                </a:lnTo>
                                <a:lnTo>
                                  <a:pt x="72055" y="4382"/>
                                </a:lnTo>
                                <a:lnTo>
                                  <a:pt x="67941" y="4334"/>
                                </a:lnTo>
                                <a:lnTo>
                                  <a:pt x="64193" y="3479"/>
                                </a:lnTo>
                                <a:lnTo>
                                  <a:pt x="59981" y="2766"/>
                                </a:lnTo>
                                <a:lnTo>
                                  <a:pt x="56550" y="2115"/>
                                </a:lnTo>
                                <a:lnTo>
                                  <a:pt x="52973" y="1746"/>
                                </a:lnTo>
                                <a:lnTo>
                                  <a:pt x="49388" y="934"/>
                                </a:lnTo>
                                <a:lnTo>
                                  <a:pt x="45036" y="664"/>
                                </a:lnTo>
                                <a:lnTo>
                                  <a:pt x="40468" y="332"/>
                                </a:lnTo>
                                <a:lnTo>
                                  <a:pt x="37026" y="0"/>
                                </a:lnTo>
                                <a:lnTo>
                                  <a:pt x="33442" y="105"/>
                                </a:lnTo>
                                <a:lnTo>
                                  <a:pt x="29028" y="221"/>
                                </a:lnTo>
                                <a:lnTo>
                                  <a:pt x="25259" y="480"/>
                                </a:lnTo>
                                <a:lnTo>
                                  <a:pt x="21853" y="756"/>
                                </a:lnTo>
                                <a:lnTo>
                                  <a:pt x="16683" y="1888"/>
                                </a:lnTo>
                                <a:lnTo>
                                  <a:pt x="13056" y="977"/>
                                </a:lnTo>
                                <a:lnTo>
                                  <a:pt x="10955" y="2011"/>
                                </a:lnTo>
                                <a:lnTo>
                                  <a:pt x="7653" y="1672"/>
                                </a:lnTo>
                                <a:lnTo>
                                  <a:pt x="7370" y="1641"/>
                                </a:lnTo>
                                <a:lnTo>
                                  <a:pt x="0" y="1469"/>
                                </a:lnTo>
                                <a:lnTo>
                                  <a:pt x="3805" y="5195"/>
                                </a:lnTo>
                                <a:lnTo>
                                  <a:pt x="5182" y="6018"/>
                                </a:lnTo>
                                <a:lnTo>
                                  <a:pt x="6644" y="9006"/>
                                </a:lnTo>
                                <a:lnTo>
                                  <a:pt x="7739" y="10223"/>
                                </a:lnTo>
                                <a:lnTo>
                                  <a:pt x="7370" y="13303"/>
                                </a:lnTo>
                                <a:lnTo>
                                  <a:pt x="11065" y="18043"/>
                                </a:lnTo>
                                <a:lnTo>
                                  <a:pt x="12533" y="20520"/>
                                </a:lnTo>
                                <a:lnTo>
                                  <a:pt x="14760" y="23674"/>
                                </a:lnTo>
                                <a:lnTo>
                                  <a:pt x="16973" y="27270"/>
                                </a:lnTo>
                                <a:lnTo>
                                  <a:pt x="19492" y="30104"/>
                                </a:lnTo>
                                <a:lnTo>
                                  <a:pt x="22333" y="32374"/>
                                </a:lnTo>
                                <a:lnTo>
                                  <a:pt x="24067" y="35650"/>
                                </a:lnTo>
                                <a:lnTo>
                                  <a:pt x="26692" y="37537"/>
                                </a:lnTo>
                                <a:lnTo>
                                  <a:pt x="28880" y="41434"/>
                                </a:lnTo>
                                <a:lnTo>
                                  <a:pt x="31672" y="43574"/>
                                </a:lnTo>
                                <a:lnTo>
                                  <a:pt x="33982" y="45867"/>
                                </a:lnTo>
                                <a:lnTo>
                                  <a:pt x="36922" y="49231"/>
                                </a:lnTo>
                                <a:lnTo>
                                  <a:pt x="39602" y="51166"/>
                                </a:lnTo>
                                <a:lnTo>
                                  <a:pt x="42780" y="54240"/>
                                </a:lnTo>
                                <a:lnTo>
                                  <a:pt x="45276" y="56558"/>
                                </a:lnTo>
                                <a:lnTo>
                                  <a:pt x="47809" y="58464"/>
                                </a:lnTo>
                                <a:lnTo>
                                  <a:pt x="51571" y="61106"/>
                                </a:lnTo>
                                <a:lnTo>
                                  <a:pt x="53551" y="62712"/>
                                </a:lnTo>
                                <a:lnTo>
                                  <a:pt x="56317" y="65404"/>
                                </a:lnTo>
                                <a:lnTo>
                                  <a:pt x="60140" y="68533"/>
                                </a:lnTo>
                                <a:lnTo>
                                  <a:pt x="62833" y="71441"/>
                                </a:lnTo>
                                <a:lnTo>
                                  <a:pt x="65299" y="71718"/>
                                </a:lnTo>
                                <a:lnTo>
                                  <a:pt x="69208" y="73593"/>
                                </a:lnTo>
                                <a:lnTo>
                                  <a:pt x="73623" y="75160"/>
                                </a:lnTo>
                                <a:lnTo>
                                  <a:pt x="76444" y="77282"/>
                                </a:lnTo>
                                <a:lnTo>
                                  <a:pt x="80072" y="79537"/>
                                </a:lnTo>
                                <a:lnTo>
                                  <a:pt x="84276" y="81307"/>
                                </a:lnTo>
                                <a:lnTo>
                                  <a:pt x="87854" y="82297"/>
                                </a:lnTo>
                                <a:lnTo>
                                  <a:pt x="91789" y="83859"/>
                                </a:lnTo>
                                <a:lnTo>
                                  <a:pt x="95440" y="84874"/>
                                </a:lnTo>
                                <a:lnTo>
                                  <a:pt x="99626" y="86367"/>
                                </a:lnTo>
                                <a:lnTo>
                                  <a:pt x="103838" y="87579"/>
                                </a:lnTo>
                                <a:lnTo>
                                  <a:pt x="107527" y="88728"/>
                                </a:lnTo>
                                <a:lnTo>
                                  <a:pt x="111738" y="89276"/>
                                </a:lnTo>
                                <a:lnTo>
                                  <a:pt x="115690" y="90092"/>
                                </a:lnTo>
                                <a:lnTo>
                                  <a:pt x="120123" y="91384"/>
                                </a:lnTo>
                                <a:lnTo>
                                  <a:pt x="124058" y="91163"/>
                                </a:lnTo>
                                <a:lnTo>
                                  <a:pt x="128312" y="91513"/>
                                </a:lnTo>
                                <a:lnTo>
                                  <a:pt x="132289" y="92245"/>
                                </a:lnTo>
                                <a:lnTo>
                                  <a:pt x="136458" y="92362"/>
                                </a:lnTo>
                                <a:lnTo>
                                  <a:pt x="141516" y="92976"/>
                                </a:lnTo>
                                <a:lnTo>
                                  <a:pt x="143804" y="93001"/>
                                </a:lnTo>
                                <a:lnTo>
                                  <a:pt x="148900" y="93136"/>
                                </a:lnTo>
                                <a:lnTo>
                                  <a:pt x="153135" y="92436"/>
                                </a:lnTo>
                                <a:lnTo>
                                  <a:pt x="157217" y="93400"/>
                                </a:lnTo>
                                <a:lnTo>
                                  <a:pt x="161349" y="93665"/>
                                </a:lnTo>
                                <a:lnTo>
                                  <a:pt x="165019" y="93991"/>
                                </a:lnTo>
                                <a:lnTo>
                                  <a:pt x="169027" y="93775"/>
                                </a:lnTo>
                                <a:lnTo>
                                  <a:pt x="173803" y="94052"/>
                                </a:lnTo>
                                <a:lnTo>
                                  <a:pt x="173453" y="93794"/>
                                </a:lnTo>
                                <a:lnTo>
                                  <a:pt x="173803" y="94052"/>
                                </a:lnTo>
                              </a:path>
                            </a:pathLst>
                          </a:custGeom>
                          <a:ln w="629">
                            <a:solidFill>
                              <a:srgbClr val="000000"/>
                            </a:solidFill>
                            <a:prstDash val="solid"/>
                          </a:ln>
                        </wps:spPr>
                        <wps:bodyPr wrap="square" lIns="0" tIns="0" rIns="0" bIns="0" rtlCol="0">
                          <a:prstTxWarp prst="textNoShape">
                            <a:avLst/>
                          </a:prstTxWarp>
                          <a:noAutofit/>
                        </wps:bodyPr>
                      </wps:wsp>
                      <wps:wsp>
                        <wps:cNvPr id="592" name="Graphic 592"/>
                        <wps:cNvSpPr/>
                        <wps:spPr>
                          <a:xfrm>
                            <a:off x="65571" y="856456"/>
                            <a:ext cx="162560" cy="86360"/>
                          </a:xfrm>
                          <a:custGeom>
                            <a:avLst/>
                            <a:gdLst/>
                            <a:ahLst/>
                            <a:cxnLst/>
                            <a:rect l="l" t="t" r="r" b="b"/>
                            <a:pathLst>
                              <a:path w="162560" h="86360">
                                <a:moveTo>
                                  <a:pt x="0" y="0"/>
                                </a:moveTo>
                                <a:lnTo>
                                  <a:pt x="38010" y="20829"/>
                                </a:lnTo>
                                <a:lnTo>
                                  <a:pt x="79054" y="43824"/>
                                </a:lnTo>
                                <a:lnTo>
                                  <a:pt x="120820" y="66386"/>
                                </a:lnTo>
                                <a:lnTo>
                                  <a:pt x="160999" y="85919"/>
                                </a:lnTo>
                                <a:lnTo>
                                  <a:pt x="161773" y="85961"/>
                                </a:lnTo>
                                <a:lnTo>
                                  <a:pt x="162050" y="85716"/>
                                </a:lnTo>
                                <a:lnTo>
                                  <a:pt x="161454" y="84948"/>
                                </a:lnTo>
                                <a:lnTo>
                                  <a:pt x="123933" y="66748"/>
                                </a:lnTo>
                                <a:lnTo>
                                  <a:pt x="82177" y="44549"/>
                                </a:lnTo>
                                <a:lnTo>
                                  <a:pt x="39696" y="21311"/>
                                </a:lnTo>
                                <a:lnTo>
                                  <a:pt x="0" y="0"/>
                                </a:lnTo>
                                <a:close/>
                              </a:path>
                            </a:pathLst>
                          </a:custGeom>
                          <a:solidFill>
                            <a:srgbClr val="8EAA33"/>
                          </a:solidFill>
                        </wps:spPr>
                        <wps:bodyPr wrap="square" lIns="0" tIns="0" rIns="0" bIns="0" rtlCol="0">
                          <a:prstTxWarp prst="textNoShape">
                            <a:avLst/>
                          </a:prstTxWarp>
                          <a:noAutofit/>
                        </wps:bodyPr>
                      </wps:wsp>
                    </wpg:wgp>
                  </a:graphicData>
                </a:graphic>
              </wp:anchor>
            </w:drawing>
          </mc:Choice>
          <mc:Fallback>
            <w:pict>
              <v:group w14:anchorId="7B3CFF1A" id="Group 269" o:spid="_x0000_s1026" style="position:absolute;margin-left:420.9pt;margin-top:35.45pt;width:70.35pt;height:85.2pt;z-index:-15728128;mso-wrap-distance-left:0;mso-wrap-distance-right:0;mso-position-horizontal-relative:page" coordsize="8934,10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">
                <v:shape id="Image 270" o:spid="_x0000_s1027" type="#_x0000_t75" style="position:absolute;left:546;top:8487;width:1737;height: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">
                  <v:imagedata r:id="rId204" o:title=""/>
                </v:shape>
                <v:shape id="Graphic 271" o:spid="_x0000_s1028" style="position:absolute;left:546;top:8487;width:1740;height:946;visibility:visible;mso-wrap-style:square;v-text-anchor:top" coordsize="173990,94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" path="m173803,94052r-2551,-3437l168726,86441r-2108,-2170l163616,80466r-1635,-3062l159578,74386r-2926,-3522l154764,67391r-2114,-2977l150677,61512r-1980,-3947l145733,54443r-2760,-3615l141325,46881r-2815,-2194l135867,41220r-1888,-3480l130414,35657r-2908,-2215l124629,30345r-3486,-2502l118820,25740r-4015,-2527l111030,21129r-3436,-1942l104741,17305r-3915,-1690l97585,13463r-3941,-632l90160,11041,87055,8754,82573,8471,79167,7303,75639,6332,72055,4382r-4114,-48l64193,3479,59981,2766,56550,2115,52973,1746,49388,934,45036,664,40468,332,37026,,33442,105,29028,221,25259,480,21853,756,16683,1888,13056,977,10955,2011,7653,1672r-283,-31l,1469,3805,5195r1377,823l6644,9006r1095,1217l7370,13303r3695,4740l12533,20520r2227,3154l16973,27270r2519,2834l22333,32374r1734,3276l26692,37537r2188,3897l31672,43574r2310,2293l36922,49231r2680,1935l42780,54240r2496,2318l47809,58464r3762,2642l53551,62712r2766,2692l60140,68533r2693,2908l65299,71718r3909,1875l73623,75160r2821,2122l80072,79537r4204,1770l87854,82297r3935,1562l95440,84874r4186,1493l103838,87579r3689,1149l111738,89276r3952,816l120123,91384r3935,-221l128312,91513r3977,732l136458,92362r5058,614l143804,93001r5096,135l153135,92436r4082,964l161349,93665r3670,326l169027,93775r4776,277l173453,93794r350,258e" filled="f" strokeweight=".01747mm">
                  <v:path arrowok="t"/>
                </v:shape>
                <v:shape id="Graphic 272" o:spid="_x0000_s1029" style="position:absolute;left:655;top:8564;width:1626;height:864;visibility:visible;mso-wrap-style:square;v-text-anchor:top" coordsize="162560,86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" path="m,l38010,20829,79054,43824r41766,22562l160999,85919r774,42l162050,85716r-596,-768l123933,66748,82177,44549,39696,21311,,xe" fillcolor="#8eaa33" stroked="f">
                  <v:path arrowok="t"/>
                </v:shape>
                <v:shape id="Image 273" o:spid="_x0000_s1030" type="#_x0000_t75" style="position:absolute;left:1212;top:7455;width:862;height:1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">
                  <v:imagedata r:id="rId205" o:title=""/>
                </v:shape>
                <v:shape id="Graphic 274" o:spid="_x0000_s1031" style="position:absolute;left:1212;top:7455;width:863;height:1803;visibility:visible;mso-wrap-style:square;v-text-anchor:top" coordsize="86360,18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" path="m82951,179700r98,-4279l83608,170577r-332,-3012l83238,162720r585,-3425l83773,155441r-153,-4572l84259,146965r154,-3646l84629,139815r860,-4328l85064,131195r38,-4542l86214,122520r-880,-3454l85378,114702r639,-3904l84481,106968r-941,-3535l83165,99221,81948,95109r-548,-3086l79778,87567,78075,83607,76551,79968,75450,76728,73391,72989,72155,69309,69425,66389,67772,62833,66720,59127,63352,56158,61378,53145,59191,50220,57547,46475,54333,43917,51893,40942,49002,37796,46697,35177,44091,32698,41761,29859,38484,26969,35078,23913,32564,21541,29669,19420,26108,16807,22981,14706,20114,12836,15333,10555,13027,7610,10734,7143,8330,4850,8135,4653,2411,r725,5275l3714,6768r-671,3259l3160,11661,978,13869r18,6006l634,22733,456,26589,,30787r257,3781l1107,38110,473,41761r911,3098l725,49272r893,3406l2042,55907r258,4457l3228,63541r627,4378l4408,71275r831,3062l6591,78732r577,2478l7710,85034r1094,4819l9155,93800r1770,1726l12868,99407r2525,3940l16323,106759r1481,4009l20041,114739r2220,2975l24412,121366r2263,3037l29066,128145r2589,3543l33861,134860r2993,3012l39469,140940r2710,3737l45426,146915r3141,2889l51265,152816r3222,2650l58107,159057r1789,1419l63837,163703r3781,2049l70250,169016r3097,2741l76046,174265r3308,2288l82951,179700r-118,-417l82951,179700e" filled="f" strokeweight=".01747mm">
                  <v:path arrowok="t"/>
                </v:shape>
                <v:shape id="Graphic 275" o:spid="_x0000_s1032" style="position:absolute;left:1284;top:7571;width:756;height:1677;visibility:visible;mso-wrap-style:square;v-text-anchor:top" coordsize="75565,167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" path="m,l17256,39758,35582,83088r19162,43433l74507,166588r586,503l75467,167072r-6,-977l56980,128715,37606,85576,18293,41173,,xe" fillcolor="#8eaa33" stroked="f">
                  <v:path arrowok="t"/>
                </v:shape>
                <v:shape id="Graphic 276" o:spid="_x0000_s1033" style="position:absolute;left:3062;top:1880;width:2826;height:470;visibility:visible;mso-wrap-style:square;v-text-anchor:top" coordsize="282575,46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" path="m268810,46623l136199,31088,3191,46623,,37561,27365,17827,71305,5099,125302,r57537,3152l237398,15180r45066,21526l271995,37561r-3185,9062xe" fillcolor="#ac1418" stroked="f">
                  <v:path arrowok="t"/>
                </v:shape>
                <v:shape id="Graphic 277" o:spid="_x0000_s1034" style="position:absolute;left:3062;top:1880;width:2826;height:470;visibility:visible;mso-wrap-style:square;v-text-anchor:top" coordsize="282575,46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" path="m282464,36706r-10469,855l268810,46623,136199,31088,3191,46623,,37561,27365,17827,71305,5099,125302,r57537,3152l237398,15180r45066,21526xe" filled="f" strokeweight=".02797mm">
                  <v:path arrowok="t"/>
                </v:shape>
                <v:shape id="Image 278" o:spid="_x0000_s1035" type="#_x0000_t75" style="position:absolute;left:7376;top:7178;width:485;height: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">
                  <v:imagedata r:id="rId206" o:title=""/>
                </v:shape>
                <v:shape id="Graphic 279" o:spid="_x0000_s1036" style="position:absolute;left:7376;top:7178;width:489;height:845;visibility:visible;mso-wrap-style:square;v-text-anchor:top" coordsize="48895,84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" path="m48461,84419l23361,45145,12446,32343,3704,16872,,,11378,10665r8398,4385l25721,18930,43842,54601r4088,25257l48461,84419xe" filled="f" strokecolor="#1f1a17" strokeweight=".02203mm">
                  <v:path arrowok="t"/>
                </v:shape>
                <v:shape id="Image 280" o:spid="_x0000_s1037" type="#_x0000_t75" style="position:absolute;left:7415;top:7260;width:390;height:5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">
                  <v:imagedata r:id="rId207" o:title=""/>
                </v:shape>
                <v:shape id="Graphic 281" o:spid="_x0000_s1038" style="position:absolute;left:7415;top:7260;width:394;height:520;visibility:visible;mso-wrap-style:square;v-text-anchor:top" coordsize="39370,520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" path="m38951,51670l32045,41782,20510,26353,8457,10666,,e" filled="f" strokecolor="#1f1a17" strokeweight=".02203mm">
                  <v:path arrowok="t"/>
                </v:shape>
                <v:shape id="Image 282" o:spid="_x0000_s1039" type="#_x0000_t75" style="position:absolute;left:7419;top:6558;width:659;height:7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">
                  <v:imagedata r:id="rId208" o:title=""/>
                </v:shape>
                <v:shape id="Graphic 283" o:spid="_x0000_s1040" style="position:absolute;left:7419;top:6558;width:661;height:774;visibility:visible;mso-wrap-style:square;v-text-anchor:top" coordsize="66040,77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" path="m65908,77404l63020,69852,57701,61692,50252,54750,40973,50853,32366,45381,24752,40228,18666,35030,14644,29423,10727,21389,5874,11657,1745,3451,,,8287,4150r8398,4383l24121,12298,56724,37497r5328,18666l63774,65691r1496,8217l65908,77404xe" filled="f" strokecolor="#1f1a17" strokeweight=".02203mm">
                  <v:path arrowok="t"/>
                </v:shape>
                <v:shape id="Image 284" o:spid="_x0000_s1041" type="#_x0000_t75" style="position:absolute;left:8099;top:6161;width:684;height:4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">
                  <v:imagedata r:id="rId209" o:title=""/>
                </v:shape>
                <v:shape id="Graphic 285" o:spid="_x0000_s1042" style="position:absolute;left:8099;top:6161;width:686;height:419;visibility:visible;mso-wrap-style:square;v-text-anchor:top" coordsize="68580,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" path="m,41288l23668,2971,50023,,62918,57r5499,171l66749,3019,61640,9739r-8712,8167l40450,25040,,41288xem2324,37305r8422,-7189l22997,20764,40220,11181,63554,3297e" filled="f" strokecolor="#1f1a17" strokeweight=".02203mm">
                  <v:path arrowok="t"/>
                </v:shape>
                <v:shape id="Graphic 286" o:spid="_x0000_s1043" style="position:absolute;left:6737;top:3491;width:1385;height:5664;visibility:visible;mso-wrap-style:square;v-text-anchor:top" coordsize="138430,566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" path="m26969,566247r-3454,-6706l46466,537600,71049,510594,94688,477696r20115,-39617l128816,390915r5334,-55537l128227,270640,92389,152726,50066,68096,14768,17078,,,17894,19361,42368,53023,69796,97881r26754,52948l119004,208762r14528,59813l137838,317283r-4,44440l132201,403219r-12583,39875l98765,482675,68322,523284,26969,566247xe" fillcolor="#468926" stroked="f">
                  <v:path arrowok="t"/>
                </v:shape>
                <v:shape id="Graphic 287" o:spid="_x0000_s1044" style="position:absolute;left:6737;top:3491;width:1385;height:5664;visibility:visible;mso-wrap-style:square;v-text-anchor:top" coordsize="138430,566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" path="m,l42368,53023,69796,97881r26754,52948l119004,208762r14528,59813l137838,317283r-4,44440l132201,403219r-12583,39875l98765,482675,68322,523284,26969,566247r-3454,-6706l46466,537600,71049,510594,94688,477696r20115,-39617l128816,390915r5334,-55537l128227,270640,92389,152726,50066,68096,14768,17078,,xe" filled="f" strokecolor="#1f1a17" strokeweight=".02203mm">
                  <v:path arrowok="t"/>
                </v:shape>
                <v:shape id="Image 288" o:spid="_x0000_s1045" type="#_x0000_t75" style="position:absolute;left:7316;top:8519;width:1077;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">
                  <v:imagedata r:id="rId210" o:title=""/>
                </v:shape>
                <v:shape id="Graphic 289" o:spid="_x0000_s1046" style="position:absolute;left:7316;top:8519;width:1080;height:261;visibility:visible;mso-wrap-style:square;v-text-anchor:top" coordsize="107950,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" path="m3583,23007l37407,1661,53525,,73076,1115,92167,7089r14739,12918l107680,21636,89435,23148,77964,24486r-9417,1268l58194,25996,43912,24261,31125,20123,23597,16420r-7453,-97l3583,23007xem11323,17124r3912,-1035l27767,14187r22345,-962l83466,15009e" filled="f" strokecolor="#1f1a17" strokeweight=".02203mm">
                  <v:path arrowok="t"/>
                </v:shape>
                <v:shape id="Image 290" o:spid="_x0000_s1047" type="#_x0000_t75" style="position:absolute;left:6989;top:8095;width:240;height: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">
                  <v:imagedata r:id="rId211" o:title=""/>
                </v:shape>
                <v:shape id="Graphic 291" o:spid="_x0000_s1048" style="position:absolute;left:6989;top:8095;width:241;height:908;visibility:visible;mso-wrap-style:square;v-text-anchor:top" coordsize="24130,90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" path="m15079,90388r-1994,-792l11800,77923,10110,62776,6902,51566,1682,39798,,27572,1449,14451,5624,,7583,1632r4350,5009l16384,15195r2260,12265l20942,38405r3049,9136l23476,62368,15079,90388xe" filled="f" strokecolor="#1f1a17" strokeweight=".02203mm">
                  <v:path arrowok="t"/>
                </v:shape>
                <v:shape id="Image 292" o:spid="_x0000_s1049" type="#_x0000_t75" style="position:absolute;left:7051;top:8151;width:93;height: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">
                  <v:imagedata r:id="rId212" o:title=""/>
                </v:shape>
                <v:shape id="Graphic 293" o:spid="_x0000_s1050" style="position:absolute;left:7051;top:8151;width:95;height:781;visibility:visible;mso-wrap-style:square;v-text-anchor:top" coordsize="9525,78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" path="m8459,77496r373,-4371l9363,62898,9170,51145,7371,42196,4591,32167,2238,18044,608,5447,,e" filled="f" strokecolor="#1f1a17" strokeweight=".02203mm">
                  <v:path arrowok="t"/>
                </v:shape>
                <v:shape id="Graphic 294" o:spid="_x0000_s1051" style="position:absolute;left:3178;top:8386;width:4445;height:2407;visibility:visible;mso-wrap-style:square;v-text-anchor:top" coordsize="444500,240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" path="m2200,240046l42490,211613,80824,195437r39563,-13585l166567,170657r49436,-10810l261320,145582r37813,-16574l350818,93772,381938,67902,414418,35899,443253,r990,5311l442988,7623r,1906l415521,43540,384958,74006r-30382,26074l300719,138654r-37815,16574l217587,169493r-49433,10810l121983,191495,82487,205061,44335,221184,2200,240046xe" fillcolor="#468926" stroked="f">
                  <v:path arrowok="t"/>
                </v:shape>
                <v:shape id="Graphic 295" o:spid="_x0000_s1052" style="position:absolute;left:3178;top:8386;width:4445;height:2407;visibility:visible;mso-wrap-style:square;v-text-anchor:top" coordsize="444500,240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" path="m442988,9529l415521,43540,384958,74006r-30382,26074l300719,138654r-37815,16574l217587,169493r-49433,10810l121983,191495,82487,205061,44335,221184,2200,240046,,230578,42490,211613,80824,195437r39563,-13585l166567,170657r49436,-10810l261320,145582r37813,-16574l350818,93772,381938,67902,414418,35899,443253,r990,5311l442988,7623r,1906xe" filled="f" strokeweight=".02183mm">
                  <v:path arrowok="t"/>
                </v:shape>
                <v:shape id="Image 296" o:spid="_x0000_s1053" type="#_x0000_t75" style="position:absolute;left:6407;top:8850;width:271;height: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">
                  <v:imagedata r:id="rId213" o:title=""/>
                </v:shape>
                <v:shape id="Graphic 297" o:spid="_x0000_s1054" style="position:absolute;left:6407;top:8850;width:273;height:527;visibility:visible;mso-wrap-style:square;v-text-anchor:top" coordsize="27305,52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" path="m27042,52573r-5452,-360l10932,40102,1568,21084,,,4802,2023,15059,9776r9488,16008l27042,52573xe" filled="f" strokecolor="#1f1a17" strokeweight=".02203mm">
                  <v:path arrowok="t"/>
                </v:shape>
                <v:shape id="Image 298" o:spid="_x0000_s1055" type="#_x0000_t75" style="position:absolute;left:6407;top:8850;width:271;height: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">
                  <v:imagedata r:id="rId214" o:title=""/>
                </v:shape>
                <v:shape id="Graphic 299" o:spid="_x0000_s1056" style="position:absolute;left:6407;top:8850;width:273;height:527;visibility:visible;mso-wrap-style:square;v-text-anchor:top" coordsize="27305,52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" path="m27042,52573l24023,45744,16739,29980,7845,12369,,e" filled="f" strokecolor="#1f1a17" strokeweight=".02203mm">
                  <v:path arrowok="t"/>
                </v:shape>
                <v:shape id="Image 300" o:spid="_x0000_s1057" type="#_x0000_t75" style="position:absolute;left:6825;top:8317;width:249;height:8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">
                  <v:imagedata r:id="rId215" o:title=""/>
                </v:shape>
                <v:shape id="Graphic 301" o:spid="_x0000_s1058" style="position:absolute;left:6825;top:8317;width:254;height:845;visibility:visible;mso-wrap-style:square;v-text-anchor:top" coordsize="25400,84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" path="m18741,83907l1854,48307,,24950,368,12051,2125,,4215,8852r6179,13033l16472,32266r6273,12877l24928,61896,18741,83907xe" filled="f" strokecolor="#1f1a17" strokeweight=".02203mm">
                  <v:path arrowok="t"/>
                </v:shape>
                <v:shape id="Image 302" o:spid="_x0000_s1059" type="#_x0000_t75" style="position:absolute;left:6841;top:8397;width:171;height: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">
                  <v:imagedata r:id="rId216" o:title=""/>
                </v:shape>
                <v:shape id="Graphic 303" o:spid="_x0000_s1060" style="position:absolute;left:6841;top:8397;width:172;height:762;visibility:visible;mso-wrap-style:square;v-text-anchor:top" coordsize="1714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" path="m17064,75971l14598,65772,9066,42443,3267,16885,,e" filled="f" strokecolor="#1f1a17" strokeweight=".02203mm">
                  <v:path arrowok="t"/>
                </v:shape>
                <v:shape id="Image 304" o:spid="_x0000_s1061" type="#_x0000_t75" style="position:absolute;left:6871;top:9012;width:855;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">
                  <v:imagedata r:id="rId217" o:title=""/>
                </v:shape>
                <v:shape id="Graphic 305" o:spid="_x0000_s1062" style="position:absolute;left:6871;top:9012;width:857;height:260;visibility:visible;mso-wrap-style:square;v-text-anchor:top" coordsize="85725,2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" path="m,17985l21148,6330,43468,,65434,304,85525,8554r-3013,302l75106,9831r-9349,1757l56914,14234r-8917,3798l37903,22146,27727,25255r-9162,783l7401,24703,,17985xe" filled="f" strokecolor="#1f1a17" strokeweight=".02203mm">
                  <v:path arrowok="t"/>
                </v:shape>
                <v:shape id="Image 306" o:spid="_x0000_s1063" type="#_x0000_t75" style="position:absolute;left:6892;top:9083;width:773;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">
                  <v:imagedata r:id="rId218" o:title=""/>
                </v:shape>
                <v:shape id="Graphic 307" o:spid="_x0000_s1064" style="position:absolute;left:6892;top:9083;width:774;height:133;visibility:visible;mso-wrap-style:square;v-text-anchor:top" coordsize="77470,1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" path="m,12774l9595,10179,32031,4789,57780,198,77318,e" filled="f" strokecolor="#1f1a17" strokeweight=".02203mm">
                  <v:path arrowok="t"/>
                </v:shape>
                <v:shape id="Image 308" o:spid="_x0000_s1065" type="#_x0000_t75" style="position:absolute;left:6574;top:8708;width:303;height:5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">
                  <v:imagedata r:id="rId219" o:title=""/>
                </v:shape>
                <v:shape id="Graphic 309" o:spid="_x0000_s1066" style="position:absolute;left:6574;top:8708;width:305;height:553;visibility:visible;mso-wrap-style:square;v-text-anchor:top" coordsize="30480,552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" path="m30356,55118r-4991,-214l15502,43947,5478,24796,,,5645,3108r11940,9773l28321,29993r2035,25125xe" filled="f" strokecolor="#1f1a17" strokeweight=".02203mm">
                  <v:path arrowok="t"/>
                </v:shape>
                <v:shape id="Image 310" o:spid="_x0000_s1067" type="#_x0000_t75" style="position:absolute;left:6594;top:8731;width:283;height: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">
                  <v:imagedata r:id="rId220" o:title=""/>
                </v:shape>
                <v:shape id="Graphic 311" o:spid="_x0000_s1068" style="position:absolute;left:6594;top:8731;width:285;height:533;visibility:visible;mso-wrap-style:square;v-text-anchor:top" coordsize="2857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" path="m28384,52863l25505,46276,18342,30892,9103,13278,,e" filled="f" strokecolor="#1f1a17" strokeweight=".02203mm">
                  <v:path arrowok="t"/>
                </v:shape>
                <v:shape id="Image 312" o:spid="_x0000_s1069" type="#_x0000_t75" style="position:absolute;left:6633;top:9192;width:763;height: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">
                  <v:imagedata r:id="rId221" o:title=""/>
                </v:shape>
                <v:shape id="Graphic 313" o:spid="_x0000_s1070" style="position:absolute;left:6633;top:9192;width:768;height:273;visibility:visible;mso-wrap-style:square;v-text-anchor:top" coordsize="76835,273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" path="m,26769l937,22840,17410,8176,44238,,76241,15533r-1990,4683l65878,19700r-5894,275l54473,20642r-6275,-114l40008,18458,30309,16232r-9966,428l10208,20064,,26769xem5539,20666r5487,-2879l25878,12702,47689,10746r26359,6502e" filled="f" strokecolor="#1f1a17" strokeweight=".02203mm">
                  <v:path arrowok="t"/>
                </v:shape>
                <v:shape id="Image 314" o:spid="_x0000_s1071" type="#_x0000_t75" style="position:absolute;left:7137;top:8758;width:1055;height:2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">
                  <v:imagedata r:id="rId222" o:title=""/>
                </v:shape>
                <v:shape id="Graphic 315" o:spid="_x0000_s1072" style="position:absolute;left:7137;top:8758;width:1061;height:248;visibility:visible;mso-wrap-style:square;v-text-anchor:top" coordsize="106045,24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" path="m,24556l7730,17543r4232,-4335l18862,9618,34598,4842,55734,640,74666,,91293,2830r14224,6210l103422,9245r-5728,755l89167,11517,78676,14007,67295,17608,55368,21429,43194,23896,31069,23433,19406,22371r-9923,524l2585,23968,,24556xe" filled="f" strokecolor="#1f1a17" strokeweight=".02203mm">
                  <v:path arrowok="t"/>
                </v:shape>
                <v:shape id="Image 316" o:spid="_x0000_s1073" type="#_x0000_t75" style="position:absolute;left:7204;top:8834;width:900;height: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">
                  <v:imagedata r:id="rId223" o:title=""/>
                </v:shape>
                <v:shape id="Graphic 317" o:spid="_x0000_s1074" style="position:absolute;left:7204;top:8834;width:901;height:134;visibility:visible;mso-wrap-style:square;v-text-anchor:top" coordsize="90170,1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" path="m,13186l10507,10571,35526,5113,65299,395,90069,e" filled="f" strokecolor="#1f1a17" strokeweight=".02203mm">
                  <v:path arrowok="t"/>
                </v:shape>
                <v:shape id="Image 318" o:spid="_x0000_s1075" type="#_x0000_t75" style="position:absolute;left:7239;top:8347;width:149;height: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">
                  <v:imagedata r:id="rId224" o:title=""/>
                </v:shape>
                <v:shape id="Graphic 319" o:spid="_x0000_s1076" style="position:absolute;left:7239;top:8347;width:152;height:445;visibility:visible;mso-wrap-style:square;v-text-anchor:top" coordsize="15240,44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" path="m7597,44440l4247,42726,1053,31522,,15667,3071,,6436,2642r5987,8108l14865,24593,7597,44440xe" filled="f" strokecolor="#1f1a17" strokeweight=".02203mm">
                  <v:path arrowok="t"/>
                </v:shape>
                <v:shape id="Graphic 320" o:spid="_x0000_s1077" style="position:absolute;left:7264;top:8399;width:45;height:331;visibility:visible;mso-wrap-style:square;v-text-anchor:top" coordsize="444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" path="m4186,32945l3838,29427,2911,20818,1574,10037,,e" filled="f" strokecolor="#1f1a17" strokeweight=".02183mm">
                  <v:path arrowok="t"/>
                </v:shape>
                <v:shape id="Image 321" o:spid="_x0000_s1078" type="#_x0000_t75" style="position:absolute;left:7573;top:8333;width:913;height:4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">
                  <v:imagedata r:id="rId225" o:title=""/>
                </v:shape>
                <v:shape id="Graphic 322" o:spid="_x0000_s1079" style="position:absolute;left:7573;top:8333;width:915;height:407;visibility:visible;mso-wrap-style:square;v-text-anchor:top" coordsize="9144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" path="m,15541l7977,9336,17133,5022,27393,2082,38680,,52047,1826,67116,9978,81107,23237,91241,40383,85729,39368,72758,36312,57681,31194,45847,23993,36212,16301,24950,10951,12674,10009,,15541xe" filled="f" strokecolor="#1f1a17" strokeweight=".02203mm">
                  <v:path arrowok="t"/>
                </v:shape>
                <v:shape id="Image 323" o:spid="_x0000_s1080" type="#_x0000_t75" style="position:absolute;left:7682;top:8407;width:535;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">
                  <v:imagedata r:id="rId226" o:title=""/>
                </v:shape>
                <v:shape id="Graphic 324" o:spid="_x0000_s1081" style="position:absolute;left:7682;top:8407;width:540;height:139;visibility:visible;mso-wrap-style:square;v-text-anchor:top" coordsize="5397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" path="m,750l10287,,24673,1292,40094,5598r13389,8290e" filled="f" strokecolor="#1f1a17" strokeweight=".02203mm">
                  <v:path arrowok="t"/>
                </v:shape>
                <v:shape id="Image 325" o:spid="_x0000_s1082" type="#_x0000_t75" style="position:absolute;left:7727;top:7796;width:984;height: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">
                  <v:imagedata r:id="rId227" o:title=""/>
                </v:shape>
                <v:shape id="Graphic 326" o:spid="_x0000_s1083" style="position:absolute;left:7727;top:7796;width:990;height:501;visibility:visible;mso-wrap-style:square;v-text-anchor:top" coordsize="99060,50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" path="m550,50060l,46015,20884,27490,55689,7734,96902,r1314,2761l98472,9894r-6332,9780l73688,30375,51269,37322,34168,39950,18543,42712,550,50060xe" filled="f" strokecolor="#1f1a17" strokeweight=".02203mm">
                  <v:path arrowok="t"/>
                </v:shape>
                <v:shape id="Image 327" o:spid="_x0000_s1084" type="#_x0000_t75" style="position:absolute;left:7795;top:8130;width:211;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">
                  <v:imagedata r:id="rId63" o:title=""/>
                </v:shape>
                <v:shape id="Graphic 328" o:spid="_x0000_s1085" style="position:absolute;left:7795;top:8130;width:216;height:108;visibility:visible;mso-wrap-style:square;v-text-anchor:top" coordsize="21590,107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" path="m,10242l3799,7714,16617,2828,21099,e" filled="f" strokecolor="#1f1a17" strokeweight=".02203mm">
                  <v:path arrowok="t"/>
                </v:shape>
                <v:shape id="Image 329" o:spid="_x0000_s1086" type="#_x0000_t75" style="position:absolute;left:7269;top:7621;width:282;height: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">
                  <v:imagedata r:id="rId228" o:title=""/>
                </v:shape>
                <v:shape id="Graphic 330" o:spid="_x0000_s1087" style="position:absolute;left:7269;top:7621;width:286;height:978;visibility:visible;mso-wrap-style:square;v-text-anchor:top" coordsize="28575,97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" path="m21165,97421l18277,95921,14058,84414,9503,68990,5611,55740,3049,47560,1645,41822,904,35817,331,26834,,16344,7,7820,157,2093,251,,2451,2626,7497,9172r5564,8469l16812,26035r4317,8913l26537,47891r1634,19862l21165,97421xe" filled="f" strokecolor="#1f1a17" strokeweight=".02203mm">
                  <v:path arrowok="t"/>
                </v:shape>
                <v:shape id="Image 331" o:spid="_x0000_s1088" type="#_x0000_t75" style="position:absolute;left:7285;top:7694;width:189;height: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">
                  <v:imagedata r:id="rId229" o:title=""/>
                </v:shape>
                <v:shape id="Graphic 332" o:spid="_x0000_s1089" style="position:absolute;left:7285;top:7694;width:191;height:774;visibility:visible;mso-wrap-style:square;v-text-anchor:top" coordsize="19050,77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" path="m18853,77195r-667,-6900l15503,52362,9782,27547,,e" filled="f" strokecolor="#1f1a17" strokeweight=".02203mm">
                  <v:path arrowok="t"/>
                </v:shape>
                <v:shape id="Image 333" o:spid="_x0000_s1090" type="#_x0000_t75" style="position:absolute;left:7513;top:7452;width:258;height: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">
                  <v:imagedata r:id="rId230" o:title=""/>
                </v:shape>
                <v:shape id="Graphic 334" o:spid="_x0000_s1091" style="position:absolute;left:7513;top:7452;width:260;height:921;visibility:visible;mso-wrap-style:square;v-text-anchor:top" coordsize="26034,92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" path="m14120,91310r-320,-9565l12336,74847,7727,68945,4172,62448,1329,52990,,42560,988,33148,2521,23331,2759,12451,2395,3633,2119,,3966,4517,8452,15013r5541,11889l19008,35600r4034,5943l25780,49331r-187,10780l20852,75031,15697,87402r-1858,4504l13804,92042r316,-732xe" filled="f" strokecolor="#1f1a17" strokeweight=".02203mm">
                  <v:path arrowok="t"/>
                </v:shape>
                <v:shape id="Image 335" o:spid="_x0000_s1092" type="#_x0000_t75" style="position:absolute;left:7576;top:7617;width:94;height: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">
                  <v:imagedata r:id="rId231" o:title=""/>
                </v:shape>
                <v:shape id="Graphic 336" o:spid="_x0000_s1093" style="position:absolute;left:7576;top:7617;width:95;height:647;visibility:visible;mso-wrap-style:square;v-text-anchor:top" coordsize="9525,64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" path="m9448,64347l8548,54256,6339,35576,3323,15194,,e" filled="f" strokecolor="#1f1a17" strokeweight=".02203mm">
                  <v:path arrowok="t"/>
                </v:shape>
                <v:shape id="Image 337" o:spid="_x0000_s1094" type="#_x0000_t75" style="position:absolute;left:7910;top:7807;width:615;height:8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">
                  <v:imagedata r:id="rId232" o:title=""/>
                </v:shape>
                <v:shape id="Graphic 338" o:spid="_x0000_s1095" style="position:absolute;left:7910;top:7807;width:616;height:832;visibility:visible;mso-wrap-style:square;v-text-anchor:top" coordsize="61594,83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" path="m1979,l39713,35720,56262,71106r3302,7569l61137,81982r401,728l31416,59122,2134,18203,,7949,1979,xe" filled="f" strokecolor="#1f1a17" strokeweight=".02072mm">
                  <v:path arrowok="t"/>
                </v:shape>
                <v:shape id="Image 339" o:spid="_x0000_s1096" type="#_x0000_t75" style="position:absolute;left:7963;top:7898;width:490;height: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">
                  <v:imagedata r:id="rId233" o:title=""/>
                </v:shape>
                <v:shape id="Graphic 340" o:spid="_x0000_s1097" style="position:absolute;left:7963;top:7898;width:495;height:654;visibility:visible;mso-wrap-style:square;v-text-anchor:top" coordsize="49530,65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" path="m,l6925,10444,20233,28851,35686,49054,49051,64887e" filled="f" strokecolor="#1f1a17" strokeweight=".02072mm">
                  <v:path arrowok="t"/>
                </v:shape>
                <v:shape id="Image 341" o:spid="_x0000_s1098" type="#_x0000_t75" style="position:absolute;left:7930;top:7807;width:701;height:5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">
                  <v:imagedata r:id="rId234" o:title=""/>
                </v:shape>
                <v:shape id="Graphic 342" o:spid="_x0000_s1099" style="position:absolute;left:7930;top:7807;width:704;height:585;visibility:visible;mso-wrap-style:square;v-text-anchor:top" coordsize="70485,584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" path="m,l48375,21184,68445,53910r1674,4209l67203,57545,27478,33791,,xe" filled="f" strokecolor="#1f1a17" strokeweight=".02119mm">
                  <v:path arrowok="t"/>
                </v:shape>
                <v:shape id="Image 343" o:spid="_x0000_s1100" type="#_x0000_t75" style="position:absolute;left:7995;top:7851;width:636;height:5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">
                  <v:imagedata r:id="rId235" o:title=""/>
                </v:shape>
                <v:shape id="Graphic 344" o:spid="_x0000_s1101" style="position:absolute;left:7995;top:7851;width:641;height:540;visibility:visible;mso-wrap-style:square;v-text-anchor:top" coordsize="64135,53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" path="m,l10300,6611,26858,19356,45888,35856,63609,53736e" filled="f" strokecolor="#1f1a17" strokeweight=".06pt">
                  <v:path arrowok="t"/>
                </v:shape>
                <v:shape id="Image 345" o:spid="_x0000_s1102" type="#_x0000_t75" style="position:absolute;left:7429;top:6902;width:570;height: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">
                  <v:imagedata r:id="rId236" o:title=""/>
                </v:shape>
                <v:shape id="Graphic 346" o:spid="_x0000_s1103" style="position:absolute;left:7429;top:6902;width:572;height:914;visibility:visible;mso-wrap-style:square;v-text-anchor:top" coordsize="5715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" path="m52440,88360r-1771,2858l51314,82095,50843,68121,45726,56429,35509,49364,23804,43209,13426,36522,,,2735,1463,9366,5310r8164,5411l24861,16881r7523,6788l41229,31639r7731,8834l53140,49851r1942,7842l56942,64529r-217,9124l52440,88360xem54449,70384l25298,31120,12873,21514,5797,12774,2618,6416,1882,3959e" filled="f" strokecolor="#1f1a17" strokeweight=".02203mm">
                  <v:path arrowok="t"/>
                </v:shape>
                <v:shape id="Image 347" o:spid="_x0000_s1104" type="#_x0000_t75" style="position:absolute;left:8028;top:7285;width:759;height:4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">
                  <v:imagedata r:id="rId237" o:title=""/>
                </v:shape>
                <v:shape id="Graphic 348" o:spid="_x0000_s1105" style="position:absolute;left:8028;top:7285;width:762;height:464;visibility:visible;mso-wrap-style:square;v-text-anchor:top" coordsize="76200,46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" path="m5992,8951l12563,4145,18779,894,25785,r8935,2262l44899,5965r10057,5536l65185,23381,75879,46113,71451,43105,60704,36480,47446,29833,35484,26760,24394,26637,12812,26353,3695,26067,,25937,5992,8951xem2796,23515l7475,19739r7475,-6196l25309,13450r10606,2291l49910,21865r13560,8865l72768,41243e" filled="f" strokecolor="#1f1a17" strokeweight=".02203mm">
                  <v:path arrowok="t"/>
                </v:shape>
                <v:shape id="Image 349" o:spid="_x0000_s1106" type="#_x0000_t75" style="position:absolute;left:7964;top:7521;width:773;height:5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">
                  <v:imagedata r:id="rId238" o:title=""/>
                </v:shape>
                <v:shape id="Graphic 350" o:spid="_x0000_s1107" style="position:absolute;left:7964;top:7521;width:774;height:527;visibility:visible;mso-wrap-style:square;v-text-anchor:top" coordsize="77470,52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" path="m,28636l661,23199,4206,11750,12972,1585,29298,,48522,10961,63740,28622,73751,45041r3604,7238l72239,51102,60234,47520,46352,41461,35606,32852,25787,26521,14020,25702,4144,27404,,28636xem2636,23477l7819,19109r8257,-4493l26136,12853r10595,3819l47564,25434r10776,9846l67792,44222r6863,6047e" filled="f" strokecolor="#1f1a17" strokeweight=".02078mm">
                  <v:path arrowok="t"/>
                </v:shape>
                <v:shape id="Image 351" o:spid="_x0000_s1108" type="#_x0000_t75" style="position:absolute;left:8085;top:6998;width:753;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">
                  <v:imagedata r:id="rId239" o:title=""/>
                </v:shape>
                <v:shape id="Graphic 352" o:spid="_x0000_s1109" style="position:absolute;left:8085;top:6998;width:756;height:533;visibility:visible;mso-wrap-style:square;v-text-anchor:top" coordsize="75565,53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" path="m,11397l9890,3382,19023,r9089,646l37868,4721,51078,16190,65670,33995r9625,15260l73604,53085,67722,49755,58931,45090,49131,40652,40222,38005,31502,36084,22426,32944,14729,29047,10149,24854,6817,19045,,11397xe" filled="f" strokecolor="#1f1a17" strokeweight=".02061mm">
                  <v:path arrowok="t"/>
                </v:shape>
                <v:shape id="Image 353" o:spid="_x0000_s1110" type="#_x0000_t75" style="position:absolute;left:8080;top:7104;width:733;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">
                  <v:imagedata r:id="rId240" o:title=""/>
                </v:shape>
                <v:shape id="Graphic 354" o:spid="_x0000_s1111" style="position:absolute;left:7474;top:6610;width:1340;height:921;visibility:visible;mso-wrap-style:square;v-text-anchor:top" coordsize="133985,92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" path="m60529,50779r7165,-1427l81194,51532r21493,12063l133833,91814em56448,61261l49944,50059,37298,32389,20114,13839,,e" filled="f" strokecolor="#1f1a17" strokeweight=".02203mm">
                  <v:path arrowok="t"/>
                </v:shape>
                <v:shape id="Image 355" o:spid="_x0000_s1112" type="#_x0000_t75" style="position:absolute;left:7786;top:6582;width:297;height: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">
                  <v:imagedata r:id="rId241" o:title=""/>
                </v:shape>
                <v:shape id="Graphic 356" o:spid="_x0000_s1113" style="position:absolute;left:7786;top:6582;width:298;height:375;visibility:visible;mso-wrap-style:square;v-text-anchor:top" coordsize="29845,37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" path="m29686,37138l26145,28992,10530,24196,,,11864,621r6794,6719l23203,14734r3477,9939l28903,33395r783,3743xe" filled="f" strokecolor="#1f1a17" strokeweight=".02203mm">
                  <v:path arrowok="t"/>
                </v:shape>
                <v:shape id="Image 357" o:spid="_x0000_s1114" type="#_x0000_t75" style="position:absolute;left:7830;top:6613;width:225;height:2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">
                  <v:imagedata r:id="rId242" o:title=""/>
                </v:shape>
                <v:shape id="Graphic 358" o:spid="_x0000_s1115" style="position:absolute;left:7830;top:6613;width:228;height:279;visibility:visible;mso-wrap-style:square;v-text-anchor:top" coordsize="22860,2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" path="m22476,27553l19590,21923,14198,13209,7326,4779,,e" filled="f" strokecolor="#1f1a17" strokeweight=".02203mm">
                  <v:path arrowok="t"/>
                </v:shape>
                <v:shape id="Image 359" o:spid="_x0000_s1116" type="#_x0000_t75" style="position:absolute;left:8091;top:6769;width:834;height:4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">
                  <v:imagedata r:id="rId243" o:title=""/>
                </v:shape>
                <v:shape id="Graphic 360" o:spid="_x0000_s1117" style="position:absolute;left:8091;top:6769;width:838;height:419;visibility:visible;mso-wrap-style:square;v-text-anchor:top" coordsize="83820,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" path="m,17783l34838,1842,48498,,60446,1165,71742,5574r11706,7888l74186,15246,53068,19842,30099,26116,15283,32931,5607,41777,2582,33631,,17783xe" filled="f" strokecolor="#1f1a17" strokeweight=".02203mm">
                  <v:path arrowok="t"/>
                </v:shape>
                <v:shape id="Image 361" o:spid="_x0000_s1118" type="#_x0000_t75" style="position:absolute;left:8102;top:6857;width:730;height: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">
                  <v:imagedata r:id="rId244" o:title=""/>
                </v:shape>
                <v:shape id="Graphic 362" o:spid="_x0000_s1119" style="position:absolute;left:8102;top:6857;width:730;height:210;visibility:visible;mso-wrap-style:square;v-text-anchor:top" coordsize="73025,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" path="m,20893l7943,14407,23563,5513,45650,,72996,3656e" filled="f" strokecolor="#1f1a17" strokeweight=".02203mm">
                  <v:path arrowok="t"/>
                </v:shape>
                <v:shape id="Image 363" o:spid="_x0000_s1120" type="#_x0000_t75" style="position:absolute;left:8085;top:6570;width:306;height: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">
                  <v:imagedata r:id="rId245" o:title=""/>
                </v:shape>
                <v:shape id="Graphic 364" o:spid="_x0000_s1121" style="position:absolute;left:8085;top:6570;width:311;height:114;visibility:visible;mso-wrap-style:square;v-text-anchor:top" coordsize="31115,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" path="m,10174r7139,825l15284,9776,23442,6207,30621,e" filled="f" strokecolor="#1f1a17" strokeweight=".00942mm">
                  <v:path arrowok="t"/>
                </v:shape>
                <v:shape id="Image 365" o:spid="_x0000_s1122" type="#_x0000_t75" style="position:absolute;left:8112;top:6339;width:747;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">
                  <v:imagedata r:id="rId246" o:title=""/>
                </v:shape>
                <v:shape id="Graphic 366" o:spid="_x0000_s1123" style="position:absolute;left:8112;top:6339;width:749;height:400;visibility:visible;mso-wrap-style:square;v-text-anchor:top" coordsize="74930,40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" path="m,33262l3265,31694r8139,-4045l21928,22118,32349,16092,45576,9524,61461,3392,73399,r1387,1651l68805,8014,59987,18075,49912,28364r-9750,7043l28816,38784,15618,39967,4652,38334,,33262xe" filled="f" strokecolor="#1f1a17" strokeweight=".02203mm">
                  <v:path arrowok="t"/>
                </v:shape>
                <v:shape id="Image 367" o:spid="_x0000_s1124" type="#_x0000_t75" style="position:absolute;left:8087;top:6356;width:791;height: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">
                  <v:imagedata r:id="rId247" o:title=""/>
                </v:shape>
                <v:shape id="Graphic 368" o:spid="_x0000_s1125" style="position:absolute;left:8087;top:6356;width:794;height:362;visibility:visible;mso-wrap-style:square;v-text-anchor:top" coordsize="7937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" path="m2431,31623l,31013,8542,19913,21553,6763,32525,,43409,2009,57646,9088,70962,20550r8118,15156l71162,32066,51577,25660,26581,23257,2431,31623xem2162,29269l8814,22977,21997,15593r18874,-385l64595,29914e" filled="f" strokecolor="#1f1a17" strokeweight=".02203mm">
                  <v:path arrowok="t"/>
                </v:shape>
                <v:shape id="Image 369" o:spid="_x0000_s1126" type="#_x0000_t75" style="position:absolute;left:8102;top:5677;width:696;height:7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">
                  <v:imagedata r:id="rId248" o:title=""/>
                </v:shape>
                <v:shape id="Graphic 370" o:spid="_x0000_s1127" style="position:absolute;left:8102;top:5677;width:699;height:781;visibility:visible;mso-wrap-style:square;v-text-anchor:top" coordsize="69850,78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" path="m,77840l19359,39313,49022,14204,69639,,67616,6037,43672,50600,4769,75500,,77840xem2766,74784l15161,60556,34945,39179,54666,17670,66873,3048e" filled="f" strokecolor="#1f1a17" strokeweight=".02203mm">
                  <v:path arrowok="t"/>
                </v:shape>
                <v:shape id="Image 371" o:spid="_x0000_s1128" type="#_x0000_t75" style="position:absolute;left:7454;top:6320;width:662;height:4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">
                  <v:imagedata r:id="rId249" o:title=""/>
                </v:shape>
                <v:shape id="Graphic 372" o:spid="_x0000_s1129" style="position:absolute;left:7454;top:6320;width:666;height:476;visibility:visible;mso-wrap-style:square;v-text-anchor:top" coordsize="66675,47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" path="m66242,47606l53952,38952,31299,28312,9693,19028,543,14441,,12054,78,6872,3343,1864,12357,,25719,1477,60850,28739r4780,16188l66242,47606xe" filled="f" strokecolor="#1f1a17" strokeweight=".02203mm">
                  <v:path arrowok="t"/>
                </v:shape>
                <v:shape id="Image 373" o:spid="_x0000_s1130" type="#_x0000_t75" style="position:absolute;left:7473;top:6392;width:610;height: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">
                  <v:imagedata r:id="rId250" o:title=""/>
                </v:shape>
                <v:shape id="Graphic 374" o:spid="_x0000_s1131" style="position:absolute;left:7473;top:6392;width:610;height:248;visibility:visible;mso-wrap-style:square;v-text-anchor:top" coordsize="60960,24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" path="m60960,24613l52990,15753,38261,5419,19640,,,5882e" filled="f" strokecolor="#1f1a17" strokeweight=".02203mm">
                  <v:path arrowok="t"/>
                </v:shape>
                <v:shape id="Image 375" o:spid="_x0000_s1132" type="#_x0000_t75" style="position:absolute;left:7318;top:5906;width:797;height:6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">
                  <v:imagedata r:id="rId251" o:title=""/>
                </v:shape>
                <v:shape id="Graphic 376" o:spid="_x0000_s1133" style="position:absolute;left:7318;top:5906;width:800;height:622;visibility:visible;mso-wrap-style:square;v-text-anchor:top" coordsize="80010,622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" path="m79740,62151l73335,53091r994,-2343l63505,45683,54929,42647,45442,40367,35350,36929,7216,10778,,,3450,751r8238,1686l21544,4199r8302,983l36152,6014,72129,43326r5481,13154l79740,62151xem1100,2324l38670,18087,57412,33380r7859,7201l71699,47265r3203,5900e" filled="f" strokecolor="#1f1a17" strokeweight=".02203mm">
                  <v:path arrowok="t"/>
                </v:shape>
                <v:shape id="Image 377" o:spid="_x0000_s1134" type="#_x0000_t75" style="position:absolute;left:8095;top:5554;width:349;height:6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">
                  <v:imagedata r:id="rId252" o:title=""/>
                </v:shape>
                <v:shape id="Graphic 378" o:spid="_x0000_s1135" style="position:absolute;left:8095;top:5554;width:355;height:673;visibility:visible;mso-wrap-style:square;v-text-anchor:top" coordsize="35560,67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" path="m426,67211l31,65070,,59173,2059,50307,7937,39259,16659,26303,24837,13566,30896,3860,33266,r728,6178l34976,20746r-570,17010l30480,51259r-8292,8027l12256,64155,3923,66563,426,67211xe" filled="f" strokecolor="#1f1a17" strokeweight=".02203mm">
                  <v:path arrowok="t"/>
                </v:shape>
                <v:shape id="Image 379" o:spid="_x0000_s1136" type="#_x0000_t75" style="position:absolute;left:8099;top:5630;width:313;height:5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">
                  <v:imagedata r:id="rId253" o:title=""/>
                </v:shape>
                <v:shape id="Graphic 380" o:spid="_x0000_s1137" style="position:absolute;left:8099;top:5630;width:317;height:597;visibility:visible;mso-wrap-style:square;v-text-anchor:top" coordsize="31750,596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" path="m,59668l8710,49743,18463,34104,26809,16329,31297,e" filled="f" strokecolor="#1f1a17" strokeweight=".02203mm">
                  <v:path arrowok="t"/>
                </v:shape>
                <v:shape id="Image 381" o:spid="_x0000_s1138" type="#_x0000_t75" style="position:absolute;left:7591;top:5832;width:442;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">
                  <v:imagedata r:id="rId254" o:title=""/>
                </v:shape>
                <v:shape id="Graphic 382" o:spid="_x0000_s1139" style="position:absolute;left:7591;top:5832;width:445;height:247;visibility:visible;mso-wrap-style:square;v-text-anchor:top" coordsize="44450,24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" path="m44169,24344r-5598,-798l25559,20326,10810,13440,,1646,4294,320,15132,,29446,6177,44169,24344xe" filled="f" strokecolor="#1f1a17" strokeweight=".02203mm">
                  <v:path arrowok="t"/>
                </v:shape>
                <v:shape id="Image 383" o:spid="_x0000_s1140" type="#_x0000_t75" style="position:absolute;left:7591;top:5848;width:442;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">
                  <v:imagedata r:id="rId255" o:title=""/>
                </v:shape>
                <v:shape id="Graphic 384" o:spid="_x0000_s1141" style="position:absolute;left:7591;top:5848;width:445;height:229;visibility:visible;mso-wrap-style:square;v-text-anchor:top" coordsize="44450,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" path="m44169,22697l34720,15384,21916,8614,9196,3211,,e" filled="f" strokecolor="#1f1a17" strokeweight=".02203mm">
                  <v:path arrowok="t"/>
                </v:shape>
                <v:shape id="Image 385" o:spid="_x0000_s1142" type="#_x0000_t75" style="position:absolute;left:7098;top:5431;width:902;height: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">
                  <v:imagedata r:id="rId256" o:title=""/>
                </v:shape>
                <v:shape id="Graphic 386" o:spid="_x0000_s1143" style="position:absolute;left:7098;top:5431;width:902;height:489;visibility:visible;mso-wrap-style:square;v-text-anchor:top" coordsize="90170,48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" path="m90147,48554l82360,44061,70355,38950,56262,34315,42208,31249,28772,26932,16376,18978,6343,9347,,,3769,641r9690,1640l26637,4494,40874,6855r21037,8400l77367,29380r9528,13287l90147,48554xe" filled="f" strokecolor="#1f1a17" strokeweight=".02203mm">
                  <v:path arrowok="t"/>
                </v:shape>
                <v:shape id="Image 387" o:spid="_x0000_s1144" type="#_x0000_t75" style="position:absolute;left:7165;top:5515;width:802;height:3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">
                  <v:imagedata r:id="rId257" o:title=""/>
                </v:shape>
                <v:shape id="Graphic 388" o:spid="_x0000_s1145" style="position:absolute;left:7165;top:5515;width:806;height:362;visibility:visible;mso-wrap-style:square;v-text-anchor:top" coordsize="8064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" path="m80195,35655l68164,28189,47230,17866,22729,7523,,e" filled="f" strokecolor="#1f1a17" strokeweight=".02203mm">
                  <v:path arrowok="t"/>
                </v:shape>
                <v:shape id="Image 389" o:spid="_x0000_s1146" type="#_x0000_t75" style="position:absolute;left:7946;top:5051;width:641;height:7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">
                  <v:imagedata r:id="rId258" o:title=""/>
                </v:shape>
                <v:shape id="Graphic 390" o:spid="_x0000_s1147" style="position:absolute;left:7946;top:5051;width:642;height:775;visibility:visible;mso-wrap-style:square;v-text-anchor:top" coordsize="64135,774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" path="m5826,77072l1136,69714,,64858,4441,57549,33270,24952,64073,r-766,4079l60598,14560,55328,28803,46880,44170,39964,54544r-3076,4638l33793,62769r-6973,7221l19565,71908r799,4217l5826,77072xe" filled="f" strokecolor="#1f1a17" strokeweight=".02525mm">
                  <v:path arrowok="t"/>
                </v:shape>
                <v:shape id="Image 391" o:spid="_x0000_s1148" type="#_x0000_t75" style="position:absolute;left:8005;top:5105;width:537;height: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">
                  <v:imagedata r:id="rId259" o:title=""/>
                </v:shape>
                <v:shape id="Graphic 392" o:spid="_x0000_s1149" style="position:absolute;left:8005;top:5105;width:539;height:717;visibility:visible;mso-wrap-style:square;v-text-anchor:top" coordsize="53975,71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" path="m,71698l7913,63456,22024,49291,38568,28405,53779,e" filled="f" strokecolor="#1f1a17" strokeweight=".02536mm">
                  <v:path arrowok="t"/>
                </v:shape>
                <v:shape id="Image 393" o:spid="_x0000_s1150" type="#_x0000_t75" style="position:absolute;left:7944;top:5362;width:151;height: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">
                  <v:imagedata r:id="rId260" o:title=""/>
                </v:shape>
                <v:shape id="Graphic 394" o:spid="_x0000_s1151" style="position:absolute;left:7944;top:5362;width:153;height:381;visibility:visible;mso-wrap-style:square;v-text-anchor:top" coordsize="1524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" path="m6085,37550l2646,35147,172,24266,,10639,3466,,7003,2758r6113,7727l15059,22356,6085,37550xe" filled="f" strokecolor="#1f1a17" strokeweight=".02203mm">
                  <v:path arrowok="t"/>
                </v:shape>
                <v:shape id="Image 395" o:spid="_x0000_s1152" type="#_x0000_t75" style="position:absolute;left:7983;top:5425;width:18;height: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">
                  <v:imagedata r:id="rId261" o:title=""/>
                </v:shape>
                <v:shape id="Graphic 396" o:spid="_x0000_s1153" style="position:absolute;left:7983;top:5425;width:19;height:293;visibility:visible;mso-wrap-style:square;v-text-anchor:top" coordsize="1905,2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" path="m,28672l193,24166r980,-7456l1762,8067,786,e" filled="f" strokecolor="#1f1a17" strokeweight=".02203mm">
                  <v:path arrowok="t"/>
                </v:shape>
                <v:shape id="Image 397" o:spid="_x0000_s1154" type="#_x0000_t75" style="position:absolute;left:7622;top:5439;width:353;height: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">
                  <v:imagedata r:id="rId262" o:title=""/>
                </v:shape>
                <v:shape id="Graphic 398" o:spid="_x0000_s1155" style="position:absolute;left:7622;top:5439;width:356;height:299;visibility:visible;mso-wrap-style:square;v-text-anchor:top" coordsize="35560,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" path="m35329,24019r-5143,5301l17999,20057,5645,6771,,,5383,61,17300,2166,29399,9192r5930,14827xe" filled="f" strokecolor="#1f1a17" strokeweight=".02203mm">
                  <v:path arrowok="t"/>
                </v:shape>
                <v:shape id="Image 399" o:spid="_x0000_s1156" type="#_x0000_t75" style="position:absolute;left:7663;top:5478;width:283;height: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">
                  <v:imagedata r:id="rId65" o:title=""/>
                </v:shape>
                <v:shape id="Graphic 400" o:spid="_x0000_s1157" style="position:absolute;left:7663;top:5478;width:286;height:222;visibility:visible;mso-wrap-style:square;v-text-anchor:top" coordsize="28575,2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" path="m28284,22039l23518,17190,15714,10346,7123,3839,,e" filled="f" strokecolor="#1f1a17" strokeweight=".02203mm">
                  <v:path arrowok="t"/>
                </v:shape>
                <v:shape id="Image 401" o:spid="_x0000_s1158" type="#_x0000_t75" style="position:absolute;left:7033;top:5200;width:860;height: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">
                  <v:imagedata r:id="rId263" o:title=""/>
                </v:shape>
                <v:shape id="Graphic 402" o:spid="_x0000_s1159" style="position:absolute;left:7033;top:5200;width:864;height:280;visibility:visible;mso-wrap-style:square;v-text-anchor:top" coordsize="86360,2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" path="m85938,27913l74409,25977,63566,24383,53276,23203r-9868,-694l32282,20595,19639,16294,8027,10281,,3236,4658,2468,15801,980,29182,,40556,753,52683,6140r15041,9209l80526,24050r5412,3863xe" filled="f" strokecolor="#1f1a17" strokeweight=".02203mm">
                  <v:path arrowok="t"/>
                </v:shape>
                <v:shape id="Image 403" o:spid="_x0000_s1160" type="#_x0000_t75" style="position:absolute;left:7081;top:5261;width:721;height: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">
                  <v:imagedata r:id="rId244" o:title=""/>
                </v:shape>
                <v:shape id="Graphic 404" o:spid="_x0000_s1161" style="position:absolute;left:7081;top:5261;width:724;height:184;visibility:visible;mso-wrap-style:square;v-text-anchor:top" coordsize="72390,1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" path="m72118,18350l58642,13266,40284,7529,19814,2614,,e" filled="f" strokecolor="#1f1a17" strokeweight=".02203mm">
                  <v:path arrowok="t"/>
                </v:shape>
                <v:shape id="Image 405" o:spid="_x0000_s1162" type="#_x0000_t75" style="position:absolute;left:7033;top:5040;width:755;height: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">
                  <v:imagedata r:id="rId264" o:title=""/>
                </v:shape>
                <v:shape id="Graphic 406" o:spid="_x0000_s1163" style="position:absolute;left:7033;top:5040;width:756;height:203;visibility:visible;mso-wrap-style:square;v-text-anchor:top" coordsize="75565,20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" path="m75461,19667l68850,16229,60773,14422r-8326,-767l45092,13340r-9752,1424l21799,17911,8631,20255,,19267,1819,17768,6997,14038,15114,9227,25751,4488,37328,1175,47615,r8165,934l60990,3953r4863,5311l75461,19667xem67408,14011l60830,10656,55096,7893,49608,6370r-5837,362l34934,9121,23017,12427,11530,15907,3983,18819e" filled="f" strokecolor="#1f1a17" strokeweight=".02203mm">
                  <v:path arrowok="t"/>
                </v:shape>
                <v:shape id="Image 407" o:spid="_x0000_s1164" type="#_x0000_t75" style="position:absolute;left:7891;top:4787;width:500;height: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">
                  <v:imagedata r:id="rId265" o:title=""/>
                </v:shape>
                <v:shape id="Graphic 408" o:spid="_x0000_s1165" style="position:absolute;left:7891;top:4787;width:502;height:698;visibility:visible;mso-wrap-style:square;v-text-anchor:top" coordsize="50165,69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" path="m120,69259l22633,21919,49995,r-730,4025l29968,50167,120,69259xem1798,66111l9635,55769,23219,37901,37094,19071,45802,5846e" filled="f" strokecolor="#1f1a17" strokeweight=".02203mm">
                  <v:path arrowok="t"/>
                </v:shape>
                <v:shape id="Image 409" o:spid="_x0000_s1166" type="#_x0000_t75" style="position:absolute;left:7840;top:5055;width:148;height:2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">
                  <v:imagedata r:id="rId266" o:title=""/>
                </v:shape>
                <v:shape id="Graphic 410" o:spid="_x0000_s1167" style="position:absolute;left:7840;top:5055;width:152;height:298;visibility:visible;mso-wrap-style:square;v-text-anchor:top" coordsize="15240,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" path="m2726,29478l1588,26713,,19647,693,10128,6402,,9651,1205r5109,4467l14771,14672,2726,29478xe" filled="f" strokecolor="#1f1a17" strokeweight=".02203mm">
                  <v:path arrowok="t"/>
                </v:shape>
                <v:shape id="Image 411" o:spid="_x0000_s1168" type="#_x0000_t75" style="position:absolute;left:7854;top:5086;width:70;height: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">
                  <v:imagedata r:id="rId267" o:title=""/>
                </v:shape>
                <v:shape id="Graphic 412" o:spid="_x0000_s1169" style="position:absolute;left:7854;top:5086;width:70;height:216;visibility:visible;mso-wrap-style:square;v-text-anchor:top" coordsize="6985,21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" path="m,21486l1998,17207,6959,12848,3308,e" filled="f" strokecolor="#1f1a17" strokeweight=".02203mm">
                  <v:path arrowok="t"/>
                </v:shape>
                <v:shape id="Image 413" o:spid="_x0000_s1170" type="#_x0000_t75" style="position:absolute;left:7745;top:4470;width:294;height: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">
                  <v:imagedata r:id="rId268" o:title=""/>
                </v:shape>
                <v:shape id="Graphic 414" o:spid="_x0000_s1171" style="position:absolute;left:7745;top:4470;width:299;height:737;visibility:visible;mso-wrap-style:square;v-text-anchor:top" coordsize="29845,73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" path="m2402,73280l1513,69852,91,61204,,49787,3102,38054,10053,25826,18787,13443,26259,3852,29427,r-344,2893l19845,49123,2402,73280xem2296,69007l6558,57317,13297,40228,20681,22095,26876,7274e" filled="f" strokecolor="#1f1a17" strokeweight=".02203mm">
                  <v:path arrowok="t"/>
                </v:shape>
                <v:shape id="Image 415" o:spid="_x0000_s1172" type="#_x0000_t75" style="position:absolute;left:7615;top:4602;width:193;height: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">
                  <v:imagedata r:id="rId269" o:title=""/>
                </v:shape>
                <v:shape id="Graphic 416" o:spid="_x0000_s1173" style="position:absolute;left:7615;top:4602;width:197;height:469;visibility:visible;mso-wrap-style:square;v-text-anchor:top" coordsize="19685,469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" path="m9258,46513l19329,37495,16801,24486,14031,15084,10514,7286,7493,1967,6210,,676,5575,,16469r1163,9288l4377,35574r3340,7775l9258,46513xem10150,40107r391,-6731l8848,24749,6517,15216,4992,5766e" filled="f" strokecolor="#1f1a17" strokeweight=".02203mm">
                  <v:path arrowok="t"/>
                </v:shape>
                <v:shape id="Image 417" o:spid="_x0000_s1174" type="#_x0000_t75" style="position:absolute;left:7023;top:4645;width:678;height: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">
                  <v:imagedata r:id="rId270" o:title=""/>
                </v:shape>
                <v:shape id="Graphic 418" o:spid="_x0000_s1175" style="position:absolute;left:7023;top:4645;width:679;height:425;visibility:visible;mso-wrap-style:square;v-text-anchor:top" coordsize="67945,42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" path="m67814,41982l58464,34322,45855,33899,5404,10432,,,4310,192r546,5119l8400,7830,49234,21335,65248,38613r2566,3369xem59638,34341l50228,30857,36615,25853,23391,20185,15147,14705e" filled="f" strokecolor="#1f1a17" strokeweight=".02203mm">
                  <v:path arrowok="t"/>
                </v:shape>
                <v:shape id="Image 419" o:spid="_x0000_s1176" type="#_x0000_t75" style="position:absolute;left:6668;top:4487;width:947;height: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">
                  <v:imagedata r:id="rId271" o:title=""/>
                </v:shape>
                <v:shape id="Graphic 420" o:spid="_x0000_s1177" style="position:absolute;left:6668;top:4487;width:952;height:375;visibility:visible;mso-wrap-style:square;v-text-anchor:top" coordsize="95250,37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" path="m94659,37463l67408,8705,28715,688,17250,781,3319,2355,,24,811,,6315,2550r7348,3822l20004,10161r8251,5271l40778,22577r13374,6501l64954,32416r9352,1302l83994,35396r7594,1450l94659,37463xem91347,35134l81806,29671,63978,20958,39876,11462,11513,3652e" filled="f" strokecolor="#1f1a17" strokeweight=".02203mm">
                  <v:path arrowok="t"/>
                </v:shape>
                <v:shape id="Image 421" o:spid="_x0000_s1178" type="#_x0000_t75" style="position:absolute;left:7518;top:3962;width:457;height: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">
                  <v:imagedata r:id="rId272" o:title=""/>
                </v:shape>
                <v:shape id="Graphic 422" o:spid="_x0000_s1179" style="position:absolute;left:7518;top:3962;width:457;height:749;visibility:visible;mso-wrap-style:square;v-text-anchor:top" coordsize="45720,749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" path="m,69138l14777,30783,44623,r1083,4545l42569,14776r-2751,9829l22267,62521,4856,74450,,69138xe" filled="f" strokecolor="#1f1a17" strokeweight=".02203mm">
                  <v:path arrowok="t"/>
                </v:shape>
                <v:shape id="Image 423" o:spid="_x0000_s1180" type="#_x0000_t75" style="position:absolute;left:7556;top:3991;width:414;height: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">
                  <v:imagedata r:id="rId273" o:title=""/>
                </v:shape>
                <v:shape id="Graphic 424" o:spid="_x0000_s1181" style="position:absolute;left:7556;top:3991;width:419;height:654;visibility:visible;mso-wrap-style:square;v-text-anchor:top" coordsize="41910,654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" path="m,65367l4553,60445r5747,-6051l16509,46511,22445,36091,28027,23927,33433,12729,38073,4190,41355,e" filled="f" strokecolor="#1f1a17" strokeweight=".02203mm">
                  <v:path arrowok="t"/>
                </v:shape>
                <v:shape id="Image 425" o:spid="_x0000_s1182" type="#_x0000_t75" style="position:absolute;left:7418;top:3762;width:296;height: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">
                  <v:imagedata r:id="rId274" o:title=""/>
                </v:shape>
                <v:shape id="Graphic 426" o:spid="_x0000_s1183" style="position:absolute;left:7418;top:3762;width:299;height:762;visibility:visible;mso-wrap-style:square;v-text-anchor:top" coordsize="2984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" path="m1993,75985l774,67422,,46817,3992,21800,17072,r2730,4500l25323,15908r4315,15178l28747,46894,21913,59790r-8902,9072l5288,74223,1993,75985xe" filled="f" strokecolor="#1f1a17" strokeweight=".02203mm">
                  <v:path arrowok="t"/>
                </v:shape>
                <v:shape id="Image 427" o:spid="_x0000_s1184" type="#_x0000_t75" style="position:absolute;left:7455;top:3802;width:121;height:6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">
                  <v:imagedata r:id="rId275" o:title=""/>
                </v:shape>
                <v:shape id="Graphic 428" o:spid="_x0000_s1185" style="position:absolute;left:7455;top:3802;width:127;height:692;visibility:visible;mso-wrap-style:square;v-text-anchor:top" coordsize="12700,69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" path="m12166,r-422,6850l11032,15588r-616,9034l10284,32361r-447,8018l7991,50217,4720,60245,,68835e" filled="f" strokecolor="#1f1a17" strokeweight=".02203mm">
                  <v:path arrowok="t"/>
                </v:shape>
                <v:shape id="Image 429" o:spid="_x0000_s1186" type="#_x0000_t75" style="position:absolute;left:6672;top:4169;width:791;height: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">
                  <v:imagedata r:id="rId276" o:title=""/>
                </v:shape>
                <v:shape id="Graphic 430" o:spid="_x0000_s1187" style="position:absolute;left:6672;top:4169;width:793;height:362;visibility:visible;mso-wrap-style:square;v-text-anchor:top" coordsize="7937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" path="m76636,35189l40203,11139,32190,8318,27080,5761,25285,4647,22656,4184,16165,3024,7913,1514,,,10937,4850r5526,6585l22186,17032r8045,5720l39008,27490r7923,2651l54385,30644r7855,-141l69866,31442r6770,3747xem72216,30732l66597,25703r-7278,-111l48818,21590,38318,17594,32700,12566,27283,10248,21757,7714,18111,4746,8397,4008e" filled="f" strokecolor="#1f1a17" strokeweight=".02203mm">
                  <v:path arrowok="t"/>
                </v:shape>
                <v:shape id="Image 431" o:spid="_x0000_s1188" type="#_x0000_t75" style="position:absolute;left:7253;top:4031;width:137;height:3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">
                  <v:imagedata r:id="rId62" o:title=""/>
                </v:shape>
                <v:shape id="Graphic 432" o:spid="_x0000_s1189" style="position:absolute;left:7253;top:4031;width:140;height:318;visibility:visible;mso-wrap-style:square;v-text-anchor:top" coordsize="13970,31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" path="m9297,31346l6912,29206,2462,23027,,13171,3581,,6234,2006r4899,5957l13685,17775,9297,31346xem3581,l5865,6058r1718,6599l7767,19344,5449,25666e" filled="f" strokecolor="#1f1a17" strokeweight=".02203mm">
                  <v:path arrowok="t"/>
                </v:shape>
                <v:shape id="Image 433" o:spid="_x0000_s1190" type="#_x0000_t75" style="position:absolute;left:6475;top:3872;width:800;height:3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">
                  <v:imagedata r:id="rId277" o:title=""/>
                </v:shape>
                <v:shape id="Graphic 434" o:spid="_x0000_s1191" style="position:absolute;left:6475;top:3872;width:800;height:381;visibility:visible;mso-wrap-style:square;v-text-anchor:top" coordsize="80010,38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" path="m79949,37519l70007,33304,59378,31363,49343,29916,41182,27185,32960,22345,22703,16140,11390,8661,,,5433,854,47939,9764,67691,26060,79949,37519xe" filled="f" strokecolor="#1f1a17" strokeweight=".02203mm">
                  <v:path arrowok="t"/>
                </v:shape>
                <v:shape id="Image 435" o:spid="_x0000_s1192" type="#_x0000_t75" style="position:absolute;left:6495;top:3892;width:696;height: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">
                  <v:imagedata r:id="rId278" o:title=""/>
                </v:shape>
                <v:shape id="Graphic 436" o:spid="_x0000_s1193" style="position:absolute;left:6495;top:3892;width:698;height:318;visibility:visible;mso-wrap-style:square;v-text-anchor:top" coordsize="69850,31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" path="m69578,31450l31521,12793,17408,7160,5201,2158,,e" filled="f" strokecolor="#1f1a17" strokeweight=".02203mm">
                  <v:path arrowok="t"/>
                </v:shape>
                <v:shape id="Image 437" o:spid="_x0000_s1194" type="#_x0000_t75" style="position:absolute;left:7127;top:3398;width:251;height:7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">
                  <v:imagedata r:id="rId279" o:title=""/>
                </v:shape>
                <v:shape id="Graphic 438" o:spid="_x0000_s1195" style="position:absolute;left:7127;top:3398;width:254;height:705;visibility:visible;mso-wrap-style:square;v-text-anchor:top" coordsize="25400,70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" path="m7298,70212l4284,61735,1468,52875,,43567,1028,33745,5626,22701,12383,11742,18495,3349,21155,r1003,2441l24049,9641r1098,11766l23774,37550,19568,52980,14086,63061,9329,68551,7298,70212xem4218,66024l8464,52339,13969,31779,18833,11835,21155,e" filled="f" strokecolor="#1f1a17" strokeweight=".02203mm">
                  <v:path arrowok="t"/>
                </v:shape>
                <v:shape id="Image 439" o:spid="_x0000_s1196" type="#_x0000_t75" style="position:absolute;left:6851;top:3156;width:240;height:6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">
                  <v:imagedata r:id="rId279" o:title=""/>
                </v:shape>
                <v:shape id="Graphic 440" o:spid="_x0000_s1197" style="position:absolute;left:6851;top:3156;width:241;height:692;visibility:visible;mso-wrap-style:square;v-text-anchor:top" coordsize="24130,69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" path="m17428,69111l12537,59532,6238,49851,1177,40379,8987,r1586,3756l14392,12962r4645,11564l23103,35355r928,10487l21879,56866r-2960,8708l17428,69111xe" filled="f" strokecolor="#1f1a17" strokeweight=".02203mm">
                  <v:path arrowok="t"/>
                </v:shape>
                <v:shape id="Image 441" o:spid="_x0000_s1198" type="#_x0000_t75" style="position:absolute;left:6946;top:3189;width:69;height:6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">
                  <v:imagedata r:id="rId280" o:title=""/>
                </v:shape>
                <v:shape id="Graphic 442" o:spid="_x0000_s1199" style="position:absolute;left:6946;top:3189;width:70;height:616;visibility:visible;mso-wrap-style:square;v-text-anchor:top" coordsize="6985,61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" path="m,l3854,45681r1851,8787l6934,61561e" filled="f" strokecolor="#1f1a17" strokeweight=".02203mm">
                  <v:path arrowok="t"/>
                </v:shape>
                <v:shape id="Image 443" o:spid="_x0000_s1200" type="#_x0000_t75" style="position:absolute;left:6212;top:3527;width:765;height: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">
                  <v:imagedata r:id="rId281" o:title=""/>
                </v:shape>
                <v:shape id="Graphic 444" o:spid="_x0000_s1201" style="position:absolute;left:6212;top:3527;width:769;height:267;visibility:visible;mso-wrap-style:square;v-text-anchor:top" coordsize="76835,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" path="m76426,26650l64051,25931r-10703,329l43972,26102,4036,3085,,,2620,810,9529,2704r9763,2177l30479,6535,41121,8073r8319,2011l54857,11831r1934,746l76426,26650xem69381,24676l62376,23219,54592,21621,46690,19687,39332,17220,29368,13045,16272,7291,4873,2196,,e" filled="f" strokecolor="#1f1a17" strokeweight=".02203mm">
                  <v:path arrowok="t"/>
                </v:shape>
                <v:shape id="Image 445" o:spid="_x0000_s1202" type="#_x0000_t75" style="position:absolute;left:6145;top:3029;width:605;height: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">
                  <v:imagedata r:id="rId282" o:title=""/>
                </v:shape>
                <v:shape id="Graphic 446" o:spid="_x0000_s1203" style="position:absolute;left:6145;top:3029;width:609;height:483;visibility:visible;mso-wrap-style:square;v-text-anchor:top" coordsize="60960,48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" path="m60516,48208l59644,34333,49039,26071,40179,19195,29361,11922,16122,5205,,,3535,7462,14471,23917,33300,40465r27216,7743xem57529,46511l49054,38945,33431,26735,16387,13526,3652,2961e" filled="f" strokecolor="#1f1a17" strokeweight=".02203mm">
                  <v:path arrowok="t"/>
                </v:shape>
                <v:shape id="Image 447" o:spid="_x0000_s1204" type="#_x0000_t75" style="position:absolute;left:7063;top:3763;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">
                  <v:imagedata r:id="rId283" o:title=""/>
                </v:shape>
                <v:shape id="Graphic 448" o:spid="_x0000_s1205" style="position:absolute;left:7063;top:3763;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" path="m8114,10191l5582,11206,2318,10026,1100,7469,,5144,1279,2132,3811,1118,6591,,9861,1180r1100,2329l12179,6066,10893,9072,8114,10191xe" filled="f" strokecolor="#1f1a17" strokeweight=".02203mm">
                  <v:path arrowok="t"/>
                </v:shape>
                <v:shape id="Image 449" o:spid="_x0000_s1206" type="#_x0000_t75" style="position:absolute;left:7128;top:3793;width:123;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">
                  <v:imagedata r:id="rId69" o:title=""/>
                </v:shape>
                <v:shape id="Graphic 450" o:spid="_x0000_s1207" style="position:absolute;left:7128;top:3793;width:127;height:115;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" path="m8477,10191l5692,11306,2428,10125,1211,7566,,5010,1389,2231,4173,1112,6952,,9861,1044r1210,2564l12289,6166,11255,9074,8477,10191xe" filled="f" strokecolor="#1f1a17" strokeweight=".02203mm">
                  <v:path arrowok="t"/>
                </v:shape>
                <v:shape id="Image 451" o:spid="_x0000_s1208" type="#_x0000_t75" style="position:absolute;left:7065;top:3838;width:126;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">
                  <v:imagedata r:id="rId75" o:title=""/>
                </v:shape>
                <v:shape id="Graphic 452" o:spid="_x0000_s1209" style="position:absolute;left:7065;top:3838;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" path="m8477,10191l5698,11310,2428,10130,1211,7573,,5009,1389,2237,4175,1118,6952,r3161,945l11324,3509r1217,2557l11257,9072,8477,10191xe" filled="f" strokecolor="#1f1a17" strokeweight=".02203mm">
                  <v:path arrowok="t"/>
                </v:shape>
                <v:shape id="Image 453" o:spid="_x0000_s1210" type="#_x0000_t75" style="position:absolute;left:7146;top:3893;width:122;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">
                  <v:imagedata r:id="rId69" o:title=""/>
                </v:shape>
                <v:shape id="Graphic 454" o:spid="_x0000_s1211" style="position:absolute;left:7146;top:3893;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" path="m8114,10193l5330,11306,2318,10026,1100,7469,,5139,1026,2231,3811,1118,6589,,9861,1180r1100,2324l12177,6068,10893,9074,8114,10193xe" filled="f" strokecolor="#1f1a17" strokeweight=".02203mm">
                  <v:path arrowok="t"/>
                </v:shape>
                <v:shape id="Image 455" o:spid="_x0000_s1212" type="#_x0000_t75" style="position:absolute;left:7444;top:4348;width:125;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">
                  <v:imagedata r:id="rId283" o:title=""/>
                </v:shape>
                <v:shape id="Graphic 456" o:spid="_x0000_s1213" style="position:absolute;left:7444;top:4348;width:127;height:115;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" path="m8366,10193l5588,11312,2428,10364,1210,7801,,5243,1277,2237,4063,1118,6841,r3272,1180l11323,3737r1218,2564l11145,9074,8366,10193xe" filled="f" strokecolor="#1f1a17" strokeweight=".02203mm">
                  <v:path arrowok="t"/>
                </v:shape>
                <v:shape id="Image 457" o:spid="_x0000_s1214" type="#_x0000_t75" style="position:absolute;left:7377;top:4426;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">
                  <v:imagedata r:id="rId284" o:title=""/>
                </v:shape>
                <v:shape id="Graphic 458" o:spid="_x0000_s1215" style="position:absolute;left:7377;top:4426;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" path="m8226,10193l5692,11206,2428,10026,1211,7469,,4905,1389,2134,3917,1112,6701,,9861,947r1210,2557l12289,6062,11003,9074,8226,10193xe" filled="f" strokecolor="#1f1a17" strokeweight=".02203mm">
                  <v:path arrowok="t"/>
                </v:shape>
                <v:shape id="Image 459" o:spid="_x0000_s1216" type="#_x0000_t75" style="position:absolute;left:7472;top:4429;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">
                  <v:imagedata r:id="rId284" o:title=""/>
                </v:shape>
                <v:shape id="Graphic 460" o:spid="_x0000_s1217" style="position:absolute;left:7472;top:4429;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" path="m8476,10094l5692,11206,2428,10026,1210,7469,,4911,1388,2134,4173,1015,6699,,9859,947r1212,2564l12288,6068,11003,9074,8476,10094xe" filled="f" strokecolor="#1f1a17" strokeweight=".02203mm">
                  <v:path arrowok="t"/>
                </v:shape>
                <v:shape id="Image 461" o:spid="_x0000_s1218" type="#_x0000_t75" style="position:absolute;left:7426;top:4486;width:123;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">
                  <v:imagedata r:id="rId284" o:title=""/>
                </v:shape>
                <v:shape id="Graphic 462" o:spid="_x0000_s1219" style="position:absolute;left:7426;top:4486;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" path="m8224,10193l5445,11306,2426,10026,1216,7462,,4905,1142,2231,3921,1112,6699,,9859,947r1218,2557l12288,6068,11003,9074,8224,10193xe" filled="f" strokecolor="#1f1a17" strokeweight=".02203mm">
                  <v:path arrowok="t"/>
                </v:shape>
                <v:shape id="Image 463" o:spid="_x0000_s1220" type="#_x0000_t75" style="position:absolute;left:7522;top:4514;width:125;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">
                  <v:imagedata r:id="rId284" o:title=""/>
                </v:shape>
                <v:shape id="Graphic 464" o:spid="_x0000_s1221" style="position:absolute;left:7522;top:4514;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" path="m8367,10187l5588,11306,2318,10125,1106,7568,,5237,1285,2231,4063,1112,6849,r3264,1180l11219,3504r1212,2558l11151,9074,8367,10187xe" filled="f" strokecolor="#1f1a17" strokeweight=".02203mm">
                  <v:path arrowok="t"/>
                </v:shape>
                <v:shape id="Image 465" o:spid="_x0000_s1222" type="#_x0000_t75" style="position:absolute;left:7593;top:4859;width:12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">
                  <v:imagedata r:id="rId284" o:title=""/>
                </v:shape>
                <v:shape id="Graphic 466" o:spid="_x0000_s1223" style="position:absolute;left:7593;top:4859;width:127;height:121;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" path="m8476,10426l5692,11545,2428,10364,1210,7807,,5243,1277,2237,4063,1118,6841,r3270,1180l11323,3744r1216,2557l11255,9313,8476,10426xe" filled="f" strokecolor="#1f1a17" strokeweight=".02203mm">
                  <v:path arrowok="t"/>
                </v:shape>
                <v:shape id="Image 467" o:spid="_x0000_s1224" type="#_x0000_t75" style="position:absolute;left:7669;top:4907;width:123;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">
                  <v:imagedata r:id="rId284" o:title=""/>
                </v:shape>
                <v:shape id="Graphic 468" o:spid="_x0000_s1225" style="position:absolute;left:7669;top:4907;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" path="m8114,10187l5330,11306,2428,10254,1211,7697,,5139,1026,2231,3811,1112,6591,,9861,1174r1210,2563l12289,6295,10893,9074,8114,10187xe" filled="f" strokecolor="#1f1a17" strokeweight=".02203mm">
                  <v:path arrowok="t"/>
                </v:shape>
                <v:shape id="Image 469" o:spid="_x0000_s1226" type="#_x0000_t75" style="position:absolute;left:7773;top:5238;width:12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">
                  <v:imagedata r:id="rId283" o:title=""/>
                </v:shape>
                <v:shape id="Graphic 470" o:spid="_x0000_s1227" style="position:absolute;left:7773;top:5238;width:127;height:121;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" path="m8477,10426l5693,11545,2428,10364,1211,7801,,5243,1279,2237,4063,1118,6842,r3271,1180l11324,3744r1217,2557l11257,9307,8477,10426xe" filled="f" strokecolor="#1f1a17" strokeweight=".02203mm">
                  <v:path arrowok="t"/>
                </v:shape>
                <v:shape id="Image 471" o:spid="_x0000_s1228" type="#_x0000_t75" style="position:absolute;left:7717;top:5300;width:1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">
                  <v:imagedata r:id="rId284" o:title=""/>
                </v:shape>
                <v:shape id="Graphic 472" o:spid="_x0000_s1229" style="position:absolute;left:7717;top:5300;width:127;height:120;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" path="m8471,10420l5692,11538,2422,10358,1210,7801,,5237,1277,2231,4057,1112,6841,r3272,1180l11323,3737r1216,2558l11255,9307,8471,10420xe" filled="f" strokecolor="#1f1a17" strokeweight=".02203mm">
                  <v:path arrowok="t"/>
                </v:shape>
                <v:shape id="Image 473" o:spid="_x0000_s1230" type="#_x0000_t75" style="position:absolute;left:7825;top:5306;width:122;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">
                  <v:imagedata r:id="rId75" o:title=""/>
                </v:shape>
                <v:shape id="Graphic 474" o:spid="_x0000_s1231" style="position:absolute;left:7825;top:5306;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" path="m8477,10193l5698,11306,2428,10125,1218,7568,,5010,1395,2231,4175,1112,6952,,9861,1044r1210,2564l12289,6166,11257,9074,8477,10193xe" filled="f" strokecolor="#1f1a17" strokeweight=".02203mm">
                  <v:path arrowok="t"/>
                </v:shape>
                <v:shape id="Image 475" o:spid="_x0000_s1232" type="#_x0000_t75" style="position:absolute;left:7784;top:5350;width:125;height: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">
                  <v:imagedata r:id="rId284" o:title=""/>
                </v:shape>
                <v:shape id="Graphic 476" o:spid="_x0000_s1233" style="position:absolute;left:7784;top:5350;width:197;height:572;visibility:visible;mso-wrap-style:square;v-text-anchor:top" coordsize="19685,57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" path="m8366,10193l5586,11312,2428,10364,1210,7801,,5243,1277,2237,4063,1118,6841,r3270,1180l11323,3744r1216,2557l11145,9074,8366,10193xem15177,55660r-2526,1015l9381,55494,8169,52937,7063,50606,8347,47600r2527,-1020l13652,45468r3272,1180l18030,48971r1211,2557l17956,54541r-2779,1119xe" filled="f" strokecolor="#1f1a17" strokeweight=".02203mm">
                  <v:path arrowok="t"/>
                </v:shape>
                <v:shape id="Image 477" o:spid="_x0000_s1234" type="#_x0000_t75" style="position:absolute;left:7854;top:5805;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">
                  <v:imagedata r:id="rId284" o:title=""/>
                </v:shape>
                <v:shape id="Image 478" o:spid="_x0000_s1235" type="#_x0000_t75" style="position:absolute;left:7970;top:5824;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">
                  <v:imagedata r:id="rId283" o:title=""/>
                </v:shape>
                <v:shape id="Graphic 479" o:spid="_x0000_s1236" style="position:absolute;left:7970;top:5824;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" path="m8114,10193l5588,11206,2428,10261,1210,7703,,5146,1284,2134,3811,1118,6589,,9859,1180r1212,2564l12288,6301,10893,9074,8114,10193xe" filled="f" strokecolor="#1f1a17" strokeweight=".02203mm">
                  <v:path arrowok="t"/>
                </v:shape>
                <v:shape id="Image 480" o:spid="_x0000_s1237" type="#_x0000_t75" style="position:absolute;left:7929;top:6032;width:1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">
                  <v:imagedata r:id="rId69" o:title=""/>
                </v:shape>
                <v:shape id="Graphic 481" o:spid="_x0000_s1238" style="position:absolute;left:7929;top:6032;width:127;height:120;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" path="m8477,10426l5698,11538,2428,10364,1216,7801,,5243,1284,2231,4063,1118,6847,r3266,1180l11329,3737r1212,2564l11261,9307,8477,10426xe" filled="f" strokecolor="#1f1a17" strokeweight=".02203mm">
                  <v:path arrowok="t"/>
                </v:shape>
                <v:shape id="Image 482" o:spid="_x0000_s1239" type="#_x0000_t75" style="position:absolute;left:7946;top:6134;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">
                  <v:imagedata r:id="rId284" o:title=""/>
                </v:shape>
                <v:shape id="Graphic 483" o:spid="_x0000_s1240" style="position:absolute;left:7946;top:6134;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" path="m8477,10087l5700,11206,2428,10026,1211,7469,,4905,1395,2132,4175,1013,6701,,9861,945r1212,2559l12289,6066,11005,9074,8477,10087xe" filled="f" strokecolor="#1f1a17" strokeweight=".02203mm">
                  <v:path arrowok="t"/>
                </v:shape>
                <v:shape id="Image 484" o:spid="_x0000_s1241" type="#_x0000_t75" style="position:absolute;left:8020;top:6198;width:123;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">
                  <v:imagedata r:id="rId283" o:title=""/>
                </v:shape>
                <v:shape id="Graphic 485" o:spid="_x0000_s1242" style="position:absolute;left:8020;top:6198;width:127;height:121;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" path="m8224,10426l5698,11446,2428,10265,1216,7703,,5146,1284,2134,3810,1118,6589,,9859,1180r1218,2564l12288,6301,11003,9313,8224,10426xe" filled="f" strokecolor="#1f1a17" strokeweight=".02203mm">
                  <v:path arrowok="t"/>
                </v:shape>
                <v:shape id="Image 486" o:spid="_x0000_s1243" type="#_x0000_t75" style="position:absolute;left:8058;top:6280;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">
                  <v:imagedata r:id="rId283" o:title=""/>
                </v:shape>
                <v:shape id="Graphic 487" o:spid="_x0000_s1244" style="position:absolute;left:8058;top:6280;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" path="m8114,10191l5586,11206,2428,10259,1216,7702,,5144,1284,2132,3811,1118,6595,,9859,1180r1218,2564l12288,6301,10898,9079,8114,10191xe" filled="f" strokecolor="#1f1a17" strokeweight=".02203mm">
                  <v:path arrowok="t"/>
                </v:shape>
                <v:shape id="Image 488" o:spid="_x0000_s1245" type="#_x0000_t75" style="position:absolute;left:7994;top:6632;width:125;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">
                  <v:imagedata r:id="rId284" o:title=""/>
                </v:shape>
                <v:shape id="Graphic 489" o:spid="_x0000_s1246" style="position:absolute;left:7994;top:6632;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" path="m8366,10193l5588,11312,2428,10364,1210,7801,,5243,1284,2237,4063,1118,6842,r3271,1180l11323,3744r1218,2557l11145,9074,8366,10193xe" filled="f" strokecolor="#1f1a17" strokeweight=".02203mm">
                  <v:path arrowok="t"/>
                </v:shape>
                <v:shape id="Image 490" o:spid="_x0000_s1247" type="#_x0000_t75" style="position:absolute;left:8035;top:6694;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">
                  <v:imagedata r:id="rId69" o:title=""/>
                </v:shape>
                <v:shape id="Graphic 491" o:spid="_x0000_s1248" style="position:absolute;left:8035;top:6694;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" path="m8116,10191l5588,11213,2318,10032,1211,7702,,5144,1285,2132,3811,1118,6591,,9861,1180r1212,2564l12179,6066,10893,9079,8116,10191xe" filled="f" strokecolor="#1f1a17" strokeweight=".02203mm">
                  <v:path arrowok="t"/>
                </v:shape>
                <v:shape id="Image 492" o:spid="_x0000_s1249" type="#_x0000_t75" style="position:absolute;left:8108;top:6626;width:123;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">
                  <v:imagedata r:id="rId283" o:title=""/>
                </v:shape>
                <v:shape id="Graphic 493" o:spid="_x0000_s1250" style="position:absolute;left:8108;top:6626;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" path="m8114,10191l5336,11310,2428,10259,1216,7702,,5144,1032,2236,3811,1118,6591,,9861,1180r1210,2562l12289,6299,10893,9079,8114,10191xe" filled="f" strokecolor="#1f1a17" strokeweight=".02203mm">
                  <v:path arrowok="t"/>
                </v:shape>
                <v:shape id="Image 494" o:spid="_x0000_s1251" type="#_x0000_t75" style="position:absolute;left:7859;top:7446;width:123;height: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">
                  <v:imagedata r:id="rId69" o:title=""/>
                </v:shape>
                <v:shape id="Graphic 495" o:spid="_x0000_s1252" style="position:absolute;left:7859;top:7446;width:127;height:121;visibility:visible;mso-wrap-style:square;v-text-anchor:top" coordsize="1270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" path="m8218,10426l5692,11439,2428,10259,1210,7702,,5138,1277,2132,3805,1117,6589,,9855,1180r1216,2557l12281,6299,11003,9307,8218,10426xe" filled="f" strokecolor="#1f1a17" strokeweight=".02203mm">
                  <v:path arrowok="t"/>
                </v:shape>
                <v:shape id="Image 496" o:spid="_x0000_s1253" type="#_x0000_t75" style="position:absolute;left:7859;top:7535;width:122;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">
                  <v:imagedata r:id="rId284" o:title=""/>
                </v:shape>
                <v:shape id="Graphic 497" o:spid="_x0000_s1254" style="position:absolute;left:7859;top:7535;width:127;height:114;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" path="m8366,10087l5588,11206,2318,10026,1106,7469,,5139,1284,2134,4063,1015,6595,,9861,1180r1106,2324l12177,6068,10900,9074,8366,10087xe" filled="f" strokecolor="#1f1a17" strokeweight=".02203mm">
                  <v:path arrowok="t"/>
                </v:shape>
                <v:shape id="Image 498" o:spid="_x0000_s1255" type="#_x0000_t75" style="position:absolute;left:7916;top:7569;width:12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">
                  <v:imagedata r:id="rId283" o:title=""/>
                </v:shape>
                <v:shape id="Graphic 499" o:spid="_x0000_s1256" style="position:absolute;left:7916;top:7569;width:127;height:115;visibility:visible;mso-wrap-style:square;v-text-anchor:top" coordsize="1270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" path="m8226,10191l5693,11206,2428,10026,1211,7469,,4905,1389,2132,3923,1117,6701,,9861,945r1212,2558l12289,6066,11005,9072,8226,10191xe" filled="f" strokecolor="#1f1a17" strokeweight=".02203mm">
                  <v:path arrowok="t"/>
                </v:shape>
                <v:shape id="Graphic 500" o:spid="_x0000_s1257" style="position:absolute;left:3430;top:1731;width:178;height:171;visibility:visible;mso-wrap-style:square;v-text-anchor:top" coordsize="17780,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" path="m,8279l,3699,3915,,8736,r4800,l17465,3699r,4580l17465,12848r-3917,3700l8736,16548r-4821,l,12848,,8279xe" filled="f" strokeweight=".02797mm">
                  <v:path arrowok="t"/>
                </v:shape>
                <v:shape id="Image 501" o:spid="_x0000_s1258" type="#_x0000_t75" style="position:absolute;left:2484;top:1104;width:1932;height:1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">
                  <v:imagedata r:id="rId285" o:title=""/>
                </v:shape>
                <v:shape id="Graphic 502" o:spid="_x0000_s1259" style="position:absolute;left:2484;top:1104;width:1936;height:1175;visibility:visible;mso-wrap-style:square;v-text-anchor:top" coordsize="193675,117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" path="m192046,86447r-4150,6160l181520,98448r-9135,1241l163379,100912r-6836,-5267l150721,89792r-11611,9189l128042,101232,117383,98117,107000,91205r-9902,11817l87242,107753r-9984,-684l66973,102640r-5140,10304l59540,117143r-7144,-726l40679,110735,27688,98616,15651,84312,6794,72074,,56956,1721,45924,40740,24048,72665,19464r8574,-53l94693,18455r15507,-2350l124932,11871,142571,5982,160028,2210,177017,300,193256,r-665,17231l192501,37705r-15,23232l192046,86447xe" filled="f" strokeweight=".02797mm">
                  <v:path arrowok="t"/>
                </v:shape>
                <v:shape id="Image 503" o:spid="_x0000_s1260" type="#_x0000_t75" style="position:absolute;left:4452;top:1104;width:1932;height:1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">
                  <v:imagedata r:id="rId286" o:title=""/>
                </v:shape>
                <v:shape id="Graphic 504" o:spid="_x0000_s1261" style="position:absolute;left:4452;top:1104;width:1937;height:1175;visibility:visible;mso-wrap-style:square;v-text-anchor:top" coordsize="193675,1174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" path="m1210,86447r4150,6160l11735,98448r9134,1241l29876,100912r6837,-5267l42534,89792r11612,9189l65214,101232,75872,98117,86255,91205r9902,11817l106013,107753r9984,-684l126283,102640r5140,10304l133716,117143r7143,-726l152578,110735,165569,98616,177605,84312r8856,-12238l193255,56956,191534,45924,152516,24048,120591,19464r-8575,-53l98562,18455,83056,16105,68324,11871,50684,5982,33227,2210,16238,300,,,666,17231r91,20474l772,60937r438,25510xe" filled="f" strokeweight=".02797mm">
                  <v:path arrowok="t"/>
                </v:shape>
                <v:shape id="Graphic 505" o:spid="_x0000_s1262" style="position:absolute;left:3148;top:2444;width:2578;height:407;visibility:visible;mso-wrap-style:square;v-text-anchor:top" coordsize="25781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" path="m128768,40598l59460,36424,3523,25167,,22346,135,20157,92,18030,59460,4177,128768,r35960,1105l228032,9017r29355,9013l257345,20157r122,2189l198050,36424r-33322,3072l128768,40598xe" fillcolor="#c8b100" stroked="f">
                  <v:path arrowok="t"/>
                </v:shape>
                <v:shape id="Graphic 506" o:spid="_x0000_s1263" style="position:absolute;left:3148;top:2444;width:2578;height:407;visibility:visible;mso-wrap-style:square;v-text-anchor:top" coordsize="25781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" path="m128768,40598l59460,36424,3523,25167,,22346,135,20157,92,18030,59460,4177,128768,r35960,1105l228032,9017r29355,9013l257345,20157r122,2189l198050,36424r-33322,3072l128768,40598e" filled="f" strokeweight=".02797mm">
                  <v:path arrowok="t"/>
                </v:shape>
                <v:shape id="Image 507" o:spid="_x0000_s1264" type="#_x0000_t75" style="position:absolute;left:3279;top:2526;width:2313;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">
                  <v:imagedata r:id="rId287" o:title=""/>
                </v:shape>
                <v:shape id="Image 508" o:spid="_x0000_s1265" type="#_x0000_t75" style="position:absolute;left:2217;width:4426;height:27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">
                  <v:imagedata r:id="rId288" o:title=""/>
                </v:shape>
                <v:shape id="Graphic 509" o:spid="_x0000_s1266" style="position:absolute;left:1339;top:8296;width:4350;height:2521;visibility:visible;mso-wrap-style:square;v-text-anchor:top" coordsize="434975,252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" path="m432445,251799l390709,232817,352920,216591,313797,202939,268059,191675,219093,180797,174206,166443,136750,149766,85454,109730,56583,80689,26940,46939,,10623,,8704,928,5347,1905,,28654,36848,58198,70870r28832,29139l138317,140059r37457,16677l220661,171090r48965,10878l315375,193234r39191,13672l392536,223185r42086,19084l432445,251799xe" fillcolor="#4f793d" stroked="f">
                  <v:path arrowok="t"/>
                </v:shape>
                <v:shape id="Graphic 510" o:spid="_x0000_s1267" style="position:absolute;left:1339;top:8296;width:4350;height:2521;visibility:visible;mso-wrap-style:square;v-text-anchor:top" coordsize="434975,252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" path="m,10623l26940,46939,56583,80689r28871,29041l136750,149766r37456,16677l219093,180797r48966,10878l313797,202939r39123,13652l390709,232817r41736,18982l434622,242269,392536,223185,354566,206906,315375,193234,269626,181968,220661,171090,175774,156736,138317,140059,87030,100009,58198,70870,28654,36848,1905,,928,5347,,8704r,1919xe" filled="f" strokeweight=".02183mm">
                  <v:path arrowok="t"/>
                </v:shape>
                <v:shape id="Image 511" o:spid="_x0000_s1268" type="#_x0000_t75" style="position:absolute;left:2696;top:7576;width:985;height:13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">
                  <v:imagedata r:id="rId289" o:title=""/>
                </v:shape>
                <v:shape id="Graphic 512" o:spid="_x0000_s1269" style="position:absolute;left:2696;top:7576;width:990;height:1346;visibility:visible;mso-wrap-style:square;v-text-anchor:top" coordsize="99060,134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" path="m6546,134336l98477,4628,92373,,,129492r6546,4844xe" filled="f" strokeweight=".00344mm">
                  <v:path arrowok="t"/>
                </v:shape>
                <v:shape id="Image 513" o:spid="_x0000_s1270" type="#_x0000_t75" style="position:absolute;left:4385;top:8279;width:80;height:12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">
                  <v:imagedata r:id="rId290" o:title=""/>
                </v:shape>
                <v:shape id="Graphic 514" o:spid="_x0000_s1271" style="position:absolute;left:4385;top:8279;width:83;height:1282;visibility:visible;mso-wrap-style:square;v-text-anchor:top" coordsize="8255,128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" path="m7917,127980l7917,749,700,,,127980r7917,xe" filled="f" strokeweight=".00358mm">
                  <v:path arrowok="t"/>
                </v:shape>
                <v:shape id="Image 515" o:spid="_x0000_s1272" type="#_x0000_t75" style="position:absolute;left:1797;top:6175;width:1343;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">
                  <v:imagedata r:id="rId291" o:title=""/>
                </v:shape>
                <v:shape id="Graphic 516" o:spid="_x0000_s1273" style="position:absolute;left:1797;top:6175;width:1347;height:82;visibility:visible;mso-wrap-style:square;v-text-anchor:top" coordsize="134620,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" path="m,8034l134133,7562,134213,,,,,8034xe" filled="f" strokeweight=".00336mm">
                  <v:path arrowok="t"/>
                </v:shape>
                <v:shape id="Image 517" o:spid="_x0000_s1274" type="#_x0000_t75" style="position:absolute;left:1806;top:6763;width:1376;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">
                  <v:imagedata r:id="rId292" o:title=""/>
                </v:shape>
                <v:shape id="Graphic 518" o:spid="_x0000_s1275" style="position:absolute;left:1806;top:6763;width:1378;height:82;visibility:visible;mso-wrap-style:square;v-text-anchor:top" coordsize="137795,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" path="m,8040l137514,7560,137594,,,,,8040xe" filled="f" strokeweight=".00342mm">
                  <v:path arrowok="t"/>
                </v:shape>
                <v:shape id="Image 519" o:spid="_x0000_s1276" type="#_x0000_t75" style="position:absolute;left:2376;top:4111;width:3924;height:4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">
                  <v:imagedata r:id="rId293" o:title=""/>
                </v:shape>
                <v:shape id="Graphic 520" o:spid="_x0000_s1277" style="position:absolute;left:2376;top:4111;width:3924;height:4800;visibility:visible;mso-wrap-style:square;v-text-anchor:top" coordsize="392430,4800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" path="m74660,297366r25791,48098l134316,382357r38967,23869l214381,415248r40256,-7643l288501,383610r23295,-36509l323620,301553r-550,-51113l309245,197234,283458,149137,249594,112245,210627,88378,169528,79354r-40259,7641l95405,110993,72109,147502,60286,193049r549,51113l74660,297366xem358728,173449r16295,46444l386654,265375r5770,43593l391136,349744r-9543,37035l332955,445914r-41489,20247l244802,478059r-43163,1732l162079,472080,126227,455649,94185,431221,66058,399522,41949,361273,21962,317199,5401,259762,,205411,4882,155258,19173,110417,41998,72000,72482,41118,109751,18887,161968,3037,205755,r36558,8393l298550,53944r22081,34393l340290,128633r18438,44816xe" filled="f" strokeweight=".03497mm">
                  <v:path arrowok="t"/>
                </v:shape>
                <v:shape id="Image 521" o:spid="_x0000_s1278" type="#_x0000_t75" style="position:absolute;left:2681;top:4094;width:3799;height:4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">
                  <v:imagedata r:id="rId294" o:title=""/>
                </v:shape>
                <v:shape id="Graphic 522" o:spid="_x0000_s1279" style="position:absolute;left:2681;top:4094;width:3803;height:4718;visibility:visible;mso-wrap-style:square;v-text-anchor:top" coordsize="380365,471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" path="m358355,163840r15733,53516l379947,270158r-3533,50301l363973,366473r-20866,39938l314298,438486r-36268,22425l237110,471432r-42063,-1824l153383,456360,113663,432612,77430,399286,46226,357305,21595,307590,5859,254075,,201273,3532,150972,15973,104959,36839,65021,65647,32946,101913,10521,142835,r42064,1824l226563,15071r39720,23748l302517,72145r31205,41981l358355,163840xem74293,287759r25787,48097l133944,372749r38967,23869l214010,405641r40259,-7644l288133,374002r23294,-36509l323250,291945r-549,-51114l308878,187627,283088,139529,249223,102637,210255,78769,169158,69746r-40256,7642l95037,101385,71742,137893,59918,183441r550,51112l74293,287759xe" filled="f" strokeweight=".01747mm">
                  <v:path arrowok="t"/>
                </v:shape>
                <v:shape id="Image 523" o:spid="_x0000_s1280" type="#_x0000_t75" style="position:absolute;left:3699;top:4044;width:2504;height:34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">
                  <v:imagedata r:id="rId295" o:title=""/>
                </v:shape>
                <v:shape id="Graphic 524" o:spid="_x0000_s1281" style="position:absolute;left:3699;top:4044;width:2509;height:3498;visibility:visible;mso-wrap-style:square;v-text-anchor:top" coordsize="250825,349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" path="m243868,l,343207r4771,6659l250415,4837,243868,xe" filled="f" strokeweight=".00567mm">
                  <v:path arrowok="t"/>
                </v:shape>
                <v:shape id="Image 525" o:spid="_x0000_s1282" type="#_x0000_t75" style="position:absolute;left:2436;top:10110;width:797;height:6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">
                  <v:imagedata r:id="rId296" o:title=""/>
                </v:shape>
                <v:shape id="Graphic 526" o:spid="_x0000_s1283" style="position:absolute;left:2436;top:10110;width:800;height:666;visibility:visible;mso-wrap-style:square;v-text-anchor:top" coordsize="80010,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" path="m79666,l46771,33098,24876,36185,13982,34851,2151,33859,,66171r14363,-480l27548,65323,66969,56020,79666,41870,79666,xe" filled="f" strokeweight=".02183mm">
                  <v:path arrowok="t"/>
                </v:shape>
                <v:shape id="Image 527" o:spid="_x0000_s1284" type="#_x0000_t75" style="position:absolute;left:2894;top:10139;width:342;height: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">
                  <v:imagedata r:id="rId297" o:title=""/>
                </v:shape>
                <v:shape id="Graphic 528" o:spid="_x0000_s1285" style="position:absolute;left:2894;top:10139;width:343;height:393;visibility:visible;mso-wrap-style:square;v-text-anchor:top" coordsize="34290,393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" path="m694,4745r6840,6555l11556,9960,15706,6508r7224,217l29278,7175,29081,2692,28628,r5576,5821l33878,38723,28321,32525r-7555,855l18995,34524,9719,38852,6916,38088,,37037,694,4745xe" filled="f" strokeweight=".02183mm">
                  <v:path arrowok="t"/>
                </v:shape>
                <v:shape id="Image 529" o:spid="_x0000_s1286" type="#_x0000_t75" style="position:absolute;left:5627;top:10126;width:797;height:6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">
                  <v:imagedata r:id="rId298" o:title=""/>
                </v:shape>
                <v:shape id="Graphic 530" o:spid="_x0000_s1287" style="position:absolute;left:5627;top:10126;width:800;height:667;visibility:visible;mso-wrap-style:square;v-text-anchor:top" coordsize="80010,66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" path="m,l32895,33091r21897,3089l65685,34848r11830,-987l79666,66172,65303,65692,52118,65323,12697,56016,,41865,,xe" filled="f" strokeweight=".02183mm">
                  <v:path arrowok="t"/>
                </v:shape>
                <v:shape id="Image 531" o:spid="_x0000_s1288" type="#_x0000_t75" style="position:absolute;left:5624;top:10155;width:342;height: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">
                  <v:imagedata r:id="rId299" o:title=""/>
                </v:shape>
                <v:shape id="Graphic 532" o:spid="_x0000_s1289" style="position:absolute;left:5624;top:10155;width:343;height:407;visibility:visible;mso-wrap-style:square;v-text-anchor:top" coordsize="34290,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" path="m33497,4707r-6839,6564l22642,9946,18498,6507r-7224,222l4926,7179,5122,2694,5576,,,5820,325,38808,5882,32610r7556,776l15209,34529r9282,4321l27368,40024r6916,-1056l33497,4707xe" filled="f" strokeweight=".02183mm">
                  <v:path arrowok="t"/>
                </v:shape>
                <v:shape id="Image 533" o:spid="_x0000_s1290" type="#_x0000_t75" style="position:absolute;left:2893;top:9963;width:1394;height: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">
                  <v:imagedata r:id="rId300" o:title=""/>
                </v:shape>
                <v:shape id="Graphic 534" o:spid="_x0000_s1291" style="position:absolute;left:2893;top:9963;width:1397;height:546;visibility:visible;mso-wrap-style:square;v-text-anchor:top" coordsize="139700,54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" path="m139305,r-8752,1644l118359,4100,106161,6349,97396,7371,84132,7347r-9598,-9l64972,7997,51812,9971,39195,10998r-12261,450l14349,14236,761,22280,,54566,12440,48641,25660,46171r13940,-468l54197,45781r14538,-14l82899,44072,96862,42092r13935,-872l117468,40417r7592,-1785l132647,37049r6658,-195l139305,xe" filled="f" strokeweight=".02183mm">
                  <v:path arrowok="t"/>
                </v:shape>
                <v:shape id="Image 535" o:spid="_x0000_s1292" type="#_x0000_t75" style="position:absolute;left:4198;top:9904;width:432;height:5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">
                  <v:imagedata r:id="rId301" o:title=""/>
                </v:shape>
                <v:shape id="Graphic 536" o:spid="_x0000_s1293" style="position:absolute;left:4198;top:9904;width:438;height:508;visibility:visible;mso-wrap-style:square;v-text-anchor:top" coordsize="43815,5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" path="m17300,r8643,l35528,r7708,5231l43236,11735r,26816l43236,45055r-7708,5232l25943,50287r-8643,l7716,50287,,45055,,38551,,11735,,5231,7716,r9584,xe" filled="f" strokeweight=".02183mm">
                  <v:path arrowok="t"/>
                </v:shape>
                <v:shape id="Image 537" o:spid="_x0000_s1294" type="#_x0000_t75" style="position:absolute;left:4390;top:3352;width:80;height:4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">
                  <v:imagedata r:id="rId302" o:title=""/>
                </v:shape>
                <v:shape id="Graphic 538" o:spid="_x0000_s1295" style="position:absolute;left:4390;top:3352;width:83;height:4730;visibility:visible;mso-wrap-style:square;v-text-anchor:top" coordsize="8255,473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" path="m,l,470009r7217,2777l7925,,,xe" filled="f" strokeweight=".00586mm">
                  <v:path arrowok="t"/>
                </v:shape>
                <v:shape id="Image 539" o:spid="_x0000_s1296" type="#_x0000_t75" style="position:absolute;left:4573;top:9980;width:1393;height: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">
                  <v:imagedata r:id="rId303" o:title=""/>
                </v:shape>
                <v:shape id="Graphic 540" o:spid="_x0000_s1297" style="position:absolute;left:4573;top:9980;width:1397;height:565;visibility:visible;mso-wrap-style:square;v-text-anchor:top" coordsize="139700,56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" path="m,l8751,1643,20945,4099,33143,6345r8765,1018l55172,7343r9598,-6l74332,7994,87492,9965r12617,1029l112370,11443r12585,2787l138543,22272r736,34149l126844,50206,113632,47099,99701,45993,85107,45781r-14538,-16l56405,44069,42442,42088,28507,41218r-6671,-806l14244,38626,6657,37045,,36854,,xe" filled="f" strokeweight=".02183mm">
                  <v:path arrowok="t"/>
                </v:shape>
                <v:shape id="Image 541" o:spid="_x0000_s1298" type="#_x0000_t75" style="position:absolute;left:3269;top:6175;width:3806;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">
                  <v:imagedata r:id="rId304" o:title=""/>
                </v:shape>
                <v:shape id="Graphic 542" o:spid="_x0000_s1299" style="position:absolute;left:3269;top:6175;width:3810;height:83;visibility:visible;mso-wrap-style:square;v-text-anchor:top" coordsize="381000,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" path="m190,7968l380455,7494,380671,,,,190,7968xe" filled="f" strokeweight=".00564mm">
                  <v:path arrowok="t"/>
                </v:shape>
                <v:shape id="Image 543" o:spid="_x0000_s1300" type="#_x0000_t75" style="position:absolute;left:3353;top:6763;width:372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">
                  <v:imagedata r:id="rId305" o:title=""/>
                </v:shape>
                <v:shape id="Graphic 544" o:spid="_x0000_s1301" style="position:absolute;left:3353;top:6763;width:3728;height:82;visibility:visible;mso-wrap-style:square;v-text-anchor:top" coordsize="372745,8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" path="m2422,7968l371978,7494,372193,,,,2422,7968xe" filled="f" strokeweight=".00564mm">
                  <v:path arrowok="t"/>
                </v:shape>
                <v:shape id="Image 545" o:spid="_x0000_s1302" type="#_x0000_t75" style="position:absolute;left:1132;top:2985;width:1538;height:1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">
                  <v:imagedata r:id="rId306" o:title=""/>
                </v:shape>
                <v:shape id="Graphic 546" o:spid="_x0000_s1303" style="position:absolute;left:1131;top:2985;width:1543;height:1232;visibility:visible;mso-wrap-style:square;v-text-anchor:top" coordsize="154305,123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" path="m24,122896r4169,-977l9024,121249r2828,-1076l16536,118931r3461,-289l23716,117628r4390,-1291l32046,115980r3567,-763l39061,114555r4408,-252l47514,112821r4414,-1101l56201,111770r3129,-1715l63566,108996r3940,-349l70832,106199r3183,-1794l77999,102990r3682,-2212l84528,99480r3916,-2680l91849,94157r3143,-2385l97851,89897r3110,-2927l104213,84849r2146,-3368l109383,78991r3333,-1943l114751,73046r2421,-2668l119460,67525r3208,-2521l124340,61254r2274,-3110l128939,54565r1961,-2895l132651,48528r2165,-2962l136790,41669r2115,-4057l140570,34580r1328,-3333l143539,27148r1255,-3560l145888,20349r1013,-5195l149176,12184r-117,-2342l150676,6947r143,-240l153898,r-4931,2022l147664,2956r-3325,161l142790,3640,140110,2084r-5817,1513l131435,3960r-3775,792l123479,5360r-3602,1193l116669,8262r-3695,295l110201,10216r-4438,469l102689,12400r-3025,1217l95417,14976r-2848,1697l88487,18374r-3110,1372l82624,21319r-3924,2405l76445,24905r-3566,1474l68490,28648r-3739,1321l63522,32122r-3263,2846l57067,38398r-3067,1759l50489,42590r-3288,3160l44877,48640r-3000,2993l39504,54584r-3032,3252l33688,61224r-2514,2932l29004,67809r-2319,3300l23747,74669r-1359,3694l20379,82132r-2244,3362l16377,89282r-2576,4395l12878,95767r-2145,4623l9699,104565r-2508,3362l5316,111615r-1757,3241l2168,118624,24,122896r375,-220l24,122896e" filled="f" strokeweight=".01747mm">
                  <v:path arrowok="t"/>
                </v:shape>
                <v:shape id="Graphic 547" o:spid="_x0000_s1304" style="position:absolute;left:1139;top:3061;width:1435;height:1150;visibility:visible;mso-wrap-style:square;v-text-anchor:top" coordsize="143510,114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" path="m143030,l108843,26646,71467,55220,34201,84630,344,113779,,114473r116,351l1057,114579,32634,87342,69562,57801,107731,28003,143030,xe" fillcolor="#8eaa33" stroked="f">
                  <v:path arrowok="t"/>
                </v:shape>
                <v:shape id="Image 548" o:spid="_x0000_s1305" type="#_x0000_t75" style="position:absolute;left:862;top:3037;width:972;height:1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">
                  <v:imagedata r:id="rId307" o:title=""/>
                </v:shape>
                <v:shape id="Graphic 549" o:spid="_x0000_s1306" style="position:absolute;left:861;top:3037;width:978;height:1721;visibility:visible;mso-wrap-style:square;v-text-anchor:top" coordsize="97790,172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" path="m25,171647r3497,-2471l7751,166740r2220,-2053l13844,161775r3098,-1563l20015,157870r3584,-2840l27116,153222r3019,-2046l33086,149269r3990,-1887l40266,144487r3677,-2675l47926,140258r2256,-2767l53711,134927r3523,-1807l59397,129603r2275,-2858l64838,123935r2582,-3424l69578,118236r2619,-3952l74361,110558r2022,-3393l78326,104354r1782,-3878l82334,97291r719,-3928l84928,89915r2355,-3044l87670,82396r1242,-3381l89964,75510r2028,-3540l92139,67863r941,-3732l93886,59939r731,-3411l95065,52956r892,-3561l96332,45044r430,-4557l97174,37051r-25,-3590l97138,29053r-172,-3775l96762,21866,95749,16666r995,-3602l95761,10942r411,-3294l96216,7370,96554,,92742,3725r-861,1353l88862,6474,87621,7543,84553,7101r-4825,3584l77219,12098r-3209,2152l70371,16382r-2889,2454l65145,21628r-3313,1659l59883,25863r-3940,2096l53736,30702r-2343,2261l47963,35821r-2005,2638l42817,41569r-2372,2442l38483,46500r-2728,3701l34100,52137r-2747,2712l28131,58599r-2964,2625l24829,63677r-1960,3867l21202,71921r-2189,2778l16678,78270r-1869,4170l13739,85986r-1653,3898l10991,93510,9405,97667r-1309,4185l6859,105510r-639,4199l5310,113638r-1388,4402l4051,121980r-450,4242l2779,130187r-210,4162l1838,139390r-74,2288l1512,146767r602,4255l1056,155085r-355,4119l288,162862r123,4021l25,171647r269,-345l25,171647e" filled="f" strokeweight=".01747mm">
                  <v:path arrowok="t"/>
                </v:shape>
                <v:shape id="Graphic 550" o:spid="_x0000_s1307" style="position:absolute;left:865;top:3145;width:902;height:1607;visibility:visible;mso-wrap-style:square;v-text-anchor:top" coordsize="90170,160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" path="m89633,l67944,37527,44020,78036,20511,119278,67,159000,,159770r240,288l1021,159474,20073,122380,43222,81141,67423,39200,89633,xe" fillcolor="#8eaa33" stroked="f">
                  <v:path arrowok="t"/>
                </v:shape>
                <v:shape id="Image 551" o:spid="_x0000_s1308" type="#_x0000_t75" style="position:absolute;left:922;top:3652;width:1459;height:1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">
                  <v:imagedata r:id="rId308" o:title=""/>
                </v:shape>
                <v:shape id="Graphic 552" o:spid="_x0000_s1309" style="position:absolute;left:921;top:3652;width:1460;height:1327;visibility:visible;mso-wrap-style:square;v-text-anchor:top" coordsize="146050,132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" path="m17,132124r4108,-1230l8902,129929r2759,-1248l16259,127151r3431,-499l23348,125412r4302,-1562l31560,123253r3512,-977l38470,121396r4384,-515l46800,119146r4335,-1370l55407,117566r3019,-1905l62588,114346r3910,-592l69669,111106r3062,-1987l76629,107460r3535,-2429l82930,103557r3737,-2914l89901,97795r2995,-2575l95637,93173r2920,-3111l101674,87744r1930,-3497l106476,81573r3201,-2140l111460,75314r2257,-2809l115825,69517r3044,-2718l120314,62951r2078,-3240l124488,55993r1776,-3007l127819,49747r1981,-3099l131532,42640r1857,-4181l134870,35329r1121,-3405l137373,27732r1039,-3627l139297,20804r695,-5251l142076,12449r-259,-2330l143256,7131r123,-251l146041,r-4795,2317l140004,3333r-3307,368l135178,4316,132407,2926r-5713,1868l123867,5337r-3719,1019l116011,7223r-3518,1409l109396,10537r-3670,523l103057,12885r-4402,738l95693,15523r-2940,1402l88591,18547r-2735,1863l81885,22359r-3018,1561l76217,25660r-3769,2643l70272,29619r-3474,1691l62557,33848r-3645,1550l57817,37617r-3087,3043l51756,44281r-2958,1943l45449,48867r-3088,3357l40217,55255r-2804,3172l35218,61512r-2821,3438l29828,68503r-2331,3079l25555,75358r-2108,3442l20730,82531r-1126,3775l17827,90191r-2035,3492l14273,97568r-2299,4549l11181,104263r-1856,4746l8551,113232r-2294,3518l4610,120543r-1555,3337l1899,127729,17,132124r363,-239l17,132124e" filled="f" strokeweight=".01747mm">
                  <v:path arrowok="t"/>
                </v:shape>
                <v:shape id="Graphic 553" o:spid="_x0000_s1310" style="position:absolute;left:928;top:3734;width:1359;height:1238;visibility:visible;mso-wrap-style:square;v-text-anchor:top" coordsize="135890,12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" path="m135713,l103232,28699,67684,59519,32298,91165,300,122344,,123057r135,344l1063,123099,30902,93969,65943,62211,102206,30122,135713,xe" fillcolor="#8eaa33" stroked="f">
                  <v:path arrowok="t"/>
                </v:shape>
                <v:shape id="Image 554" o:spid="_x0000_s1311" type="#_x0000_t75" style="position:absolute;left:673;top:3319;width:699;height:1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">
                  <v:imagedata r:id="rId309" o:title=""/>
                </v:shape>
                <v:shape id="Graphic 555" o:spid="_x0000_s1312" style="position:absolute;left:673;top:3319;width:705;height:1943;visibility:visible;mso-wrap-style:square;v-text-anchor:top" coordsize="70485,194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" path="m15647,193908r2482,-3486l21314,186727r1413,-2675l25421,180019r2409,-2495l29957,174297r2441,-3866l35121,167559r2178,-2926l39449,161853r3141,-3098l44643,154968r2589,-3738l50472,148446r1217,-3356l54172,141499r2723,-2865l57781,134602r1199,-3448l61039,127452r1305,-4088l63628,120505r1161,-4598l65602,111677r786,-3872l67297,104509r400,-4248l68743,96518r-622,-3948l68749,88704r1216,-3658l68847,80700r61,-3603l68743,73445r737,-4014l68263,65508r-344,-3836l67297,57450r-441,-3468l66100,50465r-339,-3650l64673,42584,63579,38140r-751,-3382l61624,31383,60148,27222,58740,23724,57419,20569,54745,15996r-252,-3732l52864,10587,52162,7340r-55,-276l49993,,47625,4771r-363,1562l44878,8649r-817,1421l41011,10666r-3363,4980l35743,17810r-2312,3086l30695,24118r-1911,3269l27498,30794r-2575,2662l23934,36535r-3026,3284l19735,43132r-1463,2907l15979,49869r-1015,3154l13020,57000r-1431,3086l10562,63080,9208,67476r-915,2378l6591,73322,4795,77921,2865,81383r492,2427l2786,88107r-129,4684l1513,96137,486,100279r-382,4550l271,108530,,112759r160,3781l38,120985r147,4382l228,129228r786,4182l1452,137417r146,4610l3018,145703r984,4151l4537,153868r1180,4003l6696,162868r681,2184l8822,169938r1980,3817l11146,177936r1020,4003l12990,185534r1445,3750l15647,193908r140,-413l15647,193908e" filled="f" strokeweight=".01747mm">
                  <v:path arrowok="t"/>
                </v:shape>
                <v:shape id="Graphic 556" o:spid="_x0000_s1313" style="position:absolute;left:827;top:3443;width:324;height:1809;visibility:visible;mso-wrap-style:square;v-text-anchor:top" coordsize="32384,180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" path="m31960,l23897,42587,14712,88729,6161,135426,,179675r196,745l516,180610r541,-806l6774,138496,14985,91924,23958,44341,31960,xe" fillcolor="#8eaa33" stroked="f">
                  <v:path arrowok="t"/>
                </v:shape>
                <v:shape id="Image 557" o:spid="_x0000_s1314" type="#_x0000_t75" style="position:absolute;left:714;top:4136;width:1153;height:1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">
                  <v:imagedata r:id="rId310" o:title=""/>
                </v:shape>
                <v:shape id="Graphic 558" o:spid="_x0000_s1315" style="position:absolute;left:713;top:4136;width:1156;height:1600;visibility:visible;mso-wrap-style:square;v-text-anchor:top" coordsize="115570,160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" path="m24,159598r3756,-2060l8255,155601r2440,-1788l14876,151353r3253,-1198l21448,148181r3886,-2422l29035,144364r3227,-1690l35409,141112r4181,-1420l43088,137177r3953,-2244l51178,133840r2552,-2490l57528,129199r3702,-1397l63781,124557r2588,-2582l69830,119546r2950,-3116l75184,114419r3050,-3634l80810,107331r2391,-3142l85451,101614r2213,-3646l90233,95054r1163,-3823l93645,88022r2687,-2761l97217,80853r1623,-3215l100279,74282r2416,-3295l103309,66923r1360,-3596l105947,59250r1112,-3312l107909,52445r1284,-3436l110060,44725r946,-4477l111806,36880r380,-3565l112672,28930r259,-3768l113116,21750r-419,-5280l114098,13002r-743,-2225l114141,7550r74,-271l115383,r-4205,3264l110169,4513r-3158,1051l105658,6480r-3001,-787l97463,8711,94802,9831r-3424,1770l87516,13309r-3153,2109l81732,17927r-3486,1272l76020,21541r-4156,1636l69362,25647r-2582,1987l63049,30087r-2287,2391l57283,35207r-2631,2158l52421,39615r-3136,3369l47429,44724r-3045,2379l40764,50465r-3246,2269l36909,55138r-2386,3621l32366,62914r-2483,2515l27152,68712r-2323,3929l23361,76045r-2084,3689l19776,83214r-2047,3946l15952,91169r-1641,3497l13197,98761r-1345,3806l9971,106778r-319,3928l8728,114875r-1266,3841l6779,122834r-1296,4926l5152,130022r-830,5028l4438,139347r-1512,3911l2108,147314r-823,3591l952,154907,24,159598r307,-308l24,159598e" filled="f" strokeweight=".01747mm">
                  <v:path arrowok="t"/>
                </v:shape>
                <v:shape id="Graphic 559" o:spid="_x0000_s1316" style="position:absolute;left:718;top:4236;width:1073;height:1492;visibility:visible;mso-wrap-style:square;v-text-anchor:top" coordsize="107314,149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" path="m107158,l81356,34824,52994,72360,24962,110673,147,147825,,148580r203,314l1044,148403,24177,113705,51849,75355,80648,36429,107158,xe" fillcolor="#8eaa33" stroked="f">
                  <v:path arrowok="t"/>
                </v:shape>
                <v:shape id="Image 560" o:spid="_x0000_s1317" type="#_x0000_t75" style="position:absolute;left:324;top:4061;width:678;height:19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">
                  <v:imagedata r:id="rId311" o:title=""/>
                </v:shape>
                <v:shape id="Graphic 561" o:spid="_x0000_s1318" style="position:absolute;left:324;top:4061;width:679;height:1969;visibility:visible;mso-wrap-style:square;v-text-anchor:top" coordsize="67945,1968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" path="m35895,196810r1710,-3929l39947,188610r830,-2909l42572,181196r1839,-2947l45818,174661r1586,-4298l49469,166988r1520,-3314l52513,160513r2429,-3687l56164,152696r1753,-4193l60511,145102r492,-3535l62687,137542r2065,-3377l64777,130040r462,-3626l66486,122368r424,-4265l67568,115041r185,-4740l67667,105991r-38,-3947l67832,98626r-492,-4236l67587,90511,66161,86780r-190,-3916l66400,79034,64402,75015r-694,-3536l62786,67945r-110,-4083l60671,60277,59534,56602,58046,52593,56896,49297,55428,46016,54332,42512,52390,38602,50393,34482,48960,31335,47079,28280,44774,24516,42664,21382,40723,18573,37156,14656,36130,11060,34187,9756,32828,6726r-110,-252l29177,,27856,5158r-32,1605l25973,9529r-510,1556l22611,12302r-2256,5570l18941,20386r-1617,3498l15319,27603r-1191,3596l13580,34796r-1968,3142l11288,41153,9006,44995r-460,3485l7721,51635,6277,55858r-338,3288l4862,63438r-755,3319l3725,69905r-410,4580l2914,77000r-946,3744l1168,85618,,89405r991,2269l1322,95996r849,4609l1746,104115r-140,4268l2176,112907r930,3591l3720,120691r946,3663l5466,128731r1056,4254l7371,136755r1636,3921l10266,144507r1101,4480l13524,152283r1827,3861l16710,159955r1986,3670l20686,168315r1125,1992l24240,174783r2730,3319l28176,182123r1831,3706l31556,189174r2196,3363l35895,196810r50,-430l35895,196810e" filled="f" strokeweight=".01747mm">
                  <v:path arrowok="t"/>
                </v:shape>
                <v:shape id="Graphic 562" o:spid="_x0000_s1319" style="position:absolute;left:616;top:4188;width:76;height:1835;visibility:visible;mso-wrap-style:square;v-text-anchor:top" coordsize="7620,183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" path="m,l968,43332r607,47043l2918,137830r3174,44563l6443,183081r351,123l7155,182300,4157,140706,2506,93444,1390,45036,,xe" fillcolor="#8eaa33" stroked="f">
                  <v:path arrowok="t"/>
                </v:shape>
                <v:shape id="Image 563" o:spid="_x0000_s1320" type="#_x0000_t75" style="position:absolute;left:655;top:4716;width:851;height:1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">
                  <v:imagedata r:id="rId312" o:title=""/>
                </v:shape>
                <v:shape id="Graphic 564" o:spid="_x0000_s1321" style="position:absolute;left:655;top:4716;width:857;height:1803;visibility:visible;mso-wrap-style:square;v-text-anchor:top" coordsize="85725,18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" path="m1278,180099r3252,-2797l8502,174480r2010,-2262l14089,168948r2939,-1851l19863,164472r3294,-3173l26483,159160r2816,-2323l32047,154654r3792,-2255l38742,149213r3400,-3017l45959,144265r1979,-2969l51209,138406r3333,-2133l56360,132566r1993,-3062l61236,126407r2238,-3659l65404,120276r2225,-4186l69431,112175r1683,-3572l72787,105621r1401,-4032l76094,98207r345,-3984l77969,90615r2060,-3259l79979,82870r916,-3486l81609,75800r1679,-3726l83035,67973r584,-3805l84025,59920r399,-3468l84528,52856r542,-3632l85027,44858r-6,-4580l85100,36823r-362,-3571l84301,28863r-528,-3738l83238,21750,81738,16671r639,-3681l81196,10967r99,-3320l81308,7365,80938,,77502,4069r-725,1432l73905,7180,72768,8360,69670,8219r-4457,4027l62853,13893r-2989,2447l56441,18812r-2638,2723l51744,24535r-3142,1967l46912,29255r-3726,2466l41256,34659r-2121,2478l36000,40310r-1740,2815l31427,46525r-2129,2656l27583,51843r-2366,3946l23766,57880r-2483,2956l18442,64875r-2705,2902l15639,70247r-1581,4040l12818,78805r-1912,2970l8920,85555,7463,89883r-726,3640l5464,97556r-744,3718l3534,105560r-897,4290l1758,113612r-241,4243l989,121850,31,126363r503,3910l491,134540,55,138567r191,4161l,147819r141,2280l381,155189r1008,4181l725,163513r37,4132l701,171333r510,3983l1278,180099r240,-369l1278,180099e" filled="f" strokeweight=".01747mm">
                  <v:path arrowok="t"/>
                </v:shape>
                <v:shape id="Graphic 565" o:spid="_x0000_s1322" style="position:absolute;left:670;top:4830;width:743;height:1683;visibility:visible;mso-wrap-style:square;v-text-anchor:top" coordsize="74295,16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" path="m73942,l55941,39431,36002,82046,16548,125349,,166846r11,774l275,167878r719,-651l16410,128480,35506,85215,55584,41150,73942,xe" fillcolor="#8eaa33" stroked="f">
                  <v:path arrowok="t"/>
                </v:shape>
                <v:shape id="Image 566" o:spid="_x0000_s1323" type="#_x0000_t75" style="position:absolute;left:117;top:4903;width:734;height:1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">
                  <v:imagedata r:id="rId313" o:title=""/>
                </v:shape>
                <v:shape id="Graphic 567" o:spid="_x0000_s1324" style="position:absolute;left:117;top:4903;width:736;height:1912;visibility:visible;mso-wrap-style:square;v-text-anchor:top" coordsize="73660,191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" path="m58279,191116r856,-4199l60542,182251r203,-3018l61568,174450r1180,-3259l63381,167381r659,-4532l65362,159123r793,-3559l66991,152153r1610,-4108l68938,143748r837,-4469l71607,135413r-251,-3553l72160,127568r1328,-3732l72653,119798r-307,-3639l72726,111941r-474,-4267l72259,104545r-806,-4677l70476,95675r-855,-3855l69105,88440,67747,84394r-572,-3842l65004,77194,64003,73408r-375,-3837l60842,66049,59429,62736,57795,59472r-960,-3972l54123,52413,52248,49052,49962,45443,48155,42461,46033,39553,44238,36351,41521,32932,38712,29318,36651,26539,34182,23939,31143,20741,28432,18110,25942,15769,21639,12683,19894,9375,17717,8508,15757,5822r-162,-228l10789,r-221,5325l10875,6897,9633,9983r-171,1630l6928,13401,5876,19315r-859,2749l4161,25832,2969,29883r-417,3767l2766,37279,1493,40764r351,3210l418,48204r271,3509l536,54965,,59398r356,3290l197,67106r-50,3407l430,73666r548,4568l1107,80780,965,84635r227,4936l836,93517r1438,2016l3504,99690r1783,4332l5601,107539r750,4206l7851,116054r1658,3320l10979,123345r1691,3394l14360,130844r1918,3947l17895,138302r2411,3492l22340,145280r2011,4154l27141,152214r2589,3394l31851,159055r2704,3174l37476,166404r1517,1714l42301,171990r3358,2682l47675,178354r2563,3246l52450,184544r2848,2833l58279,191116r-37,-437l58279,191116e" filled="f" strokeweight=".01747mm">
                  <v:path arrowok="t"/>
                </v:shape>
                <v:shape id="Graphic 568" o:spid="_x0000_s1325" style="position:absolute;left:251;top:5027;width:451;height:1778;visibility:visible;mso-wrap-style:square;v-text-anchor:top" coordsize="45085,177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" path="m,l9958,42185,20335,88075r11181,46137l43888,177141r480,603l44736,177787r173,-959l33328,136767,21885,90880,10726,43760,,xe" fillcolor="#8eaa33" stroked="f">
                  <v:path arrowok="t"/>
                </v:shape>
                <v:shape id="Image 569" o:spid="_x0000_s1326" type="#_x0000_t75" style="position:absolute;left:652;top:5367;width:712;height:1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">
                  <v:imagedata r:id="rId314" o:title=""/>
                </v:shape>
                <v:shape id="Graphic 570" o:spid="_x0000_s1327" style="position:absolute;left:652;top:5367;width:712;height:1931;visibility:visible;mso-wrap-style:square;v-text-anchor:top" coordsize="71120,19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" path="m13351,192727r2600,-3412l19247,185731r1500,-2632l23569,179159r2483,-2428l28278,173576r2563,-3786l33657,167005r2262,-2852l38156,161442r3240,-2995l43572,154729r2706,-3659l49604,148390r1321,-3319l53526,141566r2809,-2784l57344,134779r1315,-3405l60835,127741r1426,-4045l63638,120880r1309,-4556l65894,112120r905,-3843l67812,105007r535,-4230l69510,97070r-492,-3965l69768,89257r1327,-3616l70118,81258r172,-3596l70242,74004r865,-3990l70013,66056r-221,-3842l69300,57972r-331,-3481l68323,50957r-222,-3669l67155,43027r-960,-4475l65557,35152,64456,31740,63116,27535,61818,23987,60602,20798,58069,16143r-129,-3737l56360,10671,55764,7408r-43,-278l53827,,51312,4697r-411,1549l48442,8490r-868,1389l44514,10383r-3517,4868l39024,17355r-2410,3011l33780,23496r-2022,3209l30367,30068r-2662,2581l26625,35693r-3130,3185l22215,42153r-1554,2866l18250,48775r-1117,3117l15066,55802r-1524,3043l12417,61808r-1494,4346l9933,68503,8126,71908,6184,76457,4141,79850r419,2442l3853,86570r-277,4679l2328,94556,1167,98663r-523,4530l693,106907r-406,4210l330,114911,61,119349r11,4384l,127593r645,4198l959,135813r-2,4616l2260,144142r855,4187l3521,152356r1051,4032l5390,161417r615,2200l7296,168547r1856,3881l9361,176620r897,4033l10966,184268r1328,3793l13351,192727r154,-412l13351,192727e" filled="f" strokeweight=".01747mm">
                  <v:path arrowok="t"/>
                </v:shape>
                <v:shape id="Graphic 571" o:spid="_x0000_s1328" style="position:absolute;left:785;top:5490;width:381;height:1797;visibility:visible;mso-wrap-style:square;v-text-anchor:top" coordsize="38100,179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" path="m37635,l28226,42310,17584,88139,7558,134543,,178575r171,751l484,179529r573,-793l8077,137629,17758,91341,28233,44065,37635,xe" fillcolor="#8eaa33" stroked="f">
                  <v:path arrowok="t"/>
                </v:shape>
                <v:shape id="Image 572" o:spid="_x0000_s1329" type="#_x0000_t75" style="position:absolute;left:3;top:5808;width:891;height:17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">
                  <v:imagedata r:id="rId315" o:title=""/>
                </v:shape>
                <v:shape id="Graphic 573" o:spid="_x0000_s1330" style="position:absolute;left:3;top:5808;width:895;height:1772;visibility:visible;mso-wrap-style:square;v-text-anchor:top" coordsize="89535,177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" path="m87621,177061r-42,-4284l87984,167921r-424,-2994l87369,160083r480,-3437l87670,152785r-295,-4562l87892,144301r37,-3652l88039,137139r718,-4352l88192,128515r-104,-4543l89071,119810r-982,-3431l87983,112020r523,-3923l86847,104317r-1051,-3497l85285,96615,83938,92545r-645,-3068l81535,85069,79702,81172,78061,77582,76863,74379,74687,70709,73334,67064,70513,64235,68748,60738,67579,57061,64118,54203,62052,51252,59767,48399,58009,44710,54719,42257,52186,39357,49199,36306,46807,33760,44127,31363,41705,28604,38335,25819,34837,22869,32250,20575,29286,18552,25648,16057,22451,14047,19530,12269,14679,10149,12283,7278,9976,6878,7499,4665,7296,4474,1431,r893,5255l2950,6729r-571,3279l2552,11636,436,13910r209,6000l374,22781r-54,3861l,30853r368,3769l1333,38131,811,41803r1015,3068l1302,49309r1002,3368l2828,55892r399,4445l4260,63485r763,4359l5680,71182r933,3030l8101,78566r652,2457l9418,84829r1246,4777l11138,93541r1827,1673l15029,99024r2651,3867l18719,106267r1604,3959l22690,114129r2312,2901l27264,120609r2353,2963l32133,127241r2693,3462l37131,133802r3092,2912l42933,139703r2828,3646l49075,145487r3234,2780l55100,151200r3307,2544l62133,157218r1839,1357l68011,161681r3842,1923l74588,166789r3184,2638l80552,171848r3375,2183l87621,177061r-129,-411l87621,177061e" filled="f" strokeweight=".01747mm">
                  <v:path arrowok="t"/>
                </v:shape>
                <v:shape id="Graphic 574" o:spid="_x0000_s1331" style="position:absolute;left:69;top:5923;width:813;height:1651;visibility:visible;mso-wrap-style:square;v-text-anchor:top" coordsize="81280,165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" path="m,l18507,39190,38198,81918r20529,42804l79753,164140r596,493l80724,164595r-37,-971l61032,126847,40300,84343,19590,40574,,xe" fillcolor="#8eaa33" stroked="f">
                  <v:path arrowok="t"/>
                </v:shape>
                <v:shape id="Image 575" o:spid="_x0000_s1332" type="#_x0000_t75" style="position:absolute;left:739;top:6061;width:675;height: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">
                  <v:imagedata r:id="rId316" o:title=""/>
                </v:shape>
                <v:shape id="Graphic 576" o:spid="_x0000_s1333" style="position:absolute;left:739;top:6061;width:679;height:1975;visibility:visible;mso-wrap-style:square;v-text-anchor:top" coordsize="67945,1974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" path="m32477,196918r1832,-3866l36786,188852r923,-2882l39644,181525r1931,-2884l43094,175095r1721,-4243l46991,167545r1617,-3265l50237,161165r2545,-3604l54135,153473r1881,-4143l58721,146016r602,-3516l61131,138529r2176,-3307l63460,131096r572,-3608l65410,123486r558,-4255l66725,116194r332,-4734l67106,107152r93,-3947l67505,99799r-356,-4255l67518,91677,66209,87902r-69,-3915l66694,80170,64825,76089r-577,-3554l63437,68969r18,-4083l61561,61242,60547,57527,59182,53484,58136,50145,56772,46824r-977,-3540l53975,39313,52111,35132,50778,31941,48989,28826,46807,24996,44802,21798,42946,18928,39503,14900r-910,-3627l36687,9909,35427,6834r-98,-257l31991,,30510,5114r-81,1599l28493,9417r-560,1536l25045,12085r-2429,5495l21121,20046r-1733,3449l17267,27147r-1303,3559l15306,34283r-2072,3075l12811,40561r-2398,3769l9841,47796r-928,3129l7340,55100r-450,3277l5685,62637r-860,3288l4345,69061r-558,4562l3306,76124,2243,79838r-953,4844l,88432r915,2298l1112,95059r701,4636l1278,103186r-278,4261l1431,111989r818,3621l2728,119816r830,3700l4222,127912r923,4284l5869,135989r1506,3972l8520,143828r958,4518l11531,151709r1697,3916l14464,159474r1869,3732l18177,167957r1058,2023l21528,174535r2619,3406l25222,181999r1716,3762l28382,189148r2090,3436l32477,196918r68,-429l32477,196918e" filled="f" strokeweight=".01747mm">
                  <v:path arrowok="t"/>
                </v:shape>
                <v:shape id="Graphic 577" o:spid="_x0000_s1334" style="position:absolute;left:1041;top:6187;width:32;height:1835;visibility:visible;mso-wrap-style:square;v-text-anchor:top" coordsize="3175,183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" path="m1444,l1041,43340,160,90378,,137850r1757,44641l2083,183191r351,129l2827,182429,1147,140763,993,93473,1410,45054,1444,xe" fillcolor="#8eaa33" stroked="f">
                  <v:path arrowok="t"/>
                </v:shape>
                <v:shape id="Image 578" o:spid="_x0000_s1335" type="#_x0000_t75" style="position:absolute;left:3;top:6737;width:1211;height:15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">
                  <v:imagedata r:id="rId317" o:title=""/>
                </v:shape>
                <v:shape id="Graphic 579" o:spid="_x0000_s1336" style="position:absolute;left:3;top:6737;width:1212;height:1555;visibility:visible;mso-wrap-style:square;v-text-anchor:top" coordsize="121285,155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" path="m121120,155276r-929,-4182l119576,146257r-1045,-2841l117339,138719r-246,-3468l116122,131521r-1242,-4408l114572,123172r-725,-3577l113226,116139r-203,-4407l111584,107667r-1051,-4419l110639,98970r-1685,-3149l107952,91573r-308,-3941l105234,84276r-1759,-3203l102106,77071,99941,73371,98675,70499,96038,66559,93438,63123,91088,59950,89244,57073,86355,53931,84271,50648,80926,48467,78468,45411,76567,42061,72584,39982,69953,37530,67125,35213,64636,31972,60904,30258,57824,27945,54271,25579,51400,23594,48282,21804,45338,19603,41465,17581,37433,15423,34420,13720,31101,12355,27025,10671,23483,9367,20256,8243,15067,7174,12123,4862r-2336,91l6903,3299,6663,3153,,,1961,4954r922,1310l3005,9590r504,1561l1919,13813r1450,5828l3700,22505r750,3787l5010,30479r1150,3608l7832,37321r252,3695l9712,43813r413,4444l11803,51350r1187,3031l14305,58647r1659,2864l17619,65613r1334,3128l20497,71514r2359,3947l24012,77729r1433,3584l27664,85733r1279,3751l31076,90737r2809,3302l37285,97267r1715,3085l41397,103888r3124,3331l47386,109573r2957,3031l53262,115014r3223,3068l59841,120904r2901,2551l66363,125661r3277,2361l73163,130999r3687,1400l80588,134452r3345,2281l87695,138540r4365,2620l94137,142106r4606,2202l102898,145390r3338,2544l109900,149852r3215,1790l116872,153081r4248,2195l120905,154893r215,383e" filled="f" strokeweight=".01747mm">
                  <v:path arrowok="t"/>
                </v:shape>
                <v:shape id="Graphic 580" o:spid="_x0000_s1337" style="position:absolute;left:77;top:6838;width:1137;height:1448;visibility:visible;mso-wrap-style:square;v-text-anchor:top" coordsize="113664,144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" path="m,l26253,34487,54397,72188r28979,37601l112138,143976r688,357l113183,144223r-241,-948l86070,111388,56955,74123,27597,35615,,xe" fillcolor="#8eaa33" stroked="f">
                  <v:path arrowok="t"/>
                </v:shape>
                <v:shape id="Image 581" o:spid="_x0000_s1338" type="#_x0000_t75" style="position:absolute;left:945;top:6767;width:716;height:1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">
                  <v:imagedata r:id="rId318" o:title=""/>
                </v:shape>
                <v:shape id="Graphic 582" o:spid="_x0000_s1339" style="position:absolute;left:945;top:6767;width:717;height:1931;visibility:visible;mso-wrap-style:square;v-text-anchor:top" coordsize="71755,19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" path="m54327,192524r982,-4168l56865,183733r301,-3013l58137,175974r1287,-3228l60172,168959r801,-4505l62410,160770r910,-3532l64260,153855r1740,-4050l66474,145519r984,-4438l69407,137275r-142,-3564l70212,129449r1439,-3688l70943,121697r-184,-3652l71269,113847r-338,-4280l71041,106438r-657,-4695l69536,97511r-732,-3877l68399,90239,67162,86158r-442,-3860l64655,78873r-878,-3818l63523,71208,60843,67604,59540,64248,58003,60927r-830,-3996l54568,53760,52796,50341,50625,46666,48911,43624,46882,40654,45192,37395,42586,33885,39891,30190,37924,27343,35534,24670,32594,21375,29969,18663,27554,16240,23356,13020,21713,9657,19568,8723,17693,5973r-153,-232l12909,r-386,5311l12775,6897,11441,9946r-222,1617l8625,13271,7390,19149r-947,2723l5465,25605,4150,29619r-535,3750l3713,37007,2330,40445r247,3227l1015,47853r166,3510l923,54614,246,59023r253,3300l196,66737,44,70136r178,3167l628,77884r49,2544l413,84283r67,4938l,93153r1378,2061l2470,99412r1648,4384l4321,107324r615,4224l6301,115906r1551,3369l9198,123288r1579,3445l12339,130893r1788,4004l15634,138456r2298,3570l19851,145575r1882,4211l24438,152657r2477,3473l28925,159639r2599,3260l34317,167165r1457,1758l38959,172901r3268,2791l44127,179429r2459,3327l48707,185767r2754,2927l54327,192524r-25,-438l54327,192524e" filled="f" strokeweight=".01747mm">
                  <v:path arrowok="t"/>
                </v:shape>
                <v:shape id="Graphic 583" o:spid="_x0000_s1340" style="position:absolute;left:1097;top:6891;width:394;height:1797;visibility:visible;mso-wrap-style:square;v-text-anchor:top" coordsize="39370,179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" path="m,l8613,42478r8918,46196l27246,135142r11004,43298l38711,179060r369,57l39276,178163,28972,137755,18990,91529,9332,44080,,xe" fillcolor="#8eaa33" stroked="f">
                  <v:path arrowok="t"/>
                </v:shape>
                <v:shape id="Image 584" o:spid="_x0000_s1341" type="#_x0000_t75" style="position:absolute;left:181;top:7648;width:1508;height:12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">
                  <v:imagedata r:id="rId319" o:title=""/>
                </v:shape>
                <v:shape id="Graphic 585" o:spid="_x0000_s1342" style="position:absolute;left:181;top:7648;width:1512;height:1270;visibility:visible;mso-wrap-style:square;v-text-anchor:top" coordsize="151130,127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" path="m150757,126696r-1777,-3898l147370,118199r-1605,-2564l143619,111283r-958,-3331l140933,104496r-2134,-4045l137674,96653r-1444,-3345l134901,90056r-1111,-4266l131533,82113r-1943,-4106l128798,73802r-2300,-2731l124636,67125r-1125,-3793l120461,60553r-2385,-2767l115900,54154r-2890,-3172l111179,48443r-3401,-3309l104521,42313r-2957,-2612l99161,37266,95681,34794,92964,32022,89238,30584,86201,28106,83643,25223,79316,24012,76224,22161,72977,20484,69873,17834r-4008,-905l62372,15307,58402,13739,55186,12386,51762,11286,48423,9750,44219,8575,39823,7303,36522,6264,32994,5618,28653,4814,24915,4277,21527,3848r-5298,31l12872,2231r-2268,579l7444,1789r-265,-92l,,2951,4431,4125,5526r810,3227l5754,10174,4752,13106r2630,5403l8299,21239r1517,3547l11237,28764r1876,3295l15424,34875r1013,3559l18607,40831r1335,4262l22223,47767r1789,2722l26183,54387r2218,2458l30879,60517r1954,2778l34917,65687r3129,3369l39646,71034r2150,3209l44882,78105r2036,3399l49265,82285r3438,2649l56693,87388r2323,2661l62090,93012r3750,2602l69129,97323r3522,2347l76014,101423r3787,2330l83668,105818r3369,1888l91044,109120r3690,1623l98804,112924r3890,603l106784,114757r3742,1537l114584,117277r4813,1654l121629,119429r4956,1193l130882,120812r3793,1794l138652,123726r3523,1082l146146,125429r4611,1267l150468,126370r289,326e" filled="f" strokeweight=".01747mm">
                  <v:path arrowok="t"/>
                </v:shape>
                <v:shape id="Graphic 586" o:spid="_x0000_s1343" style="position:absolute;left:276;top:7732;width:1409;height:1181;visibility:visible;mso-wrap-style:square;v-text-anchor:top" coordsize="140970,1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" path="m,l32852,28275,68219,59302r36164,30755l139624,117517r744,203l140694,117534r-431,-871l107348,91059,71121,60662,34399,29099,,xe" fillcolor="#8eaa33" stroked="f">
                  <v:path arrowok="t"/>
                </v:shape>
                <v:shape id="Image 587" o:spid="_x0000_s1344" type="#_x0000_t75" style="position:absolute;left:1212;top:7455;width:862;height:1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">
                  <v:imagedata r:id="rId205" o:title=""/>
                </v:shape>
                <v:shape id="Graphic 588" o:spid="_x0000_s1345" style="position:absolute;left:1212;top:7455;width:863;height:1803;visibility:visible;mso-wrap-style:square;v-text-anchor:top" coordsize="86360,18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" path="m82951,179700r98,-4279l83608,170577r-332,-3012l83238,162720r585,-3425l83773,155441r-153,-4572l84259,146965r154,-3646l84629,139815r860,-4328l85064,131195r38,-4542l86214,122520r-880,-3454l85378,114702r639,-3904l84481,106968r-941,-3535l83165,99221,81948,95109r-548,-3086l79778,87567,78075,83607,76551,79968,75450,76728,73391,72989,72155,69309,69425,66389,67772,62833,66720,59127,63352,56158,61378,53145,59191,50220,57547,46475,54333,43917,51893,40942,49002,37796,46697,35177,44091,32698,41761,29859,38484,26969,35078,23913,32564,21541,29669,19420,26108,16807,22981,14706,20114,12836,15333,10555,13027,7610,10734,7143,8330,4850,8135,4653,2411,r725,5275l3714,6768r-671,3259l3160,11661,978,13869r18,6006l634,22733,456,26589,,30787r257,3781l1107,38110,473,41761r911,3098l725,49272r893,3406l2042,55907r258,4457l3228,63541r627,4378l4408,71275r831,3062l6591,78732r577,2478l7710,85034r1094,4819l9155,93800r1770,1726l12868,99407r2525,3940l16323,106759r1481,4009l20041,114739r2220,2975l24412,121366r2263,3037l29066,128145r2589,3543l33861,134860r2993,3012l39469,140940r2710,3737l45426,146915r3141,2889l51265,152816r3222,2650l58107,159057r1789,1419l63837,163703r3781,2049l70250,169016r3097,2741l76046,174265r3308,2288l82951,179700r-118,-417l82951,179700e" filled="f" strokeweight=".01747mm">
                  <v:path arrowok="t"/>
                </v:shape>
                <v:shape id="Graphic 589" o:spid="_x0000_s1346" style="position:absolute;left:1284;top:7571;width:756;height:1677;visibility:visible;mso-wrap-style:square;v-text-anchor:top" coordsize="75565,167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" path="m,l17256,39758,35582,83088r19162,43433l74507,166588r586,503l75467,167072r-6,-977l56980,128715,37606,85576,18293,41173,,xe" fillcolor="#8eaa33" stroked="f">
                  <v:path arrowok="t"/>
                </v:shape>
                <v:shape id="Image 590" o:spid="_x0000_s1347" type="#_x0000_t75" style="position:absolute;left:546;top:8487;width:1737;height:9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">
                  <v:imagedata r:id="rId204" o:title=""/>
                </v:shape>
                <v:shape id="Graphic 591" o:spid="_x0000_s1348" style="position:absolute;left:546;top:8487;width:1740;height:946;visibility:visible;mso-wrap-style:square;v-text-anchor:top" coordsize="173990,94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" path="m173803,94052r-2551,-3437l168726,86441r-2108,-2170l163616,80466r-1635,-3062l159578,74386r-2926,-3522l154764,67391r-2114,-2977l150677,61512r-1980,-3947l145733,54443r-2760,-3615l141325,46881r-2815,-2194l135867,41220r-1888,-3480l130414,35657r-2908,-2215l124629,30345r-3486,-2502l118820,25740r-4015,-2527l111030,21129r-3436,-1942l104741,17305r-3915,-1690l97585,13463r-3941,-632l90160,11041,87055,8754,82573,8471,79167,7303,75639,6332,72055,4382r-4114,-48l64193,3479,59981,2766,56550,2115,52973,1746,49388,934,45036,664,40468,332,37026,,33442,105,29028,221,25259,480,21853,756,16683,1888,13056,977,10955,2011,7653,1672r-283,-31l,1469,3805,5195r1377,823l6644,9006r1095,1217l7370,13303r3695,4740l12533,20520r2227,3154l16973,27270r2519,2834l22333,32374r1734,3276l26692,37537r2188,3897l31672,43574r2310,2293l36922,49231r2680,1935l42780,54240r2496,2318l47809,58464r3762,2642l53551,62712r2766,2692l60140,68533r2693,2908l65299,71718r3909,1875l73623,75160r2821,2122l80072,79537r4204,1770l87854,82297r3935,1562l95440,84874r4186,1493l103838,87579r3689,1149l111738,89276r3952,816l120123,91384r3935,-221l128312,91513r3977,732l136458,92362r5058,614l143804,93001r5096,135l153135,92436r4082,964l161349,93665r3670,326l169027,93775r4776,277l173453,93794r350,258e" filled="f" strokeweight=".01747mm">
                  <v:path arrowok="t"/>
                </v:shape>
                <v:shape id="Graphic 592" o:spid="_x0000_s1349" style="position:absolute;left:655;top:8564;width:1626;height:864;visibility:visible;mso-wrap-style:square;v-text-anchor:top" coordsize="162560,86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" path="m,l38010,20829,79054,43824r41766,22562l160999,85919r774,42l162050,85716r-596,-768l123933,66748,82177,44549,39696,21311,,xe" fillcolor="#8eaa33" stroked="f">
                  <v:path arrowok="t"/>
                </v:shape>
                <w10:wrap type="topAndBottom" anchorx="page"/>
              </v:group>
            </w:pict>
          </mc:Fallback>
        </mc:AlternateContent>
      </w:r>
    </w:p>
    <w:p w14:paraId="1DB521DD" w14:textId="77777777" w:rsidR="00792D5C" w:rsidRDefault="00792D5C">
      <w:pPr>
        <w:pStyle w:val="Textoindependiente"/>
        <w:rPr>
          <w:rFonts w:ascii="Times New Roman"/>
          <w:sz w:val="41"/>
        </w:rPr>
      </w:pPr>
    </w:p>
    <w:p w14:paraId="48E0E6F6" w14:textId="77777777" w:rsidR="00792D5C" w:rsidRDefault="00792D5C">
      <w:pPr>
        <w:pStyle w:val="Textoindependiente"/>
        <w:rPr>
          <w:rFonts w:ascii="Times New Roman"/>
          <w:sz w:val="41"/>
        </w:rPr>
      </w:pPr>
    </w:p>
    <w:p w14:paraId="3C5175AA" w14:textId="77777777" w:rsidR="00792D5C" w:rsidRDefault="00792D5C">
      <w:pPr>
        <w:pStyle w:val="Textoindependiente"/>
        <w:spacing w:before="360"/>
        <w:rPr>
          <w:rFonts w:ascii="Times New Roman"/>
          <w:sz w:val="41"/>
        </w:rPr>
      </w:pPr>
    </w:p>
    <w:p w14:paraId="3322D5A2" w14:textId="3FDF0A07" w:rsidR="00CC05A8" w:rsidRDefault="008B6F00" w:rsidP="00CC05A8">
      <w:pPr>
        <w:spacing w:line="206" w:lineRule="auto"/>
        <w:ind w:left="652" w:right="1418" w:firstLine="374"/>
        <w:rPr>
          <w:rFonts w:ascii="LM Roman 17" w:hAnsi="LM Roman 17"/>
          <w:sz w:val="41"/>
        </w:rPr>
      </w:pPr>
      <w:r>
        <w:rPr>
          <w:rFonts w:ascii="LM Roman 17" w:hAnsi="LM Roman 17"/>
          <w:sz w:val="41"/>
        </w:rPr>
        <w:t xml:space="preserve">Presentado por </w:t>
      </w:r>
      <w:r w:rsidR="00D15383">
        <w:rPr>
          <w:rFonts w:ascii="LM Roman 17" w:hAnsi="LM Roman 17"/>
          <w:sz w:val="41"/>
        </w:rPr>
        <w:t>Pablo Sainz Pino</w:t>
      </w:r>
    </w:p>
    <w:p w14:paraId="6817D724" w14:textId="58A1821F" w:rsidR="00E91641" w:rsidRDefault="008B6F00" w:rsidP="00CC05A8">
      <w:pPr>
        <w:spacing w:before="24" w:line="206" w:lineRule="auto"/>
        <w:ind w:left="471" w:right="1344"/>
        <w:jc w:val="center"/>
        <w:rPr>
          <w:rFonts w:ascii="LM Roman 17"/>
          <w:sz w:val="41"/>
        </w:rPr>
      </w:pPr>
      <w:r>
        <w:rPr>
          <w:rFonts w:ascii="LM Roman 17" w:hAnsi="LM Roman 17"/>
          <w:sz w:val="41"/>
        </w:rPr>
        <w:t xml:space="preserve">en Universidad de Burgos — </w:t>
      </w:r>
      <w:r w:rsidR="00CC05A8">
        <w:rPr>
          <w:rFonts w:ascii="LM Roman 17" w:hAnsi="LM Roman 17"/>
          <w:sz w:val="41"/>
        </w:rPr>
        <w:t>0</w:t>
      </w:r>
      <w:r w:rsidR="0093317C">
        <w:rPr>
          <w:rFonts w:ascii="LM Roman 17" w:hAnsi="LM Roman 17"/>
          <w:sz w:val="41"/>
        </w:rPr>
        <w:t>7</w:t>
      </w:r>
      <w:r>
        <w:rPr>
          <w:rFonts w:ascii="LM Roman 17" w:hAnsi="LM Roman 17"/>
          <w:sz w:val="41"/>
        </w:rPr>
        <w:t xml:space="preserve"> de </w:t>
      </w:r>
      <w:r w:rsidR="00CC05A8">
        <w:rPr>
          <w:rFonts w:ascii="LM Roman 17" w:hAnsi="LM Roman 17"/>
          <w:sz w:val="41"/>
        </w:rPr>
        <w:t xml:space="preserve">junio </w:t>
      </w:r>
      <w:r>
        <w:rPr>
          <w:rFonts w:ascii="LM Roman 17"/>
          <w:sz w:val="41"/>
        </w:rPr>
        <w:t>de 202</w:t>
      </w:r>
      <w:r w:rsidR="00CC05A8">
        <w:rPr>
          <w:rFonts w:ascii="LM Roman 17"/>
          <w:sz w:val="41"/>
        </w:rPr>
        <w:t>5</w:t>
      </w:r>
      <w:r>
        <w:rPr>
          <w:rFonts w:ascii="LM Roman 17"/>
          <w:sz w:val="41"/>
        </w:rPr>
        <w:t xml:space="preserve"> </w:t>
      </w:r>
    </w:p>
    <w:p w14:paraId="1A31C861" w14:textId="77777777" w:rsidR="00E91641" w:rsidRDefault="008B6F00" w:rsidP="00E91641">
      <w:pPr>
        <w:spacing w:before="102"/>
        <w:ind w:firstLine="720"/>
        <w:jc w:val="both"/>
        <w:rPr>
          <w:rFonts w:ascii="LM Roman 17"/>
          <w:sz w:val="41"/>
        </w:rPr>
      </w:pPr>
      <w:r>
        <w:rPr>
          <w:rFonts w:ascii="LM Roman 17"/>
          <w:sz w:val="41"/>
        </w:rPr>
        <w:t>Tutor</w:t>
      </w:r>
      <w:r w:rsidR="00E91641">
        <w:rPr>
          <w:rFonts w:ascii="LM Roman 17"/>
          <w:sz w:val="41"/>
        </w:rPr>
        <w:t>es</w:t>
      </w:r>
      <w:r>
        <w:rPr>
          <w:rFonts w:ascii="LM Roman 17"/>
          <w:sz w:val="41"/>
        </w:rPr>
        <w:t>:</w:t>
      </w:r>
      <w:r>
        <w:rPr>
          <w:rFonts w:ascii="LM Roman 17"/>
          <w:spacing w:val="-25"/>
          <w:sz w:val="41"/>
        </w:rPr>
        <w:t xml:space="preserve"> </w:t>
      </w:r>
      <w:r w:rsidR="00CA3623">
        <w:rPr>
          <w:rFonts w:ascii="LM Roman 17"/>
          <w:sz w:val="41"/>
        </w:rPr>
        <w:t>Jos</w:t>
      </w:r>
      <w:r w:rsidR="00CA3623">
        <w:rPr>
          <w:rFonts w:ascii="LM Roman 17"/>
          <w:sz w:val="41"/>
        </w:rPr>
        <w:t>é</w:t>
      </w:r>
      <w:r w:rsidR="00CA3623">
        <w:rPr>
          <w:rFonts w:ascii="LM Roman 17"/>
          <w:sz w:val="41"/>
        </w:rPr>
        <w:t xml:space="preserve"> Manuel Gal</w:t>
      </w:r>
      <w:r w:rsidR="00CA3623">
        <w:rPr>
          <w:rFonts w:ascii="LM Roman 17"/>
          <w:sz w:val="41"/>
        </w:rPr>
        <w:t>á</w:t>
      </w:r>
      <w:r w:rsidR="00CA3623">
        <w:rPr>
          <w:rFonts w:ascii="LM Roman 17"/>
          <w:sz w:val="41"/>
        </w:rPr>
        <w:t xml:space="preserve">n </w:t>
      </w:r>
      <w:proofErr w:type="spellStart"/>
      <w:r w:rsidR="00CA3623">
        <w:rPr>
          <w:rFonts w:ascii="LM Roman 17"/>
          <w:sz w:val="41"/>
        </w:rPr>
        <w:t>Ordax</w:t>
      </w:r>
      <w:proofErr w:type="spellEnd"/>
      <w:r w:rsidR="00CA3623">
        <w:rPr>
          <w:rFonts w:ascii="LM Roman 17"/>
          <w:sz w:val="41"/>
        </w:rPr>
        <w:t xml:space="preserve"> y </w:t>
      </w:r>
    </w:p>
    <w:p w14:paraId="71DD4D14" w14:textId="552BB12E" w:rsidR="00792D5C" w:rsidRDefault="00E91641" w:rsidP="00E91641">
      <w:pPr>
        <w:spacing w:before="102"/>
        <w:ind w:firstLine="720"/>
        <w:jc w:val="both"/>
        <w:rPr>
          <w:rFonts w:ascii="LM Roman 17"/>
          <w:sz w:val="41"/>
        </w:rPr>
      </w:pPr>
      <w:r>
        <w:rPr>
          <w:rFonts w:ascii="LM Roman 17"/>
          <w:sz w:val="41"/>
        </w:rPr>
        <w:t xml:space="preserve">         </w:t>
      </w:r>
      <w:r w:rsidR="00CA3623">
        <w:rPr>
          <w:rFonts w:ascii="LM Roman 17"/>
          <w:sz w:val="41"/>
        </w:rPr>
        <w:t>Jos</w:t>
      </w:r>
      <w:r w:rsidR="00CA3623">
        <w:rPr>
          <w:rFonts w:ascii="LM Roman 17"/>
          <w:sz w:val="41"/>
        </w:rPr>
        <w:t>é</w:t>
      </w:r>
      <w:r w:rsidR="00CA3623">
        <w:rPr>
          <w:rFonts w:ascii="LM Roman 17"/>
          <w:sz w:val="41"/>
        </w:rPr>
        <w:t xml:space="preserve"> Ignacio Santos Mart</w:t>
      </w:r>
      <w:r w:rsidR="00CA3623">
        <w:rPr>
          <w:rFonts w:ascii="LM Roman 17"/>
          <w:sz w:val="41"/>
        </w:rPr>
        <w:t>í</w:t>
      </w:r>
      <w:r w:rsidR="00CA3623">
        <w:rPr>
          <w:rFonts w:ascii="LM Roman 17"/>
          <w:sz w:val="41"/>
        </w:rPr>
        <w:t>n</w:t>
      </w:r>
    </w:p>
    <w:p w14:paraId="51E2FE50" w14:textId="77777777" w:rsidR="00792D5C" w:rsidRDefault="00792D5C">
      <w:pPr>
        <w:spacing w:line="206" w:lineRule="auto"/>
        <w:rPr>
          <w:rFonts w:ascii="LM Roman 17"/>
          <w:sz w:val="41"/>
        </w:rPr>
        <w:sectPr w:rsidR="00792D5C">
          <w:footerReference w:type="default" r:id="rId320"/>
          <w:type w:val="continuous"/>
          <w:pgSz w:w="11910" w:h="16840"/>
          <w:pgMar w:top="1920" w:right="1600" w:bottom="280" w:left="1540" w:header="720" w:footer="720" w:gutter="0"/>
          <w:cols w:space="720"/>
        </w:sectPr>
      </w:pPr>
    </w:p>
    <w:p w14:paraId="0C431B42" w14:textId="77777777" w:rsidR="00792D5C" w:rsidRDefault="00792D5C">
      <w:pPr>
        <w:pStyle w:val="Textoindependiente"/>
        <w:spacing w:before="2"/>
        <w:rPr>
          <w:rFonts w:ascii="LM Roman 17"/>
          <w:sz w:val="14"/>
        </w:rPr>
      </w:pPr>
    </w:p>
    <w:p w14:paraId="05795E70" w14:textId="77777777" w:rsidR="00792D5C" w:rsidRDefault="00792D5C">
      <w:pPr>
        <w:rPr>
          <w:rFonts w:ascii="LM Roman 17"/>
          <w:sz w:val="14"/>
        </w:rPr>
        <w:sectPr w:rsidR="00792D5C">
          <w:pgSz w:w="11910" w:h="16840"/>
          <w:pgMar w:top="1920" w:right="1600" w:bottom="280" w:left="1540" w:header="720" w:footer="720" w:gutter="0"/>
          <w:cols w:space="720"/>
        </w:sectPr>
      </w:pPr>
    </w:p>
    <w:p w14:paraId="1C28AFA7" w14:textId="77777777" w:rsidR="00792D5C" w:rsidRDefault="00792D5C">
      <w:pPr>
        <w:pStyle w:val="Textoindependiente"/>
        <w:spacing w:before="2"/>
        <w:rPr>
          <w:rFonts w:ascii="LM Roman 17"/>
          <w:sz w:val="14"/>
        </w:rPr>
      </w:pPr>
    </w:p>
    <w:p w14:paraId="5FE75FA6" w14:textId="77777777" w:rsidR="00792D5C" w:rsidRDefault="00792D5C">
      <w:pPr>
        <w:rPr>
          <w:rFonts w:ascii="LM Roman 17"/>
          <w:sz w:val="14"/>
        </w:rPr>
        <w:sectPr w:rsidR="00792D5C">
          <w:pgSz w:w="11910" w:h="16840"/>
          <w:pgMar w:top="1920" w:right="1600" w:bottom="280" w:left="1540" w:header="720" w:footer="720" w:gutter="0"/>
          <w:cols w:space="720"/>
        </w:sectPr>
      </w:pPr>
    </w:p>
    <w:p w14:paraId="4A4D562B" w14:textId="77777777" w:rsidR="00792D5C" w:rsidRDefault="00792D5C">
      <w:pPr>
        <w:pStyle w:val="Textoindependiente"/>
        <w:rPr>
          <w:rFonts w:ascii="LM Roman 17"/>
          <w:sz w:val="20"/>
        </w:rPr>
      </w:pPr>
    </w:p>
    <w:p w14:paraId="13EF9AEC" w14:textId="77777777" w:rsidR="00792D5C" w:rsidRDefault="00792D5C">
      <w:pPr>
        <w:pStyle w:val="Textoindependiente"/>
        <w:spacing w:before="61"/>
        <w:rPr>
          <w:rFonts w:ascii="LM Roman 17"/>
          <w:sz w:val="20"/>
        </w:rPr>
      </w:pPr>
    </w:p>
    <w:p w14:paraId="6A170767" w14:textId="77777777" w:rsidR="00792D5C" w:rsidRDefault="008B6F00">
      <w:pPr>
        <w:ind w:left="1015"/>
        <w:rPr>
          <w:rFonts w:ascii="LM Roman 17"/>
          <w:sz w:val="20"/>
        </w:rPr>
      </w:pPr>
      <w:r>
        <w:rPr>
          <w:rFonts w:ascii="LM Roman 17"/>
          <w:noProof/>
          <w:sz w:val="20"/>
        </w:rPr>
        <w:drawing>
          <wp:inline distT="0" distB="0" distL="0" distR="0" wp14:anchorId="455F64BC" wp14:editId="77A86885">
            <wp:extent cx="636759" cy="1062037"/>
            <wp:effectExtent l="0" t="0" r="0" b="0"/>
            <wp:docPr id="593" name="Image 59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3" name="Image 593"/>
                    <pic:cNvPicPr/>
                  </pic:nvPicPr>
                  <pic:blipFill>
                    <a:blip r:embed="rId321" cstate="print"/>
                    <a:stretch>
                      <a:fillRect/>
                    </a:stretch>
                  </pic:blipFill>
                  <pic:spPr>
                    <a:xfrm>
                      <a:off x="0" y="0"/>
                      <a:ext cx="636759" cy="1062037"/>
                    </a:xfrm>
                    <a:prstGeom prst="rect">
                      <a:avLst/>
                    </a:prstGeom>
                  </pic:spPr>
                </pic:pic>
              </a:graphicData>
            </a:graphic>
          </wp:inline>
        </w:drawing>
      </w:r>
      <w:r>
        <w:rPr>
          <w:rFonts w:ascii="Times New Roman"/>
          <w:spacing w:val="141"/>
          <w:sz w:val="20"/>
        </w:rPr>
        <w:t xml:space="preserve"> </w:t>
      </w:r>
      <w:r>
        <w:rPr>
          <w:rFonts w:ascii="LM Roman 17"/>
          <w:noProof/>
          <w:spacing w:val="141"/>
          <w:position w:val="111"/>
          <w:sz w:val="20"/>
        </w:rPr>
        <w:drawing>
          <wp:inline distT="0" distB="0" distL="0" distR="0" wp14:anchorId="12BEA98F" wp14:editId="377B9483">
            <wp:extent cx="1701528" cy="171450"/>
            <wp:effectExtent l="0" t="0" r="0" b="0"/>
            <wp:docPr id="594" name="Image 59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4" name="Image 594"/>
                    <pic:cNvPicPr/>
                  </pic:nvPicPr>
                  <pic:blipFill>
                    <a:blip r:embed="rId322" cstate="print"/>
                    <a:stretch>
                      <a:fillRect/>
                    </a:stretch>
                  </pic:blipFill>
                  <pic:spPr>
                    <a:xfrm>
                      <a:off x="0" y="0"/>
                      <a:ext cx="1701528" cy="171450"/>
                    </a:xfrm>
                    <a:prstGeom prst="rect">
                      <a:avLst/>
                    </a:prstGeom>
                  </pic:spPr>
                </pic:pic>
              </a:graphicData>
            </a:graphic>
          </wp:inline>
        </w:drawing>
      </w:r>
    </w:p>
    <w:p w14:paraId="1083F90D" w14:textId="77777777" w:rsidR="00792D5C" w:rsidRDefault="00792D5C">
      <w:pPr>
        <w:pStyle w:val="Textoindependiente"/>
        <w:rPr>
          <w:rFonts w:ascii="LM Roman 17"/>
        </w:rPr>
      </w:pPr>
    </w:p>
    <w:p w14:paraId="31F61A27" w14:textId="77777777" w:rsidR="00792D5C" w:rsidRDefault="00792D5C">
      <w:pPr>
        <w:pStyle w:val="Textoindependiente"/>
        <w:spacing w:before="91"/>
        <w:rPr>
          <w:rFonts w:ascii="LM Roman 17"/>
        </w:rPr>
      </w:pPr>
    </w:p>
    <w:p w14:paraId="49560702" w14:textId="6EBECCAD" w:rsidR="00792D5C" w:rsidRDefault="008B6F00">
      <w:pPr>
        <w:pStyle w:val="Textoindependiente"/>
        <w:spacing w:line="206" w:lineRule="auto"/>
        <w:ind w:left="1015"/>
      </w:pPr>
      <w:r>
        <w:rPr>
          <w:noProof/>
        </w:rPr>
        <w:drawing>
          <wp:anchor distT="0" distB="0" distL="0" distR="0" simplePos="0" relativeHeight="15734272" behindDoc="0" locked="0" layoutInCell="1" allowOverlap="1" wp14:anchorId="1AFD3CF5" wp14:editId="001854E8">
            <wp:simplePos x="0" y="0"/>
            <wp:positionH relativeFrom="page">
              <wp:posOffset>4151220</wp:posOffset>
            </wp:positionH>
            <wp:positionV relativeFrom="paragraph">
              <wp:posOffset>-1356377</wp:posOffset>
            </wp:positionV>
            <wp:extent cx="353198" cy="161925"/>
            <wp:effectExtent l="0" t="0" r="0" b="0"/>
            <wp:wrapNone/>
            <wp:docPr id="595" name="Image 59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5" name="Image 595"/>
                    <pic:cNvPicPr/>
                  </pic:nvPicPr>
                  <pic:blipFill>
                    <a:blip r:embed="rId323" cstate="print"/>
                    <a:stretch>
                      <a:fillRect/>
                    </a:stretch>
                  </pic:blipFill>
                  <pic:spPr>
                    <a:xfrm>
                      <a:off x="0" y="0"/>
                      <a:ext cx="353198" cy="161925"/>
                    </a:xfrm>
                    <a:prstGeom prst="rect">
                      <a:avLst/>
                    </a:prstGeom>
                  </pic:spPr>
                </pic:pic>
              </a:graphicData>
            </a:graphic>
          </wp:anchor>
        </w:drawing>
      </w:r>
      <w:r>
        <w:rPr>
          <w:noProof/>
        </w:rPr>
        <w:drawing>
          <wp:anchor distT="0" distB="0" distL="0" distR="0" simplePos="0" relativeHeight="15734784" behindDoc="0" locked="0" layoutInCell="1" allowOverlap="1" wp14:anchorId="407DE9D9" wp14:editId="3981120F">
            <wp:simplePos x="0" y="0"/>
            <wp:positionH relativeFrom="page">
              <wp:posOffset>4576855</wp:posOffset>
            </wp:positionH>
            <wp:positionV relativeFrom="paragraph">
              <wp:posOffset>-1358346</wp:posOffset>
            </wp:positionV>
            <wp:extent cx="977801" cy="166687"/>
            <wp:effectExtent l="0" t="0" r="0" b="0"/>
            <wp:wrapNone/>
            <wp:docPr id="596" name="Image 59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6" name="Image 596"/>
                    <pic:cNvPicPr/>
                  </pic:nvPicPr>
                  <pic:blipFill>
                    <a:blip r:embed="rId324" cstate="print"/>
                    <a:stretch>
                      <a:fillRect/>
                    </a:stretch>
                  </pic:blipFill>
                  <pic:spPr>
                    <a:xfrm>
                      <a:off x="0" y="0"/>
                      <a:ext cx="977801" cy="166687"/>
                    </a:xfrm>
                    <a:prstGeom prst="rect">
                      <a:avLst/>
                    </a:prstGeom>
                  </pic:spPr>
                </pic:pic>
              </a:graphicData>
            </a:graphic>
          </wp:anchor>
        </w:drawing>
      </w:r>
      <w:r>
        <w:rPr>
          <w:noProof/>
        </w:rPr>
        <w:drawing>
          <wp:anchor distT="0" distB="0" distL="0" distR="0" simplePos="0" relativeHeight="486337536" behindDoc="1" locked="0" layoutInCell="1" allowOverlap="1" wp14:anchorId="279EA3F7" wp14:editId="0C04FE65">
            <wp:simplePos x="0" y="0"/>
            <wp:positionH relativeFrom="page">
              <wp:posOffset>2382810</wp:posOffset>
            </wp:positionH>
            <wp:positionV relativeFrom="paragraph">
              <wp:posOffset>-1037192</wp:posOffset>
            </wp:positionV>
            <wp:extent cx="860655" cy="158686"/>
            <wp:effectExtent l="0" t="0" r="0" b="0"/>
            <wp:wrapNone/>
            <wp:docPr id="597" name="Image 59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7" name="Image 597"/>
                    <pic:cNvPicPr/>
                  </pic:nvPicPr>
                  <pic:blipFill>
                    <a:blip r:embed="rId325" cstate="print"/>
                    <a:stretch>
                      <a:fillRect/>
                    </a:stretch>
                  </pic:blipFill>
                  <pic:spPr>
                    <a:xfrm>
                      <a:off x="0" y="0"/>
                      <a:ext cx="860655" cy="158686"/>
                    </a:xfrm>
                    <a:prstGeom prst="rect">
                      <a:avLst/>
                    </a:prstGeom>
                  </pic:spPr>
                </pic:pic>
              </a:graphicData>
            </a:graphic>
          </wp:anchor>
        </w:drawing>
      </w:r>
      <w:r>
        <w:rPr>
          <w:noProof/>
        </w:rPr>
        <w:drawing>
          <wp:anchor distT="0" distB="0" distL="0" distR="0" simplePos="0" relativeHeight="486338048" behindDoc="1" locked="0" layoutInCell="1" allowOverlap="1" wp14:anchorId="36A01CFE" wp14:editId="37850DDF">
            <wp:simplePos x="0" y="0"/>
            <wp:positionH relativeFrom="page">
              <wp:posOffset>3314385</wp:posOffset>
            </wp:positionH>
            <wp:positionV relativeFrom="paragraph">
              <wp:posOffset>-1040767</wp:posOffset>
            </wp:positionV>
            <wp:extent cx="1290475" cy="165163"/>
            <wp:effectExtent l="0" t="0" r="0" b="0"/>
            <wp:wrapNone/>
            <wp:docPr id="598" name="Image 59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8" name="Image 598"/>
                    <pic:cNvPicPr/>
                  </pic:nvPicPr>
                  <pic:blipFill>
                    <a:blip r:embed="rId326" cstate="print"/>
                    <a:stretch>
                      <a:fillRect/>
                    </a:stretch>
                  </pic:blipFill>
                  <pic:spPr>
                    <a:xfrm>
                      <a:off x="0" y="0"/>
                      <a:ext cx="1290475" cy="165163"/>
                    </a:xfrm>
                    <a:prstGeom prst="rect">
                      <a:avLst/>
                    </a:prstGeom>
                  </pic:spPr>
                </pic:pic>
              </a:graphicData>
            </a:graphic>
          </wp:anchor>
        </w:drawing>
      </w:r>
      <w:r>
        <w:rPr>
          <w:noProof/>
        </w:rPr>
        <w:drawing>
          <wp:anchor distT="0" distB="0" distL="0" distR="0" simplePos="0" relativeHeight="15736320" behindDoc="0" locked="0" layoutInCell="1" allowOverlap="1" wp14:anchorId="0671F670" wp14:editId="5D07D2AB">
            <wp:simplePos x="0" y="0"/>
            <wp:positionH relativeFrom="page">
              <wp:posOffset>4667511</wp:posOffset>
            </wp:positionH>
            <wp:positionV relativeFrom="paragraph">
              <wp:posOffset>-1043350</wp:posOffset>
            </wp:positionV>
            <wp:extent cx="932724" cy="166687"/>
            <wp:effectExtent l="0" t="0" r="0" b="0"/>
            <wp:wrapNone/>
            <wp:docPr id="599" name="Image 59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99" name="Image 599"/>
                    <pic:cNvPicPr/>
                  </pic:nvPicPr>
                  <pic:blipFill>
                    <a:blip r:embed="rId327" cstate="print"/>
                    <a:stretch>
                      <a:fillRect/>
                    </a:stretch>
                  </pic:blipFill>
                  <pic:spPr>
                    <a:xfrm>
                      <a:off x="0" y="0"/>
                      <a:ext cx="932724" cy="166687"/>
                    </a:xfrm>
                    <a:prstGeom prst="rect">
                      <a:avLst/>
                    </a:prstGeom>
                  </pic:spPr>
                </pic:pic>
              </a:graphicData>
            </a:graphic>
          </wp:anchor>
        </w:drawing>
      </w:r>
      <w:r>
        <w:rPr>
          <w:noProof/>
        </w:rPr>
        <mc:AlternateContent>
          <mc:Choice Requires="wpg">
            <w:drawing>
              <wp:anchor distT="0" distB="0" distL="0" distR="0" simplePos="0" relativeHeight="15736832" behindDoc="0" locked="0" layoutInCell="1" allowOverlap="1" wp14:anchorId="1029DBDE" wp14:editId="30E47CC9">
                <wp:simplePos x="0" y="0"/>
                <wp:positionH relativeFrom="page">
                  <wp:posOffset>5687382</wp:posOffset>
                </wp:positionH>
                <wp:positionV relativeFrom="paragraph">
                  <wp:posOffset>-1550332</wp:posOffset>
                </wp:positionV>
                <wp:extent cx="781685" cy="1032510"/>
                <wp:effectExtent l="0" t="0" r="0" b="0"/>
                <wp:wrapNone/>
                <wp:docPr id="600" name="Group 60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1685" cy="1032510"/>
                          <a:chOff x="0" y="0"/>
                          <a:chExt cx="781685" cy="1032510"/>
                        </a:xfrm>
                      </wpg:grpSpPr>
                      <pic:pic xmlns:pic="http://schemas.openxmlformats.org/drawingml/2006/picture">
                        <pic:nvPicPr>
                          <pic:cNvPr id="601" name="Image 601"/>
                          <pic:cNvPicPr/>
                        </pic:nvPicPr>
                        <pic:blipFill>
                          <a:blip r:embed="rId328" cstate="print"/>
                          <a:stretch>
                            <a:fillRect/>
                          </a:stretch>
                        </pic:blipFill>
                        <pic:spPr>
                          <a:xfrm>
                            <a:off x="238171" y="935281"/>
                            <a:ext cx="297770" cy="97226"/>
                          </a:xfrm>
                          <a:prstGeom prst="rect">
                            <a:avLst/>
                          </a:prstGeom>
                        </pic:spPr>
                      </pic:pic>
                      <pic:pic xmlns:pic="http://schemas.openxmlformats.org/drawingml/2006/picture">
                        <pic:nvPicPr>
                          <pic:cNvPr id="602" name="Image 602"/>
                          <pic:cNvPicPr/>
                        </pic:nvPicPr>
                        <pic:blipFill>
                          <a:blip r:embed="rId153" cstate="print"/>
                          <a:stretch>
                            <a:fillRect/>
                          </a:stretch>
                        </pic:blipFill>
                        <pic:spPr>
                          <a:xfrm>
                            <a:off x="393671" y="248559"/>
                            <a:ext cx="17875" cy="49706"/>
                          </a:xfrm>
                          <a:prstGeom prst="rect">
                            <a:avLst/>
                          </a:prstGeom>
                        </pic:spPr>
                      </pic:pic>
                      <pic:pic xmlns:pic="http://schemas.openxmlformats.org/drawingml/2006/picture">
                        <pic:nvPicPr>
                          <pic:cNvPr id="603" name="Image 603"/>
                          <pic:cNvPicPr/>
                        </pic:nvPicPr>
                        <pic:blipFill>
                          <a:blip r:embed="rId329" cstate="print"/>
                          <a:stretch>
                            <a:fillRect/>
                          </a:stretch>
                        </pic:blipFill>
                        <pic:spPr>
                          <a:xfrm>
                            <a:off x="0" y="0"/>
                            <a:ext cx="781347" cy="1025857"/>
                          </a:xfrm>
                          <a:prstGeom prst="rect">
                            <a:avLst/>
                          </a:prstGeom>
                        </pic:spPr>
                      </pic:pic>
                      <pic:pic xmlns:pic="http://schemas.openxmlformats.org/drawingml/2006/picture">
                        <pic:nvPicPr>
                          <pic:cNvPr id="604" name="Image 604"/>
                          <pic:cNvPicPr/>
                        </pic:nvPicPr>
                        <pic:blipFill>
                          <a:blip r:embed="rId330" cstate="print"/>
                          <a:stretch>
                            <a:fillRect/>
                          </a:stretch>
                        </pic:blipFill>
                        <pic:spPr>
                          <a:xfrm>
                            <a:off x="159362" y="362746"/>
                            <a:ext cx="233789" cy="469784"/>
                          </a:xfrm>
                          <a:prstGeom prst="rect">
                            <a:avLst/>
                          </a:prstGeom>
                        </pic:spPr>
                      </pic:pic>
                      <wps:wsp>
                        <wps:cNvPr id="605" name="Graphic 605"/>
                        <wps:cNvSpPr/>
                        <wps:spPr>
                          <a:xfrm>
                            <a:off x="159362" y="362745"/>
                            <a:ext cx="234315" cy="469900"/>
                          </a:xfrm>
                          <a:custGeom>
                            <a:avLst/>
                            <a:gdLst/>
                            <a:ahLst/>
                            <a:cxnLst/>
                            <a:rect l="l" t="t" r="r" b="b"/>
                            <a:pathLst>
                              <a:path w="234315" h="469900">
                                <a:moveTo>
                                  <a:pt x="232923" y="0"/>
                                </a:moveTo>
                                <a:lnTo>
                                  <a:pt x="191241" y="3567"/>
                                </a:lnTo>
                                <a:lnTo>
                                  <a:pt x="189154" y="36878"/>
                                </a:lnTo>
                                <a:lnTo>
                                  <a:pt x="179478" y="39303"/>
                                </a:lnTo>
                                <a:lnTo>
                                  <a:pt x="169988" y="42185"/>
                                </a:lnTo>
                                <a:lnTo>
                                  <a:pt x="160706" y="45522"/>
                                </a:lnTo>
                                <a:lnTo>
                                  <a:pt x="151654" y="49312"/>
                                </a:lnTo>
                                <a:lnTo>
                                  <a:pt x="129754" y="23805"/>
                                </a:lnTo>
                                <a:lnTo>
                                  <a:pt x="121445" y="28088"/>
                                </a:lnTo>
                                <a:lnTo>
                                  <a:pt x="113327" y="32671"/>
                                </a:lnTo>
                                <a:lnTo>
                                  <a:pt x="105415" y="37560"/>
                                </a:lnTo>
                                <a:lnTo>
                                  <a:pt x="97727" y="42760"/>
                                </a:lnTo>
                                <a:lnTo>
                                  <a:pt x="112036" y="72716"/>
                                </a:lnTo>
                                <a:lnTo>
                                  <a:pt x="104400" y="78867"/>
                                </a:lnTo>
                                <a:lnTo>
                                  <a:pt x="97083" y="85397"/>
                                </a:lnTo>
                                <a:lnTo>
                                  <a:pt x="90082" y="92277"/>
                                </a:lnTo>
                                <a:lnTo>
                                  <a:pt x="83395" y="99483"/>
                                </a:lnTo>
                                <a:lnTo>
                                  <a:pt x="52879" y="84316"/>
                                </a:lnTo>
                                <a:lnTo>
                                  <a:pt x="46824" y="91857"/>
                                </a:lnTo>
                                <a:lnTo>
                                  <a:pt x="41078" y="99629"/>
                                </a:lnTo>
                                <a:lnTo>
                                  <a:pt x="35649" y="107642"/>
                                </a:lnTo>
                                <a:lnTo>
                                  <a:pt x="30546" y="115910"/>
                                </a:lnTo>
                                <a:lnTo>
                                  <a:pt x="55620" y="139535"/>
                                </a:lnTo>
                                <a:lnTo>
                                  <a:pt x="51692" y="147363"/>
                                </a:lnTo>
                                <a:lnTo>
                                  <a:pt x="48091" y="155389"/>
                                </a:lnTo>
                                <a:lnTo>
                                  <a:pt x="44834" y="163601"/>
                                </a:lnTo>
                                <a:lnTo>
                                  <a:pt x="41933" y="171987"/>
                                </a:lnTo>
                                <a:lnTo>
                                  <a:pt x="7166" y="170940"/>
                                </a:lnTo>
                                <a:lnTo>
                                  <a:pt x="4905" y="179543"/>
                                </a:lnTo>
                                <a:lnTo>
                                  <a:pt x="2939" y="188303"/>
                                </a:lnTo>
                                <a:lnTo>
                                  <a:pt x="1294" y="197180"/>
                                </a:lnTo>
                                <a:lnTo>
                                  <a:pt x="0" y="206133"/>
                                </a:lnTo>
                                <a:lnTo>
                                  <a:pt x="32641" y="218158"/>
                                </a:lnTo>
                                <a:lnTo>
                                  <a:pt x="32146" y="227667"/>
                                </a:lnTo>
                                <a:lnTo>
                                  <a:pt x="32071" y="237119"/>
                                </a:lnTo>
                                <a:lnTo>
                                  <a:pt x="32387" y="246411"/>
                                </a:lnTo>
                                <a:lnTo>
                                  <a:pt x="33066" y="255437"/>
                                </a:lnTo>
                                <a:lnTo>
                                  <a:pt x="433" y="266824"/>
                                </a:lnTo>
                                <a:lnTo>
                                  <a:pt x="1764" y="275472"/>
                                </a:lnTo>
                                <a:lnTo>
                                  <a:pt x="3404" y="284017"/>
                                </a:lnTo>
                                <a:lnTo>
                                  <a:pt x="5351" y="292448"/>
                                </a:lnTo>
                                <a:lnTo>
                                  <a:pt x="7599" y="300749"/>
                                </a:lnTo>
                                <a:lnTo>
                                  <a:pt x="42760" y="300135"/>
                                </a:lnTo>
                                <a:lnTo>
                                  <a:pt x="45657" y="308236"/>
                                </a:lnTo>
                                <a:lnTo>
                                  <a:pt x="48862" y="316186"/>
                                </a:lnTo>
                                <a:lnTo>
                                  <a:pt x="52385" y="323962"/>
                                </a:lnTo>
                                <a:lnTo>
                                  <a:pt x="56234" y="331540"/>
                                </a:lnTo>
                                <a:lnTo>
                                  <a:pt x="32027" y="356401"/>
                                </a:lnTo>
                                <a:lnTo>
                                  <a:pt x="37314" y="364721"/>
                                </a:lnTo>
                                <a:lnTo>
                                  <a:pt x="42960" y="372825"/>
                                </a:lnTo>
                                <a:lnTo>
                                  <a:pt x="48929" y="380677"/>
                                </a:lnTo>
                                <a:lnTo>
                                  <a:pt x="55187" y="388239"/>
                                </a:lnTo>
                                <a:lnTo>
                                  <a:pt x="84253" y="370946"/>
                                </a:lnTo>
                                <a:lnTo>
                                  <a:pt x="91125" y="378319"/>
                                </a:lnTo>
                                <a:lnTo>
                                  <a:pt x="98320" y="385391"/>
                                </a:lnTo>
                                <a:lnTo>
                                  <a:pt x="105851" y="392093"/>
                                </a:lnTo>
                                <a:lnTo>
                                  <a:pt x="113729" y="398359"/>
                                </a:lnTo>
                                <a:lnTo>
                                  <a:pt x="102373" y="430197"/>
                                </a:lnTo>
                                <a:lnTo>
                                  <a:pt x="109937" y="435052"/>
                                </a:lnTo>
                                <a:lnTo>
                                  <a:pt x="117683" y="439616"/>
                                </a:lnTo>
                                <a:lnTo>
                                  <a:pt x="125619" y="443892"/>
                                </a:lnTo>
                                <a:lnTo>
                                  <a:pt x="133754" y="447884"/>
                                </a:lnTo>
                                <a:lnTo>
                                  <a:pt x="155867" y="422164"/>
                                </a:lnTo>
                                <a:lnTo>
                                  <a:pt x="164644" y="425626"/>
                                </a:lnTo>
                                <a:lnTo>
                                  <a:pt x="173614" y="428700"/>
                                </a:lnTo>
                                <a:lnTo>
                                  <a:pt x="182763" y="431353"/>
                                </a:lnTo>
                                <a:lnTo>
                                  <a:pt x="192076" y="433552"/>
                                </a:lnTo>
                                <a:lnTo>
                                  <a:pt x="196722" y="467043"/>
                                </a:lnTo>
                                <a:lnTo>
                                  <a:pt x="205614" y="468257"/>
                                </a:lnTo>
                                <a:lnTo>
                                  <a:pt x="214639" y="469123"/>
                                </a:lnTo>
                                <a:lnTo>
                                  <a:pt x="223756" y="469642"/>
                                </a:lnTo>
                                <a:lnTo>
                                  <a:pt x="232923" y="469815"/>
                                </a:lnTo>
                                <a:lnTo>
                                  <a:pt x="233789" y="469815"/>
                                </a:lnTo>
                                <a:lnTo>
                                  <a:pt x="233789" y="271471"/>
                                </a:lnTo>
                                <a:lnTo>
                                  <a:pt x="232529" y="271471"/>
                                </a:lnTo>
                                <a:lnTo>
                                  <a:pt x="218258" y="268587"/>
                                </a:lnTo>
                                <a:lnTo>
                                  <a:pt x="206600" y="260726"/>
                                </a:lnTo>
                                <a:lnTo>
                                  <a:pt x="198739" y="249069"/>
                                </a:lnTo>
                                <a:lnTo>
                                  <a:pt x="195856" y="234797"/>
                                </a:lnTo>
                                <a:lnTo>
                                  <a:pt x="198739" y="220525"/>
                                </a:lnTo>
                                <a:lnTo>
                                  <a:pt x="206600" y="208859"/>
                                </a:lnTo>
                                <a:lnTo>
                                  <a:pt x="218258" y="200988"/>
                                </a:lnTo>
                                <a:lnTo>
                                  <a:pt x="232529" y="198100"/>
                                </a:lnTo>
                                <a:lnTo>
                                  <a:pt x="233789" y="198100"/>
                                </a:lnTo>
                                <a:lnTo>
                                  <a:pt x="233789" y="0"/>
                                </a:lnTo>
                                <a:lnTo>
                                  <a:pt x="232923" y="0"/>
                                </a:lnTo>
                                <a:close/>
                              </a:path>
                            </a:pathLst>
                          </a:custGeom>
                          <a:ln w="225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06" name="Image 606"/>
                          <pic:cNvPicPr/>
                        </pic:nvPicPr>
                        <pic:blipFill>
                          <a:blip r:embed="rId17" cstate="print"/>
                          <a:stretch>
                            <a:fillRect/>
                          </a:stretch>
                        </pic:blipFill>
                        <pic:spPr>
                          <a:xfrm>
                            <a:off x="275705" y="534946"/>
                            <a:ext cx="5845" cy="149441"/>
                          </a:xfrm>
                          <a:prstGeom prst="rect">
                            <a:avLst/>
                          </a:prstGeom>
                        </pic:spPr>
                      </pic:pic>
                      <wps:wsp>
                        <wps:cNvPr id="607" name="Graphic 607"/>
                        <wps:cNvSpPr/>
                        <wps:spPr>
                          <a:xfrm>
                            <a:off x="275705" y="534946"/>
                            <a:ext cx="6350" cy="149860"/>
                          </a:xfrm>
                          <a:custGeom>
                            <a:avLst/>
                            <a:gdLst/>
                            <a:ahLst/>
                            <a:cxnLst/>
                            <a:rect l="l" t="t" r="r" b="b"/>
                            <a:pathLst>
                              <a:path w="6350" h="149860">
                                <a:moveTo>
                                  <a:pt x="0" y="0"/>
                                </a:moveTo>
                                <a:lnTo>
                                  <a:pt x="5845" y="0"/>
                                </a:lnTo>
                                <a:lnTo>
                                  <a:pt x="5845" y="149441"/>
                                </a:lnTo>
                                <a:lnTo>
                                  <a:pt x="0" y="149441"/>
                                </a:lnTo>
                                <a:lnTo>
                                  <a:pt x="0" y="0"/>
                                </a:lnTo>
                                <a:close/>
                              </a:path>
                            </a:pathLst>
                          </a:custGeom>
                          <a:ln w="639">
                            <a:solidFill>
                              <a:srgbClr val="000000"/>
                            </a:solidFill>
                            <a:prstDash val="solid"/>
                          </a:ln>
                        </wps:spPr>
                        <wps:bodyPr wrap="square" lIns="0" tIns="0" rIns="0" bIns="0" rtlCol="0">
                          <a:prstTxWarp prst="textNoShape">
                            <a:avLst/>
                          </a:prstTxWarp>
                          <a:noAutofit/>
                        </wps:bodyPr>
                      </wps:wsp>
                      <wps:wsp>
                        <wps:cNvPr id="608" name="Graphic 608"/>
                        <wps:cNvSpPr/>
                        <wps:spPr>
                          <a:xfrm>
                            <a:off x="217162" y="630335"/>
                            <a:ext cx="127000" cy="1270"/>
                          </a:xfrm>
                          <a:custGeom>
                            <a:avLst/>
                            <a:gdLst/>
                            <a:ahLst/>
                            <a:cxnLst/>
                            <a:rect l="l" t="t" r="r" b="b"/>
                            <a:pathLst>
                              <a:path w="127000" h="635">
                                <a:moveTo>
                                  <a:pt x="0" y="0"/>
                                </a:moveTo>
                                <a:lnTo>
                                  <a:pt x="126709" y="307"/>
                                </a:lnTo>
                              </a:path>
                            </a:pathLst>
                          </a:custGeom>
                          <a:ln w="1429">
                            <a:solidFill>
                              <a:srgbClr val="000000"/>
                            </a:solidFill>
                            <a:prstDash val="solid"/>
                          </a:ln>
                        </wps:spPr>
                        <wps:bodyPr wrap="square" lIns="0" tIns="0" rIns="0" bIns="0" rtlCol="0">
                          <a:prstTxWarp prst="textNoShape">
                            <a:avLst/>
                          </a:prstTxWarp>
                          <a:noAutofit/>
                        </wps:bodyPr>
                      </wps:wsp>
                      <wps:wsp>
                        <wps:cNvPr id="609" name="Graphic 609"/>
                        <wps:cNvSpPr/>
                        <wps:spPr>
                          <a:xfrm>
                            <a:off x="209596" y="626672"/>
                            <a:ext cx="10160" cy="7620"/>
                          </a:xfrm>
                          <a:custGeom>
                            <a:avLst/>
                            <a:gdLst/>
                            <a:ahLst/>
                            <a:cxnLst/>
                            <a:rect l="l" t="t" r="r" b="b"/>
                            <a:pathLst>
                              <a:path w="10160" h="7620">
                                <a:moveTo>
                                  <a:pt x="9843" y="0"/>
                                </a:moveTo>
                                <a:lnTo>
                                  <a:pt x="0" y="3480"/>
                                </a:lnTo>
                                <a:lnTo>
                                  <a:pt x="9749" y="7174"/>
                                </a:lnTo>
                                <a:lnTo>
                                  <a:pt x="9843" y="0"/>
                                </a:lnTo>
                                <a:close/>
                              </a:path>
                            </a:pathLst>
                          </a:custGeom>
                          <a:solidFill>
                            <a:srgbClr val="000000"/>
                          </a:solidFill>
                        </wps:spPr>
                        <wps:bodyPr wrap="square" lIns="0" tIns="0" rIns="0" bIns="0" rtlCol="0">
                          <a:prstTxWarp prst="textNoShape">
                            <a:avLst/>
                          </a:prstTxWarp>
                          <a:noAutofit/>
                        </wps:bodyPr>
                      </wps:wsp>
                      <wps:wsp>
                        <wps:cNvPr id="610" name="Graphic 610"/>
                        <wps:cNvSpPr/>
                        <wps:spPr>
                          <a:xfrm>
                            <a:off x="339597" y="627689"/>
                            <a:ext cx="8255" cy="5715"/>
                          </a:xfrm>
                          <a:custGeom>
                            <a:avLst/>
                            <a:gdLst/>
                            <a:ahLst/>
                            <a:cxnLst/>
                            <a:rect l="l" t="t" r="r" b="b"/>
                            <a:pathLst>
                              <a:path w="8255" h="5715">
                                <a:moveTo>
                                  <a:pt x="7690" y="5504"/>
                                </a:moveTo>
                                <a:lnTo>
                                  <a:pt x="1671" y="5504"/>
                                </a:lnTo>
                                <a:lnTo>
                                  <a:pt x="0" y="2771"/>
                                </a:lnTo>
                                <a:lnTo>
                                  <a:pt x="1940" y="0"/>
                                </a:lnTo>
                                <a:lnTo>
                                  <a:pt x="7690" y="0"/>
                                </a:lnTo>
                                <a:lnTo>
                                  <a:pt x="5378" y="2464"/>
                                </a:lnTo>
                                <a:lnTo>
                                  <a:pt x="6675" y="3850"/>
                                </a:lnTo>
                                <a:lnTo>
                                  <a:pt x="7690" y="5504"/>
                                </a:lnTo>
                                <a:close/>
                              </a:path>
                            </a:pathLst>
                          </a:custGeom>
                          <a:solidFill>
                            <a:srgbClr val="000000"/>
                          </a:solidFill>
                        </wps:spPr>
                        <wps:bodyPr wrap="square" lIns="0" tIns="0" rIns="0" bIns="0" rtlCol="0">
                          <a:prstTxWarp prst="textNoShape">
                            <a:avLst/>
                          </a:prstTxWarp>
                          <a:noAutofit/>
                        </wps:bodyPr>
                      </wps:wsp>
                      <wps:wsp>
                        <wps:cNvPr id="611" name="Graphic 611"/>
                        <wps:cNvSpPr/>
                        <wps:spPr>
                          <a:xfrm>
                            <a:off x="339597" y="627689"/>
                            <a:ext cx="8255" cy="5715"/>
                          </a:xfrm>
                          <a:custGeom>
                            <a:avLst/>
                            <a:gdLst/>
                            <a:ahLst/>
                            <a:cxnLst/>
                            <a:rect l="l" t="t" r="r" b="b"/>
                            <a:pathLst>
                              <a:path w="8255" h="5715">
                                <a:moveTo>
                                  <a:pt x="0" y="2771"/>
                                </a:moveTo>
                                <a:lnTo>
                                  <a:pt x="1874" y="94"/>
                                </a:lnTo>
                                <a:lnTo>
                                  <a:pt x="7690" y="0"/>
                                </a:lnTo>
                                <a:lnTo>
                                  <a:pt x="6393" y="1385"/>
                                </a:lnTo>
                                <a:lnTo>
                                  <a:pt x="5378" y="2464"/>
                                </a:lnTo>
                                <a:lnTo>
                                  <a:pt x="6675" y="3850"/>
                                </a:lnTo>
                                <a:lnTo>
                                  <a:pt x="7690" y="5504"/>
                                </a:lnTo>
                                <a:lnTo>
                                  <a:pt x="1748" y="5630"/>
                                </a:lnTo>
                                <a:lnTo>
                                  <a:pt x="0" y="2771"/>
                                </a:lnTo>
                                <a:close/>
                              </a:path>
                            </a:pathLst>
                          </a:custGeom>
                          <a:ln w="699">
                            <a:solidFill>
                              <a:srgbClr val="000000"/>
                            </a:solidFill>
                            <a:prstDash val="solid"/>
                          </a:ln>
                        </wps:spPr>
                        <wps:bodyPr wrap="square" lIns="0" tIns="0" rIns="0" bIns="0" rtlCol="0">
                          <a:prstTxWarp prst="textNoShape">
                            <a:avLst/>
                          </a:prstTxWarp>
                          <a:noAutofit/>
                        </wps:bodyPr>
                      </wps:wsp>
                      <wps:wsp>
                        <wps:cNvPr id="612" name="Graphic 612"/>
                        <wps:cNvSpPr/>
                        <wps:spPr>
                          <a:xfrm>
                            <a:off x="217349" y="619754"/>
                            <a:ext cx="125730" cy="20955"/>
                          </a:xfrm>
                          <a:custGeom>
                            <a:avLst/>
                            <a:gdLst/>
                            <a:ahLst/>
                            <a:cxnLst/>
                            <a:rect l="l" t="t" r="r" b="b"/>
                            <a:pathLst>
                              <a:path w="125730" h="20955">
                                <a:moveTo>
                                  <a:pt x="0" y="0"/>
                                </a:moveTo>
                                <a:lnTo>
                                  <a:pt x="125231" y="20517"/>
                                </a:lnTo>
                              </a:path>
                            </a:pathLst>
                          </a:custGeom>
                          <a:ln w="1425">
                            <a:solidFill>
                              <a:srgbClr val="000000"/>
                            </a:solidFill>
                            <a:prstDash val="solid"/>
                          </a:ln>
                        </wps:spPr>
                        <wps:bodyPr wrap="square" lIns="0" tIns="0" rIns="0" bIns="0" rtlCol="0">
                          <a:prstTxWarp prst="textNoShape">
                            <a:avLst/>
                          </a:prstTxWarp>
                          <a:noAutofit/>
                        </wps:bodyPr>
                      </wps:wsp>
                      <wps:wsp>
                        <wps:cNvPr id="613" name="Graphic 613"/>
                        <wps:cNvSpPr/>
                        <wps:spPr>
                          <a:xfrm>
                            <a:off x="209871" y="616521"/>
                            <a:ext cx="10795" cy="7620"/>
                          </a:xfrm>
                          <a:custGeom>
                            <a:avLst/>
                            <a:gdLst/>
                            <a:ahLst/>
                            <a:cxnLst/>
                            <a:rect l="l" t="t" r="r" b="b"/>
                            <a:pathLst>
                              <a:path w="10795" h="7620">
                                <a:moveTo>
                                  <a:pt x="10213" y="0"/>
                                </a:moveTo>
                                <a:lnTo>
                                  <a:pt x="0" y="1882"/>
                                </a:lnTo>
                                <a:lnTo>
                                  <a:pt x="9142" y="7048"/>
                                </a:lnTo>
                                <a:lnTo>
                                  <a:pt x="10213" y="0"/>
                                </a:lnTo>
                                <a:close/>
                              </a:path>
                            </a:pathLst>
                          </a:custGeom>
                          <a:solidFill>
                            <a:srgbClr val="000000"/>
                          </a:solidFill>
                        </wps:spPr>
                        <wps:bodyPr wrap="square" lIns="0" tIns="0" rIns="0" bIns="0" rtlCol="0">
                          <a:prstTxWarp prst="textNoShape">
                            <a:avLst/>
                          </a:prstTxWarp>
                          <a:noAutofit/>
                        </wps:bodyPr>
                      </wps:wsp>
                      <wps:wsp>
                        <wps:cNvPr id="614" name="Graphic 614"/>
                        <wps:cNvSpPr/>
                        <wps:spPr>
                          <a:xfrm>
                            <a:off x="338395" y="636956"/>
                            <a:ext cx="8255" cy="6985"/>
                          </a:xfrm>
                          <a:custGeom>
                            <a:avLst/>
                            <a:gdLst/>
                            <a:ahLst/>
                            <a:cxnLst/>
                            <a:rect l="l" t="t" r="r" b="b"/>
                            <a:pathLst>
                              <a:path w="8255" h="6985">
                                <a:moveTo>
                                  <a:pt x="7194" y="6393"/>
                                </a:moveTo>
                                <a:lnTo>
                                  <a:pt x="1286" y="5441"/>
                                </a:lnTo>
                                <a:lnTo>
                                  <a:pt x="0" y="2423"/>
                                </a:lnTo>
                                <a:lnTo>
                                  <a:pt x="2261" y="0"/>
                                </a:lnTo>
                                <a:lnTo>
                                  <a:pt x="7967" y="919"/>
                                </a:lnTo>
                                <a:lnTo>
                                  <a:pt x="6490" y="2082"/>
                                </a:lnTo>
                                <a:lnTo>
                                  <a:pt x="5350" y="3010"/>
                                </a:lnTo>
                                <a:lnTo>
                                  <a:pt x="6430" y="4578"/>
                                </a:lnTo>
                                <a:lnTo>
                                  <a:pt x="7194" y="6393"/>
                                </a:lnTo>
                                <a:close/>
                              </a:path>
                            </a:pathLst>
                          </a:custGeom>
                          <a:solidFill>
                            <a:srgbClr val="000000"/>
                          </a:solidFill>
                        </wps:spPr>
                        <wps:bodyPr wrap="square" lIns="0" tIns="0" rIns="0" bIns="0" rtlCol="0">
                          <a:prstTxWarp prst="textNoShape">
                            <a:avLst/>
                          </a:prstTxWarp>
                          <a:noAutofit/>
                        </wps:bodyPr>
                      </wps:wsp>
                      <wps:wsp>
                        <wps:cNvPr id="615" name="Graphic 615"/>
                        <wps:cNvSpPr/>
                        <wps:spPr>
                          <a:xfrm>
                            <a:off x="338395" y="637040"/>
                            <a:ext cx="8255" cy="6350"/>
                          </a:xfrm>
                          <a:custGeom>
                            <a:avLst/>
                            <a:gdLst/>
                            <a:ahLst/>
                            <a:cxnLst/>
                            <a:rect l="l" t="t" r="r" b="b"/>
                            <a:pathLst>
                              <a:path w="8255" h="6350">
                                <a:moveTo>
                                  <a:pt x="0" y="2339"/>
                                </a:moveTo>
                                <a:lnTo>
                                  <a:pt x="2182" y="0"/>
                                </a:lnTo>
                                <a:lnTo>
                                  <a:pt x="7967" y="835"/>
                                </a:lnTo>
                                <a:lnTo>
                                  <a:pt x="6490" y="1998"/>
                                </a:lnTo>
                                <a:lnTo>
                                  <a:pt x="5350" y="2926"/>
                                </a:lnTo>
                                <a:lnTo>
                                  <a:pt x="6430" y="4494"/>
                                </a:lnTo>
                                <a:lnTo>
                                  <a:pt x="7194" y="6309"/>
                                </a:lnTo>
                                <a:lnTo>
                                  <a:pt x="1323" y="5444"/>
                                </a:lnTo>
                                <a:lnTo>
                                  <a:pt x="0" y="2339"/>
                                </a:lnTo>
                                <a:close/>
                              </a:path>
                            </a:pathLst>
                          </a:custGeom>
                          <a:ln w="698">
                            <a:solidFill>
                              <a:srgbClr val="000000"/>
                            </a:solidFill>
                            <a:prstDash val="solid"/>
                          </a:ln>
                        </wps:spPr>
                        <wps:bodyPr wrap="square" lIns="0" tIns="0" rIns="0" bIns="0" rtlCol="0">
                          <a:prstTxWarp prst="textNoShape">
                            <a:avLst/>
                          </a:prstTxWarp>
                          <a:noAutofit/>
                        </wps:bodyPr>
                      </wps:wsp>
                      <wps:wsp>
                        <wps:cNvPr id="616" name="Graphic 616"/>
                        <wps:cNvSpPr/>
                        <wps:spPr>
                          <a:xfrm>
                            <a:off x="219566" y="610584"/>
                            <a:ext cx="121285" cy="40640"/>
                          </a:xfrm>
                          <a:custGeom>
                            <a:avLst/>
                            <a:gdLst/>
                            <a:ahLst/>
                            <a:cxnLst/>
                            <a:rect l="l" t="t" r="r" b="b"/>
                            <a:pathLst>
                              <a:path w="121285" h="40640">
                                <a:moveTo>
                                  <a:pt x="0" y="0"/>
                                </a:moveTo>
                                <a:lnTo>
                                  <a:pt x="120890" y="40397"/>
                                </a:lnTo>
                              </a:path>
                            </a:pathLst>
                          </a:custGeom>
                          <a:ln w="1414">
                            <a:solidFill>
                              <a:srgbClr val="000000"/>
                            </a:solidFill>
                            <a:prstDash val="solid"/>
                          </a:ln>
                        </wps:spPr>
                        <wps:bodyPr wrap="square" lIns="0" tIns="0" rIns="0" bIns="0" rtlCol="0">
                          <a:prstTxWarp prst="textNoShape">
                            <a:avLst/>
                          </a:prstTxWarp>
                          <a:noAutofit/>
                        </wps:bodyPr>
                      </wps:wsp>
                      <wps:wsp>
                        <wps:cNvPr id="617" name="Graphic 617"/>
                        <wps:cNvSpPr/>
                        <wps:spPr>
                          <a:xfrm>
                            <a:off x="212368" y="607819"/>
                            <a:ext cx="10795" cy="6985"/>
                          </a:xfrm>
                          <a:custGeom>
                            <a:avLst/>
                            <a:gdLst/>
                            <a:ahLst/>
                            <a:cxnLst/>
                            <a:rect l="l" t="t" r="r" b="b"/>
                            <a:pathLst>
                              <a:path w="10795" h="6985">
                                <a:moveTo>
                                  <a:pt x="10363" y="0"/>
                                </a:moveTo>
                                <a:lnTo>
                                  <a:pt x="0" y="212"/>
                                </a:lnTo>
                                <a:lnTo>
                                  <a:pt x="8300" y="6796"/>
                                </a:lnTo>
                                <a:lnTo>
                                  <a:pt x="10298" y="212"/>
                                </a:lnTo>
                                <a:lnTo>
                                  <a:pt x="10363" y="0"/>
                                </a:lnTo>
                                <a:close/>
                              </a:path>
                            </a:pathLst>
                          </a:custGeom>
                          <a:solidFill>
                            <a:srgbClr val="000000"/>
                          </a:solidFill>
                        </wps:spPr>
                        <wps:bodyPr wrap="square" lIns="0" tIns="0" rIns="0" bIns="0" rtlCol="0">
                          <a:prstTxWarp prst="textNoShape">
                            <a:avLst/>
                          </a:prstTxWarp>
                          <a:noAutofit/>
                        </wps:bodyPr>
                      </wps:wsp>
                      <wps:wsp>
                        <wps:cNvPr id="618" name="Graphic 618"/>
                        <wps:cNvSpPr/>
                        <wps:spPr>
                          <a:xfrm>
                            <a:off x="336429" y="647394"/>
                            <a:ext cx="8255" cy="7620"/>
                          </a:xfrm>
                          <a:custGeom>
                            <a:avLst/>
                            <a:gdLst/>
                            <a:ahLst/>
                            <a:cxnLst/>
                            <a:rect l="l" t="t" r="r" b="b"/>
                            <a:pathLst>
                              <a:path w="8255" h="7620">
                                <a:moveTo>
                                  <a:pt x="6575" y="7092"/>
                                </a:moveTo>
                                <a:lnTo>
                                  <a:pt x="827" y="5188"/>
                                </a:lnTo>
                                <a:lnTo>
                                  <a:pt x="0" y="2045"/>
                                </a:lnTo>
                                <a:lnTo>
                                  <a:pt x="2586" y="0"/>
                                </a:lnTo>
                                <a:lnTo>
                                  <a:pt x="8117" y="1832"/>
                                </a:lnTo>
                                <a:lnTo>
                                  <a:pt x="6490" y="2753"/>
                                </a:lnTo>
                                <a:lnTo>
                                  <a:pt x="5195" y="3456"/>
                                </a:lnTo>
                                <a:lnTo>
                                  <a:pt x="6054" y="5183"/>
                                </a:lnTo>
                                <a:lnTo>
                                  <a:pt x="6575" y="7092"/>
                                </a:lnTo>
                                <a:close/>
                              </a:path>
                            </a:pathLst>
                          </a:custGeom>
                          <a:solidFill>
                            <a:srgbClr val="000000"/>
                          </a:solidFill>
                        </wps:spPr>
                        <wps:bodyPr wrap="square" lIns="0" tIns="0" rIns="0" bIns="0" rtlCol="0">
                          <a:prstTxWarp prst="textNoShape">
                            <a:avLst/>
                          </a:prstTxWarp>
                          <a:noAutofit/>
                        </wps:bodyPr>
                      </wps:wsp>
                      <wps:wsp>
                        <wps:cNvPr id="619" name="Graphic 619"/>
                        <wps:cNvSpPr/>
                        <wps:spPr>
                          <a:xfrm>
                            <a:off x="336429" y="647473"/>
                            <a:ext cx="8255" cy="7620"/>
                          </a:xfrm>
                          <a:custGeom>
                            <a:avLst/>
                            <a:gdLst/>
                            <a:ahLst/>
                            <a:cxnLst/>
                            <a:rect l="l" t="t" r="r" b="b"/>
                            <a:pathLst>
                              <a:path w="8255" h="7620">
                                <a:moveTo>
                                  <a:pt x="0" y="1966"/>
                                </a:moveTo>
                                <a:lnTo>
                                  <a:pt x="2486" y="0"/>
                                </a:lnTo>
                                <a:lnTo>
                                  <a:pt x="8117" y="1753"/>
                                </a:lnTo>
                                <a:lnTo>
                                  <a:pt x="6490" y="2674"/>
                                </a:lnTo>
                                <a:lnTo>
                                  <a:pt x="5195" y="3376"/>
                                </a:lnTo>
                                <a:lnTo>
                                  <a:pt x="6054" y="5104"/>
                                </a:lnTo>
                                <a:lnTo>
                                  <a:pt x="6575" y="7013"/>
                                </a:lnTo>
                                <a:lnTo>
                                  <a:pt x="857" y="5223"/>
                                </a:lnTo>
                                <a:lnTo>
                                  <a:pt x="0" y="1966"/>
                                </a:lnTo>
                                <a:close/>
                              </a:path>
                            </a:pathLst>
                          </a:custGeom>
                          <a:ln w="696">
                            <a:solidFill>
                              <a:srgbClr val="000000"/>
                            </a:solidFill>
                            <a:prstDash val="solid"/>
                          </a:ln>
                        </wps:spPr>
                        <wps:bodyPr wrap="square" lIns="0" tIns="0" rIns="0" bIns="0" rtlCol="0">
                          <a:prstTxWarp prst="textNoShape">
                            <a:avLst/>
                          </a:prstTxWarp>
                          <a:noAutofit/>
                        </wps:bodyPr>
                      </wps:wsp>
                      <wps:wsp>
                        <wps:cNvPr id="620" name="Graphic 620"/>
                        <wps:cNvSpPr/>
                        <wps:spPr>
                          <a:xfrm>
                            <a:off x="217191" y="621198"/>
                            <a:ext cx="125730" cy="20955"/>
                          </a:xfrm>
                          <a:custGeom>
                            <a:avLst/>
                            <a:gdLst/>
                            <a:ahLst/>
                            <a:cxnLst/>
                            <a:rect l="l" t="t" r="r" b="b"/>
                            <a:pathLst>
                              <a:path w="125730" h="20955">
                                <a:moveTo>
                                  <a:pt x="0" y="20517"/>
                                </a:moveTo>
                                <a:lnTo>
                                  <a:pt x="125231" y="0"/>
                                </a:lnTo>
                              </a:path>
                            </a:pathLst>
                          </a:custGeom>
                          <a:ln w="1425">
                            <a:solidFill>
                              <a:srgbClr val="000000"/>
                            </a:solidFill>
                            <a:prstDash val="solid"/>
                          </a:ln>
                        </wps:spPr>
                        <wps:bodyPr wrap="square" lIns="0" tIns="0" rIns="0" bIns="0" rtlCol="0">
                          <a:prstTxWarp prst="textNoShape">
                            <a:avLst/>
                          </a:prstTxWarp>
                          <a:noAutofit/>
                        </wps:bodyPr>
                      </wps:wsp>
                      <wps:wsp>
                        <wps:cNvPr id="621" name="Graphic 621"/>
                        <wps:cNvSpPr/>
                        <wps:spPr>
                          <a:xfrm>
                            <a:off x="209722" y="637902"/>
                            <a:ext cx="10795" cy="7620"/>
                          </a:xfrm>
                          <a:custGeom>
                            <a:avLst/>
                            <a:gdLst/>
                            <a:ahLst/>
                            <a:cxnLst/>
                            <a:rect l="l" t="t" r="r" b="b"/>
                            <a:pathLst>
                              <a:path w="10795" h="7620">
                                <a:moveTo>
                                  <a:pt x="9166" y="0"/>
                                </a:moveTo>
                                <a:lnTo>
                                  <a:pt x="0" y="5173"/>
                                </a:lnTo>
                                <a:lnTo>
                                  <a:pt x="10213" y="7048"/>
                                </a:lnTo>
                                <a:lnTo>
                                  <a:pt x="9166" y="0"/>
                                </a:lnTo>
                                <a:close/>
                              </a:path>
                            </a:pathLst>
                          </a:custGeom>
                          <a:solidFill>
                            <a:srgbClr val="000000"/>
                          </a:solidFill>
                        </wps:spPr>
                        <wps:bodyPr wrap="square" lIns="0" tIns="0" rIns="0" bIns="0" rtlCol="0">
                          <a:prstTxWarp prst="textNoShape">
                            <a:avLst/>
                          </a:prstTxWarp>
                          <a:noAutofit/>
                        </wps:bodyPr>
                      </wps:wsp>
                      <wps:wsp>
                        <wps:cNvPr id="622" name="Graphic 622"/>
                        <wps:cNvSpPr/>
                        <wps:spPr>
                          <a:xfrm>
                            <a:off x="338237" y="618126"/>
                            <a:ext cx="8255" cy="6985"/>
                          </a:xfrm>
                          <a:custGeom>
                            <a:avLst/>
                            <a:gdLst/>
                            <a:ahLst/>
                            <a:cxnLst/>
                            <a:rect l="l" t="t" r="r" b="b"/>
                            <a:pathLst>
                              <a:path w="8255" h="6985">
                                <a:moveTo>
                                  <a:pt x="7203" y="0"/>
                                </a:moveTo>
                                <a:lnTo>
                                  <a:pt x="1282" y="953"/>
                                </a:lnTo>
                                <a:lnTo>
                                  <a:pt x="0" y="3963"/>
                                </a:lnTo>
                                <a:lnTo>
                                  <a:pt x="2280" y="6367"/>
                                </a:lnTo>
                                <a:lnTo>
                                  <a:pt x="8002" y="5445"/>
                                </a:lnTo>
                                <a:lnTo>
                                  <a:pt x="5355" y="3415"/>
                                </a:lnTo>
                                <a:lnTo>
                                  <a:pt x="6431" y="1816"/>
                                </a:lnTo>
                                <a:lnTo>
                                  <a:pt x="7203" y="0"/>
                                </a:lnTo>
                                <a:close/>
                              </a:path>
                            </a:pathLst>
                          </a:custGeom>
                          <a:solidFill>
                            <a:srgbClr val="000000"/>
                          </a:solidFill>
                        </wps:spPr>
                        <wps:bodyPr wrap="square" lIns="0" tIns="0" rIns="0" bIns="0" rtlCol="0">
                          <a:prstTxWarp prst="textNoShape">
                            <a:avLst/>
                          </a:prstTxWarp>
                          <a:noAutofit/>
                        </wps:bodyPr>
                      </wps:wsp>
                      <wps:wsp>
                        <wps:cNvPr id="623" name="Graphic 623"/>
                        <wps:cNvSpPr/>
                        <wps:spPr>
                          <a:xfrm>
                            <a:off x="338237" y="618126"/>
                            <a:ext cx="8255" cy="6350"/>
                          </a:xfrm>
                          <a:custGeom>
                            <a:avLst/>
                            <a:gdLst/>
                            <a:ahLst/>
                            <a:cxnLst/>
                            <a:rect l="l" t="t" r="r" b="b"/>
                            <a:pathLst>
                              <a:path w="8255" h="6350">
                                <a:moveTo>
                                  <a:pt x="0" y="3963"/>
                                </a:moveTo>
                                <a:lnTo>
                                  <a:pt x="2220" y="6304"/>
                                </a:lnTo>
                                <a:lnTo>
                                  <a:pt x="8002" y="5445"/>
                                </a:lnTo>
                                <a:lnTo>
                                  <a:pt x="6528" y="4305"/>
                                </a:lnTo>
                                <a:lnTo>
                                  <a:pt x="5355" y="3415"/>
                                </a:lnTo>
                                <a:lnTo>
                                  <a:pt x="6431" y="1816"/>
                                </a:lnTo>
                                <a:lnTo>
                                  <a:pt x="7203" y="0"/>
                                </a:lnTo>
                                <a:lnTo>
                                  <a:pt x="1323" y="858"/>
                                </a:lnTo>
                                <a:lnTo>
                                  <a:pt x="0" y="3963"/>
                                </a:lnTo>
                                <a:close/>
                              </a:path>
                            </a:pathLst>
                          </a:custGeom>
                          <a:ln w="698">
                            <a:solidFill>
                              <a:srgbClr val="000000"/>
                            </a:solidFill>
                            <a:prstDash val="solid"/>
                          </a:ln>
                        </wps:spPr>
                        <wps:bodyPr wrap="square" lIns="0" tIns="0" rIns="0" bIns="0" rtlCol="0">
                          <a:prstTxWarp prst="textNoShape">
                            <a:avLst/>
                          </a:prstTxWarp>
                          <a:noAutofit/>
                        </wps:bodyPr>
                      </wps:wsp>
                      <wps:wsp>
                        <wps:cNvPr id="624" name="Graphic 624"/>
                        <wps:cNvSpPr/>
                        <wps:spPr>
                          <a:xfrm>
                            <a:off x="219411" y="610497"/>
                            <a:ext cx="121285" cy="40640"/>
                          </a:xfrm>
                          <a:custGeom>
                            <a:avLst/>
                            <a:gdLst/>
                            <a:ahLst/>
                            <a:cxnLst/>
                            <a:rect l="l" t="t" r="r" b="b"/>
                            <a:pathLst>
                              <a:path w="121285" h="40640">
                                <a:moveTo>
                                  <a:pt x="0" y="40389"/>
                                </a:moveTo>
                                <a:lnTo>
                                  <a:pt x="120892" y="0"/>
                                </a:lnTo>
                              </a:path>
                            </a:pathLst>
                          </a:custGeom>
                          <a:ln w="1414">
                            <a:solidFill>
                              <a:srgbClr val="000000"/>
                            </a:solidFill>
                            <a:prstDash val="solid"/>
                          </a:ln>
                        </wps:spPr>
                        <wps:bodyPr wrap="square" lIns="0" tIns="0" rIns="0" bIns="0" rtlCol="0">
                          <a:prstTxWarp prst="textNoShape">
                            <a:avLst/>
                          </a:prstTxWarp>
                          <a:noAutofit/>
                        </wps:bodyPr>
                      </wps:wsp>
                      <wps:wsp>
                        <wps:cNvPr id="625" name="Graphic 625"/>
                        <wps:cNvSpPr/>
                        <wps:spPr>
                          <a:xfrm>
                            <a:off x="212242" y="646855"/>
                            <a:ext cx="10795" cy="6985"/>
                          </a:xfrm>
                          <a:custGeom>
                            <a:avLst/>
                            <a:gdLst/>
                            <a:ahLst/>
                            <a:cxnLst/>
                            <a:rect l="l" t="t" r="r" b="b"/>
                            <a:pathLst>
                              <a:path w="10795" h="6985">
                                <a:moveTo>
                                  <a:pt x="8308" y="0"/>
                                </a:moveTo>
                                <a:lnTo>
                                  <a:pt x="0" y="6583"/>
                                </a:lnTo>
                                <a:lnTo>
                                  <a:pt x="10371" y="6796"/>
                                </a:lnTo>
                                <a:lnTo>
                                  <a:pt x="8308" y="0"/>
                                </a:lnTo>
                                <a:close/>
                              </a:path>
                            </a:pathLst>
                          </a:custGeom>
                          <a:solidFill>
                            <a:srgbClr val="000000"/>
                          </a:solidFill>
                        </wps:spPr>
                        <wps:bodyPr wrap="square" lIns="0" tIns="0" rIns="0" bIns="0" rtlCol="0">
                          <a:prstTxWarp prst="textNoShape">
                            <a:avLst/>
                          </a:prstTxWarp>
                          <a:noAutofit/>
                        </wps:bodyPr>
                      </wps:wsp>
                      <wps:wsp>
                        <wps:cNvPr id="626" name="Graphic 626"/>
                        <wps:cNvSpPr/>
                        <wps:spPr>
                          <a:xfrm>
                            <a:off x="336275" y="606992"/>
                            <a:ext cx="8255" cy="7620"/>
                          </a:xfrm>
                          <a:custGeom>
                            <a:avLst/>
                            <a:gdLst/>
                            <a:ahLst/>
                            <a:cxnLst/>
                            <a:rect l="l" t="t" r="r" b="b"/>
                            <a:pathLst>
                              <a:path w="8255" h="7620">
                                <a:moveTo>
                                  <a:pt x="6577" y="0"/>
                                </a:moveTo>
                                <a:lnTo>
                                  <a:pt x="846" y="1898"/>
                                </a:lnTo>
                                <a:lnTo>
                                  <a:pt x="0" y="5039"/>
                                </a:lnTo>
                                <a:lnTo>
                                  <a:pt x="2614" y="7084"/>
                                </a:lnTo>
                                <a:lnTo>
                                  <a:pt x="8120" y="5260"/>
                                </a:lnTo>
                                <a:lnTo>
                                  <a:pt x="5227" y="3626"/>
                                </a:lnTo>
                                <a:lnTo>
                                  <a:pt x="6054" y="1901"/>
                                </a:lnTo>
                                <a:lnTo>
                                  <a:pt x="6577" y="0"/>
                                </a:lnTo>
                                <a:close/>
                              </a:path>
                              <a:path w="8255" h="7620">
                                <a:moveTo>
                                  <a:pt x="887" y="1746"/>
                                </a:moveTo>
                                <a:lnTo>
                                  <a:pt x="335" y="3796"/>
                                </a:lnTo>
                                <a:lnTo>
                                  <a:pt x="846" y="1898"/>
                                </a:lnTo>
                                <a:lnTo>
                                  <a:pt x="887" y="1746"/>
                                </a:lnTo>
                                <a:close/>
                              </a:path>
                            </a:pathLst>
                          </a:custGeom>
                          <a:solidFill>
                            <a:srgbClr val="000000"/>
                          </a:solidFill>
                        </wps:spPr>
                        <wps:bodyPr wrap="square" lIns="0" tIns="0" rIns="0" bIns="0" rtlCol="0">
                          <a:prstTxWarp prst="textNoShape">
                            <a:avLst/>
                          </a:prstTxWarp>
                          <a:noAutofit/>
                        </wps:bodyPr>
                      </wps:wsp>
                      <wps:wsp>
                        <wps:cNvPr id="627" name="Graphic 627"/>
                        <wps:cNvSpPr/>
                        <wps:spPr>
                          <a:xfrm>
                            <a:off x="336275" y="606992"/>
                            <a:ext cx="8255" cy="7620"/>
                          </a:xfrm>
                          <a:custGeom>
                            <a:avLst/>
                            <a:gdLst/>
                            <a:ahLst/>
                            <a:cxnLst/>
                            <a:rect l="l" t="t" r="r" b="b"/>
                            <a:pathLst>
                              <a:path w="8255" h="7620">
                                <a:moveTo>
                                  <a:pt x="0" y="5039"/>
                                </a:moveTo>
                                <a:lnTo>
                                  <a:pt x="2521" y="7011"/>
                                </a:lnTo>
                                <a:lnTo>
                                  <a:pt x="8120" y="5260"/>
                                </a:lnTo>
                                <a:lnTo>
                                  <a:pt x="6490" y="4331"/>
                                </a:lnTo>
                                <a:lnTo>
                                  <a:pt x="5227" y="3626"/>
                                </a:lnTo>
                                <a:lnTo>
                                  <a:pt x="6054" y="1901"/>
                                </a:lnTo>
                                <a:lnTo>
                                  <a:pt x="6577" y="0"/>
                                </a:lnTo>
                                <a:lnTo>
                                  <a:pt x="887" y="1746"/>
                                </a:lnTo>
                                <a:lnTo>
                                  <a:pt x="0" y="5039"/>
                                </a:lnTo>
                                <a:close/>
                              </a:path>
                            </a:pathLst>
                          </a:custGeom>
                          <a:ln w="696">
                            <a:solidFill>
                              <a:srgbClr val="000000"/>
                            </a:solidFill>
                            <a:prstDash val="solid"/>
                          </a:ln>
                        </wps:spPr>
                        <wps:bodyPr wrap="square" lIns="0" tIns="0" rIns="0" bIns="0" rtlCol="0">
                          <a:prstTxWarp prst="textNoShape">
                            <a:avLst/>
                          </a:prstTxWarp>
                          <a:noAutofit/>
                        </wps:bodyPr>
                      </wps:wsp>
                      <wps:wsp>
                        <wps:cNvPr id="628" name="Graphic 628"/>
                        <wps:cNvSpPr/>
                        <wps:spPr>
                          <a:xfrm>
                            <a:off x="278010" y="548696"/>
                            <a:ext cx="27940" cy="25400"/>
                          </a:xfrm>
                          <a:custGeom>
                            <a:avLst/>
                            <a:gdLst/>
                            <a:ahLst/>
                            <a:cxnLst/>
                            <a:rect l="l" t="t" r="r" b="b"/>
                            <a:pathLst>
                              <a:path w="27940" h="25400">
                                <a:moveTo>
                                  <a:pt x="2926" y="24979"/>
                                </a:moveTo>
                                <a:lnTo>
                                  <a:pt x="0" y="22396"/>
                                </a:lnTo>
                                <a:lnTo>
                                  <a:pt x="25744" y="0"/>
                                </a:lnTo>
                                <a:lnTo>
                                  <a:pt x="27560" y="3504"/>
                                </a:lnTo>
                                <a:lnTo>
                                  <a:pt x="2926" y="24979"/>
                                </a:lnTo>
                                <a:close/>
                              </a:path>
                            </a:pathLst>
                          </a:custGeom>
                          <a:solidFill>
                            <a:srgbClr val="B3B3B3"/>
                          </a:solidFill>
                        </wps:spPr>
                        <wps:bodyPr wrap="square" lIns="0" tIns="0" rIns="0" bIns="0" rtlCol="0">
                          <a:prstTxWarp prst="textNoShape">
                            <a:avLst/>
                          </a:prstTxWarp>
                          <a:noAutofit/>
                        </wps:bodyPr>
                      </wps:wsp>
                      <wps:wsp>
                        <wps:cNvPr id="629" name="Graphic 629"/>
                        <wps:cNvSpPr/>
                        <wps:spPr>
                          <a:xfrm>
                            <a:off x="278009" y="548696"/>
                            <a:ext cx="27940" cy="25400"/>
                          </a:xfrm>
                          <a:custGeom>
                            <a:avLst/>
                            <a:gdLst/>
                            <a:ahLst/>
                            <a:cxnLst/>
                            <a:rect l="l" t="t" r="r" b="b"/>
                            <a:pathLst>
                              <a:path w="27940" h="25400">
                                <a:moveTo>
                                  <a:pt x="25744" y="0"/>
                                </a:moveTo>
                                <a:lnTo>
                                  <a:pt x="0" y="22396"/>
                                </a:lnTo>
                                <a:lnTo>
                                  <a:pt x="2926" y="24979"/>
                                </a:lnTo>
                                <a:lnTo>
                                  <a:pt x="27560" y="3504"/>
                                </a:lnTo>
                                <a:lnTo>
                                  <a:pt x="25744" y="0"/>
                                </a:lnTo>
                                <a:close/>
                              </a:path>
                            </a:pathLst>
                          </a:custGeom>
                          <a:ln w="176">
                            <a:solidFill>
                              <a:srgbClr val="000000"/>
                            </a:solidFill>
                            <a:prstDash val="solid"/>
                          </a:ln>
                        </wps:spPr>
                        <wps:bodyPr wrap="square" lIns="0" tIns="0" rIns="0" bIns="0" rtlCol="0">
                          <a:prstTxWarp prst="textNoShape">
                            <a:avLst/>
                          </a:prstTxWarp>
                          <a:noAutofit/>
                        </wps:bodyPr>
                      </wps:wsp>
                      <wps:wsp>
                        <wps:cNvPr id="630" name="Graphic 630"/>
                        <wps:cNvSpPr/>
                        <wps:spPr>
                          <a:xfrm>
                            <a:off x="251768" y="549775"/>
                            <a:ext cx="26670" cy="24130"/>
                          </a:xfrm>
                          <a:custGeom>
                            <a:avLst/>
                            <a:gdLst/>
                            <a:ahLst/>
                            <a:cxnLst/>
                            <a:rect l="l" t="t" r="r" b="b"/>
                            <a:pathLst>
                              <a:path w="26670" h="24130">
                                <a:moveTo>
                                  <a:pt x="23292" y="23900"/>
                                </a:moveTo>
                                <a:lnTo>
                                  <a:pt x="0" y="3567"/>
                                </a:lnTo>
                                <a:lnTo>
                                  <a:pt x="1755" y="0"/>
                                </a:lnTo>
                                <a:lnTo>
                                  <a:pt x="26241" y="21317"/>
                                </a:lnTo>
                                <a:lnTo>
                                  <a:pt x="23292" y="23900"/>
                                </a:lnTo>
                                <a:close/>
                              </a:path>
                            </a:pathLst>
                          </a:custGeom>
                          <a:solidFill>
                            <a:srgbClr val="B3B3B3"/>
                          </a:solidFill>
                        </wps:spPr>
                        <wps:bodyPr wrap="square" lIns="0" tIns="0" rIns="0" bIns="0" rtlCol="0">
                          <a:prstTxWarp prst="textNoShape">
                            <a:avLst/>
                          </a:prstTxWarp>
                          <a:noAutofit/>
                        </wps:bodyPr>
                      </wps:wsp>
                      <wps:wsp>
                        <wps:cNvPr id="631" name="Graphic 631"/>
                        <wps:cNvSpPr/>
                        <wps:spPr>
                          <a:xfrm>
                            <a:off x="251768" y="549775"/>
                            <a:ext cx="26670" cy="24130"/>
                          </a:xfrm>
                          <a:custGeom>
                            <a:avLst/>
                            <a:gdLst/>
                            <a:ahLst/>
                            <a:cxnLst/>
                            <a:rect l="l" t="t" r="r" b="b"/>
                            <a:pathLst>
                              <a:path w="26670" h="24130">
                                <a:moveTo>
                                  <a:pt x="23292" y="23900"/>
                                </a:moveTo>
                                <a:lnTo>
                                  <a:pt x="26241" y="21317"/>
                                </a:lnTo>
                                <a:lnTo>
                                  <a:pt x="1755" y="0"/>
                                </a:lnTo>
                                <a:lnTo>
                                  <a:pt x="0" y="3567"/>
                                </a:lnTo>
                                <a:lnTo>
                                  <a:pt x="23292" y="23900"/>
                                </a:lnTo>
                                <a:close/>
                              </a:path>
                            </a:pathLst>
                          </a:custGeom>
                          <a:ln w="176">
                            <a:solidFill>
                              <a:srgbClr val="000000"/>
                            </a:solidFill>
                            <a:prstDash val="solid"/>
                          </a:ln>
                        </wps:spPr>
                        <wps:bodyPr wrap="square" lIns="0" tIns="0" rIns="0" bIns="0" rtlCol="0">
                          <a:prstTxWarp prst="textNoShape">
                            <a:avLst/>
                          </a:prstTxWarp>
                          <a:noAutofit/>
                        </wps:bodyPr>
                      </wps:wsp>
                      <wps:wsp>
                        <wps:cNvPr id="632" name="Graphic 632"/>
                        <wps:cNvSpPr/>
                        <wps:spPr>
                          <a:xfrm>
                            <a:off x="247464" y="603269"/>
                            <a:ext cx="61594" cy="68580"/>
                          </a:xfrm>
                          <a:custGeom>
                            <a:avLst/>
                            <a:gdLst/>
                            <a:ahLst/>
                            <a:cxnLst/>
                            <a:rect l="l" t="t" r="r" b="b"/>
                            <a:pathLst>
                              <a:path w="61594" h="68580">
                                <a:moveTo>
                                  <a:pt x="41066" y="68070"/>
                                </a:moveTo>
                                <a:lnTo>
                                  <a:pt x="20336" y="68070"/>
                                </a:lnTo>
                                <a:lnTo>
                                  <a:pt x="12646" y="65763"/>
                                </a:lnTo>
                                <a:lnTo>
                                  <a:pt x="2526" y="56502"/>
                                </a:lnTo>
                                <a:lnTo>
                                  <a:pt x="0" y="49462"/>
                                </a:lnTo>
                                <a:lnTo>
                                  <a:pt x="0" y="0"/>
                                </a:lnTo>
                                <a:lnTo>
                                  <a:pt x="18365" y="0"/>
                                </a:lnTo>
                                <a:lnTo>
                                  <a:pt x="18365" y="39618"/>
                                </a:lnTo>
                                <a:lnTo>
                                  <a:pt x="19351" y="43556"/>
                                </a:lnTo>
                                <a:lnTo>
                                  <a:pt x="21255" y="45926"/>
                                </a:lnTo>
                                <a:lnTo>
                                  <a:pt x="23196" y="48288"/>
                                </a:lnTo>
                                <a:lnTo>
                                  <a:pt x="26330" y="49462"/>
                                </a:lnTo>
                                <a:lnTo>
                                  <a:pt x="61414" y="49462"/>
                                </a:lnTo>
                                <a:lnTo>
                                  <a:pt x="58876" y="56502"/>
                                </a:lnTo>
                                <a:lnTo>
                                  <a:pt x="53831" y="61148"/>
                                </a:lnTo>
                                <a:lnTo>
                                  <a:pt x="48756" y="65763"/>
                                </a:lnTo>
                                <a:lnTo>
                                  <a:pt x="41066" y="68070"/>
                                </a:lnTo>
                                <a:close/>
                              </a:path>
                              <a:path w="61594" h="68580">
                                <a:moveTo>
                                  <a:pt x="61402" y="49462"/>
                                </a:moveTo>
                                <a:lnTo>
                                  <a:pt x="35065" y="49462"/>
                                </a:lnTo>
                                <a:lnTo>
                                  <a:pt x="38235" y="48288"/>
                                </a:lnTo>
                                <a:lnTo>
                                  <a:pt x="42080" y="43556"/>
                                </a:lnTo>
                                <a:lnTo>
                                  <a:pt x="43036" y="39618"/>
                                </a:lnTo>
                                <a:lnTo>
                                  <a:pt x="43036" y="0"/>
                                </a:lnTo>
                                <a:lnTo>
                                  <a:pt x="61402" y="0"/>
                                </a:lnTo>
                                <a:lnTo>
                                  <a:pt x="61402" y="49462"/>
                                </a:lnTo>
                                <a:close/>
                              </a:path>
                            </a:pathLst>
                          </a:custGeom>
                          <a:solidFill>
                            <a:srgbClr val="B3B3B3"/>
                          </a:solidFill>
                        </wps:spPr>
                        <wps:bodyPr wrap="square" lIns="0" tIns="0" rIns="0" bIns="0" rtlCol="0">
                          <a:prstTxWarp prst="textNoShape">
                            <a:avLst/>
                          </a:prstTxWarp>
                          <a:noAutofit/>
                        </wps:bodyPr>
                      </wps:wsp>
                      <wps:wsp>
                        <wps:cNvPr id="633" name="Graphic 633"/>
                        <wps:cNvSpPr/>
                        <wps:spPr>
                          <a:xfrm>
                            <a:off x="247464" y="603269"/>
                            <a:ext cx="61594" cy="68580"/>
                          </a:xfrm>
                          <a:custGeom>
                            <a:avLst/>
                            <a:gdLst/>
                            <a:ahLst/>
                            <a:cxnLst/>
                            <a:rect l="l" t="t" r="r" b="b"/>
                            <a:pathLst>
                              <a:path w="61594" h="68580">
                                <a:moveTo>
                                  <a:pt x="0" y="0"/>
                                </a:moveTo>
                                <a:lnTo>
                                  <a:pt x="18365" y="0"/>
                                </a:lnTo>
                                <a:lnTo>
                                  <a:pt x="18365" y="34082"/>
                                </a:lnTo>
                                <a:lnTo>
                                  <a:pt x="18365" y="39618"/>
                                </a:lnTo>
                                <a:lnTo>
                                  <a:pt x="19351" y="43556"/>
                                </a:lnTo>
                                <a:lnTo>
                                  <a:pt x="21255" y="45926"/>
                                </a:lnTo>
                                <a:lnTo>
                                  <a:pt x="23196" y="48288"/>
                                </a:lnTo>
                                <a:lnTo>
                                  <a:pt x="26330" y="49462"/>
                                </a:lnTo>
                                <a:lnTo>
                                  <a:pt x="30701" y="49462"/>
                                </a:lnTo>
                                <a:lnTo>
                                  <a:pt x="35065" y="49462"/>
                                </a:lnTo>
                                <a:lnTo>
                                  <a:pt x="38235" y="48288"/>
                                </a:lnTo>
                                <a:lnTo>
                                  <a:pt x="40147" y="45926"/>
                                </a:lnTo>
                                <a:lnTo>
                                  <a:pt x="42080" y="43556"/>
                                </a:lnTo>
                                <a:lnTo>
                                  <a:pt x="43036" y="39618"/>
                                </a:lnTo>
                                <a:lnTo>
                                  <a:pt x="43036" y="34082"/>
                                </a:lnTo>
                                <a:lnTo>
                                  <a:pt x="43036" y="0"/>
                                </a:lnTo>
                                <a:lnTo>
                                  <a:pt x="61402" y="0"/>
                                </a:lnTo>
                                <a:lnTo>
                                  <a:pt x="61402" y="40020"/>
                                </a:lnTo>
                                <a:lnTo>
                                  <a:pt x="61402" y="49493"/>
                                </a:lnTo>
                                <a:lnTo>
                                  <a:pt x="58876" y="56502"/>
                                </a:lnTo>
                                <a:lnTo>
                                  <a:pt x="53831" y="61148"/>
                                </a:lnTo>
                                <a:lnTo>
                                  <a:pt x="48756" y="65763"/>
                                </a:lnTo>
                                <a:lnTo>
                                  <a:pt x="41066" y="68070"/>
                                </a:lnTo>
                                <a:lnTo>
                                  <a:pt x="30701" y="68070"/>
                                </a:lnTo>
                                <a:lnTo>
                                  <a:pt x="20336" y="68070"/>
                                </a:lnTo>
                                <a:lnTo>
                                  <a:pt x="12646" y="65763"/>
                                </a:lnTo>
                                <a:lnTo>
                                  <a:pt x="7601" y="61148"/>
                                </a:lnTo>
                                <a:lnTo>
                                  <a:pt x="2526" y="56502"/>
                                </a:lnTo>
                                <a:lnTo>
                                  <a:pt x="0" y="49493"/>
                                </a:lnTo>
                                <a:lnTo>
                                  <a:pt x="0" y="40020"/>
                                </a:lnTo>
                                <a:lnTo>
                                  <a:pt x="0" y="0"/>
                                </a:lnTo>
                                <a:close/>
                              </a:path>
                            </a:pathLst>
                          </a:custGeom>
                          <a:ln w="691">
                            <a:solidFill>
                              <a:srgbClr val="000000"/>
                            </a:solidFill>
                            <a:prstDash val="solid"/>
                          </a:ln>
                        </wps:spPr>
                        <wps:bodyPr wrap="square" lIns="0" tIns="0" rIns="0" bIns="0" rtlCol="0">
                          <a:prstTxWarp prst="textNoShape">
                            <a:avLst/>
                          </a:prstTxWarp>
                          <a:noAutofit/>
                        </wps:bodyPr>
                      </wps:wsp>
                      <wps:wsp>
                        <wps:cNvPr id="634" name="Graphic 634"/>
                        <wps:cNvSpPr/>
                        <wps:spPr>
                          <a:xfrm>
                            <a:off x="241529" y="614404"/>
                            <a:ext cx="74295" cy="32384"/>
                          </a:xfrm>
                          <a:custGeom>
                            <a:avLst/>
                            <a:gdLst/>
                            <a:ahLst/>
                            <a:cxnLst/>
                            <a:rect l="l" t="t" r="r" b="b"/>
                            <a:pathLst>
                              <a:path w="74295" h="32384">
                                <a:moveTo>
                                  <a:pt x="74197" y="32357"/>
                                </a:moveTo>
                                <a:lnTo>
                                  <a:pt x="0" y="32357"/>
                                </a:lnTo>
                                <a:lnTo>
                                  <a:pt x="0" y="0"/>
                                </a:lnTo>
                                <a:lnTo>
                                  <a:pt x="74197" y="0"/>
                                </a:lnTo>
                                <a:lnTo>
                                  <a:pt x="74197" y="32357"/>
                                </a:lnTo>
                                <a:close/>
                              </a:path>
                            </a:pathLst>
                          </a:custGeom>
                          <a:solidFill>
                            <a:srgbClr val="C8AA36"/>
                          </a:solidFill>
                        </wps:spPr>
                        <wps:bodyPr wrap="square" lIns="0" tIns="0" rIns="0" bIns="0" rtlCol="0">
                          <a:prstTxWarp prst="textNoShape">
                            <a:avLst/>
                          </a:prstTxWarp>
                          <a:noAutofit/>
                        </wps:bodyPr>
                      </wps:wsp>
                      <wps:wsp>
                        <wps:cNvPr id="635" name="Graphic 635"/>
                        <wps:cNvSpPr/>
                        <wps:spPr>
                          <a:xfrm>
                            <a:off x="241529" y="614404"/>
                            <a:ext cx="74295" cy="32384"/>
                          </a:xfrm>
                          <a:custGeom>
                            <a:avLst/>
                            <a:gdLst/>
                            <a:ahLst/>
                            <a:cxnLst/>
                            <a:rect l="l" t="t" r="r" b="b"/>
                            <a:pathLst>
                              <a:path w="74295" h="32384">
                                <a:moveTo>
                                  <a:pt x="0" y="0"/>
                                </a:moveTo>
                                <a:lnTo>
                                  <a:pt x="74197" y="0"/>
                                </a:lnTo>
                                <a:lnTo>
                                  <a:pt x="74197" y="32357"/>
                                </a:lnTo>
                                <a:lnTo>
                                  <a:pt x="0" y="32357"/>
                                </a:lnTo>
                                <a:lnTo>
                                  <a:pt x="0" y="0"/>
                                </a:lnTo>
                                <a:close/>
                              </a:path>
                            </a:pathLst>
                          </a:custGeom>
                          <a:ln w="1071">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36" name="Image 636"/>
                          <pic:cNvPicPr/>
                        </pic:nvPicPr>
                        <pic:blipFill>
                          <a:blip r:embed="rId19" cstate="print"/>
                          <a:stretch>
                            <a:fillRect/>
                          </a:stretch>
                        </pic:blipFill>
                        <pic:spPr>
                          <a:xfrm>
                            <a:off x="316890" y="609852"/>
                            <a:ext cx="6430" cy="41437"/>
                          </a:xfrm>
                          <a:prstGeom prst="rect">
                            <a:avLst/>
                          </a:prstGeom>
                        </pic:spPr>
                      </pic:pic>
                      <wps:wsp>
                        <wps:cNvPr id="637" name="Graphic 637"/>
                        <wps:cNvSpPr/>
                        <wps:spPr>
                          <a:xfrm>
                            <a:off x="316890" y="609852"/>
                            <a:ext cx="6985" cy="41910"/>
                          </a:xfrm>
                          <a:custGeom>
                            <a:avLst/>
                            <a:gdLst/>
                            <a:ahLst/>
                            <a:cxnLst/>
                            <a:rect l="l" t="t" r="r" b="b"/>
                            <a:pathLst>
                              <a:path w="6985" h="41910">
                                <a:moveTo>
                                  <a:pt x="0" y="0"/>
                                </a:moveTo>
                                <a:lnTo>
                                  <a:pt x="6430" y="0"/>
                                </a:lnTo>
                                <a:lnTo>
                                  <a:pt x="6430" y="41437"/>
                                </a:lnTo>
                                <a:lnTo>
                                  <a:pt x="0" y="41437"/>
                                </a:lnTo>
                                <a:lnTo>
                                  <a:pt x="0" y="0"/>
                                </a:lnTo>
                                <a:close/>
                              </a:path>
                            </a:pathLst>
                          </a:custGeom>
                          <a:ln w="905">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38" name="Image 638"/>
                          <pic:cNvPicPr/>
                        </pic:nvPicPr>
                        <pic:blipFill>
                          <a:blip r:embed="rId18" cstate="print"/>
                          <a:stretch>
                            <a:fillRect/>
                          </a:stretch>
                        </pic:blipFill>
                        <pic:spPr>
                          <a:xfrm>
                            <a:off x="233928" y="609852"/>
                            <a:ext cx="6401" cy="41437"/>
                          </a:xfrm>
                          <a:prstGeom prst="rect">
                            <a:avLst/>
                          </a:prstGeom>
                        </pic:spPr>
                      </pic:pic>
                      <wps:wsp>
                        <wps:cNvPr id="639" name="Graphic 639"/>
                        <wps:cNvSpPr/>
                        <wps:spPr>
                          <a:xfrm>
                            <a:off x="233928" y="609852"/>
                            <a:ext cx="6985" cy="41910"/>
                          </a:xfrm>
                          <a:custGeom>
                            <a:avLst/>
                            <a:gdLst/>
                            <a:ahLst/>
                            <a:cxnLst/>
                            <a:rect l="l" t="t" r="r" b="b"/>
                            <a:pathLst>
                              <a:path w="6985" h="41910">
                                <a:moveTo>
                                  <a:pt x="0" y="0"/>
                                </a:moveTo>
                                <a:lnTo>
                                  <a:pt x="6401" y="0"/>
                                </a:lnTo>
                                <a:lnTo>
                                  <a:pt x="6401" y="41437"/>
                                </a:lnTo>
                                <a:lnTo>
                                  <a:pt x="0" y="41437"/>
                                </a:lnTo>
                                <a:lnTo>
                                  <a:pt x="0" y="0"/>
                                </a:lnTo>
                                <a:close/>
                              </a:path>
                            </a:pathLst>
                          </a:custGeom>
                          <a:ln w="905">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40" name="Image 640"/>
                          <pic:cNvPicPr/>
                        </pic:nvPicPr>
                        <pic:blipFill>
                          <a:blip r:embed="rId21" cstate="print"/>
                          <a:stretch>
                            <a:fillRect/>
                          </a:stretch>
                        </pic:blipFill>
                        <pic:spPr>
                          <a:xfrm>
                            <a:off x="309941" y="614278"/>
                            <a:ext cx="6401" cy="32578"/>
                          </a:xfrm>
                          <a:prstGeom prst="rect">
                            <a:avLst/>
                          </a:prstGeom>
                        </pic:spPr>
                      </pic:pic>
                      <wps:wsp>
                        <wps:cNvPr id="641" name="Graphic 641"/>
                        <wps:cNvSpPr/>
                        <wps:spPr>
                          <a:xfrm>
                            <a:off x="309941"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42" name="Image 642"/>
                          <pic:cNvPicPr/>
                        </pic:nvPicPr>
                        <pic:blipFill>
                          <a:blip r:embed="rId20" cstate="print"/>
                          <a:stretch>
                            <a:fillRect/>
                          </a:stretch>
                        </pic:blipFill>
                        <pic:spPr>
                          <a:xfrm>
                            <a:off x="303051" y="614278"/>
                            <a:ext cx="6401" cy="32578"/>
                          </a:xfrm>
                          <a:prstGeom prst="rect">
                            <a:avLst/>
                          </a:prstGeom>
                        </pic:spPr>
                      </pic:pic>
                      <wps:wsp>
                        <wps:cNvPr id="643" name="Graphic 643"/>
                        <wps:cNvSpPr/>
                        <wps:spPr>
                          <a:xfrm>
                            <a:off x="303051"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44" name="Image 644"/>
                          <pic:cNvPicPr/>
                        </pic:nvPicPr>
                        <pic:blipFill>
                          <a:blip r:embed="rId20" cstate="print"/>
                          <a:stretch>
                            <a:fillRect/>
                          </a:stretch>
                        </pic:blipFill>
                        <pic:spPr>
                          <a:xfrm>
                            <a:off x="289241" y="614278"/>
                            <a:ext cx="6401" cy="32578"/>
                          </a:xfrm>
                          <a:prstGeom prst="rect">
                            <a:avLst/>
                          </a:prstGeom>
                        </pic:spPr>
                      </pic:pic>
                      <wps:wsp>
                        <wps:cNvPr id="645" name="Graphic 645"/>
                        <wps:cNvSpPr/>
                        <wps:spPr>
                          <a:xfrm>
                            <a:off x="289241"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46" name="Image 646"/>
                          <pic:cNvPicPr/>
                        </pic:nvPicPr>
                        <pic:blipFill>
                          <a:blip r:embed="rId21" cstate="print"/>
                          <a:stretch>
                            <a:fillRect/>
                          </a:stretch>
                        </pic:blipFill>
                        <pic:spPr>
                          <a:xfrm>
                            <a:off x="282314" y="614278"/>
                            <a:ext cx="6401" cy="32578"/>
                          </a:xfrm>
                          <a:prstGeom prst="rect">
                            <a:avLst/>
                          </a:prstGeom>
                        </pic:spPr>
                      </pic:pic>
                      <wps:wsp>
                        <wps:cNvPr id="647" name="Graphic 647"/>
                        <wps:cNvSpPr/>
                        <wps:spPr>
                          <a:xfrm>
                            <a:off x="28231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48" name="Image 648"/>
                          <pic:cNvPicPr/>
                        </pic:nvPicPr>
                        <pic:blipFill>
                          <a:blip r:embed="rId20" cstate="print"/>
                          <a:stretch>
                            <a:fillRect/>
                          </a:stretch>
                        </pic:blipFill>
                        <pic:spPr>
                          <a:xfrm>
                            <a:off x="275424" y="614278"/>
                            <a:ext cx="6401" cy="32578"/>
                          </a:xfrm>
                          <a:prstGeom prst="rect">
                            <a:avLst/>
                          </a:prstGeom>
                        </pic:spPr>
                      </pic:pic>
                      <wps:wsp>
                        <wps:cNvPr id="649" name="Graphic 649"/>
                        <wps:cNvSpPr/>
                        <wps:spPr>
                          <a:xfrm>
                            <a:off x="27542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50" name="Image 650"/>
                          <pic:cNvPicPr/>
                        </pic:nvPicPr>
                        <pic:blipFill>
                          <a:blip r:embed="rId20" cstate="print"/>
                          <a:stretch>
                            <a:fillRect/>
                          </a:stretch>
                        </pic:blipFill>
                        <pic:spPr>
                          <a:xfrm>
                            <a:off x="268504" y="614278"/>
                            <a:ext cx="6401" cy="32578"/>
                          </a:xfrm>
                          <a:prstGeom prst="rect">
                            <a:avLst/>
                          </a:prstGeom>
                        </pic:spPr>
                      </pic:pic>
                      <wps:wsp>
                        <wps:cNvPr id="651" name="Graphic 651"/>
                        <wps:cNvSpPr/>
                        <wps:spPr>
                          <a:xfrm>
                            <a:off x="26850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52" name="Image 652"/>
                          <pic:cNvPicPr/>
                        </pic:nvPicPr>
                        <pic:blipFill>
                          <a:blip r:embed="rId20" cstate="print"/>
                          <a:stretch>
                            <a:fillRect/>
                          </a:stretch>
                        </pic:blipFill>
                        <pic:spPr>
                          <a:xfrm>
                            <a:off x="261614" y="614278"/>
                            <a:ext cx="6401" cy="32578"/>
                          </a:xfrm>
                          <a:prstGeom prst="rect">
                            <a:avLst/>
                          </a:prstGeom>
                        </pic:spPr>
                      </pic:pic>
                      <wps:wsp>
                        <wps:cNvPr id="653" name="Graphic 653"/>
                        <wps:cNvSpPr/>
                        <wps:spPr>
                          <a:xfrm>
                            <a:off x="26161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54" name="Image 654"/>
                          <pic:cNvPicPr/>
                        </pic:nvPicPr>
                        <pic:blipFill>
                          <a:blip r:embed="rId20" cstate="print"/>
                          <a:stretch>
                            <a:fillRect/>
                          </a:stretch>
                        </pic:blipFill>
                        <pic:spPr>
                          <a:xfrm>
                            <a:off x="240885" y="614278"/>
                            <a:ext cx="6401" cy="32578"/>
                          </a:xfrm>
                          <a:prstGeom prst="rect">
                            <a:avLst/>
                          </a:prstGeom>
                        </pic:spPr>
                      </pic:pic>
                      <wps:wsp>
                        <wps:cNvPr id="655" name="Graphic 655"/>
                        <wps:cNvSpPr/>
                        <wps:spPr>
                          <a:xfrm>
                            <a:off x="240885"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56" name="Image 656"/>
                          <pic:cNvPicPr/>
                        </pic:nvPicPr>
                        <pic:blipFill>
                          <a:blip r:embed="rId21" cstate="print"/>
                          <a:stretch>
                            <a:fillRect/>
                          </a:stretch>
                        </pic:blipFill>
                        <pic:spPr>
                          <a:xfrm>
                            <a:off x="247804" y="614278"/>
                            <a:ext cx="6401" cy="32578"/>
                          </a:xfrm>
                          <a:prstGeom prst="rect">
                            <a:avLst/>
                          </a:prstGeom>
                        </pic:spPr>
                      </pic:pic>
                      <wps:wsp>
                        <wps:cNvPr id="657" name="Graphic 657"/>
                        <wps:cNvSpPr/>
                        <wps:spPr>
                          <a:xfrm>
                            <a:off x="247804" y="614278"/>
                            <a:ext cx="6985" cy="33020"/>
                          </a:xfrm>
                          <a:custGeom>
                            <a:avLst/>
                            <a:gdLst/>
                            <a:ahLst/>
                            <a:cxnLst/>
                            <a:rect l="l" t="t" r="r" b="b"/>
                            <a:pathLst>
                              <a:path w="6985" h="33020">
                                <a:moveTo>
                                  <a:pt x="0" y="0"/>
                                </a:moveTo>
                                <a:lnTo>
                                  <a:pt x="6401" y="0"/>
                                </a:lnTo>
                                <a:lnTo>
                                  <a:pt x="6401"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58" name="Image 658"/>
                          <pic:cNvPicPr/>
                        </pic:nvPicPr>
                        <pic:blipFill>
                          <a:blip r:embed="rId20" cstate="print"/>
                          <a:stretch>
                            <a:fillRect/>
                          </a:stretch>
                        </pic:blipFill>
                        <pic:spPr>
                          <a:xfrm>
                            <a:off x="254694" y="614278"/>
                            <a:ext cx="6430" cy="32578"/>
                          </a:xfrm>
                          <a:prstGeom prst="rect">
                            <a:avLst/>
                          </a:prstGeom>
                        </pic:spPr>
                      </pic:pic>
                      <wps:wsp>
                        <wps:cNvPr id="659" name="Graphic 659"/>
                        <wps:cNvSpPr/>
                        <wps:spPr>
                          <a:xfrm>
                            <a:off x="254694" y="614278"/>
                            <a:ext cx="6985" cy="33020"/>
                          </a:xfrm>
                          <a:custGeom>
                            <a:avLst/>
                            <a:gdLst/>
                            <a:ahLst/>
                            <a:cxnLst/>
                            <a:rect l="l" t="t" r="r" b="b"/>
                            <a:pathLst>
                              <a:path w="6985" h="33020">
                                <a:moveTo>
                                  <a:pt x="0" y="0"/>
                                </a:moveTo>
                                <a:lnTo>
                                  <a:pt x="6430" y="0"/>
                                </a:lnTo>
                                <a:lnTo>
                                  <a:pt x="6430"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60" name="Image 660"/>
                          <pic:cNvPicPr/>
                        </pic:nvPicPr>
                        <pic:blipFill>
                          <a:blip r:embed="rId21" cstate="print"/>
                          <a:stretch>
                            <a:fillRect/>
                          </a:stretch>
                        </pic:blipFill>
                        <pic:spPr>
                          <a:xfrm>
                            <a:off x="296131" y="614278"/>
                            <a:ext cx="6430" cy="32578"/>
                          </a:xfrm>
                          <a:prstGeom prst="rect">
                            <a:avLst/>
                          </a:prstGeom>
                        </pic:spPr>
                      </pic:pic>
                      <wps:wsp>
                        <wps:cNvPr id="661" name="Graphic 661"/>
                        <wps:cNvSpPr/>
                        <wps:spPr>
                          <a:xfrm>
                            <a:off x="296131" y="614278"/>
                            <a:ext cx="6985" cy="33020"/>
                          </a:xfrm>
                          <a:custGeom>
                            <a:avLst/>
                            <a:gdLst/>
                            <a:ahLst/>
                            <a:cxnLst/>
                            <a:rect l="l" t="t" r="r" b="b"/>
                            <a:pathLst>
                              <a:path w="6985" h="33020">
                                <a:moveTo>
                                  <a:pt x="0" y="0"/>
                                </a:moveTo>
                                <a:lnTo>
                                  <a:pt x="6430" y="0"/>
                                </a:lnTo>
                                <a:lnTo>
                                  <a:pt x="6430" y="32578"/>
                                </a:lnTo>
                                <a:lnTo>
                                  <a:pt x="0" y="32578"/>
                                </a:lnTo>
                                <a:lnTo>
                                  <a:pt x="0" y="0"/>
                                </a:lnTo>
                                <a:close/>
                              </a:path>
                            </a:pathLst>
                          </a:custGeom>
                          <a:ln w="803">
                            <a:solidFill>
                              <a:srgbClr val="010000"/>
                            </a:solidFill>
                            <a:prstDash val="solid"/>
                          </a:ln>
                        </wps:spPr>
                        <wps:bodyPr wrap="square" lIns="0" tIns="0" rIns="0" bIns="0" rtlCol="0">
                          <a:prstTxWarp prst="textNoShape">
                            <a:avLst/>
                          </a:prstTxWarp>
                          <a:noAutofit/>
                        </wps:bodyPr>
                      </wps:wsp>
                      <wps:wsp>
                        <wps:cNvPr id="662" name="Graphic 662"/>
                        <wps:cNvSpPr/>
                        <wps:spPr>
                          <a:xfrm>
                            <a:off x="297576" y="585149"/>
                            <a:ext cx="10795" cy="13970"/>
                          </a:xfrm>
                          <a:custGeom>
                            <a:avLst/>
                            <a:gdLst/>
                            <a:ahLst/>
                            <a:cxnLst/>
                            <a:rect l="l" t="t" r="r" b="b"/>
                            <a:pathLst>
                              <a:path w="10795" h="13970">
                                <a:moveTo>
                                  <a:pt x="7630" y="6488"/>
                                </a:moveTo>
                                <a:lnTo>
                                  <a:pt x="9379" y="5811"/>
                                </a:lnTo>
                                <a:lnTo>
                                  <a:pt x="10609" y="4732"/>
                                </a:lnTo>
                                <a:lnTo>
                                  <a:pt x="8764" y="3386"/>
                                </a:lnTo>
                                <a:lnTo>
                                  <a:pt x="4830" y="0"/>
                                </a:lnTo>
                                <a:lnTo>
                                  <a:pt x="21" y="0"/>
                                </a:lnTo>
                                <a:lnTo>
                                  <a:pt x="459" y="1693"/>
                                </a:lnTo>
                                <a:lnTo>
                                  <a:pt x="358" y="4339"/>
                                </a:lnTo>
                                <a:lnTo>
                                  <a:pt x="4400" y="4339"/>
                                </a:lnTo>
                                <a:lnTo>
                                  <a:pt x="7630" y="6488"/>
                                </a:lnTo>
                                <a:close/>
                              </a:path>
                              <a:path w="10795" h="13970">
                                <a:moveTo>
                                  <a:pt x="4519" y="13875"/>
                                </a:moveTo>
                                <a:lnTo>
                                  <a:pt x="4400" y="4339"/>
                                </a:lnTo>
                                <a:lnTo>
                                  <a:pt x="358" y="4339"/>
                                </a:lnTo>
                                <a:lnTo>
                                  <a:pt x="0" y="13718"/>
                                </a:lnTo>
                                <a:lnTo>
                                  <a:pt x="4519" y="13875"/>
                                </a:lnTo>
                                <a:close/>
                              </a:path>
                            </a:pathLst>
                          </a:custGeom>
                          <a:solidFill>
                            <a:srgbClr val="B3B3B3"/>
                          </a:solidFill>
                        </wps:spPr>
                        <wps:bodyPr wrap="square" lIns="0" tIns="0" rIns="0" bIns="0" rtlCol="0">
                          <a:prstTxWarp prst="textNoShape">
                            <a:avLst/>
                          </a:prstTxWarp>
                          <a:noAutofit/>
                        </wps:bodyPr>
                      </wps:wsp>
                      <wps:wsp>
                        <wps:cNvPr id="663" name="Graphic 663"/>
                        <wps:cNvSpPr/>
                        <wps:spPr>
                          <a:xfrm>
                            <a:off x="297576" y="585149"/>
                            <a:ext cx="10795" cy="13970"/>
                          </a:xfrm>
                          <a:custGeom>
                            <a:avLst/>
                            <a:gdLst/>
                            <a:ahLst/>
                            <a:cxnLst/>
                            <a:rect l="l" t="t" r="r" b="b"/>
                            <a:pathLst>
                              <a:path w="10795" h="13970">
                                <a:moveTo>
                                  <a:pt x="4519" y="13875"/>
                                </a:moveTo>
                                <a:lnTo>
                                  <a:pt x="4400" y="4339"/>
                                </a:lnTo>
                                <a:lnTo>
                                  <a:pt x="7630" y="6488"/>
                                </a:lnTo>
                                <a:lnTo>
                                  <a:pt x="8579" y="6118"/>
                                </a:lnTo>
                                <a:lnTo>
                                  <a:pt x="9379" y="5811"/>
                                </a:lnTo>
                                <a:lnTo>
                                  <a:pt x="10609" y="4732"/>
                                </a:lnTo>
                                <a:lnTo>
                                  <a:pt x="9905" y="4213"/>
                                </a:lnTo>
                                <a:lnTo>
                                  <a:pt x="8764" y="3386"/>
                                </a:lnTo>
                                <a:lnTo>
                                  <a:pt x="4830" y="0"/>
                                </a:lnTo>
                                <a:lnTo>
                                  <a:pt x="2518" y="0"/>
                                </a:lnTo>
                                <a:lnTo>
                                  <a:pt x="29" y="31"/>
                                </a:lnTo>
                                <a:lnTo>
                                  <a:pt x="459" y="1693"/>
                                </a:lnTo>
                                <a:lnTo>
                                  <a:pt x="0" y="13718"/>
                                </a:lnTo>
                                <a:lnTo>
                                  <a:pt x="4519" y="13875"/>
                                </a:lnTo>
                                <a:close/>
                              </a:path>
                            </a:pathLst>
                          </a:custGeom>
                          <a:ln w="687">
                            <a:solidFill>
                              <a:srgbClr val="000000"/>
                            </a:solidFill>
                            <a:prstDash val="solid"/>
                          </a:ln>
                        </wps:spPr>
                        <wps:bodyPr wrap="square" lIns="0" tIns="0" rIns="0" bIns="0" rtlCol="0">
                          <a:prstTxWarp prst="textNoShape">
                            <a:avLst/>
                          </a:prstTxWarp>
                          <a:noAutofit/>
                        </wps:bodyPr>
                      </wps:wsp>
                      <wps:wsp>
                        <wps:cNvPr id="664" name="Graphic 664"/>
                        <wps:cNvSpPr/>
                        <wps:spPr>
                          <a:xfrm>
                            <a:off x="295546" y="597237"/>
                            <a:ext cx="10160" cy="6985"/>
                          </a:xfrm>
                          <a:custGeom>
                            <a:avLst/>
                            <a:gdLst/>
                            <a:ahLst/>
                            <a:cxnLst/>
                            <a:rect l="l" t="t" r="r" b="b"/>
                            <a:pathLst>
                              <a:path w="10160" h="6985">
                                <a:moveTo>
                                  <a:pt x="0" y="6985"/>
                                </a:moveTo>
                                <a:lnTo>
                                  <a:pt x="9994" y="6985"/>
                                </a:lnTo>
                                <a:lnTo>
                                  <a:pt x="9994" y="0"/>
                                </a:lnTo>
                                <a:lnTo>
                                  <a:pt x="0" y="0"/>
                                </a:lnTo>
                                <a:lnTo>
                                  <a:pt x="0" y="6985"/>
                                </a:lnTo>
                                <a:close/>
                              </a:path>
                            </a:pathLst>
                          </a:custGeom>
                          <a:solidFill>
                            <a:srgbClr val="B3B3B3"/>
                          </a:solidFill>
                        </wps:spPr>
                        <wps:bodyPr wrap="square" lIns="0" tIns="0" rIns="0" bIns="0" rtlCol="0">
                          <a:prstTxWarp prst="textNoShape">
                            <a:avLst/>
                          </a:prstTxWarp>
                          <a:noAutofit/>
                        </wps:bodyPr>
                      </wps:wsp>
                      <wps:wsp>
                        <wps:cNvPr id="665" name="Graphic 665"/>
                        <wps:cNvSpPr/>
                        <wps:spPr>
                          <a:xfrm>
                            <a:off x="295546" y="597237"/>
                            <a:ext cx="10160" cy="6985"/>
                          </a:xfrm>
                          <a:custGeom>
                            <a:avLst/>
                            <a:gdLst/>
                            <a:ahLst/>
                            <a:cxnLst/>
                            <a:rect l="l" t="t" r="r" b="b"/>
                            <a:pathLst>
                              <a:path w="10160" h="6985">
                                <a:moveTo>
                                  <a:pt x="0" y="0"/>
                                </a:moveTo>
                                <a:lnTo>
                                  <a:pt x="9994" y="0"/>
                                </a:lnTo>
                                <a:lnTo>
                                  <a:pt x="9994" y="6985"/>
                                </a:lnTo>
                                <a:lnTo>
                                  <a:pt x="0" y="6985"/>
                                </a:lnTo>
                                <a:lnTo>
                                  <a:pt x="0" y="0"/>
                                </a:lnTo>
                                <a:close/>
                              </a:path>
                            </a:pathLst>
                          </a:custGeom>
                          <a:ln w="413">
                            <a:solidFill>
                              <a:srgbClr val="000000"/>
                            </a:solidFill>
                            <a:prstDash val="solid"/>
                          </a:ln>
                        </wps:spPr>
                        <wps:bodyPr wrap="square" lIns="0" tIns="0" rIns="0" bIns="0" rtlCol="0">
                          <a:prstTxWarp prst="textNoShape">
                            <a:avLst/>
                          </a:prstTxWarp>
                          <a:noAutofit/>
                        </wps:bodyPr>
                      </wps:wsp>
                      <wps:wsp>
                        <wps:cNvPr id="666" name="Graphic 666"/>
                        <wps:cNvSpPr/>
                        <wps:spPr>
                          <a:xfrm>
                            <a:off x="289359" y="600773"/>
                            <a:ext cx="22225" cy="4445"/>
                          </a:xfrm>
                          <a:custGeom>
                            <a:avLst/>
                            <a:gdLst/>
                            <a:ahLst/>
                            <a:cxnLst/>
                            <a:rect l="l" t="t" r="r" b="b"/>
                            <a:pathLst>
                              <a:path w="22225" h="4445">
                                <a:moveTo>
                                  <a:pt x="0" y="4063"/>
                                </a:moveTo>
                                <a:lnTo>
                                  <a:pt x="21810" y="4063"/>
                                </a:lnTo>
                                <a:lnTo>
                                  <a:pt x="21810" y="0"/>
                                </a:lnTo>
                                <a:lnTo>
                                  <a:pt x="0" y="0"/>
                                </a:lnTo>
                                <a:lnTo>
                                  <a:pt x="0" y="4063"/>
                                </a:lnTo>
                                <a:close/>
                              </a:path>
                            </a:pathLst>
                          </a:custGeom>
                          <a:solidFill>
                            <a:srgbClr val="B3B3B3"/>
                          </a:solidFill>
                        </wps:spPr>
                        <wps:bodyPr wrap="square" lIns="0" tIns="0" rIns="0" bIns="0" rtlCol="0">
                          <a:prstTxWarp prst="textNoShape">
                            <a:avLst/>
                          </a:prstTxWarp>
                          <a:noAutofit/>
                        </wps:bodyPr>
                      </wps:wsp>
                      <wps:wsp>
                        <wps:cNvPr id="667" name="Graphic 667"/>
                        <wps:cNvSpPr/>
                        <wps:spPr>
                          <a:xfrm>
                            <a:off x="289359" y="600773"/>
                            <a:ext cx="22225" cy="4445"/>
                          </a:xfrm>
                          <a:custGeom>
                            <a:avLst/>
                            <a:gdLst/>
                            <a:ahLst/>
                            <a:cxnLst/>
                            <a:rect l="l" t="t" r="r" b="b"/>
                            <a:pathLst>
                              <a:path w="22225" h="4445">
                                <a:moveTo>
                                  <a:pt x="0" y="0"/>
                                </a:moveTo>
                                <a:lnTo>
                                  <a:pt x="21810" y="0"/>
                                </a:lnTo>
                                <a:lnTo>
                                  <a:pt x="21810" y="4063"/>
                                </a:lnTo>
                                <a:lnTo>
                                  <a:pt x="0" y="4063"/>
                                </a:lnTo>
                                <a:lnTo>
                                  <a:pt x="0" y="0"/>
                                </a:lnTo>
                                <a:close/>
                              </a:path>
                            </a:pathLst>
                          </a:custGeom>
                          <a:ln w="743">
                            <a:solidFill>
                              <a:srgbClr val="000000"/>
                            </a:solidFill>
                            <a:prstDash val="solid"/>
                          </a:ln>
                        </wps:spPr>
                        <wps:bodyPr wrap="square" lIns="0" tIns="0" rIns="0" bIns="0" rtlCol="0">
                          <a:prstTxWarp prst="textNoShape">
                            <a:avLst/>
                          </a:prstTxWarp>
                          <a:noAutofit/>
                        </wps:bodyPr>
                      </wps:wsp>
                      <wps:wsp>
                        <wps:cNvPr id="668" name="Graphic 668"/>
                        <wps:cNvSpPr/>
                        <wps:spPr>
                          <a:xfrm>
                            <a:off x="249064" y="584133"/>
                            <a:ext cx="10795" cy="13970"/>
                          </a:xfrm>
                          <a:custGeom>
                            <a:avLst/>
                            <a:gdLst/>
                            <a:ahLst/>
                            <a:cxnLst/>
                            <a:rect l="l" t="t" r="r" b="b"/>
                            <a:pathLst>
                              <a:path w="10795" h="13970">
                                <a:moveTo>
                                  <a:pt x="2985" y="6457"/>
                                </a:moveTo>
                                <a:lnTo>
                                  <a:pt x="1200" y="5811"/>
                                </a:lnTo>
                                <a:lnTo>
                                  <a:pt x="0" y="4740"/>
                                </a:lnTo>
                                <a:lnTo>
                                  <a:pt x="1844" y="3354"/>
                                </a:lnTo>
                                <a:lnTo>
                                  <a:pt x="5786" y="0"/>
                                </a:lnTo>
                                <a:lnTo>
                                  <a:pt x="10579" y="0"/>
                                </a:lnTo>
                                <a:lnTo>
                                  <a:pt x="10120" y="1661"/>
                                </a:lnTo>
                                <a:lnTo>
                                  <a:pt x="10228" y="4339"/>
                                </a:lnTo>
                                <a:lnTo>
                                  <a:pt x="6186" y="4339"/>
                                </a:lnTo>
                                <a:lnTo>
                                  <a:pt x="2985" y="6457"/>
                                </a:lnTo>
                                <a:close/>
                              </a:path>
                              <a:path w="10795" h="13970">
                                <a:moveTo>
                                  <a:pt x="10609" y="13718"/>
                                </a:moveTo>
                                <a:lnTo>
                                  <a:pt x="6091" y="13718"/>
                                </a:lnTo>
                                <a:lnTo>
                                  <a:pt x="6186" y="4339"/>
                                </a:lnTo>
                                <a:lnTo>
                                  <a:pt x="10228" y="4339"/>
                                </a:lnTo>
                                <a:lnTo>
                                  <a:pt x="10609" y="13718"/>
                                </a:lnTo>
                                <a:close/>
                              </a:path>
                            </a:pathLst>
                          </a:custGeom>
                          <a:solidFill>
                            <a:srgbClr val="B3B3B3"/>
                          </a:solidFill>
                        </wps:spPr>
                        <wps:bodyPr wrap="square" lIns="0" tIns="0" rIns="0" bIns="0" rtlCol="0">
                          <a:prstTxWarp prst="textNoShape">
                            <a:avLst/>
                          </a:prstTxWarp>
                          <a:noAutofit/>
                        </wps:bodyPr>
                      </wps:wsp>
                      <wps:wsp>
                        <wps:cNvPr id="669" name="Graphic 669"/>
                        <wps:cNvSpPr/>
                        <wps:spPr>
                          <a:xfrm>
                            <a:off x="249064" y="584133"/>
                            <a:ext cx="10795" cy="13970"/>
                          </a:xfrm>
                          <a:custGeom>
                            <a:avLst/>
                            <a:gdLst/>
                            <a:ahLst/>
                            <a:cxnLst/>
                            <a:rect l="l" t="t" r="r" b="b"/>
                            <a:pathLst>
                              <a:path w="10795" h="13970">
                                <a:moveTo>
                                  <a:pt x="6089" y="13844"/>
                                </a:moveTo>
                                <a:lnTo>
                                  <a:pt x="6186" y="4339"/>
                                </a:lnTo>
                                <a:lnTo>
                                  <a:pt x="2985" y="6457"/>
                                </a:lnTo>
                                <a:lnTo>
                                  <a:pt x="2029" y="6118"/>
                                </a:lnTo>
                                <a:lnTo>
                                  <a:pt x="1200" y="5811"/>
                                </a:lnTo>
                                <a:lnTo>
                                  <a:pt x="0" y="4740"/>
                                </a:lnTo>
                                <a:lnTo>
                                  <a:pt x="703" y="4213"/>
                                </a:lnTo>
                                <a:lnTo>
                                  <a:pt x="1844" y="3354"/>
                                </a:lnTo>
                                <a:lnTo>
                                  <a:pt x="5786" y="0"/>
                                </a:lnTo>
                                <a:lnTo>
                                  <a:pt x="8090" y="0"/>
                                </a:lnTo>
                                <a:lnTo>
                                  <a:pt x="10579" y="0"/>
                                </a:lnTo>
                                <a:lnTo>
                                  <a:pt x="10120" y="1661"/>
                                </a:lnTo>
                                <a:lnTo>
                                  <a:pt x="10609" y="13718"/>
                                </a:lnTo>
                                <a:lnTo>
                                  <a:pt x="6089" y="13844"/>
                                </a:lnTo>
                                <a:close/>
                              </a:path>
                            </a:pathLst>
                          </a:custGeom>
                          <a:ln w="687">
                            <a:solidFill>
                              <a:srgbClr val="000000"/>
                            </a:solidFill>
                            <a:prstDash val="solid"/>
                          </a:ln>
                        </wps:spPr>
                        <wps:bodyPr wrap="square" lIns="0" tIns="0" rIns="0" bIns="0" rtlCol="0">
                          <a:prstTxWarp prst="textNoShape">
                            <a:avLst/>
                          </a:prstTxWarp>
                          <a:noAutofit/>
                        </wps:bodyPr>
                      </wps:wsp>
                      <wps:wsp>
                        <wps:cNvPr id="670" name="Graphic 670"/>
                        <wps:cNvSpPr/>
                        <wps:spPr>
                          <a:xfrm>
                            <a:off x="251709" y="596221"/>
                            <a:ext cx="10160" cy="6985"/>
                          </a:xfrm>
                          <a:custGeom>
                            <a:avLst/>
                            <a:gdLst/>
                            <a:ahLst/>
                            <a:cxnLst/>
                            <a:rect l="l" t="t" r="r" b="b"/>
                            <a:pathLst>
                              <a:path w="10160" h="6985">
                                <a:moveTo>
                                  <a:pt x="9964" y="6985"/>
                                </a:moveTo>
                                <a:lnTo>
                                  <a:pt x="0" y="6985"/>
                                </a:lnTo>
                                <a:lnTo>
                                  <a:pt x="0" y="0"/>
                                </a:lnTo>
                                <a:lnTo>
                                  <a:pt x="9964" y="0"/>
                                </a:lnTo>
                                <a:lnTo>
                                  <a:pt x="9964" y="6985"/>
                                </a:lnTo>
                                <a:close/>
                              </a:path>
                            </a:pathLst>
                          </a:custGeom>
                          <a:solidFill>
                            <a:srgbClr val="B3B3B3"/>
                          </a:solidFill>
                        </wps:spPr>
                        <wps:bodyPr wrap="square" lIns="0" tIns="0" rIns="0" bIns="0" rtlCol="0">
                          <a:prstTxWarp prst="textNoShape">
                            <a:avLst/>
                          </a:prstTxWarp>
                          <a:noAutofit/>
                        </wps:bodyPr>
                      </wps:wsp>
                      <wps:wsp>
                        <wps:cNvPr id="671" name="Graphic 671"/>
                        <wps:cNvSpPr/>
                        <wps:spPr>
                          <a:xfrm>
                            <a:off x="251709" y="596221"/>
                            <a:ext cx="10160" cy="6985"/>
                          </a:xfrm>
                          <a:custGeom>
                            <a:avLst/>
                            <a:gdLst/>
                            <a:ahLst/>
                            <a:cxnLst/>
                            <a:rect l="l" t="t" r="r" b="b"/>
                            <a:pathLst>
                              <a:path w="10160" h="6985">
                                <a:moveTo>
                                  <a:pt x="0" y="0"/>
                                </a:moveTo>
                                <a:lnTo>
                                  <a:pt x="9964" y="0"/>
                                </a:lnTo>
                                <a:lnTo>
                                  <a:pt x="9964" y="6985"/>
                                </a:lnTo>
                                <a:lnTo>
                                  <a:pt x="0" y="6985"/>
                                </a:lnTo>
                                <a:lnTo>
                                  <a:pt x="0" y="0"/>
                                </a:lnTo>
                                <a:close/>
                              </a:path>
                            </a:pathLst>
                          </a:custGeom>
                          <a:ln w="413">
                            <a:solidFill>
                              <a:srgbClr val="000000"/>
                            </a:solidFill>
                            <a:prstDash val="solid"/>
                          </a:ln>
                        </wps:spPr>
                        <wps:bodyPr wrap="square" lIns="0" tIns="0" rIns="0" bIns="0" rtlCol="0">
                          <a:prstTxWarp prst="textNoShape">
                            <a:avLst/>
                          </a:prstTxWarp>
                          <a:noAutofit/>
                        </wps:bodyPr>
                      </wps:wsp>
                      <wps:wsp>
                        <wps:cNvPr id="672" name="Graphic 672"/>
                        <wps:cNvSpPr/>
                        <wps:spPr>
                          <a:xfrm>
                            <a:off x="246078" y="599757"/>
                            <a:ext cx="22225" cy="4445"/>
                          </a:xfrm>
                          <a:custGeom>
                            <a:avLst/>
                            <a:gdLst/>
                            <a:ahLst/>
                            <a:cxnLst/>
                            <a:rect l="l" t="t" r="r" b="b"/>
                            <a:pathLst>
                              <a:path w="22225" h="4445">
                                <a:moveTo>
                                  <a:pt x="21810" y="4063"/>
                                </a:moveTo>
                                <a:lnTo>
                                  <a:pt x="0" y="4063"/>
                                </a:lnTo>
                                <a:lnTo>
                                  <a:pt x="0" y="0"/>
                                </a:lnTo>
                                <a:lnTo>
                                  <a:pt x="21810" y="0"/>
                                </a:lnTo>
                                <a:lnTo>
                                  <a:pt x="21810" y="4063"/>
                                </a:lnTo>
                                <a:close/>
                              </a:path>
                            </a:pathLst>
                          </a:custGeom>
                          <a:solidFill>
                            <a:srgbClr val="B3B3B3"/>
                          </a:solidFill>
                        </wps:spPr>
                        <wps:bodyPr wrap="square" lIns="0" tIns="0" rIns="0" bIns="0" rtlCol="0">
                          <a:prstTxWarp prst="textNoShape">
                            <a:avLst/>
                          </a:prstTxWarp>
                          <a:noAutofit/>
                        </wps:bodyPr>
                      </wps:wsp>
                      <wps:wsp>
                        <wps:cNvPr id="673" name="Graphic 673"/>
                        <wps:cNvSpPr/>
                        <wps:spPr>
                          <a:xfrm>
                            <a:off x="246078" y="599757"/>
                            <a:ext cx="22225" cy="4445"/>
                          </a:xfrm>
                          <a:custGeom>
                            <a:avLst/>
                            <a:gdLst/>
                            <a:ahLst/>
                            <a:cxnLst/>
                            <a:rect l="l" t="t" r="r" b="b"/>
                            <a:pathLst>
                              <a:path w="22225" h="4445">
                                <a:moveTo>
                                  <a:pt x="0" y="0"/>
                                </a:moveTo>
                                <a:lnTo>
                                  <a:pt x="21810" y="0"/>
                                </a:lnTo>
                                <a:lnTo>
                                  <a:pt x="21810" y="4063"/>
                                </a:lnTo>
                                <a:lnTo>
                                  <a:pt x="0" y="4063"/>
                                </a:lnTo>
                                <a:lnTo>
                                  <a:pt x="0" y="0"/>
                                </a:lnTo>
                                <a:close/>
                              </a:path>
                            </a:pathLst>
                          </a:custGeom>
                          <a:ln w="743">
                            <a:solidFill>
                              <a:srgbClr val="000000"/>
                            </a:solidFill>
                            <a:prstDash val="solid"/>
                          </a:ln>
                        </wps:spPr>
                        <wps:bodyPr wrap="square" lIns="0" tIns="0" rIns="0" bIns="0" rtlCol="0">
                          <a:prstTxWarp prst="textNoShape">
                            <a:avLst/>
                          </a:prstTxWarp>
                          <a:noAutofit/>
                        </wps:bodyPr>
                      </wps:wsp>
                      <wps:wsp>
                        <wps:cNvPr id="674" name="Graphic 674"/>
                        <wps:cNvSpPr/>
                        <wps:spPr>
                          <a:xfrm>
                            <a:off x="277523" y="528019"/>
                            <a:ext cx="43180" cy="45085"/>
                          </a:xfrm>
                          <a:custGeom>
                            <a:avLst/>
                            <a:gdLst/>
                            <a:ahLst/>
                            <a:cxnLst/>
                            <a:rect l="l" t="t" r="r" b="b"/>
                            <a:pathLst>
                              <a:path w="43180" h="45085">
                                <a:moveTo>
                                  <a:pt x="0" y="3913"/>
                                </a:moveTo>
                                <a:lnTo>
                                  <a:pt x="3564" y="0"/>
                                </a:lnTo>
                                <a:lnTo>
                                  <a:pt x="42658" y="40642"/>
                                </a:lnTo>
                                <a:lnTo>
                                  <a:pt x="39086" y="44548"/>
                                </a:lnTo>
                                <a:lnTo>
                                  <a:pt x="0" y="3913"/>
                                </a:lnTo>
                                <a:close/>
                              </a:path>
                            </a:pathLst>
                          </a:custGeom>
                          <a:solidFill>
                            <a:srgbClr val="B3B3B3"/>
                          </a:solidFill>
                        </wps:spPr>
                        <wps:bodyPr wrap="square" lIns="0" tIns="0" rIns="0" bIns="0" rtlCol="0">
                          <a:prstTxWarp prst="textNoShape">
                            <a:avLst/>
                          </a:prstTxWarp>
                          <a:noAutofit/>
                        </wps:bodyPr>
                      </wps:wsp>
                      <wps:wsp>
                        <wps:cNvPr id="675" name="Graphic 675"/>
                        <wps:cNvSpPr/>
                        <wps:spPr>
                          <a:xfrm>
                            <a:off x="277523" y="528019"/>
                            <a:ext cx="43180" cy="45085"/>
                          </a:xfrm>
                          <a:custGeom>
                            <a:avLst/>
                            <a:gdLst/>
                            <a:ahLst/>
                            <a:cxnLst/>
                            <a:rect l="l" t="t" r="r" b="b"/>
                            <a:pathLst>
                              <a:path w="43180" h="45085">
                                <a:moveTo>
                                  <a:pt x="0" y="3913"/>
                                </a:moveTo>
                                <a:lnTo>
                                  <a:pt x="3564" y="0"/>
                                </a:lnTo>
                                <a:lnTo>
                                  <a:pt x="42658" y="40642"/>
                                </a:lnTo>
                                <a:lnTo>
                                  <a:pt x="39086" y="44548"/>
                                </a:lnTo>
                                <a:lnTo>
                                  <a:pt x="0" y="3913"/>
                                </a:lnTo>
                                <a:close/>
                              </a:path>
                            </a:pathLst>
                          </a:custGeom>
                          <a:ln w="576">
                            <a:solidFill>
                              <a:srgbClr val="000000"/>
                            </a:solidFill>
                            <a:prstDash val="solid"/>
                          </a:ln>
                        </wps:spPr>
                        <wps:bodyPr wrap="square" lIns="0" tIns="0" rIns="0" bIns="0" rtlCol="0">
                          <a:prstTxWarp prst="textNoShape">
                            <a:avLst/>
                          </a:prstTxWarp>
                          <a:noAutofit/>
                        </wps:bodyPr>
                      </wps:wsp>
                      <wps:wsp>
                        <wps:cNvPr id="676" name="Graphic 676"/>
                        <wps:cNvSpPr/>
                        <wps:spPr>
                          <a:xfrm>
                            <a:off x="237039" y="528024"/>
                            <a:ext cx="43180" cy="45085"/>
                          </a:xfrm>
                          <a:custGeom>
                            <a:avLst/>
                            <a:gdLst/>
                            <a:ahLst/>
                            <a:cxnLst/>
                            <a:rect l="l" t="t" r="r" b="b"/>
                            <a:pathLst>
                              <a:path w="43180" h="45085">
                                <a:moveTo>
                                  <a:pt x="42688" y="3905"/>
                                </a:moveTo>
                                <a:lnTo>
                                  <a:pt x="39130" y="0"/>
                                </a:lnTo>
                                <a:lnTo>
                                  <a:pt x="0" y="40634"/>
                                </a:lnTo>
                                <a:lnTo>
                                  <a:pt x="3601" y="44540"/>
                                </a:lnTo>
                                <a:lnTo>
                                  <a:pt x="42688" y="3905"/>
                                </a:lnTo>
                                <a:close/>
                              </a:path>
                            </a:pathLst>
                          </a:custGeom>
                          <a:solidFill>
                            <a:srgbClr val="B3B3B3"/>
                          </a:solidFill>
                        </wps:spPr>
                        <wps:bodyPr wrap="square" lIns="0" tIns="0" rIns="0" bIns="0" rtlCol="0">
                          <a:prstTxWarp prst="textNoShape">
                            <a:avLst/>
                          </a:prstTxWarp>
                          <a:noAutofit/>
                        </wps:bodyPr>
                      </wps:wsp>
                      <wps:wsp>
                        <wps:cNvPr id="677" name="Graphic 677"/>
                        <wps:cNvSpPr/>
                        <wps:spPr>
                          <a:xfrm>
                            <a:off x="237039" y="528024"/>
                            <a:ext cx="43180" cy="45085"/>
                          </a:xfrm>
                          <a:custGeom>
                            <a:avLst/>
                            <a:gdLst/>
                            <a:ahLst/>
                            <a:cxnLst/>
                            <a:rect l="l" t="t" r="r" b="b"/>
                            <a:pathLst>
                              <a:path w="43180" h="45085">
                                <a:moveTo>
                                  <a:pt x="42688" y="3905"/>
                                </a:moveTo>
                                <a:lnTo>
                                  <a:pt x="39130" y="0"/>
                                </a:lnTo>
                                <a:lnTo>
                                  <a:pt x="0" y="40634"/>
                                </a:lnTo>
                                <a:lnTo>
                                  <a:pt x="3601" y="44540"/>
                                </a:lnTo>
                                <a:lnTo>
                                  <a:pt x="42688" y="3905"/>
                                </a:lnTo>
                                <a:close/>
                              </a:path>
                            </a:pathLst>
                          </a:custGeom>
                          <a:ln w="576">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78" name="Image 678"/>
                          <pic:cNvPicPr/>
                        </pic:nvPicPr>
                        <pic:blipFill>
                          <a:blip r:embed="rId331" cstate="print"/>
                          <a:stretch>
                            <a:fillRect/>
                          </a:stretch>
                        </pic:blipFill>
                        <pic:spPr>
                          <a:xfrm>
                            <a:off x="215565" y="560232"/>
                            <a:ext cx="29656" cy="29743"/>
                          </a:xfrm>
                          <a:prstGeom prst="rect">
                            <a:avLst/>
                          </a:prstGeom>
                        </pic:spPr>
                      </pic:pic>
                      <wps:wsp>
                        <wps:cNvPr id="679" name="Graphic 679"/>
                        <wps:cNvSpPr/>
                        <wps:spPr>
                          <a:xfrm>
                            <a:off x="215565" y="560230"/>
                            <a:ext cx="29845" cy="29845"/>
                          </a:xfrm>
                          <a:custGeom>
                            <a:avLst/>
                            <a:gdLst/>
                            <a:ahLst/>
                            <a:cxnLst/>
                            <a:rect l="l" t="t" r="r" b="b"/>
                            <a:pathLst>
                              <a:path w="29845" h="29845">
                                <a:moveTo>
                                  <a:pt x="29656" y="14860"/>
                                </a:moveTo>
                                <a:lnTo>
                                  <a:pt x="29656" y="23069"/>
                                </a:lnTo>
                                <a:lnTo>
                                  <a:pt x="23010" y="29714"/>
                                </a:lnTo>
                                <a:lnTo>
                                  <a:pt x="14828" y="29714"/>
                                </a:lnTo>
                                <a:lnTo>
                                  <a:pt x="6646" y="29714"/>
                                </a:lnTo>
                                <a:lnTo>
                                  <a:pt x="0" y="23069"/>
                                </a:lnTo>
                                <a:lnTo>
                                  <a:pt x="0" y="14860"/>
                                </a:lnTo>
                                <a:lnTo>
                                  <a:pt x="0" y="6644"/>
                                </a:lnTo>
                                <a:lnTo>
                                  <a:pt x="6646" y="0"/>
                                </a:lnTo>
                                <a:lnTo>
                                  <a:pt x="14828" y="0"/>
                                </a:lnTo>
                                <a:lnTo>
                                  <a:pt x="23010" y="0"/>
                                </a:lnTo>
                                <a:lnTo>
                                  <a:pt x="29656" y="6644"/>
                                </a:lnTo>
                                <a:lnTo>
                                  <a:pt x="29656" y="14860"/>
                                </a:lnTo>
                                <a:close/>
                              </a:path>
                            </a:pathLst>
                          </a:custGeom>
                          <a:ln w="79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80" name="Image 680"/>
                          <pic:cNvPicPr/>
                        </pic:nvPicPr>
                        <pic:blipFill>
                          <a:blip r:embed="rId332" cstate="print"/>
                          <a:stretch>
                            <a:fillRect/>
                          </a:stretch>
                        </pic:blipFill>
                        <pic:spPr>
                          <a:xfrm>
                            <a:off x="308496" y="561091"/>
                            <a:ext cx="29617" cy="29751"/>
                          </a:xfrm>
                          <a:prstGeom prst="rect">
                            <a:avLst/>
                          </a:prstGeom>
                        </pic:spPr>
                      </pic:pic>
                      <wps:wsp>
                        <wps:cNvPr id="681" name="Graphic 681"/>
                        <wps:cNvSpPr/>
                        <wps:spPr>
                          <a:xfrm>
                            <a:off x="308496" y="561094"/>
                            <a:ext cx="29845" cy="29845"/>
                          </a:xfrm>
                          <a:custGeom>
                            <a:avLst/>
                            <a:gdLst/>
                            <a:ahLst/>
                            <a:cxnLst/>
                            <a:rect l="l" t="t" r="r" b="b"/>
                            <a:pathLst>
                              <a:path w="29845" h="29845">
                                <a:moveTo>
                                  <a:pt x="0" y="14853"/>
                                </a:moveTo>
                                <a:lnTo>
                                  <a:pt x="0" y="23069"/>
                                </a:lnTo>
                                <a:lnTo>
                                  <a:pt x="6646" y="29714"/>
                                </a:lnTo>
                                <a:lnTo>
                                  <a:pt x="14796" y="29714"/>
                                </a:lnTo>
                                <a:lnTo>
                                  <a:pt x="22978" y="29714"/>
                                </a:lnTo>
                                <a:lnTo>
                                  <a:pt x="29617" y="23069"/>
                                </a:lnTo>
                                <a:lnTo>
                                  <a:pt x="29617" y="14853"/>
                                </a:lnTo>
                                <a:lnTo>
                                  <a:pt x="29617" y="6644"/>
                                </a:lnTo>
                                <a:lnTo>
                                  <a:pt x="22978" y="0"/>
                                </a:lnTo>
                                <a:lnTo>
                                  <a:pt x="14796" y="0"/>
                                </a:lnTo>
                                <a:lnTo>
                                  <a:pt x="6646" y="0"/>
                                </a:lnTo>
                                <a:lnTo>
                                  <a:pt x="0" y="6644"/>
                                </a:lnTo>
                                <a:lnTo>
                                  <a:pt x="0" y="14853"/>
                                </a:lnTo>
                                <a:close/>
                              </a:path>
                            </a:pathLst>
                          </a:custGeom>
                          <a:ln w="791">
                            <a:solidFill>
                              <a:srgbClr val="000000"/>
                            </a:solidFill>
                            <a:prstDash val="solid"/>
                          </a:ln>
                        </wps:spPr>
                        <wps:bodyPr wrap="square" lIns="0" tIns="0" rIns="0" bIns="0" rtlCol="0">
                          <a:prstTxWarp prst="textNoShape">
                            <a:avLst/>
                          </a:prstTxWarp>
                          <a:noAutofit/>
                        </wps:bodyPr>
                      </wps:wsp>
                      <wps:wsp>
                        <wps:cNvPr id="682" name="Graphic 682"/>
                        <wps:cNvSpPr/>
                        <wps:spPr>
                          <a:xfrm>
                            <a:off x="246361" y="543523"/>
                            <a:ext cx="18415" cy="19050"/>
                          </a:xfrm>
                          <a:custGeom>
                            <a:avLst/>
                            <a:gdLst/>
                            <a:ahLst/>
                            <a:cxnLst/>
                            <a:rect l="l" t="t" r="r" b="b"/>
                            <a:pathLst>
                              <a:path w="18415" h="19050">
                                <a:moveTo>
                                  <a:pt x="8918" y="0"/>
                                </a:moveTo>
                                <a:lnTo>
                                  <a:pt x="17867" y="8890"/>
                                </a:lnTo>
                                <a:lnTo>
                                  <a:pt x="8949" y="19049"/>
                                </a:lnTo>
                                <a:lnTo>
                                  <a:pt x="0" y="10158"/>
                                </a:lnTo>
                                <a:lnTo>
                                  <a:pt x="8918" y="0"/>
                                </a:lnTo>
                                <a:close/>
                              </a:path>
                            </a:pathLst>
                          </a:custGeom>
                          <a:ln w="435">
                            <a:solidFill>
                              <a:srgbClr val="000000"/>
                            </a:solidFill>
                            <a:prstDash val="solid"/>
                          </a:ln>
                        </wps:spPr>
                        <wps:bodyPr wrap="square" lIns="0" tIns="0" rIns="0" bIns="0" rtlCol="0">
                          <a:prstTxWarp prst="textNoShape">
                            <a:avLst/>
                          </a:prstTxWarp>
                          <a:noAutofit/>
                        </wps:bodyPr>
                      </wps:wsp>
                      <wps:wsp>
                        <wps:cNvPr id="683" name="Graphic 683"/>
                        <wps:cNvSpPr/>
                        <wps:spPr>
                          <a:xfrm>
                            <a:off x="293022" y="543525"/>
                            <a:ext cx="18415" cy="19050"/>
                          </a:xfrm>
                          <a:custGeom>
                            <a:avLst/>
                            <a:gdLst/>
                            <a:ahLst/>
                            <a:cxnLst/>
                            <a:rect l="l" t="t" r="r" b="b"/>
                            <a:pathLst>
                              <a:path w="18415" h="19050">
                                <a:moveTo>
                                  <a:pt x="8920" y="0"/>
                                </a:moveTo>
                                <a:lnTo>
                                  <a:pt x="0" y="8892"/>
                                </a:lnTo>
                                <a:lnTo>
                                  <a:pt x="8925" y="19042"/>
                                </a:lnTo>
                                <a:lnTo>
                                  <a:pt x="17875" y="10151"/>
                                </a:lnTo>
                                <a:lnTo>
                                  <a:pt x="8920" y="0"/>
                                </a:lnTo>
                                <a:close/>
                              </a:path>
                            </a:pathLst>
                          </a:custGeom>
                          <a:ln w="435">
                            <a:solidFill>
                              <a:srgbClr val="000000"/>
                            </a:solidFill>
                            <a:prstDash val="solid"/>
                          </a:ln>
                        </wps:spPr>
                        <wps:bodyPr wrap="square" lIns="0" tIns="0" rIns="0" bIns="0" rtlCol="0">
                          <a:prstTxWarp prst="textNoShape">
                            <a:avLst/>
                          </a:prstTxWarp>
                          <a:noAutofit/>
                        </wps:bodyPr>
                      </wps:wsp>
                      <wps:wsp>
                        <wps:cNvPr id="684" name="Graphic 684"/>
                        <wps:cNvSpPr/>
                        <wps:spPr>
                          <a:xfrm>
                            <a:off x="271608" y="565737"/>
                            <a:ext cx="14604" cy="14604"/>
                          </a:xfrm>
                          <a:custGeom>
                            <a:avLst/>
                            <a:gdLst/>
                            <a:ahLst/>
                            <a:cxnLst/>
                            <a:rect l="l" t="t" r="r" b="b"/>
                            <a:pathLst>
                              <a:path w="14604" h="14604">
                                <a:moveTo>
                                  <a:pt x="1815" y="157"/>
                                </a:moveTo>
                                <a:lnTo>
                                  <a:pt x="12216" y="157"/>
                                </a:lnTo>
                                <a:lnTo>
                                  <a:pt x="12891" y="31"/>
                                </a:lnTo>
                                <a:lnTo>
                                  <a:pt x="14002" y="62"/>
                                </a:lnTo>
                                <a:lnTo>
                                  <a:pt x="13935" y="1078"/>
                                </a:lnTo>
                                <a:lnTo>
                                  <a:pt x="13972" y="4307"/>
                                </a:lnTo>
                                <a:lnTo>
                                  <a:pt x="13935" y="7536"/>
                                </a:lnTo>
                                <a:lnTo>
                                  <a:pt x="13935" y="10733"/>
                                </a:lnTo>
                                <a:lnTo>
                                  <a:pt x="13935" y="11536"/>
                                </a:lnTo>
                                <a:lnTo>
                                  <a:pt x="13935" y="12363"/>
                                </a:lnTo>
                                <a:lnTo>
                                  <a:pt x="14002" y="13166"/>
                                </a:lnTo>
                                <a:lnTo>
                                  <a:pt x="14031" y="14119"/>
                                </a:lnTo>
                                <a:lnTo>
                                  <a:pt x="12987" y="14151"/>
                                </a:lnTo>
                                <a:lnTo>
                                  <a:pt x="12335" y="14088"/>
                                </a:lnTo>
                                <a:lnTo>
                                  <a:pt x="1815" y="14088"/>
                                </a:lnTo>
                                <a:lnTo>
                                  <a:pt x="1140" y="14245"/>
                                </a:lnTo>
                                <a:lnTo>
                                  <a:pt x="37" y="14214"/>
                                </a:lnTo>
                                <a:lnTo>
                                  <a:pt x="96" y="13198"/>
                                </a:lnTo>
                                <a:lnTo>
                                  <a:pt x="37" y="9969"/>
                                </a:lnTo>
                                <a:lnTo>
                                  <a:pt x="66" y="6740"/>
                                </a:lnTo>
                                <a:lnTo>
                                  <a:pt x="66" y="3535"/>
                                </a:lnTo>
                                <a:lnTo>
                                  <a:pt x="66" y="2708"/>
                                </a:lnTo>
                                <a:lnTo>
                                  <a:pt x="66" y="1905"/>
                                </a:lnTo>
                                <a:lnTo>
                                  <a:pt x="37" y="1078"/>
                                </a:lnTo>
                                <a:lnTo>
                                  <a:pt x="0" y="0"/>
                                </a:lnTo>
                                <a:lnTo>
                                  <a:pt x="1140" y="181"/>
                                </a:lnTo>
                                <a:lnTo>
                                  <a:pt x="1815" y="157"/>
                                </a:lnTo>
                                <a:close/>
                              </a:path>
                            </a:pathLst>
                          </a:custGeom>
                          <a:ln w="791">
                            <a:solidFill>
                              <a:srgbClr val="000000"/>
                            </a:solidFill>
                            <a:prstDash val="solid"/>
                          </a:ln>
                        </wps:spPr>
                        <wps:bodyPr wrap="square" lIns="0" tIns="0" rIns="0" bIns="0" rtlCol="0">
                          <a:prstTxWarp prst="textNoShape">
                            <a:avLst/>
                          </a:prstTxWarp>
                          <a:noAutofit/>
                        </wps:bodyPr>
                      </wps:wsp>
                      <wps:wsp>
                        <wps:cNvPr id="685" name="Graphic 685"/>
                        <wps:cNvSpPr/>
                        <wps:spPr>
                          <a:xfrm>
                            <a:off x="271608" y="525812"/>
                            <a:ext cx="14604" cy="14604"/>
                          </a:xfrm>
                          <a:custGeom>
                            <a:avLst/>
                            <a:gdLst/>
                            <a:ahLst/>
                            <a:cxnLst/>
                            <a:rect l="l" t="t" r="r" b="b"/>
                            <a:pathLst>
                              <a:path w="14604" h="14604">
                                <a:moveTo>
                                  <a:pt x="1815" y="149"/>
                                </a:moveTo>
                                <a:lnTo>
                                  <a:pt x="12216" y="149"/>
                                </a:lnTo>
                                <a:lnTo>
                                  <a:pt x="12891" y="31"/>
                                </a:lnTo>
                                <a:lnTo>
                                  <a:pt x="14002" y="62"/>
                                </a:lnTo>
                                <a:lnTo>
                                  <a:pt x="13935" y="1070"/>
                                </a:lnTo>
                                <a:lnTo>
                                  <a:pt x="13972" y="4307"/>
                                </a:lnTo>
                                <a:lnTo>
                                  <a:pt x="13935" y="7536"/>
                                </a:lnTo>
                                <a:lnTo>
                                  <a:pt x="13935" y="10733"/>
                                </a:lnTo>
                                <a:lnTo>
                                  <a:pt x="13935" y="11560"/>
                                </a:lnTo>
                                <a:lnTo>
                                  <a:pt x="13935" y="12363"/>
                                </a:lnTo>
                                <a:lnTo>
                                  <a:pt x="14002" y="13198"/>
                                </a:lnTo>
                                <a:lnTo>
                                  <a:pt x="14031" y="14119"/>
                                </a:lnTo>
                                <a:lnTo>
                                  <a:pt x="12987" y="14151"/>
                                </a:lnTo>
                                <a:lnTo>
                                  <a:pt x="12335" y="14119"/>
                                </a:lnTo>
                                <a:lnTo>
                                  <a:pt x="1815" y="14119"/>
                                </a:lnTo>
                                <a:lnTo>
                                  <a:pt x="1140" y="14237"/>
                                </a:lnTo>
                                <a:lnTo>
                                  <a:pt x="37" y="14206"/>
                                </a:lnTo>
                                <a:lnTo>
                                  <a:pt x="96" y="13198"/>
                                </a:lnTo>
                                <a:lnTo>
                                  <a:pt x="37" y="9961"/>
                                </a:lnTo>
                                <a:lnTo>
                                  <a:pt x="66" y="6733"/>
                                </a:lnTo>
                                <a:lnTo>
                                  <a:pt x="66" y="3535"/>
                                </a:lnTo>
                                <a:lnTo>
                                  <a:pt x="66" y="2701"/>
                                </a:lnTo>
                                <a:lnTo>
                                  <a:pt x="66" y="1905"/>
                                </a:lnTo>
                                <a:lnTo>
                                  <a:pt x="37" y="1102"/>
                                </a:lnTo>
                                <a:lnTo>
                                  <a:pt x="0" y="0"/>
                                </a:lnTo>
                                <a:lnTo>
                                  <a:pt x="1140" y="181"/>
                                </a:lnTo>
                                <a:lnTo>
                                  <a:pt x="1815" y="149"/>
                                </a:lnTo>
                                <a:close/>
                              </a:path>
                            </a:pathLst>
                          </a:custGeom>
                          <a:ln w="79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86" name="Image 686"/>
                          <pic:cNvPicPr/>
                        </pic:nvPicPr>
                        <pic:blipFill>
                          <a:blip r:embed="rId333" cstate="print"/>
                          <a:stretch>
                            <a:fillRect/>
                          </a:stretch>
                        </pic:blipFill>
                        <pic:spPr>
                          <a:xfrm>
                            <a:off x="410922" y="360308"/>
                            <a:ext cx="224417" cy="158890"/>
                          </a:xfrm>
                          <a:prstGeom prst="rect">
                            <a:avLst/>
                          </a:prstGeom>
                        </pic:spPr>
                      </pic:pic>
                      <wps:wsp>
                        <wps:cNvPr id="687" name="Graphic 687"/>
                        <wps:cNvSpPr/>
                        <wps:spPr>
                          <a:xfrm>
                            <a:off x="402593" y="335640"/>
                            <a:ext cx="1270" cy="260985"/>
                          </a:xfrm>
                          <a:custGeom>
                            <a:avLst/>
                            <a:gdLst/>
                            <a:ahLst/>
                            <a:cxnLst/>
                            <a:rect l="l" t="t" r="r" b="b"/>
                            <a:pathLst>
                              <a:path h="260985">
                                <a:moveTo>
                                  <a:pt x="0" y="0"/>
                                </a:moveTo>
                                <a:lnTo>
                                  <a:pt x="0" y="260517"/>
                                </a:lnTo>
                              </a:path>
                            </a:pathLst>
                          </a:custGeom>
                          <a:ln w="2971">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688" name="Image 688"/>
                          <pic:cNvPicPr/>
                        </pic:nvPicPr>
                        <pic:blipFill>
                          <a:blip r:embed="rId27" cstate="print"/>
                          <a:stretch>
                            <a:fillRect/>
                          </a:stretch>
                        </pic:blipFill>
                        <pic:spPr>
                          <a:xfrm>
                            <a:off x="394750" y="586597"/>
                            <a:ext cx="15718" cy="36019"/>
                          </a:xfrm>
                          <a:prstGeom prst="rect">
                            <a:avLst/>
                          </a:prstGeom>
                        </pic:spPr>
                      </pic:pic>
                      <wps:wsp>
                        <wps:cNvPr id="689" name="Graphic 689"/>
                        <wps:cNvSpPr/>
                        <wps:spPr>
                          <a:xfrm>
                            <a:off x="394741" y="586597"/>
                            <a:ext cx="15875" cy="36195"/>
                          </a:xfrm>
                          <a:custGeom>
                            <a:avLst/>
                            <a:gdLst/>
                            <a:ahLst/>
                            <a:cxnLst/>
                            <a:rect l="l" t="t" r="r" b="b"/>
                            <a:pathLst>
                              <a:path w="15875" h="36195">
                                <a:moveTo>
                                  <a:pt x="15727" y="25648"/>
                                </a:moveTo>
                                <a:lnTo>
                                  <a:pt x="15727" y="0"/>
                                </a:lnTo>
                                <a:lnTo>
                                  <a:pt x="8" y="0"/>
                                </a:lnTo>
                                <a:lnTo>
                                  <a:pt x="13" y="6620"/>
                                </a:lnTo>
                                <a:lnTo>
                                  <a:pt x="0" y="13241"/>
                                </a:lnTo>
                                <a:lnTo>
                                  <a:pt x="7852" y="36019"/>
                                </a:lnTo>
                                <a:lnTo>
                                  <a:pt x="8962" y="35618"/>
                                </a:lnTo>
                                <a:lnTo>
                                  <a:pt x="15388" y="28601"/>
                                </a:lnTo>
                                <a:lnTo>
                                  <a:pt x="15632" y="27648"/>
                                </a:lnTo>
                                <a:lnTo>
                                  <a:pt x="15727" y="26632"/>
                                </a:lnTo>
                                <a:lnTo>
                                  <a:pt x="15727" y="25648"/>
                                </a:lnTo>
                                <a:close/>
                              </a:path>
                            </a:pathLst>
                          </a:custGeom>
                          <a:ln w="1326">
                            <a:solidFill>
                              <a:srgbClr val="010000"/>
                            </a:solidFill>
                            <a:prstDash val="solid"/>
                          </a:ln>
                        </wps:spPr>
                        <wps:bodyPr wrap="square" lIns="0" tIns="0" rIns="0" bIns="0" rtlCol="0">
                          <a:prstTxWarp prst="textNoShape">
                            <a:avLst/>
                          </a:prstTxWarp>
                          <a:noAutofit/>
                        </wps:bodyPr>
                      </wps:wsp>
                      <pic:pic xmlns:pic="http://schemas.openxmlformats.org/drawingml/2006/picture">
                        <pic:nvPicPr>
                          <pic:cNvPr id="690" name="Image 690"/>
                          <pic:cNvPicPr/>
                        </pic:nvPicPr>
                        <pic:blipFill>
                          <a:blip r:embed="rId28" cstate="print"/>
                          <a:stretch>
                            <a:fillRect/>
                          </a:stretch>
                        </pic:blipFill>
                        <pic:spPr>
                          <a:xfrm>
                            <a:off x="412374" y="540946"/>
                            <a:ext cx="24333" cy="14859"/>
                          </a:xfrm>
                          <a:prstGeom prst="rect">
                            <a:avLst/>
                          </a:prstGeom>
                        </pic:spPr>
                      </pic:pic>
                      <wps:wsp>
                        <wps:cNvPr id="691" name="Graphic 691"/>
                        <wps:cNvSpPr/>
                        <wps:spPr>
                          <a:xfrm>
                            <a:off x="412374" y="540946"/>
                            <a:ext cx="24765" cy="15240"/>
                          </a:xfrm>
                          <a:custGeom>
                            <a:avLst/>
                            <a:gdLst/>
                            <a:ahLst/>
                            <a:cxnLst/>
                            <a:rect l="l" t="t" r="r" b="b"/>
                            <a:pathLst>
                              <a:path w="24765" h="15240">
                                <a:moveTo>
                                  <a:pt x="0" y="0"/>
                                </a:moveTo>
                                <a:lnTo>
                                  <a:pt x="24333" y="0"/>
                                </a:lnTo>
                                <a:lnTo>
                                  <a:pt x="24333"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692" name="Image 692"/>
                          <pic:cNvPicPr/>
                        </pic:nvPicPr>
                        <pic:blipFill>
                          <a:blip r:embed="rId36" cstate="print"/>
                          <a:stretch>
                            <a:fillRect/>
                          </a:stretch>
                        </pic:blipFill>
                        <pic:spPr>
                          <a:xfrm>
                            <a:off x="434463" y="542111"/>
                            <a:ext cx="24364" cy="14828"/>
                          </a:xfrm>
                          <a:prstGeom prst="rect">
                            <a:avLst/>
                          </a:prstGeom>
                        </pic:spPr>
                      </pic:pic>
                      <wps:wsp>
                        <wps:cNvPr id="693" name="Graphic 693"/>
                        <wps:cNvSpPr/>
                        <wps:spPr>
                          <a:xfrm>
                            <a:off x="434463" y="54211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694" name="Image 694"/>
                          <pic:cNvPicPr/>
                        </pic:nvPicPr>
                        <pic:blipFill>
                          <a:blip r:embed="rId28" cstate="print"/>
                          <a:stretch>
                            <a:fillRect/>
                          </a:stretch>
                        </pic:blipFill>
                        <pic:spPr>
                          <a:xfrm>
                            <a:off x="456977" y="543222"/>
                            <a:ext cx="24364" cy="14828"/>
                          </a:xfrm>
                          <a:prstGeom prst="rect">
                            <a:avLst/>
                          </a:prstGeom>
                        </pic:spPr>
                      </pic:pic>
                      <wps:wsp>
                        <wps:cNvPr id="695" name="Graphic 695"/>
                        <wps:cNvSpPr/>
                        <wps:spPr>
                          <a:xfrm>
                            <a:off x="456977" y="54322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696" name="Image 696"/>
                          <pic:cNvPicPr/>
                        </pic:nvPicPr>
                        <pic:blipFill>
                          <a:blip r:embed="rId28" cstate="print"/>
                          <a:stretch>
                            <a:fillRect/>
                          </a:stretch>
                        </pic:blipFill>
                        <pic:spPr>
                          <a:xfrm>
                            <a:off x="479500" y="542111"/>
                            <a:ext cx="24364" cy="14828"/>
                          </a:xfrm>
                          <a:prstGeom prst="rect">
                            <a:avLst/>
                          </a:prstGeom>
                        </pic:spPr>
                      </pic:pic>
                      <wps:wsp>
                        <wps:cNvPr id="697" name="Graphic 697"/>
                        <wps:cNvSpPr/>
                        <wps:spPr>
                          <a:xfrm>
                            <a:off x="479500" y="54211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698" name="Image 698"/>
                          <pic:cNvPicPr/>
                        </pic:nvPicPr>
                        <pic:blipFill>
                          <a:blip r:embed="rId29" cstate="print"/>
                          <a:stretch>
                            <a:fillRect/>
                          </a:stretch>
                        </pic:blipFill>
                        <pic:spPr>
                          <a:xfrm>
                            <a:off x="502014" y="541710"/>
                            <a:ext cx="24364" cy="14859"/>
                          </a:xfrm>
                          <a:prstGeom prst="rect">
                            <a:avLst/>
                          </a:prstGeom>
                        </pic:spPr>
                      </pic:pic>
                      <wps:wsp>
                        <wps:cNvPr id="699" name="Graphic 699"/>
                        <wps:cNvSpPr/>
                        <wps:spPr>
                          <a:xfrm>
                            <a:off x="502014" y="541710"/>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00" name="Image 700"/>
                          <pic:cNvPicPr/>
                        </pic:nvPicPr>
                        <pic:blipFill>
                          <a:blip r:embed="rId28" cstate="print"/>
                          <a:stretch>
                            <a:fillRect/>
                          </a:stretch>
                        </pic:blipFill>
                        <pic:spPr>
                          <a:xfrm>
                            <a:off x="524528" y="542481"/>
                            <a:ext cx="24364" cy="14828"/>
                          </a:xfrm>
                          <a:prstGeom prst="rect">
                            <a:avLst/>
                          </a:prstGeom>
                        </pic:spPr>
                      </pic:pic>
                      <wps:wsp>
                        <wps:cNvPr id="701" name="Graphic 701"/>
                        <wps:cNvSpPr/>
                        <wps:spPr>
                          <a:xfrm>
                            <a:off x="524528" y="54248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02" name="Image 702"/>
                          <pic:cNvPicPr/>
                        </pic:nvPicPr>
                        <pic:blipFill>
                          <a:blip r:embed="rId29" cstate="print"/>
                          <a:stretch>
                            <a:fillRect/>
                          </a:stretch>
                        </pic:blipFill>
                        <pic:spPr>
                          <a:xfrm>
                            <a:off x="547050" y="541710"/>
                            <a:ext cx="24364" cy="14859"/>
                          </a:xfrm>
                          <a:prstGeom prst="rect">
                            <a:avLst/>
                          </a:prstGeom>
                        </pic:spPr>
                      </pic:pic>
                      <wps:wsp>
                        <wps:cNvPr id="703" name="Graphic 703"/>
                        <wps:cNvSpPr/>
                        <wps:spPr>
                          <a:xfrm>
                            <a:off x="547050" y="541710"/>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04" name="Image 704"/>
                          <pic:cNvPicPr/>
                        </pic:nvPicPr>
                        <pic:blipFill>
                          <a:blip r:embed="rId28" cstate="print"/>
                          <a:stretch>
                            <a:fillRect/>
                          </a:stretch>
                        </pic:blipFill>
                        <pic:spPr>
                          <a:xfrm>
                            <a:off x="569565" y="542852"/>
                            <a:ext cx="24364" cy="14828"/>
                          </a:xfrm>
                          <a:prstGeom prst="rect">
                            <a:avLst/>
                          </a:prstGeom>
                        </pic:spPr>
                      </pic:pic>
                      <wps:wsp>
                        <wps:cNvPr id="705" name="Graphic 705"/>
                        <wps:cNvSpPr/>
                        <wps:spPr>
                          <a:xfrm>
                            <a:off x="569565" y="54285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06" name="Image 706"/>
                          <pic:cNvPicPr/>
                        </pic:nvPicPr>
                        <pic:blipFill>
                          <a:blip r:embed="rId29" cstate="print"/>
                          <a:stretch>
                            <a:fillRect/>
                          </a:stretch>
                        </pic:blipFill>
                        <pic:spPr>
                          <a:xfrm>
                            <a:off x="592079" y="541348"/>
                            <a:ext cx="24364" cy="14859"/>
                          </a:xfrm>
                          <a:prstGeom prst="rect">
                            <a:avLst/>
                          </a:prstGeom>
                        </pic:spPr>
                      </pic:pic>
                      <wps:wsp>
                        <wps:cNvPr id="707" name="Graphic 707"/>
                        <wps:cNvSpPr/>
                        <wps:spPr>
                          <a:xfrm>
                            <a:off x="592079" y="541348"/>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08" name="Image 708"/>
                          <pic:cNvPicPr/>
                        </pic:nvPicPr>
                        <pic:blipFill>
                          <a:blip r:embed="rId38" cstate="print"/>
                          <a:stretch>
                            <a:fillRect/>
                          </a:stretch>
                        </pic:blipFill>
                        <pic:spPr>
                          <a:xfrm>
                            <a:off x="614696" y="542450"/>
                            <a:ext cx="30601" cy="14859"/>
                          </a:xfrm>
                          <a:prstGeom prst="rect">
                            <a:avLst/>
                          </a:prstGeom>
                        </pic:spPr>
                      </pic:pic>
                      <wps:wsp>
                        <wps:cNvPr id="709" name="Graphic 709"/>
                        <wps:cNvSpPr/>
                        <wps:spPr>
                          <a:xfrm>
                            <a:off x="614696" y="542450"/>
                            <a:ext cx="31115" cy="15240"/>
                          </a:xfrm>
                          <a:custGeom>
                            <a:avLst/>
                            <a:gdLst/>
                            <a:ahLst/>
                            <a:cxnLst/>
                            <a:rect l="l" t="t" r="r" b="b"/>
                            <a:pathLst>
                              <a:path w="31115" h="15240">
                                <a:moveTo>
                                  <a:pt x="0" y="0"/>
                                </a:moveTo>
                                <a:lnTo>
                                  <a:pt x="0" y="14859"/>
                                </a:lnTo>
                                <a:lnTo>
                                  <a:pt x="30601" y="14859"/>
                                </a:lnTo>
                                <a:lnTo>
                                  <a:pt x="29711" y="9875"/>
                                </a:lnTo>
                                <a:lnTo>
                                  <a:pt x="28664" y="4921"/>
                                </a:lnTo>
                                <a:lnTo>
                                  <a:pt x="27436"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10" name="Image 710"/>
                          <pic:cNvPicPr/>
                        </pic:nvPicPr>
                        <pic:blipFill>
                          <a:blip r:embed="rId31" cstate="print"/>
                          <a:stretch>
                            <a:fillRect/>
                          </a:stretch>
                        </pic:blipFill>
                        <pic:spPr>
                          <a:xfrm>
                            <a:off x="412563" y="529409"/>
                            <a:ext cx="18797" cy="11229"/>
                          </a:xfrm>
                          <a:prstGeom prst="rect">
                            <a:avLst/>
                          </a:prstGeom>
                        </pic:spPr>
                      </pic:pic>
                      <wps:wsp>
                        <wps:cNvPr id="711" name="Graphic 711"/>
                        <wps:cNvSpPr/>
                        <wps:spPr>
                          <a:xfrm>
                            <a:off x="412563" y="529409"/>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12" name="Image 712"/>
                          <pic:cNvPicPr/>
                        </pic:nvPicPr>
                        <pic:blipFill>
                          <a:blip r:embed="rId31" cstate="print"/>
                          <a:stretch>
                            <a:fillRect/>
                          </a:stretch>
                        </pic:blipFill>
                        <pic:spPr>
                          <a:xfrm>
                            <a:off x="429785" y="529409"/>
                            <a:ext cx="18797" cy="11261"/>
                          </a:xfrm>
                          <a:prstGeom prst="rect">
                            <a:avLst/>
                          </a:prstGeom>
                        </pic:spPr>
                      </pic:pic>
                      <wps:wsp>
                        <wps:cNvPr id="713" name="Graphic 713"/>
                        <wps:cNvSpPr/>
                        <wps:spPr>
                          <a:xfrm>
                            <a:off x="429785" y="529409"/>
                            <a:ext cx="19050" cy="11430"/>
                          </a:xfrm>
                          <a:custGeom>
                            <a:avLst/>
                            <a:gdLst/>
                            <a:ahLst/>
                            <a:cxnLst/>
                            <a:rect l="l" t="t" r="r" b="b"/>
                            <a:pathLst>
                              <a:path w="19050" h="11430">
                                <a:moveTo>
                                  <a:pt x="0" y="0"/>
                                </a:moveTo>
                                <a:lnTo>
                                  <a:pt x="18797" y="0"/>
                                </a:lnTo>
                                <a:lnTo>
                                  <a:pt x="18797"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14" name="Image 714"/>
                          <pic:cNvPicPr/>
                        </pic:nvPicPr>
                        <pic:blipFill>
                          <a:blip r:embed="rId31" cstate="print"/>
                          <a:stretch>
                            <a:fillRect/>
                          </a:stretch>
                        </pic:blipFill>
                        <pic:spPr>
                          <a:xfrm>
                            <a:off x="448921" y="529409"/>
                            <a:ext cx="18797" cy="12024"/>
                          </a:xfrm>
                          <a:prstGeom prst="rect">
                            <a:avLst/>
                          </a:prstGeom>
                        </pic:spPr>
                      </pic:pic>
                      <wps:wsp>
                        <wps:cNvPr id="715" name="Graphic 715"/>
                        <wps:cNvSpPr/>
                        <wps:spPr>
                          <a:xfrm>
                            <a:off x="448921" y="529409"/>
                            <a:ext cx="19050" cy="12065"/>
                          </a:xfrm>
                          <a:custGeom>
                            <a:avLst/>
                            <a:gdLst/>
                            <a:ahLst/>
                            <a:cxnLst/>
                            <a:rect l="l" t="t" r="r" b="b"/>
                            <a:pathLst>
                              <a:path w="19050" h="12065">
                                <a:moveTo>
                                  <a:pt x="0" y="0"/>
                                </a:moveTo>
                                <a:lnTo>
                                  <a:pt x="18797" y="0"/>
                                </a:lnTo>
                                <a:lnTo>
                                  <a:pt x="18797" y="12024"/>
                                </a:lnTo>
                                <a:lnTo>
                                  <a:pt x="0" y="12024"/>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16" name="Image 716"/>
                          <pic:cNvPicPr/>
                        </pic:nvPicPr>
                        <pic:blipFill>
                          <a:blip r:embed="rId31" cstate="print"/>
                          <a:stretch>
                            <a:fillRect/>
                          </a:stretch>
                        </pic:blipFill>
                        <pic:spPr>
                          <a:xfrm>
                            <a:off x="468049" y="529409"/>
                            <a:ext cx="18797" cy="11780"/>
                          </a:xfrm>
                          <a:prstGeom prst="rect">
                            <a:avLst/>
                          </a:prstGeom>
                        </pic:spPr>
                      </pic:pic>
                      <wps:wsp>
                        <wps:cNvPr id="717" name="Graphic 717"/>
                        <wps:cNvSpPr/>
                        <wps:spPr>
                          <a:xfrm>
                            <a:off x="468049" y="529409"/>
                            <a:ext cx="19050" cy="12065"/>
                          </a:xfrm>
                          <a:custGeom>
                            <a:avLst/>
                            <a:gdLst/>
                            <a:ahLst/>
                            <a:cxnLst/>
                            <a:rect l="l" t="t" r="r" b="b"/>
                            <a:pathLst>
                              <a:path w="19050" h="12065">
                                <a:moveTo>
                                  <a:pt x="0" y="0"/>
                                </a:moveTo>
                                <a:lnTo>
                                  <a:pt x="18797" y="0"/>
                                </a:lnTo>
                                <a:lnTo>
                                  <a:pt x="18797" y="11780"/>
                                </a:lnTo>
                                <a:lnTo>
                                  <a:pt x="0" y="11780"/>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18" name="Image 718"/>
                          <pic:cNvPicPr/>
                        </pic:nvPicPr>
                        <pic:blipFill>
                          <a:blip r:embed="rId31" cstate="print"/>
                          <a:stretch>
                            <a:fillRect/>
                          </a:stretch>
                        </pic:blipFill>
                        <pic:spPr>
                          <a:xfrm>
                            <a:off x="487185" y="529409"/>
                            <a:ext cx="18797" cy="11261"/>
                          </a:xfrm>
                          <a:prstGeom prst="rect">
                            <a:avLst/>
                          </a:prstGeom>
                        </pic:spPr>
                      </pic:pic>
                      <wps:wsp>
                        <wps:cNvPr id="719" name="Graphic 719"/>
                        <wps:cNvSpPr/>
                        <wps:spPr>
                          <a:xfrm>
                            <a:off x="487185" y="529409"/>
                            <a:ext cx="19050" cy="11430"/>
                          </a:xfrm>
                          <a:custGeom>
                            <a:avLst/>
                            <a:gdLst/>
                            <a:ahLst/>
                            <a:cxnLst/>
                            <a:rect l="l" t="t" r="r" b="b"/>
                            <a:pathLst>
                              <a:path w="19050" h="11430">
                                <a:moveTo>
                                  <a:pt x="0" y="0"/>
                                </a:moveTo>
                                <a:lnTo>
                                  <a:pt x="18797" y="0"/>
                                </a:lnTo>
                                <a:lnTo>
                                  <a:pt x="18797"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20" name="Image 720"/>
                          <pic:cNvPicPr/>
                        </pic:nvPicPr>
                        <pic:blipFill>
                          <a:blip r:embed="rId168" cstate="print"/>
                          <a:stretch>
                            <a:fillRect/>
                          </a:stretch>
                        </pic:blipFill>
                        <pic:spPr>
                          <a:xfrm>
                            <a:off x="506321" y="529197"/>
                            <a:ext cx="18797" cy="11229"/>
                          </a:xfrm>
                          <a:prstGeom prst="rect">
                            <a:avLst/>
                          </a:prstGeom>
                        </pic:spPr>
                      </pic:pic>
                      <wps:wsp>
                        <wps:cNvPr id="721" name="Graphic 721"/>
                        <wps:cNvSpPr/>
                        <wps:spPr>
                          <a:xfrm>
                            <a:off x="506321" y="529197"/>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22" name="Image 722"/>
                          <pic:cNvPicPr/>
                        </pic:nvPicPr>
                        <pic:blipFill>
                          <a:blip r:embed="rId168" cstate="print"/>
                          <a:stretch>
                            <a:fillRect/>
                          </a:stretch>
                        </pic:blipFill>
                        <pic:spPr>
                          <a:xfrm>
                            <a:off x="525457" y="529409"/>
                            <a:ext cx="18765" cy="11261"/>
                          </a:xfrm>
                          <a:prstGeom prst="rect">
                            <a:avLst/>
                          </a:prstGeom>
                        </pic:spPr>
                      </pic:pic>
                      <wps:wsp>
                        <wps:cNvPr id="723" name="Graphic 723"/>
                        <wps:cNvSpPr/>
                        <wps:spPr>
                          <a:xfrm>
                            <a:off x="525457" y="529409"/>
                            <a:ext cx="19050" cy="11430"/>
                          </a:xfrm>
                          <a:custGeom>
                            <a:avLst/>
                            <a:gdLst/>
                            <a:ahLst/>
                            <a:cxnLst/>
                            <a:rect l="l" t="t" r="r" b="b"/>
                            <a:pathLst>
                              <a:path w="19050" h="11430">
                                <a:moveTo>
                                  <a:pt x="0" y="0"/>
                                </a:moveTo>
                                <a:lnTo>
                                  <a:pt x="18765" y="0"/>
                                </a:lnTo>
                                <a:lnTo>
                                  <a:pt x="18765"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24" name="Image 724"/>
                          <pic:cNvPicPr/>
                        </pic:nvPicPr>
                        <pic:blipFill>
                          <a:blip r:embed="rId168" cstate="print"/>
                          <a:stretch>
                            <a:fillRect/>
                          </a:stretch>
                        </pic:blipFill>
                        <pic:spPr>
                          <a:xfrm>
                            <a:off x="544585" y="529409"/>
                            <a:ext cx="18765" cy="11261"/>
                          </a:xfrm>
                          <a:prstGeom prst="rect">
                            <a:avLst/>
                          </a:prstGeom>
                        </pic:spPr>
                      </pic:pic>
                      <wps:wsp>
                        <wps:cNvPr id="725" name="Graphic 725"/>
                        <wps:cNvSpPr/>
                        <wps:spPr>
                          <a:xfrm>
                            <a:off x="544585" y="529409"/>
                            <a:ext cx="19050" cy="11430"/>
                          </a:xfrm>
                          <a:custGeom>
                            <a:avLst/>
                            <a:gdLst/>
                            <a:ahLst/>
                            <a:cxnLst/>
                            <a:rect l="l" t="t" r="r" b="b"/>
                            <a:pathLst>
                              <a:path w="19050" h="11430">
                                <a:moveTo>
                                  <a:pt x="0" y="0"/>
                                </a:moveTo>
                                <a:lnTo>
                                  <a:pt x="18765" y="0"/>
                                </a:lnTo>
                                <a:lnTo>
                                  <a:pt x="18765"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26" name="Image 726"/>
                          <pic:cNvPicPr/>
                        </pic:nvPicPr>
                        <pic:blipFill>
                          <a:blip r:embed="rId31" cstate="print"/>
                          <a:stretch>
                            <a:fillRect/>
                          </a:stretch>
                        </pic:blipFill>
                        <pic:spPr>
                          <a:xfrm>
                            <a:off x="563721" y="529622"/>
                            <a:ext cx="18765" cy="11261"/>
                          </a:xfrm>
                          <a:prstGeom prst="rect">
                            <a:avLst/>
                          </a:prstGeom>
                        </pic:spPr>
                      </pic:pic>
                      <wps:wsp>
                        <wps:cNvPr id="727" name="Graphic 727"/>
                        <wps:cNvSpPr/>
                        <wps:spPr>
                          <a:xfrm>
                            <a:off x="563721" y="529622"/>
                            <a:ext cx="19050" cy="11430"/>
                          </a:xfrm>
                          <a:custGeom>
                            <a:avLst/>
                            <a:gdLst/>
                            <a:ahLst/>
                            <a:cxnLst/>
                            <a:rect l="l" t="t" r="r" b="b"/>
                            <a:pathLst>
                              <a:path w="19050" h="11430">
                                <a:moveTo>
                                  <a:pt x="0" y="0"/>
                                </a:moveTo>
                                <a:lnTo>
                                  <a:pt x="18765" y="0"/>
                                </a:lnTo>
                                <a:lnTo>
                                  <a:pt x="18765" y="11261"/>
                                </a:lnTo>
                                <a:lnTo>
                                  <a:pt x="0" y="11261"/>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28" name="Image 728"/>
                          <pic:cNvPicPr/>
                        </pic:nvPicPr>
                        <pic:blipFill>
                          <a:blip r:embed="rId31" cstate="print"/>
                          <a:stretch>
                            <a:fillRect/>
                          </a:stretch>
                        </pic:blipFill>
                        <pic:spPr>
                          <a:xfrm>
                            <a:off x="582826" y="529039"/>
                            <a:ext cx="18797" cy="11229"/>
                          </a:xfrm>
                          <a:prstGeom prst="rect">
                            <a:avLst/>
                          </a:prstGeom>
                        </pic:spPr>
                      </pic:pic>
                      <wps:wsp>
                        <wps:cNvPr id="729" name="Graphic 729"/>
                        <wps:cNvSpPr/>
                        <wps:spPr>
                          <a:xfrm>
                            <a:off x="582826" y="529039"/>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30" name="Image 730"/>
                          <pic:cNvPicPr/>
                        </pic:nvPicPr>
                        <pic:blipFill>
                          <a:blip r:embed="rId31" cstate="print"/>
                          <a:stretch>
                            <a:fillRect/>
                          </a:stretch>
                        </pic:blipFill>
                        <pic:spPr>
                          <a:xfrm>
                            <a:off x="601954" y="529039"/>
                            <a:ext cx="18797" cy="11229"/>
                          </a:xfrm>
                          <a:prstGeom prst="rect">
                            <a:avLst/>
                          </a:prstGeom>
                        </pic:spPr>
                      </pic:pic>
                      <wps:wsp>
                        <wps:cNvPr id="731" name="Graphic 731"/>
                        <wps:cNvSpPr/>
                        <wps:spPr>
                          <a:xfrm>
                            <a:off x="601954" y="529039"/>
                            <a:ext cx="19050" cy="11430"/>
                          </a:xfrm>
                          <a:custGeom>
                            <a:avLst/>
                            <a:gdLst/>
                            <a:ahLst/>
                            <a:cxnLst/>
                            <a:rect l="l" t="t" r="r" b="b"/>
                            <a:pathLst>
                              <a:path w="19050" h="11430">
                                <a:moveTo>
                                  <a:pt x="0" y="0"/>
                                </a:moveTo>
                                <a:lnTo>
                                  <a:pt x="18797" y="0"/>
                                </a:lnTo>
                                <a:lnTo>
                                  <a:pt x="18797" y="11229"/>
                                </a:lnTo>
                                <a:lnTo>
                                  <a:pt x="0" y="11229"/>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32" name="Image 732"/>
                          <pic:cNvPicPr/>
                        </pic:nvPicPr>
                        <pic:blipFill>
                          <a:blip r:embed="rId31" cstate="print"/>
                          <a:stretch>
                            <a:fillRect/>
                          </a:stretch>
                        </pic:blipFill>
                        <pic:spPr>
                          <a:xfrm>
                            <a:off x="621122" y="528669"/>
                            <a:ext cx="20364" cy="11229"/>
                          </a:xfrm>
                          <a:prstGeom prst="rect">
                            <a:avLst/>
                          </a:prstGeom>
                        </pic:spPr>
                      </pic:pic>
                      <wps:wsp>
                        <wps:cNvPr id="733" name="Graphic 733"/>
                        <wps:cNvSpPr/>
                        <wps:spPr>
                          <a:xfrm>
                            <a:off x="621122" y="528669"/>
                            <a:ext cx="20955" cy="11430"/>
                          </a:xfrm>
                          <a:custGeom>
                            <a:avLst/>
                            <a:gdLst/>
                            <a:ahLst/>
                            <a:cxnLst/>
                            <a:rect l="l" t="t" r="r" b="b"/>
                            <a:pathLst>
                              <a:path w="20955" h="11430">
                                <a:moveTo>
                                  <a:pt x="0" y="0"/>
                                </a:moveTo>
                                <a:lnTo>
                                  <a:pt x="0" y="11229"/>
                                </a:lnTo>
                                <a:lnTo>
                                  <a:pt x="20364" y="11229"/>
                                </a:lnTo>
                                <a:lnTo>
                                  <a:pt x="19380" y="7473"/>
                                </a:lnTo>
                                <a:lnTo>
                                  <a:pt x="18301" y="3693"/>
                                </a:lnTo>
                                <a:lnTo>
                                  <a:pt x="17104" y="0"/>
                                </a:lnTo>
                                <a:lnTo>
                                  <a:pt x="0" y="0"/>
                                </a:lnTo>
                                <a:close/>
                              </a:path>
                            </a:pathLst>
                          </a:custGeom>
                          <a:ln w="326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34" name="Image 734"/>
                          <pic:cNvPicPr/>
                        </pic:nvPicPr>
                        <pic:blipFill>
                          <a:blip r:embed="rId29" cstate="print"/>
                          <a:stretch>
                            <a:fillRect/>
                          </a:stretch>
                        </pic:blipFill>
                        <pic:spPr>
                          <a:xfrm>
                            <a:off x="427076" y="555987"/>
                            <a:ext cx="24364" cy="14859"/>
                          </a:xfrm>
                          <a:prstGeom prst="rect">
                            <a:avLst/>
                          </a:prstGeom>
                        </pic:spPr>
                      </pic:pic>
                      <wps:wsp>
                        <wps:cNvPr id="735" name="Graphic 735"/>
                        <wps:cNvSpPr/>
                        <wps:spPr>
                          <a:xfrm>
                            <a:off x="427076" y="555987"/>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36" name="Image 736"/>
                          <pic:cNvPicPr/>
                        </pic:nvPicPr>
                        <pic:blipFill>
                          <a:blip r:embed="rId28" cstate="print"/>
                          <a:stretch>
                            <a:fillRect/>
                          </a:stretch>
                        </pic:blipFill>
                        <pic:spPr>
                          <a:xfrm>
                            <a:off x="449228" y="556940"/>
                            <a:ext cx="24364" cy="14828"/>
                          </a:xfrm>
                          <a:prstGeom prst="rect">
                            <a:avLst/>
                          </a:prstGeom>
                        </pic:spPr>
                      </pic:pic>
                      <wps:wsp>
                        <wps:cNvPr id="737" name="Graphic 737"/>
                        <wps:cNvSpPr/>
                        <wps:spPr>
                          <a:xfrm>
                            <a:off x="449228" y="556940"/>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38" name="Image 738"/>
                          <pic:cNvPicPr/>
                        </pic:nvPicPr>
                        <pic:blipFill>
                          <a:blip r:embed="rId28" cstate="print"/>
                          <a:stretch>
                            <a:fillRect/>
                          </a:stretch>
                        </pic:blipFill>
                        <pic:spPr>
                          <a:xfrm>
                            <a:off x="471373" y="556570"/>
                            <a:ext cx="24364" cy="14828"/>
                          </a:xfrm>
                          <a:prstGeom prst="rect">
                            <a:avLst/>
                          </a:prstGeom>
                        </pic:spPr>
                      </pic:pic>
                      <wps:wsp>
                        <wps:cNvPr id="739" name="Graphic 739"/>
                        <wps:cNvSpPr/>
                        <wps:spPr>
                          <a:xfrm>
                            <a:off x="471373" y="556570"/>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40" name="Image 740"/>
                          <pic:cNvPicPr/>
                        </pic:nvPicPr>
                        <pic:blipFill>
                          <a:blip r:embed="rId28" cstate="print"/>
                          <a:stretch>
                            <a:fillRect/>
                          </a:stretch>
                        </pic:blipFill>
                        <pic:spPr>
                          <a:xfrm>
                            <a:off x="493525" y="556940"/>
                            <a:ext cx="24333" cy="14828"/>
                          </a:xfrm>
                          <a:prstGeom prst="rect">
                            <a:avLst/>
                          </a:prstGeom>
                        </pic:spPr>
                      </pic:pic>
                      <wps:wsp>
                        <wps:cNvPr id="741" name="Graphic 741"/>
                        <wps:cNvSpPr/>
                        <wps:spPr>
                          <a:xfrm>
                            <a:off x="493525" y="55694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42" name="Image 742"/>
                          <pic:cNvPicPr/>
                        </pic:nvPicPr>
                        <pic:blipFill>
                          <a:blip r:embed="rId36" cstate="print"/>
                          <a:stretch>
                            <a:fillRect/>
                          </a:stretch>
                        </pic:blipFill>
                        <pic:spPr>
                          <a:xfrm>
                            <a:off x="515669" y="557310"/>
                            <a:ext cx="24333" cy="14828"/>
                          </a:xfrm>
                          <a:prstGeom prst="rect">
                            <a:avLst/>
                          </a:prstGeom>
                        </pic:spPr>
                      </pic:pic>
                      <wps:wsp>
                        <wps:cNvPr id="743" name="Graphic 743"/>
                        <wps:cNvSpPr/>
                        <wps:spPr>
                          <a:xfrm>
                            <a:off x="515669" y="55731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44" name="Image 744"/>
                          <pic:cNvPicPr/>
                        </pic:nvPicPr>
                        <pic:blipFill>
                          <a:blip r:embed="rId28" cstate="print"/>
                          <a:stretch>
                            <a:fillRect/>
                          </a:stretch>
                        </pic:blipFill>
                        <pic:spPr>
                          <a:xfrm>
                            <a:off x="537821" y="556570"/>
                            <a:ext cx="24333" cy="14828"/>
                          </a:xfrm>
                          <a:prstGeom prst="rect">
                            <a:avLst/>
                          </a:prstGeom>
                        </pic:spPr>
                      </pic:pic>
                      <wps:wsp>
                        <wps:cNvPr id="745" name="Graphic 745"/>
                        <wps:cNvSpPr/>
                        <wps:spPr>
                          <a:xfrm>
                            <a:off x="537821" y="55657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46" name="Image 746"/>
                          <pic:cNvPicPr/>
                        </pic:nvPicPr>
                        <pic:blipFill>
                          <a:blip r:embed="rId28" cstate="print"/>
                          <a:stretch>
                            <a:fillRect/>
                          </a:stretch>
                        </pic:blipFill>
                        <pic:spPr>
                          <a:xfrm>
                            <a:off x="559934" y="557680"/>
                            <a:ext cx="24364" cy="14859"/>
                          </a:xfrm>
                          <a:prstGeom prst="rect">
                            <a:avLst/>
                          </a:prstGeom>
                        </pic:spPr>
                      </pic:pic>
                      <wps:wsp>
                        <wps:cNvPr id="747" name="Graphic 747"/>
                        <wps:cNvSpPr/>
                        <wps:spPr>
                          <a:xfrm>
                            <a:off x="559934" y="557680"/>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48" name="Image 748"/>
                          <pic:cNvPicPr/>
                        </pic:nvPicPr>
                        <pic:blipFill>
                          <a:blip r:embed="rId36" cstate="print"/>
                          <a:stretch>
                            <a:fillRect/>
                          </a:stretch>
                        </pic:blipFill>
                        <pic:spPr>
                          <a:xfrm>
                            <a:off x="582117" y="556200"/>
                            <a:ext cx="24333" cy="14828"/>
                          </a:xfrm>
                          <a:prstGeom prst="rect">
                            <a:avLst/>
                          </a:prstGeom>
                        </pic:spPr>
                      </pic:pic>
                      <wps:wsp>
                        <wps:cNvPr id="749" name="Graphic 749"/>
                        <wps:cNvSpPr/>
                        <wps:spPr>
                          <a:xfrm>
                            <a:off x="582117" y="556200"/>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50" name="Image 750"/>
                          <pic:cNvPicPr/>
                        </pic:nvPicPr>
                        <pic:blipFill>
                          <a:blip r:embed="rId28" cstate="print"/>
                          <a:stretch>
                            <a:fillRect/>
                          </a:stretch>
                        </pic:blipFill>
                        <pic:spPr>
                          <a:xfrm>
                            <a:off x="604230" y="556940"/>
                            <a:ext cx="24364" cy="14828"/>
                          </a:xfrm>
                          <a:prstGeom prst="rect">
                            <a:avLst/>
                          </a:prstGeom>
                        </pic:spPr>
                      </pic:pic>
                      <wps:wsp>
                        <wps:cNvPr id="751" name="Graphic 751"/>
                        <wps:cNvSpPr/>
                        <wps:spPr>
                          <a:xfrm>
                            <a:off x="604230" y="556940"/>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52" name="Image 752"/>
                          <pic:cNvPicPr/>
                        </pic:nvPicPr>
                        <pic:blipFill>
                          <a:blip r:embed="rId33" cstate="print"/>
                          <a:stretch>
                            <a:fillRect/>
                          </a:stretch>
                        </pic:blipFill>
                        <pic:spPr>
                          <a:xfrm>
                            <a:off x="626508" y="556570"/>
                            <a:ext cx="20884" cy="14828"/>
                          </a:xfrm>
                          <a:prstGeom prst="rect">
                            <a:avLst/>
                          </a:prstGeom>
                        </pic:spPr>
                      </pic:pic>
                      <wps:wsp>
                        <wps:cNvPr id="753" name="Graphic 753"/>
                        <wps:cNvSpPr/>
                        <wps:spPr>
                          <a:xfrm>
                            <a:off x="626508" y="556570"/>
                            <a:ext cx="20955" cy="15240"/>
                          </a:xfrm>
                          <a:custGeom>
                            <a:avLst/>
                            <a:gdLst/>
                            <a:ahLst/>
                            <a:cxnLst/>
                            <a:rect l="l" t="t" r="r" b="b"/>
                            <a:pathLst>
                              <a:path w="20955" h="15240">
                                <a:moveTo>
                                  <a:pt x="0" y="0"/>
                                </a:moveTo>
                                <a:lnTo>
                                  <a:pt x="0" y="14828"/>
                                </a:lnTo>
                                <a:lnTo>
                                  <a:pt x="20884" y="14828"/>
                                </a:lnTo>
                                <a:lnTo>
                                  <a:pt x="20301" y="9843"/>
                                </a:lnTo>
                                <a:lnTo>
                                  <a:pt x="19592" y="4890"/>
                                </a:lnTo>
                                <a:lnTo>
                                  <a:pt x="18702"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54" name="Image 754"/>
                          <pic:cNvPicPr/>
                        </pic:nvPicPr>
                        <pic:blipFill>
                          <a:blip r:embed="rId34" cstate="print"/>
                          <a:stretch>
                            <a:fillRect/>
                          </a:stretch>
                        </pic:blipFill>
                        <pic:spPr>
                          <a:xfrm>
                            <a:off x="412374" y="554727"/>
                            <a:ext cx="16915" cy="14859"/>
                          </a:xfrm>
                          <a:prstGeom prst="rect">
                            <a:avLst/>
                          </a:prstGeom>
                        </pic:spPr>
                      </pic:pic>
                      <wps:wsp>
                        <wps:cNvPr id="755" name="Graphic 755"/>
                        <wps:cNvSpPr/>
                        <wps:spPr>
                          <a:xfrm>
                            <a:off x="412374" y="554727"/>
                            <a:ext cx="17145" cy="15240"/>
                          </a:xfrm>
                          <a:custGeom>
                            <a:avLst/>
                            <a:gdLst/>
                            <a:ahLst/>
                            <a:cxnLst/>
                            <a:rect l="l" t="t" r="r" b="b"/>
                            <a:pathLst>
                              <a:path w="17145" h="15240">
                                <a:moveTo>
                                  <a:pt x="0" y="0"/>
                                </a:moveTo>
                                <a:lnTo>
                                  <a:pt x="16915" y="0"/>
                                </a:lnTo>
                                <a:lnTo>
                                  <a:pt x="16915"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56" name="Image 756"/>
                          <pic:cNvPicPr/>
                        </pic:nvPicPr>
                        <pic:blipFill>
                          <a:blip r:embed="rId36" cstate="print"/>
                          <a:stretch>
                            <a:fillRect/>
                          </a:stretch>
                        </pic:blipFill>
                        <pic:spPr>
                          <a:xfrm>
                            <a:off x="452638" y="571584"/>
                            <a:ext cx="28703" cy="13256"/>
                          </a:xfrm>
                          <a:prstGeom prst="rect">
                            <a:avLst/>
                          </a:prstGeom>
                        </pic:spPr>
                      </pic:pic>
                      <wps:wsp>
                        <wps:cNvPr id="757" name="Graphic 757"/>
                        <wps:cNvSpPr/>
                        <wps:spPr>
                          <a:xfrm>
                            <a:off x="452638" y="571584"/>
                            <a:ext cx="29209" cy="13335"/>
                          </a:xfrm>
                          <a:custGeom>
                            <a:avLst/>
                            <a:gdLst/>
                            <a:ahLst/>
                            <a:cxnLst/>
                            <a:rect l="l" t="t" r="r" b="b"/>
                            <a:pathLst>
                              <a:path w="29209" h="13335">
                                <a:moveTo>
                                  <a:pt x="0" y="0"/>
                                </a:moveTo>
                                <a:lnTo>
                                  <a:pt x="28703" y="0"/>
                                </a:lnTo>
                                <a:lnTo>
                                  <a:pt x="28703" y="13256"/>
                                </a:lnTo>
                                <a:lnTo>
                                  <a:pt x="0" y="13256"/>
                                </a:lnTo>
                                <a:lnTo>
                                  <a:pt x="0" y="0"/>
                                </a:lnTo>
                                <a:close/>
                              </a:path>
                            </a:pathLst>
                          </a:custGeom>
                          <a:ln w="204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58" name="Image 758"/>
                          <pic:cNvPicPr/>
                        </pic:nvPicPr>
                        <pic:blipFill>
                          <a:blip r:embed="rId28" cstate="print"/>
                          <a:stretch>
                            <a:fillRect/>
                          </a:stretch>
                        </pic:blipFill>
                        <pic:spPr>
                          <a:xfrm>
                            <a:off x="480295" y="571059"/>
                            <a:ext cx="24364" cy="14859"/>
                          </a:xfrm>
                          <a:prstGeom prst="rect">
                            <a:avLst/>
                          </a:prstGeom>
                        </pic:spPr>
                      </pic:pic>
                      <wps:wsp>
                        <wps:cNvPr id="759" name="Graphic 759"/>
                        <wps:cNvSpPr/>
                        <wps:spPr>
                          <a:xfrm>
                            <a:off x="480295" y="571059"/>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60" name="Image 760"/>
                          <pic:cNvPicPr/>
                        </pic:nvPicPr>
                        <pic:blipFill>
                          <a:blip r:embed="rId28" cstate="print"/>
                          <a:stretch>
                            <a:fillRect/>
                          </a:stretch>
                        </pic:blipFill>
                        <pic:spPr>
                          <a:xfrm>
                            <a:off x="503549" y="571461"/>
                            <a:ext cx="24364" cy="14828"/>
                          </a:xfrm>
                          <a:prstGeom prst="rect">
                            <a:avLst/>
                          </a:prstGeom>
                        </pic:spPr>
                      </pic:pic>
                      <wps:wsp>
                        <wps:cNvPr id="761" name="Graphic 761"/>
                        <wps:cNvSpPr/>
                        <wps:spPr>
                          <a:xfrm>
                            <a:off x="503549" y="57146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62" name="Image 762"/>
                          <pic:cNvPicPr/>
                        </pic:nvPicPr>
                        <pic:blipFill>
                          <a:blip r:embed="rId28" cstate="print"/>
                          <a:stretch>
                            <a:fillRect/>
                          </a:stretch>
                        </pic:blipFill>
                        <pic:spPr>
                          <a:xfrm>
                            <a:off x="526804" y="570689"/>
                            <a:ext cx="24364" cy="14859"/>
                          </a:xfrm>
                          <a:prstGeom prst="rect">
                            <a:avLst/>
                          </a:prstGeom>
                        </pic:spPr>
                      </pic:pic>
                      <wps:wsp>
                        <wps:cNvPr id="763" name="Graphic 763"/>
                        <wps:cNvSpPr/>
                        <wps:spPr>
                          <a:xfrm>
                            <a:off x="526804" y="570689"/>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64" name="Image 764"/>
                          <pic:cNvPicPr/>
                        </pic:nvPicPr>
                        <pic:blipFill>
                          <a:blip r:embed="rId28" cstate="print"/>
                          <a:stretch>
                            <a:fillRect/>
                          </a:stretch>
                        </pic:blipFill>
                        <pic:spPr>
                          <a:xfrm>
                            <a:off x="550066" y="571831"/>
                            <a:ext cx="24364" cy="14828"/>
                          </a:xfrm>
                          <a:prstGeom prst="rect">
                            <a:avLst/>
                          </a:prstGeom>
                        </pic:spPr>
                      </pic:pic>
                      <wps:wsp>
                        <wps:cNvPr id="765" name="Graphic 765"/>
                        <wps:cNvSpPr/>
                        <wps:spPr>
                          <a:xfrm>
                            <a:off x="550066" y="571831"/>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66" name="Image 766"/>
                          <pic:cNvPicPr/>
                        </pic:nvPicPr>
                        <pic:blipFill>
                          <a:blip r:embed="rId28" cstate="print"/>
                          <a:stretch>
                            <a:fillRect/>
                          </a:stretch>
                        </pic:blipFill>
                        <pic:spPr>
                          <a:xfrm>
                            <a:off x="573321" y="571059"/>
                            <a:ext cx="24364" cy="14859"/>
                          </a:xfrm>
                          <a:prstGeom prst="rect">
                            <a:avLst/>
                          </a:prstGeom>
                        </pic:spPr>
                      </pic:pic>
                      <wps:wsp>
                        <wps:cNvPr id="767" name="Graphic 767"/>
                        <wps:cNvSpPr/>
                        <wps:spPr>
                          <a:xfrm>
                            <a:off x="573321" y="571059"/>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68" name="Image 768"/>
                          <pic:cNvPicPr/>
                        </pic:nvPicPr>
                        <pic:blipFill>
                          <a:blip r:embed="rId36" cstate="print"/>
                          <a:stretch>
                            <a:fillRect/>
                          </a:stretch>
                        </pic:blipFill>
                        <pic:spPr>
                          <a:xfrm>
                            <a:off x="596607" y="572201"/>
                            <a:ext cx="24333" cy="14828"/>
                          </a:xfrm>
                          <a:prstGeom prst="rect">
                            <a:avLst/>
                          </a:prstGeom>
                        </pic:spPr>
                      </pic:pic>
                      <wps:wsp>
                        <wps:cNvPr id="769" name="Graphic 769"/>
                        <wps:cNvSpPr/>
                        <wps:spPr>
                          <a:xfrm>
                            <a:off x="596607" y="572201"/>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70" name="Image 770"/>
                          <pic:cNvPicPr/>
                        </pic:nvPicPr>
                        <pic:blipFill>
                          <a:blip r:embed="rId37" cstate="print"/>
                          <a:stretch>
                            <a:fillRect/>
                          </a:stretch>
                        </pic:blipFill>
                        <pic:spPr>
                          <a:xfrm>
                            <a:off x="619956" y="570689"/>
                            <a:ext cx="28633" cy="14859"/>
                          </a:xfrm>
                          <a:prstGeom prst="rect">
                            <a:avLst/>
                          </a:prstGeom>
                        </pic:spPr>
                      </pic:pic>
                      <wps:wsp>
                        <wps:cNvPr id="771" name="Graphic 771"/>
                        <wps:cNvSpPr/>
                        <wps:spPr>
                          <a:xfrm>
                            <a:off x="619956" y="570689"/>
                            <a:ext cx="29209" cy="15240"/>
                          </a:xfrm>
                          <a:custGeom>
                            <a:avLst/>
                            <a:gdLst/>
                            <a:ahLst/>
                            <a:cxnLst/>
                            <a:rect l="l" t="t" r="r" b="b"/>
                            <a:pathLst>
                              <a:path w="29209" h="15240">
                                <a:moveTo>
                                  <a:pt x="0" y="0"/>
                                </a:moveTo>
                                <a:lnTo>
                                  <a:pt x="0" y="14859"/>
                                </a:lnTo>
                                <a:lnTo>
                                  <a:pt x="28633" y="14859"/>
                                </a:lnTo>
                                <a:lnTo>
                                  <a:pt x="28388" y="9875"/>
                                </a:lnTo>
                                <a:lnTo>
                                  <a:pt x="27924" y="4921"/>
                                </a:lnTo>
                                <a:lnTo>
                                  <a:pt x="27341"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72" name="Image 772"/>
                          <pic:cNvPicPr/>
                        </pic:nvPicPr>
                        <pic:blipFill>
                          <a:blip r:embed="rId37" cstate="print"/>
                          <a:stretch>
                            <a:fillRect/>
                          </a:stretch>
                        </pic:blipFill>
                        <pic:spPr>
                          <a:xfrm>
                            <a:off x="483776" y="586130"/>
                            <a:ext cx="28885" cy="14828"/>
                          </a:xfrm>
                          <a:prstGeom prst="rect">
                            <a:avLst/>
                          </a:prstGeom>
                        </pic:spPr>
                      </pic:pic>
                      <wps:wsp>
                        <wps:cNvPr id="773" name="Graphic 773"/>
                        <wps:cNvSpPr/>
                        <wps:spPr>
                          <a:xfrm>
                            <a:off x="483776" y="586130"/>
                            <a:ext cx="29209" cy="15240"/>
                          </a:xfrm>
                          <a:custGeom>
                            <a:avLst/>
                            <a:gdLst/>
                            <a:ahLst/>
                            <a:cxnLst/>
                            <a:rect l="l" t="t" r="r" b="b"/>
                            <a:pathLst>
                              <a:path w="29209" h="15240">
                                <a:moveTo>
                                  <a:pt x="0" y="0"/>
                                </a:moveTo>
                                <a:lnTo>
                                  <a:pt x="28885" y="0"/>
                                </a:lnTo>
                                <a:lnTo>
                                  <a:pt x="28885" y="14828"/>
                                </a:lnTo>
                                <a:lnTo>
                                  <a:pt x="0" y="14828"/>
                                </a:lnTo>
                                <a:lnTo>
                                  <a:pt x="0" y="0"/>
                                </a:lnTo>
                                <a:close/>
                              </a:path>
                            </a:pathLst>
                          </a:custGeom>
                          <a:ln w="2126">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74" name="Image 774"/>
                          <pic:cNvPicPr/>
                        </pic:nvPicPr>
                        <pic:blipFill>
                          <a:blip r:embed="rId36" cstate="print"/>
                          <a:stretch>
                            <a:fillRect/>
                          </a:stretch>
                        </pic:blipFill>
                        <pic:spPr>
                          <a:xfrm>
                            <a:off x="510873" y="585762"/>
                            <a:ext cx="24364" cy="14828"/>
                          </a:xfrm>
                          <a:prstGeom prst="rect">
                            <a:avLst/>
                          </a:prstGeom>
                        </pic:spPr>
                      </pic:pic>
                      <wps:wsp>
                        <wps:cNvPr id="775" name="Graphic 775"/>
                        <wps:cNvSpPr/>
                        <wps:spPr>
                          <a:xfrm>
                            <a:off x="510873" y="58576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76" name="Image 776"/>
                          <pic:cNvPicPr/>
                        </pic:nvPicPr>
                        <pic:blipFill>
                          <a:blip r:embed="rId28" cstate="print"/>
                          <a:stretch>
                            <a:fillRect/>
                          </a:stretch>
                        </pic:blipFill>
                        <pic:spPr>
                          <a:xfrm>
                            <a:off x="533387" y="586502"/>
                            <a:ext cx="24333" cy="14828"/>
                          </a:xfrm>
                          <a:prstGeom prst="rect">
                            <a:avLst/>
                          </a:prstGeom>
                        </pic:spPr>
                      </pic:pic>
                      <wps:wsp>
                        <wps:cNvPr id="777" name="Graphic 777"/>
                        <wps:cNvSpPr/>
                        <wps:spPr>
                          <a:xfrm>
                            <a:off x="533387" y="586502"/>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78" name="Image 778"/>
                          <pic:cNvPicPr/>
                        </pic:nvPicPr>
                        <pic:blipFill>
                          <a:blip r:embed="rId28" cstate="print"/>
                          <a:stretch>
                            <a:fillRect/>
                          </a:stretch>
                        </pic:blipFill>
                        <pic:spPr>
                          <a:xfrm>
                            <a:off x="555910" y="585424"/>
                            <a:ext cx="24329" cy="16860"/>
                          </a:xfrm>
                          <a:prstGeom prst="rect">
                            <a:avLst/>
                          </a:prstGeom>
                        </pic:spPr>
                      </pic:pic>
                      <wps:wsp>
                        <wps:cNvPr id="779" name="Graphic 779"/>
                        <wps:cNvSpPr/>
                        <wps:spPr>
                          <a:xfrm>
                            <a:off x="555910" y="585424"/>
                            <a:ext cx="24765" cy="17145"/>
                          </a:xfrm>
                          <a:custGeom>
                            <a:avLst/>
                            <a:gdLst/>
                            <a:ahLst/>
                            <a:cxnLst/>
                            <a:rect l="l" t="t" r="r" b="b"/>
                            <a:pathLst>
                              <a:path w="24765" h="17145">
                                <a:moveTo>
                                  <a:pt x="0" y="0"/>
                                </a:moveTo>
                                <a:lnTo>
                                  <a:pt x="24329" y="0"/>
                                </a:lnTo>
                                <a:lnTo>
                                  <a:pt x="24329" y="16860"/>
                                </a:lnTo>
                                <a:lnTo>
                                  <a:pt x="0" y="16860"/>
                                </a:lnTo>
                                <a:lnTo>
                                  <a:pt x="0" y="0"/>
                                </a:lnTo>
                                <a:close/>
                              </a:path>
                            </a:pathLst>
                          </a:custGeom>
                          <a:ln w="2283">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80" name="Image 780"/>
                          <pic:cNvPicPr/>
                        </pic:nvPicPr>
                        <pic:blipFill>
                          <a:blip r:embed="rId28" cstate="print"/>
                          <a:stretch>
                            <a:fillRect/>
                          </a:stretch>
                        </pic:blipFill>
                        <pic:spPr>
                          <a:xfrm>
                            <a:off x="578424" y="586872"/>
                            <a:ext cx="24364" cy="14828"/>
                          </a:xfrm>
                          <a:prstGeom prst="rect">
                            <a:avLst/>
                          </a:prstGeom>
                        </pic:spPr>
                      </pic:pic>
                      <wps:wsp>
                        <wps:cNvPr id="781" name="Graphic 781"/>
                        <wps:cNvSpPr/>
                        <wps:spPr>
                          <a:xfrm>
                            <a:off x="578424" y="58687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82" name="Image 782"/>
                          <pic:cNvPicPr/>
                        </pic:nvPicPr>
                        <pic:blipFill>
                          <a:blip r:embed="rId28" cstate="print"/>
                          <a:stretch>
                            <a:fillRect/>
                          </a:stretch>
                        </pic:blipFill>
                        <pic:spPr>
                          <a:xfrm>
                            <a:off x="623610" y="586471"/>
                            <a:ext cx="25254" cy="14859"/>
                          </a:xfrm>
                          <a:prstGeom prst="rect">
                            <a:avLst/>
                          </a:prstGeom>
                        </pic:spPr>
                      </pic:pic>
                      <wps:wsp>
                        <wps:cNvPr id="783" name="Graphic 783"/>
                        <wps:cNvSpPr/>
                        <wps:spPr>
                          <a:xfrm>
                            <a:off x="623610" y="586471"/>
                            <a:ext cx="25400" cy="15240"/>
                          </a:xfrm>
                          <a:custGeom>
                            <a:avLst/>
                            <a:gdLst/>
                            <a:ahLst/>
                            <a:cxnLst/>
                            <a:rect l="l" t="t" r="r" b="b"/>
                            <a:pathLst>
                              <a:path w="25400" h="15240">
                                <a:moveTo>
                                  <a:pt x="0" y="0"/>
                                </a:moveTo>
                                <a:lnTo>
                                  <a:pt x="0" y="14859"/>
                                </a:lnTo>
                                <a:lnTo>
                                  <a:pt x="25254" y="14859"/>
                                </a:lnTo>
                                <a:lnTo>
                                  <a:pt x="25286" y="13686"/>
                                </a:lnTo>
                                <a:lnTo>
                                  <a:pt x="25317" y="12489"/>
                                </a:lnTo>
                                <a:lnTo>
                                  <a:pt x="25317" y="11292"/>
                                </a:lnTo>
                                <a:lnTo>
                                  <a:pt x="25317" y="7504"/>
                                </a:lnTo>
                                <a:lnTo>
                                  <a:pt x="25231" y="3756"/>
                                </a:lnTo>
                                <a:lnTo>
                                  <a:pt x="25042"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84" name="Image 784"/>
                          <pic:cNvPicPr/>
                        </pic:nvPicPr>
                        <pic:blipFill>
                          <a:blip r:embed="rId28" cstate="print"/>
                          <a:stretch>
                            <a:fillRect/>
                          </a:stretch>
                        </pic:blipFill>
                        <pic:spPr>
                          <a:xfrm>
                            <a:off x="502106" y="600316"/>
                            <a:ext cx="25067" cy="16364"/>
                          </a:xfrm>
                          <a:prstGeom prst="rect">
                            <a:avLst/>
                          </a:prstGeom>
                        </pic:spPr>
                      </pic:pic>
                      <wps:wsp>
                        <wps:cNvPr id="785" name="Graphic 785"/>
                        <wps:cNvSpPr/>
                        <wps:spPr>
                          <a:xfrm>
                            <a:off x="502106" y="600316"/>
                            <a:ext cx="25400" cy="16510"/>
                          </a:xfrm>
                          <a:custGeom>
                            <a:avLst/>
                            <a:gdLst/>
                            <a:ahLst/>
                            <a:cxnLst/>
                            <a:rect l="l" t="t" r="r" b="b"/>
                            <a:pathLst>
                              <a:path w="25400" h="16510">
                                <a:moveTo>
                                  <a:pt x="0" y="0"/>
                                </a:moveTo>
                                <a:lnTo>
                                  <a:pt x="25067" y="0"/>
                                </a:lnTo>
                                <a:lnTo>
                                  <a:pt x="25067" y="16364"/>
                                </a:lnTo>
                                <a:lnTo>
                                  <a:pt x="0" y="16364"/>
                                </a:lnTo>
                                <a:lnTo>
                                  <a:pt x="0" y="0"/>
                                </a:lnTo>
                                <a:close/>
                              </a:path>
                            </a:pathLst>
                          </a:custGeom>
                          <a:ln w="2260">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86" name="Image 786"/>
                          <pic:cNvPicPr/>
                        </pic:nvPicPr>
                        <pic:blipFill>
                          <a:blip r:embed="rId34" cstate="print"/>
                          <a:stretch>
                            <a:fillRect/>
                          </a:stretch>
                        </pic:blipFill>
                        <pic:spPr>
                          <a:xfrm>
                            <a:off x="526745" y="601111"/>
                            <a:ext cx="17469" cy="14859"/>
                          </a:xfrm>
                          <a:prstGeom prst="rect">
                            <a:avLst/>
                          </a:prstGeom>
                        </pic:spPr>
                      </pic:pic>
                      <wps:wsp>
                        <wps:cNvPr id="787" name="Graphic 787"/>
                        <wps:cNvSpPr/>
                        <wps:spPr>
                          <a:xfrm>
                            <a:off x="526745" y="601111"/>
                            <a:ext cx="17780" cy="15240"/>
                          </a:xfrm>
                          <a:custGeom>
                            <a:avLst/>
                            <a:gdLst/>
                            <a:ahLst/>
                            <a:cxnLst/>
                            <a:rect l="l" t="t" r="r" b="b"/>
                            <a:pathLst>
                              <a:path w="17780" h="15240">
                                <a:moveTo>
                                  <a:pt x="0" y="0"/>
                                </a:moveTo>
                                <a:lnTo>
                                  <a:pt x="17469" y="0"/>
                                </a:lnTo>
                                <a:lnTo>
                                  <a:pt x="17469" y="14859"/>
                                </a:lnTo>
                                <a:lnTo>
                                  <a:pt x="0" y="14859"/>
                                </a:lnTo>
                                <a:lnTo>
                                  <a:pt x="0" y="0"/>
                                </a:lnTo>
                                <a:close/>
                              </a:path>
                            </a:pathLst>
                          </a:custGeom>
                          <a:ln w="2319">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88" name="Image 788"/>
                          <pic:cNvPicPr/>
                        </pic:nvPicPr>
                        <pic:blipFill>
                          <a:blip r:embed="rId33" cstate="print"/>
                          <a:stretch>
                            <a:fillRect/>
                          </a:stretch>
                        </pic:blipFill>
                        <pic:spPr>
                          <a:xfrm>
                            <a:off x="543698" y="602222"/>
                            <a:ext cx="18211" cy="14859"/>
                          </a:xfrm>
                          <a:prstGeom prst="rect">
                            <a:avLst/>
                          </a:prstGeom>
                        </pic:spPr>
                      </pic:pic>
                      <wps:wsp>
                        <wps:cNvPr id="789" name="Graphic 789"/>
                        <wps:cNvSpPr/>
                        <wps:spPr>
                          <a:xfrm>
                            <a:off x="543698" y="602222"/>
                            <a:ext cx="18415" cy="15240"/>
                          </a:xfrm>
                          <a:custGeom>
                            <a:avLst/>
                            <a:gdLst/>
                            <a:ahLst/>
                            <a:cxnLst/>
                            <a:rect l="l" t="t" r="r" b="b"/>
                            <a:pathLst>
                              <a:path w="18415" h="15240">
                                <a:moveTo>
                                  <a:pt x="0" y="0"/>
                                </a:moveTo>
                                <a:lnTo>
                                  <a:pt x="18211" y="0"/>
                                </a:lnTo>
                                <a:lnTo>
                                  <a:pt x="18211" y="14859"/>
                                </a:lnTo>
                                <a:lnTo>
                                  <a:pt x="0" y="14859"/>
                                </a:lnTo>
                                <a:lnTo>
                                  <a:pt x="0" y="0"/>
                                </a:lnTo>
                                <a:close/>
                              </a:path>
                            </a:pathLst>
                          </a:custGeom>
                          <a:ln w="231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90" name="Image 790"/>
                          <pic:cNvPicPr/>
                        </pic:nvPicPr>
                        <pic:blipFill>
                          <a:blip r:embed="rId38" cstate="print"/>
                          <a:stretch>
                            <a:fillRect/>
                          </a:stretch>
                        </pic:blipFill>
                        <pic:spPr>
                          <a:xfrm>
                            <a:off x="561572" y="601482"/>
                            <a:ext cx="31964" cy="14858"/>
                          </a:xfrm>
                          <a:prstGeom prst="rect">
                            <a:avLst/>
                          </a:prstGeom>
                        </pic:spPr>
                      </pic:pic>
                      <wps:wsp>
                        <wps:cNvPr id="791" name="Graphic 791"/>
                        <wps:cNvSpPr/>
                        <wps:spPr>
                          <a:xfrm>
                            <a:off x="561572" y="601482"/>
                            <a:ext cx="32384" cy="15240"/>
                          </a:xfrm>
                          <a:custGeom>
                            <a:avLst/>
                            <a:gdLst/>
                            <a:ahLst/>
                            <a:cxnLst/>
                            <a:rect l="l" t="t" r="r" b="b"/>
                            <a:pathLst>
                              <a:path w="32384" h="15240">
                                <a:moveTo>
                                  <a:pt x="0" y="0"/>
                                </a:moveTo>
                                <a:lnTo>
                                  <a:pt x="31964" y="0"/>
                                </a:lnTo>
                                <a:lnTo>
                                  <a:pt x="31964" y="14858"/>
                                </a:lnTo>
                                <a:lnTo>
                                  <a:pt x="0" y="14858"/>
                                </a:lnTo>
                                <a:lnTo>
                                  <a:pt x="0" y="0"/>
                                </a:lnTo>
                                <a:close/>
                              </a:path>
                            </a:pathLst>
                          </a:custGeom>
                          <a:ln w="2053">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92" name="Image 792"/>
                          <pic:cNvPicPr/>
                        </pic:nvPicPr>
                        <pic:blipFill>
                          <a:blip r:embed="rId39" cstate="print"/>
                          <a:stretch>
                            <a:fillRect/>
                          </a:stretch>
                        </pic:blipFill>
                        <pic:spPr>
                          <a:xfrm>
                            <a:off x="593528" y="601114"/>
                            <a:ext cx="43154" cy="14859"/>
                          </a:xfrm>
                          <a:prstGeom prst="rect">
                            <a:avLst/>
                          </a:prstGeom>
                        </pic:spPr>
                      </pic:pic>
                      <wps:wsp>
                        <wps:cNvPr id="793" name="Graphic 793"/>
                        <wps:cNvSpPr/>
                        <wps:spPr>
                          <a:xfrm>
                            <a:off x="593528" y="601114"/>
                            <a:ext cx="43180" cy="15240"/>
                          </a:xfrm>
                          <a:custGeom>
                            <a:avLst/>
                            <a:gdLst/>
                            <a:ahLst/>
                            <a:cxnLst/>
                            <a:rect l="l" t="t" r="r" b="b"/>
                            <a:pathLst>
                              <a:path w="43180" h="15240">
                                <a:moveTo>
                                  <a:pt x="0" y="0"/>
                                </a:moveTo>
                                <a:lnTo>
                                  <a:pt x="43154" y="0"/>
                                </a:lnTo>
                                <a:lnTo>
                                  <a:pt x="43154" y="14859"/>
                                </a:lnTo>
                                <a:lnTo>
                                  <a:pt x="0" y="14859"/>
                                </a:lnTo>
                                <a:lnTo>
                                  <a:pt x="0" y="0"/>
                                </a:lnTo>
                                <a:close/>
                              </a:path>
                            </a:pathLst>
                          </a:custGeom>
                          <a:ln w="1811">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94" name="Image 794"/>
                          <pic:cNvPicPr/>
                        </pic:nvPicPr>
                        <pic:blipFill>
                          <a:blip r:embed="rId40" cstate="print"/>
                          <a:stretch>
                            <a:fillRect/>
                          </a:stretch>
                        </pic:blipFill>
                        <pic:spPr>
                          <a:xfrm>
                            <a:off x="636470" y="601110"/>
                            <a:ext cx="12395" cy="14859"/>
                          </a:xfrm>
                          <a:prstGeom prst="rect">
                            <a:avLst/>
                          </a:prstGeom>
                        </pic:spPr>
                      </pic:pic>
                      <wps:wsp>
                        <wps:cNvPr id="795" name="Graphic 795"/>
                        <wps:cNvSpPr/>
                        <wps:spPr>
                          <a:xfrm>
                            <a:off x="636470" y="601110"/>
                            <a:ext cx="12700" cy="15240"/>
                          </a:xfrm>
                          <a:custGeom>
                            <a:avLst/>
                            <a:gdLst/>
                            <a:ahLst/>
                            <a:cxnLst/>
                            <a:rect l="l" t="t" r="r" b="b"/>
                            <a:pathLst>
                              <a:path w="12700" h="15240">
                                <a:moveTo>
                                  <a:pt x="0" y="0"/>
                                </a:moveTo>
                                <a:lnTo>
                                  <a:pt x="0" y="14859"/>
                                </a:lnTo>
                                <a:lnTo>
                                  <a:pt x="11749" y="14859"/>
                                </a:lnTo>
                                <a:lnTo>
                                  <a:pt x="12150" y="9938"/>
                                </a:lnTo>
                                <a:lnTo>
                                  <a:pt x="12339" y="4984"/>
                                </a:lnTo>
                                <a:lnTo>
                                  <a:pt x="12395"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96" name="Image 796"/>
                          <pic:cNvPicPr/>
                        </pic:nvPicPr>
                        <pic:blipFill>
                          <a:blip r:embed="rId28" cstate="print"/>
                          <a:stretch>
                            <a:fillRect/>
                          </a:stretch>
                        </pic:blipFill>
                        <pic:spPr>
                          <a:xfrm>
                            <a:off x="516441" y="617112"/>
                            <a:ext cx="24364" cy="14828"/>
                          </a:xfrm>
                          <a:prstGeom prst="rect">
                            <a:avLst/>
                          </a:prstGeom>
                        </pic:spPr>
                      </pic:pic>
                      <wps:wsp>
                        <wps:cNvPr id="797" name="Graphic 797"/>
                        <wps:cNvSpPr/>
                        <wps:spPr>
                          <a:xfrm>
                            <a:off x="516441" y="617112"/>
                            <a:ext cx="24765" cy="15240"/>
                          </a:xfrm>
                          <a:custGeom>
                            <a:avLst/>
                            <a:gdLst/>
                            <a:ahLst/>
                            <a:cxnLst/>
                            <a:rect l="l" t="t" r="r" b="b"/>
                            <a:pathLst>
                              <a:path w="24765" h="15240">
                                <a:moveTo>
                                  <a:pt x="0" y="0"/>
                                </a:moveTo>
                                <a:lnTo>
                                  <a:pt x="24364" y="0"/>
                                </a:lnTo>
                                <a:lnTo>
                                  <a:pt x="24364"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798" name="Image 798"/>
                          <pic:cNvPicPr/>
                        </pic:nvPicPr>
                        <pic:blipFill>
                          <a:blip r:embed="rId28" cstate="print"/>
                          <a:stretch>
                            <a:fillRect/>
                          </a:stretch>
                        </pic:blipFill>
                        <pic:spPr>
                          <a:xfrm>
                            <a:off x="538955" y="616773"/>
                            <a:ext cx="24333" cy="14859"/>
                          </a:xfrm>
                          <a:prstGeom prst="rect">
                            <a:avLst/>
                          </a:prstGeom>
                        </pic:spPr>
                      </pic:pic>
                      <wps:wsp>
                        <wps:cNvPr id="799" name="Graphic 799"/>
                        <wps:cNvSpPr/>
                        <wps:spPr>
                          <a:xfrm>
                            <a:off x="538955" y="616773"/>
                            <a:ext cx="24765" cy="15240"/>
                          </a:xfrm>
                          <a:custGeom>
                            <a:avLst/>
                            <a:gdLst/>
                            <a:ahLst/>
                            <a:cxnLst/>
                            <a:rect l="l" t="t" r="r" b="b"/>
                            <a:pathLst>
                              <a:path w="24765" h="15240">
                                <a:moveTo>
                                  <a:pt x="0" y="0"/>
                                </a:moveTo>
                                <a:lnTo>
                                  <a:pt x="24333" y="0"/>
                                </a:lnTo>
                                <a:lnTo>
                                  <a:pt x="24333"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00" name="Image 800"/>
                          <pic:cNvPicPr/>
                        </pic:nvPicPr>
                        <pic:blipFill>
                          <a:blip r:embed="rId28" cstate="print"/>
                          <a:stretch>
                            <a:fillRect/>
                          </a:stretch>
                        </pic:blipFill>
                        <pic:spPr>
                          <a:xfrm>
                            <a:off x="561446" y="617506"/>
                            <a:ext cx="24364" cy="14859"/>
                          </a:xfrm>
                          <a:prstGeom prst="rect">
                            <a:avLst/>
                          </a:prstGeom>
                        </pic:spPr>
                      </pic:pic>
                      <wps:wsp>
                        <wps:cNvPr id="801" name="Graphic 801"/>
                        <wps:cNvSpPr/>
                        <wps:spPr>
                          <a:xfrm>
                            <a:off x="561446" y="617506"/>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02" name="Image 802"/>
                          <pic:cNvPicPr/>
                        </pic:nvPicPr>
                        <pic:blipFill>
                          <a:blip r:embed="rId28" cstate="print"/>
                          <a:stretch>
                            <a:fillRect/>
                          </a:stretch>
                        </pic:blipFill>
                        <pic:spPr>
                          <a:xfrm>
                            <a:off x="583960" y="616403"/>
                            <a:ext cx="24364" cy="14859"/>
                          </a:xfrm>
                          <a:prstGeom prst="rect">
                            <a:avLst/>
                          </a:prstGeom>
                        </pic:spPr>
                      </pic:pic>
                      <wps:wsp>
                        <wps:cNvPr id="803" name="Graphic 803"/>
                        <wps:cNvSpPr/>
                        <wps:spPr>
                          <a:xfrm>
                            <a:off x="583960" y="616403"/>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04" name="Image 804"/>
                          <pic:cNvPicPr/>
                        </pic:nvPicPr>
                        <pic:blipFill>
                          <a:blip r:embed="rId28" cstate="print"/>
                          <a:stretch>
                            <a:fillRect/>
                          </a:stretch>
                        </pic:blipFill>
                        <pic:spPr>
                          <a:xfrm>
                            <a:off x="606482" y="616553"/>
                            <a:ext cx="24364" cy="14859"/>
                          </a:xfrm>
                          <a:prstGeom prst="rect">
                            <a:avLst/>
                          </a:prstGeom>
                        </pic:spPr>
                      </pic:pic>
                      <wps:wsp>
                        <wps:cNvPr id="805" name="Graphic 805"/>
                        <wps:cNvSpPr/>
                        <wps:spPr>
                          <a:xfrm>
                            <a:off x="606482" y="616553"/>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06" name="Image 806"/>
                          <pic:cNvPicPr/>
                        </pic:nvPicPr>
                        <pic:blipFill>
                          <a:blip r:embed="rId28" cstate="print"/>
                          <a:stretch>
                            <a:fillRect/>
                          </a:stretch>
                        </pic:blipFill>
                        <pic:spPr>
                          <a:xfrm>
                            <a:off x="600941" y="585054"/>
                            <a:ext cx="24332" cy="16576"/>
                          </a:xfrm>
                          <a:prstGeom prst="rect">
                            <a:avLst/>
                          </a:prstGeom>
                        </pic:spPr>
                      </pic:pic>
                      <wps:wsp>
                        <wps:cNvPr id="807" name="Graphic 807"/>
                        <wps:cNvSpPr/>
                        <wps:spPr>
                          <a:xfrm>
                            <a:off x="600941" y="585054"/>
                            <a:ext cx="24765" cy="17145"/>
                          </a:xfrm>
                          <a:custGeom>
                            <a:avLst/>
                            <a:gdLst/>
                            <a:ahLst/>
                            <a:cxnLst/>
                            <a:rect l="l" t="t" r="r" b="b"/>
                            <a:pathLst>
                              <a:path w="24765" h="17145">
                                <a:moveTo>
                                  <a:pt x="0" y="0"/>
                                </a:moveTo>
                                <a:lnTo>
                                  <a:pt x="24332" y="0"/>
                                </a:lnTo>
                                <a:lnTo>
                                  <a:pt x="24332" y="16576"/>
                                </a:lnTo>
                                <a:lnTo>
                                  <a:pt x="0" y="16576"/>
                                </a:lnTo>
                                <a:lnTo>
                                  <a:pt x="0" y="0"/>
                                </a:lnTo>
                                <a:close/>
                              </a:path>
                            </a:pathLst>
                          </a:custGeom>
                          <a:ln w="227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08" name="Image 808"/>
                          <pic:cNvPicPr/>
                        </pic:nvPicPr>
                        <pic:blipFill>
                          <a:blip r:embed="rId33" cstate="print"/>
                          <a:stretch>
                            <a:fillRect/>
                          </a:stretch>
                        </pic:blipFill>
                        <pic:spPr>
                          <a:xfrm>
                            <a:off x="628965" y="616277"/>
                            <a:ext cx="19230" cy="14891"/>
                          </a:xfrm>
                          <a:prstGeom prst="rect">
                            <a:avLst/>
                          </a:prstGeom>
                        </pic:spPr>
                      </pic:pic>
                      <wps:wsp>
                        <wps:cNvPr id="809" name="Graphic 809"/>
                        <wps:cNvSpPr/>
                        <wps:spPr>
                          <a:xfrm>
                            <a:off x="628965" y="616277"/>
                            <a:ext cx="19685" cy="15240"/>
                          </a:xfrm>
                          <a:custGeom>
                            <a:avLst/>
                            <a:gdLst/>
                            <a:ahLst/>
                            <a:cxnLst/>
                            <a:rect l="l" t="t" r="r" b="b"/>
                            <a:pathLst>
                              <a:path w="19685" h="15240">
                                <a:moveTo>
                                  <a:pt x="0" y="0"/>
                                </a:moveTo>
                                <a:lnTo>
                                  <a:pt x="0" y="14891"/>
                                </a:lnTo>
                                <a:lnTo>
                                  <a:pt x="17505" y="14891"/>
                                </a:lnTo>
                                <a:lnTo>
                                  <a:pt x="18214" y="9969"/>
                                </a:lnTo>
                                <a:lnTo>
                                  <a:pt x="18797" y="5016"/>
                                </a:lnTo>
                                <a:lnTo>
                                  <a:pt x="19230"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10" name="Image 810"/>
                          <pic:cNvPicPr/>
                        </pic:nvPicPr>
                        <pic:blipFill>
                          <a:blip r:embed="rId28" cstate="print"/>
                          <a:stretch>
                            <a:fillRect/>
                          </a:stretch>
                        </pic:blipFill>
                        <pic:spPr>
                          <a:xfrm>
                            <a:off x="529450" y="631657"/>
                            <a:ext cx="24333" cy="14828"/>
                          </a:xfrm>
                          <a:prstGeom prst="rect">
                            <a:avLst/>
                          </a:prstGeom>
                        </pic:spPr>
                      </pic:pic>
                      <wps:wsp>
                        <wps:cNvPr id="811" name="Graphic 811"/>
                        <wps:cNvSpPr/>
                        <wps:spPr>
                          <a:xfrm>
                            <a:off x="529450" y="631657"/>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12" name="Image 812"/>
                          <pic:cNvPicPr/>
                        </pic:nvPicPr>
                        <pic:blipFill>
                          <a:blip r:embed="rId28" cstate="print"/>
                          <a:stretch>
                            <a:fillRect/>
                          </a:stretch>
                        </pic:blipFill>
                        <pic:spPr>
                          <a:xfrm>
                            <a:off x="552618" y="630893"/>
                            <a:ext cx="24333" cy="14859"/>
                          </a:xfrm>
                          <a:prstGeom prst="rect">
                            <a:avLst/>
                          </a:prstGeom>
                        </pic:spPr>
                      </pic:pic>
                      <wps:wsp>
                        <wps:cNvPr id="813" name="Graphic 813"/>
                        <wps:cNvSpPr/>
                        <wps:spPr>
                          <a:xfrm>
                            <a:off x="552618" y="630893"/>
                            <a:ext cx="24765" cy="15240"/>
                          </a:xfrm>
                          <a:custGeom>
                            <a:avLst/>
                            <a:gdLst/>
                            <a:ahLst/>
                            <a:cxnLst/>
                            <a:rect l="l" t="t" r="r" b="b"/>
                            <a:pathLst>
                              <a:path w="24765" h="15240">
                                <a:moveTo>
                                  <a:pt x="0" y="0"/>
                                </a:moveTo>
                                <a:lnTo>
                                  <a:pt x="24333" y="0"/>
                                </a:lnTo>
                                <a:lnTo>
                                  <a:pt x="24333"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14" name="Image 814"/>
                          <pic:cNvPicPr/>
                        </pic:nvPicPr>
                        <pic:blipFill>
                          <a:blip r:embed="rId29" cstate="print"/>
                          <a:stretch>
                            <a:fillRect/>
                          </a:stretch>
                        </pic:blipFill>
                        <pic:spPr>
                          <a:xfrm>
                            <a:off x="575778" y="632027"/>
                            <a:ext cx="24333" cy="14828"/>
                          </a:xfrm>
                          <a:prstGeom prst="rect">
                            <a:avLst/>
                          </a:prstGeom>
                        </pic:spPr>
                      </pic:pic>
                      <wps:wsp>
                        <wps:cNvPr id="815" name="Graphic 815"/>
                        <wps:cNvSpPr/>
                        <wps:spPr>
                          <a:xfrm>
                            <a:off x="575778" y="632027"/>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16" name="Image 816"/>
                          <pic:cNvPicPr/>
                        </pic:nvPicPr>
                        <pic:blipFill>
                          <a:blip r:embed="rId28" cstate="print"/>
                          <a:stretch>
                            <a:fillRect/>
                          </a:stretch>
                        </pic:blipFill>
                        <pic:spPr>
                          <a:xfrm>
                            <a:off x="598946" y="630523"/>
                            <a:ext cx="24364" cy="14859"/>
                          </a:xfrm>
                          <a:prstGeom prst="rect">
                            <a:avLst/>
                          </a:prstGeom>
                        </pic:spPr>
                      </pic:pic>
                      <wps:wsp>
                        <wps:cNvPr id="817" name="Graphic 817"/>
                        <wps:cNvSpPr/>
                        <wps:spPr>
                          <a:xfrm>
                            <a:off x="598946" y="630523"/>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18" name="Image 818"/>
                          <pic:cNvPicPr/>
                        </pic:nvPicPr>
                        <pic:blipFill>
                          <a:blip r:embed="rId28" cstate="print"/>
                          <a:stretch>
                            <a:fillRect/>
                          </a:stretch>
                        </pic:blipFill>
                        <pic:spPr>
                          <a:xfrm>
                            <a:off x="622074" y="631657"/>
                            <a:ext cx="24333" cy="14828"/>
                          </a:xfrm>
                          <a:prstGeom prst="rect">
                            <a:avLst/>
                          </a:prstGeom>
                        </pic:spPr>
                      </pic:pic>
                      <wps:wsp>
                        <wps:cNvPr id="819" name="Graphic 819"/>
                        <wps:cNvSpPr/>
                        <wps:spPr>
                          <a:xfrm>
                            <a:off x="622074" y="631657"/>
                            <a:ext cx="24765" cy="15240"/>
                          </a:xfrm>
                          <a:custGeom>
                            <a:avLst/>
                            <a:gdLst/>
                            <a:ahLst/>
                            <a:cxnLst/>
                            <a:rect l="l" t="t" r="r" b="b"/>
                            <a:pathLst>
                              <a:path w="24765" h="15240">
                                <a:moveTo>
                                  <a:pt x="0" y="0"/>
                                </a:moveTo>
                                <a:lnTo>
                                  <a:pt x="0" y="14828"/>
                                </a:lnTo>
                                <a:lnTo>
                                  <a:pt x="21592" y="14828"/>
                                </a:lnTo>
                                <a:lnTo>
                                  <a:pt x="22671" y="9938"/>
                                </a:lnTo>
                                <a:lnTo>
                                  <a:pt x="23593" y="4984"/>
                                </a:lnTo>
                                <a:lnTo>
                                  <a:pt x="24333"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20" name="Image 820"/>
                          <pic:cNvPicPr/>
                        </pic:nvPicPr>
                        <pic:blipFill>
                          <a:blip r:embed="rId36" cstate="print"/>
                          <a:stretch>
                            <a:fillRect/>
                          </a:stretch>
                        </pic:blipFill>
                        <pic:spPr>
                          <a:xfrm>
                            <a:off x="539262" y="646918"/>
                            <a:ext cx="24364" cy="14859"/>
                          </a:xfrm>
                          <a:prstGeom prst="rect">
                            <a:avLst/>
                          </a:prstGeom>
                        </pic:spPr>
                      </pic:pic>
                      <wps:wsp>
                        <wps:cNvPr id="821" name="Graphic 821"/>
                        <wps:cNvSpPr/>
                        <wps:spPr>
                          <a:xfrm>
                            <a:off x="539262" y="646918"/>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22" name="Image 822"/>
                          <pic:cNvPicPr/>
                        </pic:nvPicPr>
                        <pic:blipFill>
                          <a:blip r:embed="rId36" cstate="print"/>
                          <a:stretch>
                            <a:fillRect/>
                          </a:stretch>
                        </pic:blipFill>
                        <pic:spPr>
                          <a:xfrm>
                            <a:off x="563076" y="647682"/>
                            <a:ext cx="24333" cy="14828"/>
                          </a:xfrm>
                          <a:prstGeom prst="rect">
                            <a:avLst/>
                          </a:prstGeom>
                        </pic:spPr>
                      </pic:pic>
                      <wps:wsp>
                        <wps:cNvPr id="823" name="Graphic 823"/>
                        <wps:cNvSpPr/>
                        <wps:spPr>
                          <a:xfrm>
                            <a:off x="563076" y="647682"/>
                            <a:ext cx="24765" cy="15240"/>
                          </a:xfrm>
                          <a:custGeom>
                            <a:avLst/>
                            <a:gdLst/>
                            <a:ahLst/>
                            <a:cxnLst/>
                            <a:rect l="l" t="t" r="r" b="b"/>
                            <a:pathLst>
                              <a:path w="24765" h="15240">
                                <a:moveTo>
                                  <a:pt x="0" y="0"/>
                                </a:moveTo>
                                <a:lnTo>
                                  <a:pt x="24333" y="0"/>
                                </a:lnTo>
                                <a:lnTo>
                                  <a:pt x="24333" y="14828"/>
                                </a:lnTo>
                                <a:lnTo>
                                  <a:pt x="0" y="14828"/>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24" name="Image 824"/>
                          <pic:cNvPicPr/>
                        </pic:nvPicPr>
                        <pic:blipFill>
                          <a:blip r:embed="rId30" cstate="print"/>
                          <a:stretch>
                            <a:fillRect/>
                          </a:stretch>
                        </pic:blipFill>
                        <pic:spPr>
                          <a:xfrm>
                            <a:off x="586850" y="646548"/>
                            <a:ext cx="24364" cy="14859"/>
                          </a:xfrm>
                          <a:prstGeom prst="rect">
                            <a:avLst/>
                          </a:prstGeom>
                        </pic:spPr>
                      </pic:pic>
                      <wps:wsp>
                        <wps:cNvPr id="825" name="Graphic 825"/>
                        <wps:cNvSpPr/>
                        <wps:spPr>
                          <a:xfrm>
                            <a:off x="586850" y="646548"/>
                            <a:ext cx="24765" cy="15240"/>
                          </a:xfrm>
                          <a:custGeom>
                            <a:avLst/>
                            <a:gdLst/>
                            <a:ahLst/>
                            <a:cxnLst/>
                            <a:rect l="l" t="t" r="r" b="b"/>
                            <a:pathLst>
                              <a:path w="24765" h="15240">
                                <a:moveTo>
                                  <a:pt x="0" y="0"/>
                                </a:moveTo>
                                <a:lnTo>
                                  <a:pt x="24364" y="0"/>
                                </a:lnTo>
                                <a:lnTo>
                                  <a:pt x="24364" y="14859"/>
                                </a:lnTo>
                                <a:lnTo>
                                  <a:pt x="0" y="14859"/>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26" name="Image 826"/>
                          <pic:cNvPicPr/>
                        </pic:nvPicPr>
                        <pic:blipFill>
                          <a:blip r:embed="rId33" cstate="print"/>
                          <a:stretch>
                            <a:fillRect/>
                          </a:stretch>
                        </pic:blipFill>
                        <pic:spPr>
                          <a:xfrm>
                            <a:off x="610569" y="645069"/>
                            <a:ext cx="16919" cy="15875"/>
                          </a:xfrm>
                          <a:prstGeom prst="rect">
                            <a:avLst/>
                          </a:prstGeom>
                        </pic:spPr>
                      </pic:pic>
                      <wps:wsp>
                        <wps:cNvPr id="827" name="Graphic 827"/>
                        <wps:cNvSpPr/>
                        <wps:spPr>
                          <a:xfrm>
                            <a:off x="610569" y="645069"/>
                            <a:ext cx="17145" cy="15875"/>
                          </a:xfrm>
                          <a:custGeom>
                            <a:avLst/>
                            <a:gdLst/>
                            <a:ahLst/>
                            <a:cxnLst/>
                            <a:rect l="l" t="t" r="r" b="b"/>
                            <a:pathLst>
                              <a:path w="17145" h="15875">
                                <a:moveTo>
                                  <a:pt x="0" y="0"/>
                                </a:moveTo>
                                <a:lnTo>
                                  <a:pt x="16919" y="0"/>
                                </a:lnTo>
                                <a:lnTo>
                                  <a:pt x="16919" y="15875"/>
                                </a:lnTo>
                                <a:lnTo>
                                  <a:pt x="0" y="15875"/>
                                </a:lnTo>
                                <a:lnTo>
                                  <a:pt x="0" y="0"/>
                                </a:lnTo>
                                <a:close/>
                              </a:path>
                            </a:pathLst>
                          </a:custGeom>
                          <a:ln w="2311">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28" name="Image 828"/>
                          <pic:cNvPicPr/>
                        </pic:nvPicPr>
                        <pic:blipFill>
                          <a:blip r:embed="rId334" cstate="print"/>
                          <a:stretch>
                            <a:fillRect/>
                          </a:stretch>
                        </pic:blipFill>
                        <pic:spPr>
                          <a:xfrm>
                            <a:off x="626721" y="646517"/>
                            <a:ext cx="16395" cy="14828"/>
                          </a:xfrm>
                          <a:prstGeom prst="rect">
                            <a:avLst/>
                          </a:prstGeom>
                        </pic:spPr>
                      </pic:pic>
                      <wps:wsp>
                        <wps:cNvPr id="829" name="Graphic 829"/>
                        <wps:cNvSpPr/>
                        <wps:spPr>
                          <a:xfrm>
                            <a:off x="626721" y="646517"/>
                            <a:ext cx="16510" cy="15240"/>
                          </a:xfrm>
                          <a:custGeom>
                            <a:avLst/>
                            <a:gdLst/>
                            <a:ahLst/>
                            <a:cxnLst/>
                            <a:rect l="l" t="t" r="r" b="b"/>
                            <a:pathLst>
                              <a:path w="16510" h="15240">
                                <a:moveTo>
                                  <a:pt x="0" y="0"/>
                                </a:moveTo>
                                <a:lnTo>
                                  <a:pt x="0" y="14828"/>
                                </a:lnTo>
                                <a:lnTo>
                                  <a:pt x="13229" y="14828"/>
                                </a:lnTo>
                                <a:lnTo>
                                  <a:pt x="14426" y="10733"/>
                                </a:lnTo>
                                <a:lnTo>
                                  <a:pt x="15442" y="6583"/>
                                </a:lnTo>
                                <a:lnTo>
                                  <a:pt x="16395" y="2433"/>
                                </a:lnTo>
                                <a:lnTo>
                                  <a:pt x="16395"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30" name="Image 830"/>
                          <pic:cNvPicPr/>
                        </pic:nvPicPr>
                        <pic:blipFill>
                          <a:blip r:embed="rId41" cstate="print"/>
                          <a:stretch>
                            <a:fillRect/>
                          </a:stretch>
                        </pic:blipFill>
                        <pic:spPr>
                          <a:xfrm>
                            <a:off x="544160" y="661345"/>
                            <a:ext cx="27837" cy="9292"/>
                          </a:xfrm>
                          <a:prstGeom prst="rect">
                            <a:avLst/>
                          </a:prstGeom>
                        </pic:spPr>
                      </pic:pic>
                      <wps:wsp>
                        <wps:cNvPr id="831" name="Graphic 831"/>
                        <wps:cNvSpPr/>
                        <wps:spPr>
                          <a:xfrm>
                            <a:off x="544160" y="661345"/>
                            <a:ext cx="27940" cy="9525"/>
                          </a:xfrm>
                          <a:custGeom>
                            <a:avLst/>
                            <a:gdLst/>
                            <a:ahLst/>
                            <a:cxnLst/>
                            <a:rect l="l" t="t" r="r" b="b"/>
                            <a:pathLst>
                              <a:path w="27940" h="9525">
                                <a:moveTo>
                                  <a:pt x="0" y="0"/>
                                </a:moveTo>
                                <a:lnTo>
                                  <a:pt x="27837" y="0"/>
                                </a:lnTo>
                                <a:lnTo>
                                  <a:pt x="27837" y="9292"/>
                                </a:lnTo>
                                <a:lnTo>
                                  <a:pt x="0" y="9292"/>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32" name="Image 832"/>
                          <pic:cNvPicPr/>
                        </pic:nvPicPr>
                        <pic:blipFill>
                          <a:blip r:embed="rId32" cstate="print"/>
                          <a:stretch>
                            <a:fillRect/>
                          </a:stretch>
                        </pic:blipFill>
                        <pic:spPr>
                          <a:xfrm>
                            <a:off x="570210" y="661558"/>
                            <a:ext cx="24333" cy="9071"/>
                          </a:xfrm>
                          <a:prstGeom prst="rect">
                            <a:avLst/>
                          </a:prstGeom>
                        </pic:spPr>
                      </pic:pic>
                      <wps:wsp>
                        <wps:cNvPr id="833" name="Graphic 833"/>
                        <wps:cNvSpPr/>
                        <wps:spPr>
                          <a:xfrm>
                            <a:off x="570210" y="661558"/>
                            <a:ext cx="24765" cy="9525"/>
                          </a:xfrm>
                          <a:custGeom>
                            <a:avLst/>
                            <a:gdLst/>
                            <a:ahLst/>
                            <a:cxnLst/>
                            <a:rect l="l" t="t" r="r" b="b"/>
                            <a:pathLst>
                              <a:path w="24765" h="9525">
                                <a:moveTo>
                                  <a:pt x="0" y="0"/>
                                </a:moveTo>
                                <a:lnTo>
                                  <a:pt x="24333" y="0"/>
                                </a:lnTo>
                                <a:lnTo>
                                  <a:pt x="24333" y="9071"/>
                                </a:lnTo>
                                <a:lnTo>
                                  <a:pt x="0" y="9071"/>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34" name="Image 834"/>
                          <pic:cNvPicPr/>
                        </pic:nvPicPr>
                        <pic:blipFill>
                          <a:blip r:embed="rId32" cstate="print"/>
                          <a:stretch>
                            <a:fillRect/>
                          </a:stretch>
                        </pic:blipFill>
                        <pic:spPr>
                          <a:xfrm>
                            <a:off x="592733" y="661069"/>
                            <a:ext cx="24333" cy="9567"/>
                          </a:xfrm>
                          <a:prstGeom prst="rect">
                            <a:avLst/>
                          </a:prstGeom>
                        </pic:spPr>
                      </pic:pic>
                      <wps:wsp>
                        <wps:cNvPr id="835" name="Graphic 835"/>
                        <wps:cNvSpPr/>
                        <wps:spPr>
                          <a:xfrm>
                            <a:off x="592733" y="661069"/>
                            <a:ext cx="24765" cy="10160"/>
                          </a:xfrm>
                          <a:custGeom>
                            <a:avLst/>
                            <a:gdLst/>
                            <a:ahLst/>
                            <a:cxnLst/>
                            <a:rect l="l" t="t" r="r" b="b"/>
                            <a:pathLst>
                              <a:path w="24765" h="10160">
                                <a:moveTo>
                                  <a:pt x="0" y="0"/>
                                </a:moveTo>
                                <a:lnTo>
                                  <a:pt x="24333" y="0"/>
                                </a:lnTo>
                                <a:lnTo>
                                  <a:pt x="24333" y="9567"/>
                                </a:lnTo>
                                <a:lnTo>
                                  <a:pt x="0" y="9567"/>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36" name="Image 836"/>
                          <pic:cNvPicPr/>
                        </pic:nvPicPr>
                        <pic:blipFill>
                          <a:blip r:embed="rId32" cstate="print"/>
                          <a:stretch>
                            <a:fillRect/>
                          </a:stretch>
                        </pic:blipFill>
                        <pic:spPr>
                          <a:xfrm>
                            <a:off x="615215" y="661802"/>
                            <a:ext cx="24364" cy="8835"/>
                          </a:xfrm>
                          <a:prstGeom prst="rect">
                            <a:avLst/>
                          </a:prstGeom>
                        </pic:spPr>
                      </pic:pic>
                      <wps:wsp>
                        <wps:cNvPr id="837" name="Graphic 837"/>
                        <wps:cNvSpPr/>
                        <wps:spPr>
                          <a:xfrm>
                            <a:off x="615215" y="661802"/>
                            <a:ext cx="24765" cy="8890"/>
                          </a:xfrm>
                          <a:custGeom>
                            <a:avLst/>
                            <a:gdLst/>
                            <a:ahLst/>
                            <a:cxnLst/>
                            <a:rect l="l" t="t" r="r" b="b"/>
                            <a:pathLst>
                              <a:path w="24765" h="8890">
                                <a:moveTo>
                                  <a:pt x="0" y="0"/>
                                </a:moveTo>
                                <a:lnTo>
                                  <a:pt x="0" y="8835"/>
                                </a:lnTo>
                                <a:lnTo>
                                  <a:pt x="21781" y="8835"/>
                                </a:lnTo>
                                <a:lnTo>
                                  <a:pt x="22671" y="6158"/>
                                </a:lnTo>
                                <a:lnTo>
                                  <a:pt x="23561" y="3512"/>
                                </a:lnTo>
                                <a:lnTo>
                                  <a:pt x="24364" y="803"/>
                                </a:lnTo>
                                <a:lnTo>
                                  <a:pt x="24364" y="0"/>
                                </a:lnTo>
                                <a:lnTo>
                                  <a:pt x="0" y="0"/>
                                </a:lnTo>
                                <a:close/>
                              </a:path>
                            </a:pathLst>
                          </a:custGeom>
                          <a:ln w="2228">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38" name="Image 838"/>
                          <pic:cNvPicPr/>
                        </pic:nvPicPr>
                        <pic:blipFill>
                          <a:blip r:embed="rId42" cstate="print"/>
                          <a:stretch>
                            <a:fillRect/>
                          </a:stretch>
                        </pic:blipFill>
                        <pic:spPr>
                          <a:xfrm>
                            <a:off x="453071" y="574690"/>
                            <a:ext cx="26979" cy="23223"/>
                          </a:xfrm>
                          <a:prstGeom prst="rect">
                            <a:avLst/>
                          </a:prstGeom>
                        </pic:spPr>
                      </pic:pic>
                      <wps:wsp>
                        <wps:cNvPr id="839" name="Graphic 839"/>
                        <wps:cNvSpPr/>
                        <wps:spPr>
                          <a:xfrm>
                            <a:off x="453071" y="574690"/>
                            <a:ext cx="27305" cy="23495"/>
                          </a:xfrm>
                          <a:custGeom>
                            <a:avLst/>
                            <a:gdLst/>
                            <a:ahLst/>
                            <a:cxnLst/>
                            <a:rect l="l" t="t" r="r" b="b"/>
                            <a:pathLst>
                              <a:path w="27305" h="23495">
                                <a:moveTo>
                                  <a:pt x="4921" y="0"/>
                                </a:moveTo>
                                <a:lnTo>
                                  <a:pt x="0" y="12332"/>
                                </a:lnTo>
                                <a:lnTo>
                                  <a:pt x="7079" y="15167"/>
                                </a:lnTo>
                                <a:lnTo>
                                  <a:pt x="13631" y="19348"/>
                                </a:lnTo>
                                <a:lnTo>
                                  <a:pt x="20332" y="23223"/>
                                </a:lnTo>
                                <a:lnTo>
                                  <a:pt x="26979" y="10859"/>
                                </a:lnTo>
                                <a:lnTo>
                                  <a:pt x="20395" y="6370"/>
                                </a:lnTo>
                                <a:lnTo>
                                  <a:pt x="12213" y="2401"/>
                                </a:lnTo>
                                <a:lnTo>
                                  <a:pt x="4921"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40" name="Image 840"/>
                          <pic:cNvPicPr/>
                        </pic:nvPicPr>
                        <pic:blipFill>
                          <a:blip r:embed="rId335" cstate="print"/>
                          <a:stretch>
                            <a:fillRect/>
                          </a:stretch>
                        </pic:blipFill>
                        <pic:spPr>
                          <a:xfrm>
                            <a:off x="473286" y="583455"/>
                            <a:ext cx="28601" cy="27317"/>
                          </a:xfrm>
                          <a:prstGeom prst="rect">
                            <a:avLst/>
                          </a:prstGeom>
                        </pic:spPr>
                      </pic:pic>
                      <wps:wsp>
                        <wps:cNvPr id="841" name="Graphic 841"/>
                        <wps:cNvSpPr/>
                        <wps:spPr>
                          <a:xfrm>
                            <a:off x="473286" y="583455"/>
                            <a:ext cx="29209" cy="27940"/>
                          </a:xfrm>
                          <a:custGeom>
                            <a:avLst/>
                            <a:gdLst/>
                            <a:ahLst/>
                            <a:cxnLst/>
                            <a:rect l="l" t="t" r="r" b="b"/>
                            <a:pathLst>
                              <a:path w="29209" h="27940">
                                <a:moveTo>
                                  <a:pt x="7008" y="0"/>
                                </a:moveTo>
                                <a:lnTo>
                                  <a:pt x="0" y="14363"/>
                                </a:lnTo>
                                <a:lnTo>
                                  <a:pt x="6575" y="18246"/>
                                </a:lnTo>
                                <a:lnTo>
                                  <a:pt x="11835" y="22459"/>
                                </a:lnTo>
                                <a:lnTo>
                                  <a:pt x="17931" y="27317"/>
                                </a:lnTo>
                                <a:lnTo>
                                  <a:pt x="28601" y="15844"/>
                                </a:lnTo>
                                <a:lnTo>
                                  <a:pt x="23727" y="11572"/>
                                </a:lnTo>
                                <a:lnTo>
                                  <a:pt x="18186" y="7195"/>
                                </a:lnTo>
                                <a:lnTo>
                                  <a:pt x="12454" y="3182"/>
                                </a:lnTo>
                                <a:lnTo>
                                  <a:pt x="7008"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42" name="Image 842"/>
                          <pic:cNvPicPr/>
                        </pic:nvPicPr>
                        <pic:blipFill>
                          <a:blip r:embed="rId29" cstate="print"/>
                          <a:stretch>
                            <a:fillRect/>
                          </a:stretch>
                        </pic:blipFill>
                        <pic:spPr>
                          <a:xfrm>
                            <a:off x="433140" y="567736"/>
                            <a:ext cx="24758" cy="19041"/>
                          </a:xfrm>
                          <a:prstGeom prst="rect">
                            <a:avLst/>
                          </a:prstGeom>
                        </pic:spPr>
                      </pic:pic>
                      <wps:wsp>
                        <wps:cNvPr id="843" name="Graphic 843"/>
                        <wps:cNvSpPr/>
                        <wps:spPr>
                          <a:xfrm>
                            <a:off x="433140" y="567736"/>
                            <a:ext cx="24765" cy="19050"/>
                          </a:xfrm>
                          <a:custGeom>
                            <a:avLst/>
                            <a:gdLst/>
                            <a:ahLst/>
                            <a:cxnLst/>
                            <a:rect l="l" t="t" r="r" b="b"/>
                            <a:pathLst>
                              <a:path w="24765" h="19050">
                                <a:moveTo>
                                  <a:pt x="3386" y="0"/>
                                </a:moveTo>
                                <a:lnTo>
                                  <a:pt x="0" y="12859"/>
                                </a:lnTo>
                                <a:lnTo>
                                  <a:pt x="7347" y="14828"/>
                                </a:lnTo>
                                <a:lnTo>
                                  <a:pt x="12977" y="16025"/>
                                </a:lnTo>
                                <a:lnTo>
                                  <a:pt x="20151" y="19041"/>
                                </a:lnTo>
                                <a:lnTo>
                                  <a:pt x="24758" y="6614"/>
                                </a:lnTo>
                                <a:lnTo>
                                  <a:pt x="17687" y="2953"/>
                                </a:lnTo>
                                <a:lnTo>
                                  <a:pt x="10922" y="1480"/>
                                </a:lnTo>
                                <a:lnTo>
                                  <a:pt x="3386"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44" name="Image 844"/>
                          <pic:cNvPicPr/>
                        </pic:nvPicPr>
                        <pic:blipFill>
                          <a:blip r:embed="rId29" cstate="print"/>
                          <a:stretch>
                            <a:fillRect/>
                          </a:stretch>
                        </pic:blipFill>
                        <pic:spPr>
                          <a:xfrm>
                            <a:off x="411697" y="561649"/>
                            <a:ext cx="26058" cy="18915"/>
                          </a:xfrm>
                          <a:prstGeom prst="rect">
                            <a:avLst/>
                          </a:prstGeom>
                        </pic:spPr>
                      </pic:pic>
                      <wps:wsp>
                        <wps:cNvPr id="845" name="Graphic 845"/>
                        <wps:cNvSpPr/>
                        <wps:spPr>
                          <a:xfrm>
                            <a:off x="411697" y="561649"/>
                            <a:ext cx="26670" cy="19050"/>
                          </a:xfrm>
                          <a:custGeom>
                            <a:avLst/>
                            <a:gdLst/>
                            <a:ahLst/>
                            <a:cxnLst/>
                            <a:rect l="l" t="t" r="r" b="b"/>
                            <a:pathLst>
                              <a:path w="26670" h="19050">
                                <a:moveTo>
                                  <a:pt x="0" y="0"/>
                                </a:moveTo>
                                <a:lnTo>
                                  <a:pt x="125" y="15497"/>
                                </a:lnTo>
                                <a:lnTo>
                                  <a:pt x="7725" y="16025"/>
                                </a:lnTo>
                                <a:lnTo>
                                  <a:pt x="14922" y="17253"/>
                                </a:lnTo>
                                <a:lnTo>
                                  <a:pt x="22522" y="18915"/>
                                </a:lnTo>
                                <a:lnTo>
                                  <a:pt x="26058" y="3071"/>
                                </a:lnTo>
                                <a:lnTo>
                                  <a:pt x="19831" y="1652"/>
                                </a:lnTo>
                                <a:lnTo>
                                  <a:pt x="13029" y="714"/>
                                </a:lnTo>
                                <a:lnTo>
                                  <a:pt x="6226" y="187"/>
                                </a:lnTo>
                                <a:lnTo>
                                  <a:pt x="0"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46" name="Image 846"/>
                          <pic:cNvPicPr/>
                        </pic:nvPicPr>
                        <pic:blipFill>
                          <a:blip r:embed="rId44" cstate="print"/>
                          <a:stretch>
                            <a:fillRect/>
                          </a:stretch>
                        </pic:blipFill>
                        <pic:spPr>
                          <a:xfrm>
                            <a:off x="491737" y="600685"/>
                            <a:ext cx="26207" cy="26664"/>
                          </a:xfrm>
                          <a:prstGeom prst="rect">
                            <a:avLst/>
                          </a:prstGeom>
                        </pic:spPr>
                      </pic:pic>
                      <wps:wsp>
                        <wps:cNvPr id="847" name="Graphic 847"/>
                        <wps:cNvSpPr/>
                        <wps:spPr>
                          <a:xfrm>
                            <a:off x="491737" y="600685"/>
                            <a:ext cx="26670" cy="26670"/>
                          </a:xfrm>
                          <a:custGeom>
                            <a:avLst/>
                            <a:gdLst/>
                            <a:ahLst/>
                            <a:cxnLst/>
                            <a:rect l="l" t="t" r="r" b="b"/>
                            <a:pathLst>
                              <a:path w="26670" h="26670">
                                <a:moveTo>
                                  <a:pt x="9079" y="0"/>
                                </a:moveTo>
                                <a:lnTo>
                                  <a:pt x="0" y="9930"/>
                                </a:lnTo>
                                <a:lnTo>
                                  <a:pt x="5693" y="15009"/>
                                </a:lnTo>
                                <a:lnTo>
                                  <a:pt x="10859" y="20734"/>
                                </a:lnTo>
                                <a:lnTo>
                                  <a:pt x="15875" y="26664"/>
                                </a:lnTo>
                                <a:lnTo>
                                  <a:pt x="26207" y="17962"/>
                                </a:lnTo>
                                <a:lnTo>
                                  <a:pt x="21537" y="11505"/>
                                </a:lnTo>
                                <a:lnTo>
                                  <a:pt x="15135" y="4732"/>
                                </a:lnTo>
                                <a:lnTo>
                                  <a:pt x="9079"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48" name="Image 848"/>
                          <pic:cNvPicPr/>
                        </pic:nvPicPr>
                        <pic:blipFill>
                          <a:blip r:embed="rId336" cstate="print"/>
                          <a:stretch>
                            <a:fillRect/>
                          </a:stretch>
                        </pic:blipFill>
                        <pic:spPr>
                          <a:xfrm>
                            <a:off x="507550" y="618096"/>
                            <a:ext cx="26609" cy="28664"/>
                          </a:xfrm>
                          <a:prstGeom prst="rect">
                            <a:avLst/>
                          </a:prstGeom>
                        </pic:spPr>
                      </pic:pic>
                      <wps:wsp>
                        <wps:cNvPr id="849" name="Graphic 849"/>
                        <wps:cNvSpPr/>
                        <wps:spPr>
                          <a:xfrm>
                            <a:off x="507550" y="618096"/>
                            <a:ext cx="26670" cy="29209"/>
                          </a:xfrm>
                          <a:custGeom>
                            <a:avLst/>
                            <a:gdLst/>
                            <a:ahLst/>
                            <a:cxnLst/>
                            <a:rect l="l" t="t" r="r" b="b"/>
                            <a:pathLst>
                              <a:path w="26670" h="29209">
                                <a:moveTo>
                                  <a:pt x="10922" y="0"/>
                                </a:moveTo>
                                <a:lnTo>
                                  <a:pt x="0" y="9504"/>
                                </a:lnTo>
                                <a:lnTo>
                                  <a:pt x="4772" y="15466"/>
                                </a:lnTo>
                                <a:lnTo>
                                  <a:pt x="8922" y="21994"/>
                                </a:lnTo>
                                <a:lnTo>
                                  <a:pt x="12859" y="28664"/>
                                </a:lnTo>
                                <a:lnTo>
                                  <a:pt x="26609" y="21687"/>
                                </a:lnTo>
                                <a:lnTo>
                                  <a:pt x="23392" y="16071"/>
                                </a:lnTo>
                                <a:lnTo>
                                  <a:pt x="19377" y="10285"/>
                                </a:lnTo>
                                <a:lnTo>
                                  <a:pt x="15055" y="4778"/>
                                </a:lnTo>
                                <a:lnTo>
                                  <a:pt x="10922" y="0"/>
                                </a:lnTo>
                                <a:close/>
                              </a:path>
                            </a:pathLst>
                          </a:custGeom>
                          <a:ln w="1485">
                            <a:solidFill>
                              <a:srgbClr val="59543F"/>
                            </a:solidFill>
                            <a:prstDash val="solid"/>
                          </a:ln>
                        </wps:spPr>
                        <wps:bodyPr wrap="square" lIns="0" tIns="0" rIns="0" bIns="0" rtlCol="0">
                          <a:prstTxWarp prst="textNoShape">
                            <a:avLst/>
                          </a:prstTxWarp>
                          <a:noAutofit/>
                        </wps:bodyPr>
                      </wps:wsp>
                      <pic:pic xmlns:pic="http://schemas.openxmlformats.org/drawingml/2006/picture">
                        <pic:nvPicPr>
                          <pic:cNvPr id="850" name="Image 850"/>
                          <pic:cNvPicPr/>
                        </pic:nvPicPr>
                        <pic:blipFill>
                          <a:blip r:embed="rId337" cstate="print"/>
                          <a:stretch>
                            <a:fillRect/>
                          </a:stretch>
                        </pic:blipFill>
                        <pic:spPr>
                          <a:xfrm>
                            <a:off x="520008" y="639839"/>
                            <a:ext cx="25412" cy="30798"/>
                          </a:xfrm>
                          <a:prstGeom prst="rect">
                            <a:avLst/>
                          </a:prstGeom>
                        </pic:spPr>
                      </pic:pic>
                      <wps:wsp>
                        <wps:cNvPr id="851" name="Graphic 851"/>
                        <wps:cNvSpPr/>
                        <wps:spPr>
                          <a:xfrm>
                            <a:off x="520008" y="639839"/>
                            <a:ext cx="26034" cy="31115"/>
                          </a:xfrm>
                          <a:custGeom>
                            <a:avLst/>
                            <a:gdLst/>
                            <a:ahLst/>
                            <a:cxnLst/>
                            <a:rect l="l" t="t" r="r" b="b"/>
                            <a:pathLst>
                              <a:path w="26034" h="31115">
                                <a:moveTo>
                                  <a:pt x="14584" y="0"/>
                                </a:moveTo>
                                <a:lnTo>
                                  <a:pt x="0" y="7788"/>
                                </a:lnTo>
                                <a:lnTo>
                                  <a:pt x="3661" y="14489"/>
                                </a:lnTo>
                                <a:lnTo>
                                  <a:pt x="7134" y="23475"/>
                                </a:lnTo>
                                <a:lnTo>
                                  <a:pt x="9843" y="30735"/>
                                </a:lnTo>
                                <a:lnTo>
                                  <a:pt x="25412" y="30798"/>
                                </a:lnTo>
                                <a:lnTo>
                                  <a:pt x="24440" y="24427"/>
                                </a:lnTo>
                                <a:lnTo>
                                  <a:pt x="22059" y="16551"/>
                                </a:lnTo>
                                <a:lnTo>
                                  <a:pt x="18648" y="8099"/>
                                </a:lnTo>
                                <a:lnTo>
                                  <a:pt x="14584" y="0"/>
                                </a:lnTo>
                                <a:close/>
                              </a:path>
                            </a:pathLst>
                          </a:custGeom>
                          <a:ln w="1485">
                            <a:solidFill>
                              <a:srgbClr val="59543F"/>
                            </a:solidFill>
                            <a:prstDash val="solid"/>
                          </a:ln>
                        </wps:spPr>
                        <wps:bodyPr wrap="square" lIns="0" tIns="0" rIns="0" bIns="0" rtlCol="0">
                          <a:prstTxWarp prst="textNoShape">
                            <a:avLst/>
                          </a:prstTxWarp>
                          <a:noAutofit/>
                        </wps:bodyPr>
                      </wps:wsp>
                      <wps:wsp>
                        <wps:cNvPr id="852" name="Graphic 852"/>
                        <wps:cNvSpPr/>
                        <wps:spPr>
                          <a:xfrm>
                            <a:off x="372047" y="294730"/>
                            <a:ext cx="236854" cy="452755"/>
                          </a:xfrm>
                          <a:custGeom>
                            <a:avLst/>
                            <a:gdLst/>
                            <a:ahLst/>
                            <a:cxnLst/>
                            <a:rect l="l" t="t" r="r" b="b"/>
                            <a:pathLst>
                              <a:path w="236854" h="452755">
                                <a:moveTo>
                                  <a:pt x="32917" y="0"/>
                                </a:moveTo>
                                <a:lnTo>
                                  <a:pt x="30916" y="0"/>
                                </a:lnTo>
                                <a:lnTo>
                                  <a:pt x="18883" y="2413"/>
                                </a:lnTo>
                                <a:lnTo>
                                  <a:pt x="9056" y="8994"/>
                                </a:lnTo>
                                <a:lnTo>
                                  <a:pt x="2429" y="18753"/>
                                </a:lnTo>
                                <a:lnTo>
                                  <a:pt x="0" y="30704"/>
                                </a:lnTo>
                                <a:lnTo>
                                  <a:pt x="2429" y="42668"/>
                                </a:lnTo>
                                <a:lnTo>
                                  <a:pt x="9056" y="52434"/>
                                </a:lnTo>
                                <a:lnTo>
                                  <a:pt x="18883" y="59018"/>
                                </a:lnTo>
                                <a:lnTo>
                                  <a:pt x="30916" y="61432"/>
                                </a:lnTo>
                                <a:lnTo>
                                  <a:pt x="34177" y="61432"/>
                                </a:lnTo>
                                <a:lnTo>
                                  <a:pt x="236372" y="452317"/>
                                </a:lnTo>
                                <a:lnTo>
                                  <a:pt x="57431" y="46233"/>
                                </a:lnTo>
                                <a:lnTo>
                                  <a:pt x="51393" y="27058"/>
                                </a:lnTo>
                                <a:lnTo>
                                  <a:pt x="48837" y="13623"/>
                                </a:lnTo>
                                <a:lnTo>
                                  <a:pt x="45426" y="5073"/>
                                </a:lnTo>
                                <a:lnTo>
                                  <a:pt x="36822" y="551"/>
                                </a:lnTo>
                                <a:lnTo>
                                  <a:pt x="34917" y="188"/>
                                </a:lnTo>
                                <a:lnTo>
                                  <a:pt x="32917" y="0"/>
                                </a:lnTo>
                                <a:close/>
                              </a:path>
                            </a:pathLst>
                          </a:custGeom>
                          <a:solidFill>
                            <a:srgbClr val="676262"/>
                          </a:solidFill>
                        </wps:spPr>
                        <wps:bodyPr wrap="square" lIns="0" tIns="0" rIns="0" bIns="0" rtlCol="0">
                          <a:prstTxWarp prst="textNoShape">
                            <a:avLst/>
                          </a:prstTxWarp>
                          <a:noAutofit/>
                        </wps:bodyPr>
                      </wps:wsp>
                      <wps:wsp>
                        <wps:cNvPr id="853" name="Graphic 853"/>
                        <wps:cNvSpPr/>
                        <wps:spPr>
                          <a:xfrm>
                            <a:off x="372047" y="294730"/>
                            <a:ext cx="236854" cy="452755"/>
                          </a:xfrm>
                          <a:custGeom>
                            <a:avLst/>
                            <a:gdLst/>
                            <a:ahLst/>
                            <a:cxnLst/>
                            <a:rect l="l" t="t" r="r" b="b"/>
                            <a:pathLst>
                              <a:path w="236854" h="452755">
                                <a:moveTo>
                                  <a:pt x="30916" y="0"/>
                                </a:moveTo>
                                <a:lnTo>
                                  <a:pt x="18883" y="2413"/>
                                </a:lnTo>
                                <a:lnTo>
                                  <a:pt x="9056" y="8994"/>
                                </a:lnTo>
                                <a:lnTo>
                                  <a:pt x="2429" y="18753"/>
                                </a:lnTo>
                                <a:lnTo>
                                  <a:pt x="0" y="30704"/>
                                </a:lnTo>
                                <a:lnTo>
                                  <a:pt x="2429" y="42668"/>
                                </a:lnTo>
                                <a:lnTo>
                                  <a:pt x="9056" y="52434"/>
                                </a:lnTo>
                                <a:lnTo>
                                  <a:pt x="18883" y="59018"/>
                                </a:lnTo>
                                <a:lnTo>
                                  <a:pt x="30916" y="61432"/>
                                </a:lnTo>
                                <a:lnTo>
                                  <a:pt x="32027" y="61432"/>
                                </a:lnTo>
                                <a:lnTo>
                                  <a:pt x="33066" y="61558"/>
                                </a:lnTo>
                                <a:lnTo>
                                  <a:pt x="34177" y="61432"/>
                                </a:lnTo>
                                <a:lnTo>
                                  <a:pt x="236372" y="452317"/>
                                </a:lnTo>
                                <a:lnTo>
                                  <a:pt x="57431" y="46233"/>
                                </a:lnTo>
                                <a:lnTo>
                                  <a:pt x="51393" y="27058"/>
                                </a:lnTo>
                                <a:lnTo>
                                  <a:pt x="48837" y="13623"/>
                                </a:lnTo>
                                <a:lnTo>
                                  <a:pt x="45426" y="5073"/>
                                </a:lnTo>
                                <a:lnTo>
                                  <a:pt x="36822" y="551"/>
                                </a:lnTo>
                                <a:lnTo>
                                  <a:pt x="34917" y="188"/>
                                </a:lnTo>
                                <a:lnTo>
                                  <a:pt x="32917" y="0"/>
                                </a:lnTo>
                                <a:lnTo>
                                  <a:pt x="30916" y="0"/>
                                </a:lnTo>
                                <a:close/>
                              </a:path>
                            </a:pathLst>
                          </a:custGeom>
                          <a:ln w="1485">
                            <a:solidFill>
                              <a:srgbClr val="000000"/>
                            </a:solidFill>
                            <a:prstDash val="solid"/>
                          </a:ln>
                        </wps:spPr>
                        <wps:bodyPr wrap="square" lIns="0" tIns="0" rIns="0" bIns="0" rtlCol="0">
                          <a:prstTxWarp prst="textNoShape">
                            <a:avLst/>
                          </a:prstTxWarp>
                          <a:noAutofit/>
                        </wps:bodyPr>
                      </wps:wsp>
                      <pic:pic xmlns:pic="http://schemas.openxmlformats.org/drawingml/2006/picture">
                        <pic:nvPicPr>
                          <pic:cNvPr id="854" name="Image 854"/>
                          <pic:cNvPicPr/>
                        </pic:nvPicPr>
                        <pic:blipFill>
                          <a:blip r:embed="rId338" cstate="print"/>
                          <a:stretch>
                            <a:fillRect/>
                          </a:stretch>
                        </pic:blipFill>
                        <pic:spPr>
                          <a:xfrm>
                            <a:off x="241844" y="862519"/>
                            <a:ext cx="294055" cy="102318"/>
                          </a:xfrm>
                          <a:prstGeom prst="rect">
                            <a:avLst/>
                          </a:prstGeom>
                        </pic:spPr>
                      </pic:pic>
                    </wpg:wgp>
                  </a:graphicData>
                </a:graphic>
              </wp:anchor>
            </w:drawing>
          </mc:Choice>
          <mc:Fallback>
            <w:pict>
              <v:group w14:anchorId="29459213" id="Group 600" o:spid="_x0000_s1026" style="position:absolute;margin-left:447.85pt;margin-top:-122.05pt;width:61.55pt;height:81.3pt;z-index:15736832;mso-wrap-distance-left:0;mso-wrap-distance-right:0;mso-position-horizontal-relative:page" coordsize="7816,103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">
                <v:shape id="Image 601" o:spid="_x0000_s1027" type="#_x0000_t75" style="position:absolute;left:2381;top:9352;width:2978;height:9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">
                  <v:imagedata r:id="rId342" o:title=""/>
                </v:shape>
                <v:shape id="Image 602" o:spid="_x0000_s1028" type="#_x0000_t75" style="position:absolute;left:3936;top:2485;width:179;height: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">
                  <v:imagedata r:id="rId269" o:title=""/>
                </v:shape>
                <v:shape id="Image 603" o:spid="_x0000_s1029" type="#_x0000_t75" style="position:absolute;width:7813;height:10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">
                  <v:imagedata r:id="rId343" o:title=""/>
                </v:shape>
                <v:shape id="Image 604" o:spid="_x0000_s1030" type="#_x0000_t75" style="position:absolute;left:1593;top:3627;width:2338;height:4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">
                  <v:imagedata r:id="rId344" o:title=""/>
                </v:shape>
                <v:shape id="Graphic 605" o:spid="_x0000_s1031" style="position:absolute;left:1593;top:3627;width:2343;height:4699;visibility:visible;mso-wrap-style:square;v-text-anchor:top" coordsize="234315,469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" path="m232923,l191241,3567r-2087,33311l179478,39303r-9490,2882l160706,45522r-9052,3790l129754,23805r-8309,4283l113327,32671r-7912,4889l97727,42760r14309,29956l104400,78867r-7317,6530l90082,92277r-6687,7206l52879,84316r-6055,7541l41078,99629r-5429,8013l30546,115910r25074,23625l51692,147363r-3601,8026l44834,163601r-2901,8386l7166,170940r-2261,8603l2939,188303r-1645,8877l,206133r32641,12025l32146,227667r-75,9452l32387,246411r679,9026l433,266824r1331,8648l3404,284017r1947,8431l7599,300749r35161,-614l45657,308236r3205,7950l52385,323962r3849,7578l32027,356401r5287,8320l42960,372825r5969,7852l55187,388239,84253,370946r6872,7373l98320,385391r7531,6702l113729,398359r-11356,31838l109937,435052r7746,4564l125619,443892r8135,3992l155867,422164r8777,3462l173614,428700r9149,2653l192076,433552r4646,33491l205614,468257r9025,866l223756,469642r9167,173l233789,469815r,-198344l232529,271471r-14271,-2884l206600,260726r-7861,-11657l195856,234797r2883,-14272l206600,208859r11658,-7871l232529,198100r1260,l233789,r-866,xe" filled="f" strokeweight=".06253mm">
                  <v:path arrowok="t"/>
                </v:shape>
                <v:shape id="Image 606" o:spid="_x0000_s1032" type="#_x0000_t75" style="position:absolute;left:2757;top:5349;width:58;height: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">
                  <v:imagedata r:id="rId52" o:title=""/>
                </v:shape>
                <v:shape id="Graphic 607" o:spid="_x0000_s1033" style="position:absolute;left:2757;top:5349;width:63;height:1499;visibility:visible;mso-wrap-style:square;v-text-anchor:top" coordsize="6350,149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" path="m,l5845,r,149441l,149441,,xe" filled="f" strokeweight=".01775mm">
                  <v:path arrowok="t"/>
                </v:shape>
                <v:shape id="Graphic 608" o:spid="_x0000_s1034" style="position:absolute;left:2171;top:6303;width:1270;height:13;visibility:visible;mso-wrap-style:square;v-text-anchor:top" coordsize="127000,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" path="m,l126709,307e" filled="f" strokeweight=".03969mm">
                  <v:path arrowok="t"/>
                </v:shape>
                <v:shape id="Graphic 609" o:spid="_x0000_s1035" style="position:absolute;left:2095;top:6266;width:102;height:76;visibility:visible;mso-wrap-style:square;v-text-anchor:top" coordsize="10160,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" path="m9843,l,3480,9749,7174,9843,xe" fillcolor="black" stroked="f">
                  <v:path arrowok="t"/>
                </v:shape>
                <v:shape id="Graphic 610" o:spid="_x0000_s1036" style="position:absolute;left:3395;top:6276;width:83;height:58;visibility:visible;mso-wrap-style:square;v-text-anchor:top" coordsize="8255,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" path="m7690,5504r-6019,l,2771,1940,,7690,,5378,2464,6675,3850,7690,5504xe" fillcolor="black" stroked="f">
                  <v:path arrowok="t"/>
                </v:shape>
                <v:shape id="Graphic 611" o:spid="_x0000_s1037" style="position:absolute;left:3395;top:6276;width:83;height:58;visibility:visible;mso-wrap-style:square;v-text-anchor:top" coordsize="8255,5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" path="m,2771l1874,94,7690,,6393,1385,5378,2464,6675,3850,7690,5504,1748,5630,,2771xe" filled="f" strokeweight=".01942mm">
                  <v:path arrowok="t"/>
                </v:shape>
                <v:shape id="Graphic 612" o:spid="_x0000_s1038" style="position:absolute;left:2173;top:6197;width:1257;height:210;visibility:visible;mso-wrap-style:square;v-text-anchor:top" coordsize="125730,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" path="m,l125231,20517e" filled="f" strokeweight=".03958mm">
                  <v:path arrowok="t"/>
                </v:shape>
                <v:shape id="Graphic 613" o:spid="_x0000_s1039" style="position:absolute;left:2098;top:6165;width:108;height:76;visibility:visible;mso-wrap-style:square;v-text-anchor:top" coordsize="1079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" path="m10213,l,1882,9142,7048,10213,xe" fillcolor="black" stroked="f">
                  <v:path arrowok="t"/>
                </v:shape>
                <v:shape id="Graphic 614" o:spid="_x0000_s1040" style="position:absolute;left:3383;top:6369;width:83;height:70;visibility:visible;mso-wrap-style:square;v-text-anchor:top" coordsize="825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" path="m7194,6393l1286,5441,,2423,2261,,7967,919,6490,2082,5350,3010,6430,4578r764,1815xe" fillcolor="black" stroked="f">
                  <v:path arrowok="t"/>
                </v:shape>
                <v:shape id="Graphic 615" o:spid="_x0000_s1041" style="position:absolute;left:3383;top:6370;width:83;height:63;visibility:visible;mso-wrap-style:square;v-text-anchor:top" coordsize="825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" path="m,2339l2182,,7967,835,6490,1998,5350,2926,6430,4494r764,1815l1323,5444,,2339xe" filled="f" strokeweight=".01939mm">
                  <v:path arrowok="t"/>
                </v:shape>
                <v:shape id="Graphic 616" o:spid="_x0000_s1042" style="position:absolute;left:2195;top:6105;width:1213;height:407;visibility:visible;mso-wrap-style:square;v-text-anchor:top" coordsize="121285,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" path="m,l120890,40397e" filled="f" strokeweight=".03928mm">
                  <v:path arrowok="t"/>
                </v:shape>
                <v:shape id="Graphic 617" o:spid="_x0000_s1043" style="position:absolute;left:2123;top:6078;width:108;height:70;visibility:visible;mso-wrap-style:square;v-text-anchor:top" coordsize="1079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" path="m10363,l,212,8300,6796,10298,212,10363,xe" fillcolor="black" stroked="f">
                  <v:path arrowok="t"/>
                </v:shape>
                <v:shape id="Graphic 618" o:spid="_x0000_s1044" style="position:absolute;left:3364;top:6473;width:82;height:77;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" path="m6575,7092l827,5188,,2045,2586,,8117,1832,6490,2753,5195,3456r859,1727l6575,7092xe" fillcolor="black" stroked="f">
                  <v:path arrowok="t"/>
                </v:shape>
                <v:shape id="Graphic 619" o:spid="_x0000_s1045" style="position:absolute;left:3364;top:6474;width:82;height:76;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" path="m,1966l2486,,8117,1753,6490,2674,5195,3376r859,1728l6575,7013,857,5223,,1966xe" filled="f" strokeweight=".01933mm">
                  <v:path arrowok="t"/>
                </v:shape>
                <v:shape id="Graphic 620" o:spid="_x0000_s1046" style="position:absolute;left:2171;top:6211;width:1258;height:210;visibility:visible;mso-wrap-style:square;v-text-anchor:top" coordsize="125730,20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" path="m,20517l125231,e" filled="f" strokeweight=".03958mm">
                  <v:path arrowok="t"/>
                </v:shape>
                <v:shape id="Graphic 621" o:spid="_x0000_s1047" style="position:absolute;left:2097;top:6379;width:108;height:76;visibility:visible;mso-wrap-style:square;v-text-anchor:top" coordsize="1079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" path="m9166,l,5173,10213,7048,9166,xe" fillcolor="black" stroked="f">
                  <v:path arrowok="t"/>
                </v:shape>
                <v:shape id="Graphic 622" o:spid="_x0000_s1048" style="position:absolute;left:3382;top:6181;width:82;height:70;visibility:visible;mso-wrap-style:square;v-text-anchor:top" coordsize="825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" path="m7203,l1282,953,,3963,2280,6367,8002,5445,5355,3415,6431,1816,7203,xe" fillcolor="black" stroked="f">
                  <v:path arrowok="t"/>
                </v:shape>
                <v:shape id="Graphic 623" o:spid="_x0000_s1049" style="position:absolute;left:3382;top:6181;width:82;height:63;visibility:visible;mso-wrap-style:square;v-text-anchor:top" coordsize="825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" path="m,3963l2220,6304,8002,5445,6528,4305,5355,3415,6431,1816,7203,,1323,858,,3963xe" filled="f" strokeweight=".01939mm">
                  <v:path arrowok="t"/>
                </v:shape>
                <v:shape id="Graphic 624" o:spid="_x0000_s1050" style="position:absolute;left:2194;top:6104;width:1212;height:407;visibility:visible;mso-wrap-style:square;v-text-anchor:top" coordsize="121285,40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" path="m,40389l120892,e" filled="f" strokeweight=".03928mm">
                  <v:path arrowok="t"/>
                </v:shape>
                <v:shape id="Graphic 625" o:spid="_x0000_s1051" style="position:absolute;left:2122;top:6468;width:108;height:70;visibility:visible;mso-wrap-style:square;v-text-anchor:top" coordsize="10795,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" path="m8308,l,6583r10371,213l8308,xe" fillcolor="black" stroked="f">
                  <v:path arrowok="t"/>
                </v:shape>
                <v:shape id="Graphic 626" o:spid="_x0000_s1052" style="position:absolute;left:3362;top:6069;width:83;height:77;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" path="m6577,l846,1898,,5039,2614,7084,8120,5260,5227,3626,6054,1901,6577,xem887,1746l335,3796,846,1898r41,-152xe" fillcolor="black" stroked="f">
                  <v:path arrowok="t"/>
                </v:shape>
                <v:shape id="Graphic 627" o:spid="_x0000_s1053" style="position:absolute;left:3362;top:6069;width:83;height:77;visibility:visible;mso-wrap-style:square;v-text-anchor:top" coordsize="8255,7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" path="m,5039l2521,7011,8120,5260,6490,4331,5227,3626,6054,1901,6577,,887,1746,,5039xe" filled="f" strokeweight=".01933mm">
                  <v:path arrowok="t"/>
                </v:shape>
                <v:shape id="Graphic 628" o:spid="_x0000_s1054" style="position:absolute;left:2780;top:5486;width:279;height:254;visibility:visible;mso-wrap-style:square;v-text-anchor:top" coordsize="27940,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" path="m2926,24979l,22396,25744,r1816,3504l2926,24979xe" fillcolor="#b3b3b3" stroked="f">
                  <v:path arrowok="t"/>
                </v:shape>
                <v:shape id="Graphic 629" o:spid="_x0000_s1055" style="position:absolute;left:2780;top:5486;width:279;height:254;visibility:visible;mso-wrap-style:square;v-text-anchor:top" coordsize="27940,25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" path="m25744,l,22396r2926,2583l27560,3504,25744,xe" filled="f" strokeweight=".00489mm">
                  <v:path arrowok="t"/>
                </v:shape>
                <v:shape id="Graphic 630" o:spid="_x0000_s1056" style="position:absolute;left:2517;top:5497;width:267;height:242;visibility:visible;mso-wrap-style:square;v-text-anchor:top" coordsize="26670,24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" path="m23292,23900l,3567,1755,,26241,21317r-2949,2583xe" fillcolor="#b3b3b3" stroked="f">
                  <v:path arrowok="t"/>
                </v:shape>
                <v:shape id="Graphic 631" o:spid="_x0000_s1057" style="position:absolute;left:2517;top:5497;width:267;height:242;visibility:visible;mso-wrap-style:square;v-text-anchor:top" coordsize="26670,24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" path="m23292,23900r2949,-2583l1755,,,3567,23292,23900xe" filled="f" strokeweight=".00489mm">
                  <v:path arrowok="t"/>
                </v:shape>
                <v:shape id="Graphic 632" o:spid="_x0000_s1058" style="position:absolute;left:2474;top:6032;width:616;height:686;visibility:visible;mso-wrap-style:square;v-text-anchor:top" coordsize="61594,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" path="m41066,68070r-20730,l12646,65763,2526,56502,,49462,,,18365,r,39618l19351,43556r1904,2370l23196,48288r3134,1174l61414,49462r-2538,7040l53831,61148r-5075,4615l41066,68070xem61402,49462r-26337,l38235,48288r3845,-4732l43036,39618,43036,,61402,r,49462xe" fillcolor="#b3b3b3" stroked="f">
                  <v:path arrowok="t"/>
                </v:shape>
                <v:shape id="Graphic 633" o:spid="_x0000_s1059" style="position:absolute;left:2474;top:6032;width:616;height:686;visibility:visible;mso-wrap-style:square;v-text-anchor:top" coordsize="61594,6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" path="m,l18365,r,34082l18365,39618r986,3938l21255,45926r1941,2362l26330,49462r4371,l35065,49462r3170,-1174l40147,45926r1933,-2370l43036,39618r,-5536l43036,,61402,r,40020l61402,49493r-2526,7009l53831,61148r-5075,4615l41066,68070r-10365,l20336,68070,12646,65763,7601,61148,2526,56502,,49493,,40020,,xe" filled="f" strokeweight=".01919mm">
                  <v:path arrowok="t"/>
                </v:shape>
                <v:shape id="Graphic 634" o:spid="_x0000_s1060" style="position:absolute;left:2415;top:6144;width:743;height:323;visibility:visible;mso-wrap-style:square;v-text-anchor:top" coordsize="74295,32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" path="m74197,32357l,32357,,,74197,r,32357xe" fillcolor="#c8aa36" stroked="f">
                  <v:path arrowok="t"/>
                </v:shape>
                <v:shape id="Graphic 635" o:spid="_x0000_s1061" style="position:absolute;left:2415;top:6144;width:743;height:323;visibility:visible;mso-wrap-style:square;v-text-anchor:top" coordsize="74295,32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" path="m,l74197,r,32357l,32357,,xe" filled="f" strokecolor="#010000" strokeweight=".02975mm">
                  <v:path arrowok="t"/>
                </v:shape>
                <v:shape id="Image 636" o:spid="_x0000_s1062" type="#_x0000_t75" style="position:absolute;left:3168;top:6098;width:65;height: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">
                  <v:imagedata r:id="rId54" o:title=""/>
                </v:shape>
                <v:shape id="Graphic 637" o:spid="_x0000_s1063" style="position:absolute;left:3168;top:6098;width:70;height:419;visibility:visible;mso-wrap-style:square;v-text-anchor:top" coordsize="6985,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" path="m,l6430,r,41437l,41437,,xe" filled="f" strokecolor="#010000" strokeweight=".02514mm">
                  <v:path arrowok="t"/>
                </v:shape>
                <v:shape id="Image 638" o:spid="_x0000_s1064" type="#_x0000_t75" style="position:absolute;left:2339;top:6098;width:64;height: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">
                  <v:imagedata r:id="rId53" o:title=""/>
                </v:shape>
                <v:shape id="Graphic 639" o:spid="_x0000_s1065" style="position:absolute;left:2339;top:6098;width:70;height:419;visibility:visible;mso-wrap-style:square;v-text-anchor:top" coordsize="6985,41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" path="m,l6401,r,41437l,41437,,xe" filled="f" strokecolor="#010000" strokeweight=".02514mm">
                  <v:path arrowok="t"/>
                </v:shape>
                <v:shape id="Image 640" o:spid="_x0000_s1066" type="#_x0000_t75" style="position:absolute;left:3099;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">
                  <v:imagedata r:id="rId56" o:title=""/>
                </v:shape>
                <v:shape id="Graphic 641" o:spid="_x0000_s1067" style="position:absolute;left:3099;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" path="m,l6401,r,32578l,32578,,xe" filled="f" strokecolor="#010000" strokeweight=".02231mm">
                  <v:path arrowok="t"/>
                </v:shape>
                <v:shape id="Image 642" o:spid="_x0000_s1068" type="#_x0000_t75" style="position:absolute;left:3030;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">
                  <v:imagedata r:id="rId55" o:title=""/>
                </v:shape>
                <v:shape id="Graphic 643" o:spid="_x0000_s1069" style="position:absolute;left:3030;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" path="m,l6401,r,32578l,32578,,xe" filled="f" strokecolor="#010000" strokeweight=".02231mm">
                  <v:path arrowok="t"/>
                </v:shape>
                <v:shape id="Image 644" o:spid="_x0000_s1070" type="#_x0000_t75" style="position:absolute;left:2892;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">
                  <v:imagedata r:id="rId55" o:title=""/>
                </v:shape>
                <v:shape id="Graphic 645" o:spid="_x0000_s1071" style="position:absolute;left:2892;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" path="m,l6401,r,32578l,32578,,xe" filled="f" strokecolor="#010000" strokeweight=".02231mm">
                  <v:path arrowok="t"/>
                </v:shape>
                <v:shape id="Image 646" o:spid="_x0000_s1072" type="#_x0000_t75" style="position:absolute;left:2823;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">
                  <v:imagedata r:id="rId56" o:title=""/>
                </v:shape>
                <v:shape id="Graphic 647" o:spid="_x0000_s1073" style="position:absolute;left:2823;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" path="m,l6401,r,32578l,32578,,xe" filled="f" strokecolor="#010000" strokeweight=".02231mm">
                  <v:path arrowok="t"/>
                </v:shape>
                <v:shape id="Image 648" o:spid="_x0000_s1074" type="#_x0000_t75" style="position:absolute;left:2754;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">
                  <v:imagedata r:id="rId55" o:title=""/>
                </v:shape>
                <v:shape id="Graphic 649" o:spid="_x0000_s1075" style="position:absolute;left:2754;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" path="m,l6401,r,32578l,32578,,xe" filled="f" strokecolor="#010000" strokeweight=".02231mm">
                  <v:path arrowok="t"/>
                </v:shape>
                <v:shape id="Image 650" o:spid="_x0000_s1076" type="#_x0000_t75" style="position:absolute;left:2685;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">
                  <v:imagedata r:id="rId55" o:title=""/>
                </v:shape>
                <v:shape id="Graphic 651" o:spid="_x0000_s1077" style="position:absolute;left:2685;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" path="m,l6401,r,32578l,32578,,xe" filled="f" strokecolor="#010000" strokeweight=".02231mm">
                  <v:path arrowok="t"/>
                </v:shape>
                <v:shape id="Image 652" o:spid="_x0000_s1078" type="#_x0000_t75" style="position:absolute;left:2616;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">
                  <v:imagedata r:id="rId55" o:title=""/>
                </v:shape>
                <v:shape id="Graphic 653" o:spid="_x0000_s1079" style="position:absolute;left:2616;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" path="m,l6401,r,32578l,32578,,xe" filled="f" strokecolor="#010000" strokeweight=".02231mm">
                  <v:path arrowok="t"/>
                </v:shape>
                <v:shape id="Image 654" o:spid="_x0000_s1080" type="#_x0000_t75" style="position:absolute;left:2408;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">
                  <v:imagedata r:id="rId55" o:title=""/>
                </v:shape>
                <v:shape id="Graphic 655" o:spid="_x0000_s1081" style="position:absolute;left:2408;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" path="m,l6401,r,32578l,32578,,xe" filled="f" strokecolor="#010000" strokeweight=".02231mm">
                  <v:path arrowok="t"/>
                </v:shape>
                <v:shape id="Image 656" o:spid="_x0000_s1082" type="#_x0000_t75" style="position:absolute;left:2478;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">
                  <v:imagedata r:id="rId56" o:title=""/>
                </v:shape>
                <v:shape id="Graphic 657" o:spid="_x0000_s1083" style="position:absolute;left:2478;top:6142;width:69;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" path="m,l6401,r,32578l,32578,,xe" filled="f" strokecolor="#010000" strokeweight=".02231mm">
                  <v:path arrowok="t"/>
                </v:shape>
                <v:shape id="Image 658" o:spid="_x0000_s1084" type="#_x0000_t75" style="position:absolute;left:2546;top:6142;width:65;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">
                  <v:imagedata r:id="rId55" o:title=""/>
                </v:shape>
                <v:shape id="Graphic 659" o:spid="_x0000_s1085" style="position:absolute;left:2546;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" path="m,l6430,r,32578l,32578,,xe" filled="f" strokecolor="#010000" strokeweight=".02231mm">
                  <v:path arrowok="t"/>
                </v:shape>
                <v:shape id="Image 660" o:spid="_x0000_s1086" type="#_x0000_t75" style="position:absolute;left:2961;top:6142;width:64;height: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">
                  <v:imagedata r:id="rId56" o:title=""/>
                </v:shape>
                <v:shape id="Graphic 661" o:spid="_x0000_s1087" style="position:absolute;left:2961;top:6142;width:70;height:330;visibility:visible;mso-wrap-style:square;v-text-anchor:top" coordsize="6985,3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" path="m,l6430,r,32578l,32578,,xe" filled="f" strokecolor="#010000" strokeweight=".02231mm">
                  <v:path arrowok="t"/>
                </v:shape>
                <v:shape id="Graphic 662" o:spid="_x0000_s1088" style="position:absolute;left:2975;top:585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" path="m7630,6488l9379,5811,10609,4732,8764,3386,4830,,21,,459,1693,358,4339r4042,l7630,6488xem4519,13875l4400,4339r-4042,l,13718r4519,157xe" fillcolor="#b3b3b3" stroked="f">
                  <v:path arrowok="t"/>
                </v:shape>
                <v:shape id="Graphic 663" o:spid="_x0000_s1089" style="position:absolute;left:2975;top:585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" path="m4519,13875l4400,4339,7630,6488r949,-370l9379,5811,10609,4732,9905,4213,8764,3386,4830,,2518,,29,31,459,1693,,13718r4519,157xe" filled="f" strokeweight=".01908mm">
                  <v:path arrowok="t"/>
                </v:shape>
                <v:shape id="Graphic 664" o:spid="_x0000_s1090" style="position:absolute;left:2955;top:5972;width:102;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" path="m,6985r9994,l9994,,,,,6985xe" fillcolor="#b3b3b3" stroked="f">
                  <v:path arrowok="t"/>
                </v:shape>
                <v:shape id="Graphic 665" o:spid="_x0000_s1091" style="position:absolute;left:2955;top:5972;width:102;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" path="m,l9994,r,6985l,6985,,xe" filled="f" strokeweight=".0115mm">
                  <v:path arrowok="t"/>
                </v:shape>
                <v:shape id="Graphic 666" o:spid="_x0000_s1092" style="position:absolute;left:2893;top:6007;width:222;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" path="m,4063r21810,l21810,,,,,4063xe" fillcolor="#b3b3b3" stroked="f">
                  <v:path arrowok="t"/>
                </v:shape>
                <v:shape id="Graphic 667" o:spid="_x0000_s1093" style="position:absolute;left:2893;top:6007;width:222;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" path="m,l21810,r,4063l,4063,,xe" filled="f" strokeweight=".02064mm">
                  <v:path arrowok="t"/>
                </v:shape>
                <v:shape id="Graphic 668" o:spid="_x0000_s1094" style="position:absolute;left:2490;top:584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" path="m2985,6457l1200,5811,,4740,1844,3354,5786,r4793,l10120,1661r108,2678l6186,4339,2985,6457xem10609,13718r-4518,l6186,4339r4042,l10609,13718xe" fillcolor="#b3b3b3" stroked="f">
                  <v:path arrowok="t"/>
                </v:shape>
                <v:shape id="Graphic 669" o:spid="_x0000_s1095" style="position:absolute;left:2490;top:5841;width:108;height:140;visibility:visible;mso-wrap-style:square;v-text-anchor:top" coordsize="10795,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" path="m6089,13844r97,-9505l2985,6457,2029,6118,1200,5811,,4740,703,4213,1844,3354,5786,,8090,r2489,l10120,1661r489,12057l6089,13844xe" filled="f" strokeweight=".01908mm">
                  <v:path arrowok="t"/>
                </v:shape>
                <v:shape id="Graphic 670" o:spid="_x0000_s1096" style="position:absolute;left:2517;top:5962;width:101;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" path="m9964,6985l,6985,,,9964,r,6985xe" fillcolor="#b3b3b3" stroked="f">
                  <v:path arrowok="t"/>
                </v:shape>
                <v:shape id="Graphic 671" o:spid="_x0000_s1097" style="position:absolute;left:2517;top:5962;width:101;height:70;visibility:visible;mso-wrap-style:square;v-text-anchor:top" coordsize="10160,6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" path="m,l9964,r,6985l,6985,,xe" filled="f" strokeweight=".0115mm">
                  <v:path arrowok="t"/>
                </v:shape>
                <v:shape id="Graphic 672" o:spid="_x0000_s1098" style="position:absolute;left:2460;top:5997;width:223;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" path="m21810,4063l,4063,,,21810,r,4063xe" fillcolor="#b3b3b3" stroked="f">
                  <v:path arrowok="t"/>
                </v:shape>
                <v:shape id="Graphic 673" o:spid="_x0000_s1099" style="position:absolute;left:2460;top:5997;width:223;height:45;visibility:visible;mso-wrap-style:square;v-text-anchor:top" coordsize="22225,4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" path="m,l21810,r,4063l,4063,,xe" filled="f" strokeweight=".02064mm">
                  <v:path arrowok="t"/>
                </v:shape>
                <v:shape id="Graphic 674" o:spid="_x0000_s1100" style="position:absolute;left:2775;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" path="m,3913l3564,,42658,40642r-3572,3906l,3913xe" fillcolor="#b3b3b3" stroked="f">
                  <v:path arrowok="t"/>
                </v:shape>
                <v:shape id="Graphic 675" o:spid="_x0000_s1101" style="position:absolute;left:2775;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" path="m,3913l3564,,42658,40642r-3572,3906l,3913xe" filled="f" strokeweight=".016mm">
                  <v:path arrowok="t"/>
                </v:shape>
                <v:shape id="Graphic 676" o:spid="_x0000_s1102" style="position:absolute;left:2370;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" path="m42688,3905l39130,,,40634r3601,3906l42688,3905xe" fillcolor="#b3b3b3" stroked="f">
                  <v:path arrowok="t"/>
                </v:shape>
                <v:shape id="Graphic 677" o:spid="_x0000_s1103" style="position:absolute;left:2370;top:5280;width:432;height:451;visibility:visible;mso-wrap-style:square;v-text-anchor:top" coordsize="4318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" path="m42688,3905l39130,,,40634r3601,3906l42688,3905xe" filled="f" strokeweight=".016mm">
                  <v:path arrowok="t"/>
                </v:shape>
                <v:shape id="Image 678" o:spid="_x0000_s1104" type="#_x0000_t75" style="position:absolute;left:2155;top:5602;width:297;height: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">
                  <v:imagedata r:id="rId345" o:title=""/>
                </v:shape>
                <v:shape id="Graphic 679" o:spid="_x0000_s1105" style="position:absolute;left:2155;top:5602;width:299;height:298;visibility:visible;mso-wrap-style:square;v-text-anchor:top" coordsize="29845,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" path="m29656,14860r,8209l23010,29714r-8182,l6646,29714,,23069,,14860,,6644,6646,r8182,l23010,r6646,6644l29656,14860xe" filled="f" strokeweight=".02197mm">
                  <v:path arrowok="t"/>
                </v:shape>
                <v:shape id="Image 680" o:spid="_x0000_s1106" type="#_x0000_t75" style="position:absolute;left:3084;top:5610;width:297;height: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">
                  <v:imagedata r:id="rId346" o:title=""/>
                </v:shape>
                <v:shape id="Graphic 681" o:spid="_x0000_s1107" style="position:absolute;left:3084;top:5610;width:299;height:299;visibility:visible;mso-wrap-style:square;v-text-anchor:top" coordsize="29845,298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" path="m,14853r,8216l6646,29714r8150,l22978,29714r6639,-6645l29617,14853r,-8209l22978,,14796,,6646,,,6644r,8209xe" filled="f" strokeweight=".02197mm">
                  <v:path arrowok="t"/>
                </v:shape>
                <v:shape id="Graphic 682" o:spid="_x0000_s1108" style="position:absolute;left:2463;top:5435;width:184;height:190;visibility:visible;mso-wrap-style:square;v-text-anchor:top" coordsize="1841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" path="m8918,r8949,8890l8949,19049,,10158,8918,xe" filled="f" strokeweight=".0121mm">
                  <v:path arrowok="t"/>
                </v:shape>
                <v:shape id="Graphic 683" o:spid="_x0000_s1109" style="position:absolute;left:2930;top:5435;width:184;height:190;visibility:visible;mso-wrap-style:square;v-text-anchor:top" coordsize="1841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" path="m8920,l,8892,8925,19042r8950,-8891l8920,xe" filled="f" strokeweight=".0121mm">
                  <v:path arrowok="t"/>
                </v:shape>
                <v:shape id="Graphic 684" o:spid="_x0000_s1110" style="position:absolute;left:2716;top:5657;width:146;height:146;visibility:visible;mso-wrap-style:square;v-text-anchor:top" coordsize="14604,14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" path="m1815,157r10401,l12891,31r1111,31l13935,1078r37,3229l13935,7536r,3197l13935,11536r,827l14002,13166r29,953l12987,14151r-652,-63l1815,14088r-675,157l37,14214,96,13198,37,9969,66,6740r,-3205l66,2708r,-803l37,1078,,,1140,181r675,-24xe" filled="f" strokeweight=".02197mm">
                  <v:path arrowok="t"/>
                </v:shape>
                <v:shape id="Graphic 685" o:spid="_x0000_s1111" style="position:absolute;left:2716;top:5258;width:146;height:146;visibility:visible;mso-wrap-style:square;v-text-anchor:top" coordsize="14604,14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" path="m1815,149r10401,l12891,31r1111,31l13935,1070r37,3237l13935,7536r,3197l13935,11560r,803l14002,13198r29,921l12987,14151r-652,-32l1815,14119r-675,118l37,14206,96,13198,37,9961,66,6733r,-3198l66,2701r,-796l37,1102,,,1140,181r675,-32xe" filled="f" strokeweight=".02197mm">
                  <v:path arrowok="t"/>
                </v:shape>
                <v:shape id="Image 686" o:spid="_x0000_s1112" type="#_x0000_t75" style="position:absolute;left:4109;top:3603;width:2244;height:1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">
                  <v:imagedata r:id="rId347" o:title=""/>
                </v:shape>
                <v:shape id="Graphic 687" o:spid="_x0000_s1113" style="position:absolute;left:4025;top:3356;width:13;height:2610;visibility:visible;mso-wrap-style:square;v-text-anchor:top" coordsize="1270,2609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" path="m,l,260517e" filled="f" strokeweight=".08253mm">
                  <v:path arrowok="t"/>
                </v:shape>
                <v:shape id="Image 688" o:spid="_x0000_s1114" type="#_x0000_t75" style="position:absolute;left:3947;top:5865;width:157;height:3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">
                  <v:imagedata r:id="rId62" o:title=""/>
                </v:shape>
                <v:shape id="Graphic 689" o:spid="_x0000_s1115" style="position:absolute;left:3947;top:5865;width:159;height:362;visibility:visible;mso-wrap-style:square;v-text-anchor:top" coordsize="15875,36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" path="m15727,25648l15727,,8,r5,6620l,13241,7852,36019r1110,-401l15388,28601r244,-953l15727,26632r,-984xe" filled="f" strokecolor="#010000" strokeweight=".03683mm">
                  <v:path arrowok="t"/>
                </v:shape>
                <v:shape id="Image 690" o:spid="_x0000_s1116" type="#_x0000_t75" style="position:absolute;left:4123;top:5409;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">
                  <v:imagedata r:id="rId63" o:title=""/>
                </v:shape>
                <v:shape id="Graphic 691" o:spid="_x0000_s1117" style="position:absolute;left:4123;top:5409;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" path="m,l24333,r,14859l,14859,,xe" filled="f" strokecolor="#59543f" strokeweight=".06189mm">
                  <v:path arrowok="t"/>
                </v:shape>
                <v:shape id="Image 692" o:spid="_x0000_s1118" type="#_x0000_t75" style="position:absolute;left:4344;top:5421;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">
                  <v:imagedata r:id="rId71" o:title=""/>
                </v:shape>
                <v:shape id="Graphic 693" o:spid="_x0000_s1119" style="position:absolute;left:4344;top:5421;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" path="m,l24364,r,14828l,14828,,xe" filled="f" strokecolor="#59543f" strokeweight=".06189mm">
                  <v:path arrowok="t"/>
                </v:shape>
                <v:shape id="Image 694" o:spid="_x0000_s1120" type="#_x0000_t75" style="position:absolute;left:4569;top:5432;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">
                  <v:imagedata r:id="rId63" o:title=""/>
                </v:shape>
                <v:shape id="Graphic 695" o:spid="_x0000_s1121" style="position:absolute;left:4569;top:5432;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" path="m,l24364,r,14828l,14828,,xe" filled="f" strokecolor="#59543f" strokeweight=".06189mm">
                  <v:path arrowok="t"/>
                </v:shape>
                <v:shape id="Image 696" o:spid="_x0000_s1122" type="#_x0000_t75" style="position:absolute;left:4795;top:5421;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">
                  <v:imagedata r:id="rId63" o:title=""/>
                </v:shape>
                <v:shape id="Graphic 697" o:spid="_x0000_s1123" style="position:absolute;left:4795;top:5421;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" path="m,l24364,r,14828l,14828,,xe" filled="f" strokecolor="#59543f" strokeweight=".06189mm">
                  <v:path arrowok="t"/>
                </v:shape>
                <v:shape id="Image 698" o:spid="_x0000_s1124" type="#_x0000_t75" style="position:absolute;left:5020;top:5417;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">
                  <v:imagedata r:id="rId64" o:title=""/>
                </v:shape>
                <v:shape id="Graphic 699" o:spid="_x0000_s1125" style="position:absolute;left:5020;top:5417;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" path="m,l24364,r,14859l,14859,,xe" filled="f" strokecolor="#59543f" strokeweight=".06189mm">
                  <v:path arrowok="t"/>
                </v:shape>
                <v:shape id="Image 700" o:spid="_x0000_s1126" type="#_x0000_t75" style="position:absolute;left:5245;top:5424;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">
                  <v:imagedata r:id="rId63" o:title=""/>
                </v:shape>
                <v:shape id="Graphic 701" o:spid="_x0000_s1127" style="position:absolute;left:5245;top:5424;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" path="m,l24364,r,14828l,14828,,xe" filled="f" strokecolor="#59543f" strokeweight=".06189mm">
                  <v:path arrowok="t"/>
                </v:shape>
                <v:shape id="Image 702" o:spid="_x0000_s1128" type="#_x0000_t75" style="position:absolute;left:5470;top:5417;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">
                  <v:imagedata r:id="rId64" o:title=""/>
                </v:shape>
                <v:shape id="Graphic 703" o:spid="_x0000_s1129" style="position:absolute;left:5470;top:5417;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" path="m,l24364,r,14859l,14859,,xe" filled="f" strokecolor="#59543f" strokeweight=".06189mm">
                  <v:path arrowok="t"/>
                </v:shape>
                <v:shape id="Image 704" o:spid="_x0000_s1130" type="#_x0000_t75" style="position:absolute;left:5695;top:5428;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">
                  <v:imagedata r:id="rId63" o:title=""/>
                </v:shape>
                <v:shape id="Graphic 705" o:spid="_x0000_s1131" style="position:absolute;left:5695;top:5428;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" path="m,l24364,r,14828l,14828,,xe" filled="f" strokecolor="#59543f" strokeweight=".06189mm">
                  <v:path arrowok="t"/>
                </v:shape>
                <v:shape id="Image 706" o:spid="_x0000_s1132" type="#_x0000_t75" style="position:absolute;left:5920;top:5413;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">
                  <v:imagedata r:id="rId64" o:title=""/>
                </v:shape>
                <v:shape id="Graphic 707" o:spid="_x0000_s1133" style="position:absolute;left:5920;top:5413;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" path="m,l24364,r,14859l,14859,,xe" filled="f" strokecolor="#59543f" strokeweight=".06189mm">
                  <v:path arrowok="t"/>
                </v:shape>
                <v:shape id="Image 708" o:spid="_x0000_s1134" type="#_x0000_t75" style="position:absolute;left:6146;top:5424;width:306;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">
                  <v:imagedata r:id="rId73" o:title=""/>
                </v:shape>
                <v:shape id="Graphic 709" o:spid="_x0000_s1135" style="position:absolute;left:6146;top:5424;width:312;height:152;visibility:visible;mso-wrap-style:square;v-text-anchor:top" coordsize="3111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" path="m,l,14859r30601,l29711,9875,28664,4921,27436,,,xe" filled="f" strokecolor="#59543f" strokeweight=".06189mm">
                  <v:path arrowok="t"/>
                </v:shape>
                <v:shape id="Image 710" o:spid="_x0000_s1136" type="#_x0000_t75" style="position:absolute;left:4125;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">
                  <v:imagedata r:id="rId66" o:title=""/>
                </v:shape>
                <v:shape id="Graphic 711" o:spid="_x0000_s1137" style="position:absolute;left:4125;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" path="m,l18797,r,11229l,11229,,xe" filled="f" strokecolor="#59543f" strokeweight=".09081mm">
                  <v:path arrowok="t"/>
                </v:shape>
                <v:shape id="Image 712" o:spid="_x0000_s1138" type="#_x0000_t75" style="position:absolute;left:4297;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">
                  <v:imagedata r:id="rId66" o:title=""/>
                </v:shape>
                <v:shape id="Graphic 713" o:spid="_x0000_s1139" style="position:absolute;left:4297;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" path="m,l18797,r,11261l,11261,,xe" filled="f" strokecolor="#59543f" strokeweight=".09081mm">
                  <v:path arrowok="t"/>
                </v:shape>
                <v:shape id="Image 714" o:spid="_x0000_s1140" type="#_x0000_t75" style="position:absolute;left:4489;top:5294;width:188;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">
                  <v:imagedata r:id="rId66" o:title=""/>
                </v:shape>
                <v:shape id="Graphic 715" o:spid="_x0000_s1141" style="position:absolute;left:4489;top:5294;width:190;height:120;visibility:visible;mso-wrap-style:square;v-text-anchor:top" coordsize="1905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" path="m,l18797,r,12024l,12024,,xe" filled="f" strokecolor="#59543f" strokeweight=".09081mm">
                  <v:path arrowok="t"/>
                </v:shape>
                <v:shape id="Image 716" o:spid="_x0000_s1142" type="#_x0000_t75" style="position:absolute;left:4680;top:5294;width:18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">
                  <v:imagedata r:id="rId66" o:title=""/>
                </v:shape>
                <v:shape id="Graphic 717" o:spid="_x0000_s1143" style="position:absolute;left:4680;top:5294;width:190;height:120;visibility:visible;mso-wrap-style:square;v-text-anchor:top" coordsize="19050,120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" path="m,l18797,r,11780l,11780,,xe" filled="f" strokecolor="#59543f" strokeweight=".09081mm">
                  <v:path arrowok="t"/>
                </v:shape>
                <v:shape id="Image 718" o:spid="_x0000_s1144" type="#_x0000_t75" style="position:absolute;left:4871;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">
                  <v:imagedata r:id="rId66" o:title=""/>
                </v:shape>
                <v:shape id="Graphic 719" o:spid="_x0000_s1145" style="position:absolute;left:4871;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" path="m,l18797,r,11261l,11261,,xe" filled="f" strokecolor="#59543f" strokeweight=".09081mm">
                  <v:path arrowok="t"/>
                </v:shape>
                <v:shape id="Image 720" o:spid="_x0000_s1146" type="#_x0000_t75" style="position:absolute;left:5063;top:5291;width:188;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">
                  <v:imagedata r:id="rId284" o:title=""/>
                </v:shape>
                <v:shape id="Graphic 721" o:spid="_x0000_s1147" style="position:absolute;left:5063;top:5291;width:190;height:115;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" path="m,l18797,r,11229l,11229,,xe" filled="f" strokecolor="#59543f" strokeweight=".09081mm">
                  <v:path arrowok="t"/>
                </v:shape>
                <v:shape id="Image 722" o:spid="_x0000_s1148" type="#_x0000_t75" style="position:absolute;left:5254;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">
                  <v:imagedata r:id="rId284" o:title=""/>
                </v:shape>
                <v:shape id="Graphic 723" o:spid="_x0000_s1149" style="position:absolute;left:5254;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" path="m,l18765,r,11261l,11261,,xe" filled="f" strokecolor="#59543f" strokeweight=".09081mm">
                  <v:path arrowok="t"/>
                </v:shape>
                <v:shape id="Image 724" o:spid="_x0000_s1150" type="#_x0000_t75" style="position:absolute;left:5445;top:5294;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">
                  <v:imagedata r:id="rId284" o:title=""/>
                </v:shape>
                <v:shape id="Graphic 725" o:spid="_x0000_s1151" style="position:absolute;left:5445;top:5294;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" path="m,l18765,r,11261l,11261,,xe" filled="f" strokecolor="#59543f" strokeweight=".09081mm">
                  <v:path arrowok="t"/>
                </v:shape>
                <v:shape id="Image 726" o:spid="_x0000_s1152" type="#_x0000_t75" style="position:absolute;left:5637;top:5296;width:187;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">
                  <v:imagedata r:id="rId66" o:title=""/>
                </v:shape>
                <v:shape id="Graphic 727" o:spid="_x0000_s1153" style="position:absolute;left:5637;top:5296;width:190;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" path="m,l18765,r,11261l,11261,,xe" filled="f" strokecolor="#59543f" strokeweight=".09081mm">
                  <v:path arrowok="t"/>
                </v:shape>
                <v:shape id="Image 728" o:spid="_x0000_s1154" type="#_x0000_t75" style="position:absolute;left:5828;top:5290;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">
                  <v:imagedata r:id="rId66" o:title=""/>
                </v:shape>
                <v:shape id="Graphic 729" o:spid="_x0000_s1155" style="position:absolute;left:5828;top:5290;width:190;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" path="m,l18797,r,11229l,11229,,xe" filled="f" strokecolor="#59543f" strokeweight=".09081mm">
                  <v:path arrowok="t"/>
                </v:shape>
                <v:shape id="Image 730" o:spid="_x0000_s1156" type="#_x0000_t75" style="position:absolute;left:6019;top:5290;width:188;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">
                  <v:imagedata r:id="rId66" o:title=""/>
                </v:shape>
                <v:shape id="Graphic 731" o:spid="_x0000_s1157" style="position:absolute;left:6019;top:5290;width:191;height:114;visibility:visible;mso-wrap-style:square;v-text-anchor:top" coordsize="1905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" path="m,l18797,r,11229l,11229,,xe" filled="f" strokecolor="#59543f" strokeweight=".09081mm">
                  <v:path arrowok="t"/>
                </v:shape>
                <v:shape id="Image 732" o:spid="_x0000_s1158" type="#_x0000_t75" style="position:absolute;left:6211;top:5286;width:203;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">
                  <v:imagedata r:id="rId66" o:title=""/>
                </v:shape>
                <v:shape id="Graphic 733" o:spid="_x0000_s1159" style="position:absolute;left:6211;top:5286;width:209;height:114;visibility:visible;mso-wrap-style:square;v-text-anchor:top" coordsize="20955,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" path="m,l,11229r20364,l19380,7473,18301,3693,17104,,,xe" filled="f" strokecolor="#59543f" strokeweight=".09081mm">
                  <v:path arrowok="t"/>
                </v:shape>
                <v:shape id="Image 734" o:spid="_x0000_s1160" type="#_x0000_t75" style="position:absolute;left:4270;top:5559;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">
                  <v:imagedata r:id="rId64" o:title=""/>
                </v:shape>
                <v:shape id="Graphic 735" o:spid="_x0000_s1161" style="position:absolute;left:4270;top:5559;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" path="m,l24364,r,14859l,14859,,xe" filled="f" strokecolor="#59543f" strokeweight=".06189mm">
                  <v:path arrowok="t"/>
                </v:shape>
                <v:shape id="Image 736" o:spid="_x0000_s1162" type="#_x0000_t75" style="position:absolute;left:4492;top:5569;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">
                  <v:imagedata r:id="rId63" o:title=""/>
                </v:shape>
                <v:shape id="Graphic 737" o:spid="_x0000_s1163" style="position:absolute;left:4492;top:5569;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" path="m,l24364,r,14828l,14828,,xe" filled="f" strokecolor="#59543f" strokeweight=".06189mm">
                  <v:path arrowok="t"/>
                </v:shape>
                <v:shape id="Image 738" o:spid="_x0000_s1164" type="#_x0000_t75" style="position:absolute;left:4713;top:556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">
                  <v:imagedata r:id="rId63" o:title=""/>
                </v:shape>
                <v:shape id="Graphic 739" o:spid="_x0000_s1165" style="position:absolute;left:4713;top:5565;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" path="m,l24364,r,14828l,14828,,xe" filled="f" strokecolor="#59543f" strokeweight=".06189mm">
                  <v:path arrowok="t"/>
                </v:shape>
                <v:shape id="Image 740" o:spid="_x0000_s1166" type="#_x0000_t75" style="position:absolute;left:4935;top:5569;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">
                  <v:imagedata r:id="rId63" o:title=""/>
                </v:shape>
                <v:shape id="Graphic 741" o:spid="_x0000_s1167" style="position:absolute;left:4935;top:5569;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" path="m,l24333,r,14828l,14828,,xe" filled="f" strokecolor="#59543f" strokeweight=".06189mm">
                  <v:path arrowok="t"/>
                </v:shape>
                <v:shape id="Image 742" o:spid="_x0000_s1168" type="#_x0000_t75" style="position:absolute;left:5156;top:5573;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">
                  <v:imagedata r:id="rId71" o:title=""/>
                </v:shape>
                <v:shape id="Graphic 743" o:spid="_x0000_s1169" style="position:absolute;left:5156;top:5573;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" path="m,l24333,r,14828l,14828,,xe" filled="f" strokecolor="#59543f" strokeweight=".06189mm">
                  <v:path arrowok="t"/>
                </v:shape>
                <v:shape id="Image 744" o:spid="_x0000_s1170" type="#_x0000_t75" style="position:absolute;left:5378;top:5565;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">
                  <v:imagedata r:id="rId63" o:title=""/>
                </v:shape>
                <v:shape id="Graphic 745" o:spid="_x0000_s1171" style="position:absolute;left:5378;top:5565;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" path="m,l24333,r,14828l,14828,,xe" filled="f" strokecolor="#59543f" strokeweight=".06189mm">
                  <v:path arrowok="t"/>
                </v:shape>
                <v:shape id="Image 746" o:spid="_x0000_s1172" type="#_x0000_t75" style="position:absolute;left:5599;top:5576;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">
                  <v:imagedata r:id="rId63" o:title=""/>
                </v:shape>
                <v:shape id="Graphic 747" o:spid="_x0000_s1173" style="position:absolute;left:5599;top:5576;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" path="m,l24364,r,14859l,14859,,xe" filled="f" strokecolor="#59543f" strokeweight=".06189mm">
                  <v:path arrowok="t"/>
                </v:shape>
                <v:shape id="Image 748" o:spid="_x0000_s1174" type="#_x0000_t75" style="position:absolute;left:5821;top:5562;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">
                  <v:imagedata r:id="rId71" o:title=""/>
                </v:shape>
                <v:shape id="Graphic 749" o:spid="_x0000_s1175" style="position:absolute;left:5821;top:5562;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" path="m,l24333,r,14828l,14828,,xe" filled="f" strokecolor="#59543f" strokeweight=".06189mm">
                  <v:path arrowok="t"/>
                </v:shape>
                <v:shape id="Image 750" o:spid="_x0000_s1176" type="#_x0000_t75" style="position:absolute;left:6042;top:5569;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">
                  <v:imagedata r:id="rId63" o:title=""/>
                </v:shape>
                <v:shape id="Graphic 751" o:spid="_x0000_s1177" style="position:absolute;left:6042;top:5569;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" path="m,l24364,r,14828l,14828,,xe" filled="f" strokecolor="#59543f" strokeweight=".06189mm">
                  <v:path arrowok="t"/>
                </v:shape>
                <v:shape id="Image 752" o:spid="_x0000_s1178" type="#_x0000_t75" style="position:absolute;left:6265;top:5565;width:208;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">
                  <v:imagedata r:id="rId68" o:title=""/>
                </v:shape>
                <v:shape id="Graphic 753" o:spid="_x0000_s1179" style="position:absolute;left:6265;top:5565;width:209;height:153;visibility:visible;mso-wrap-style:square;v-text-anchor:top" coordsize="2095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" path="m,l,14828r20884,l20301,9843,19592,4890,18702,,,xe" filled="f" strokecolor="#59543f" strokeweight=".06189mm">
                  <v:path arrowok="t"/>
                </v:shape>
                <v:shape id="Image 754" o:spid="_x0000_s1180" type="#_x0000_t75" style="position:absolute;left:4123;top:5547;width:169;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">
                  <v:imagedata r:id="rId69" o:title=""/>
                </v:shape>
                <v:shape id="Graphic 755" o:spid="_x0000_s1181" style="position:absolute;left:4123;top:5547;width:172;height:152;visibility:visible;mso-wrap-style:square;v-text-anchor:top" coordsize="1714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" path="m,l16915,r,14859l,14859,,xe" filled="f" strokecolor="#59543f" strokeweight=".06189mm">
                  <v:path arrowok="t"/>
                </v:shape>
                <v:shape id="Image 756" o:spid="_x0000_s1182" type="#_x0000_t75" style="position:absolute;left:4526;top:5715;width:287;height:1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">
                  <v:imagedata r:id="rId71" o:title=""/>
                </v:shape>
                <v:shape id="Graphic 757" o:spid="_x0000_s1183" style="position:absolute;left:4526;top:5715;width:292;height:134;visibility:visible;mso-wrap-style:square;v-text-anchor:top" coordsize="29209,1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" path="m,l28703,r,13256l,13256,,xe" filled="f" strokecolor="#59543f" strokeweight=".05689mm">
                  <v:path arrowok="t"/>
                </v:shape>
                <v:shape id="Image 758" o:spid="_x0000_s1184" type="#_x0000_t75" style="position:absolute;left:4802;top:5710;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">
                  <v:imagedata r:id="rId63" o:title=""/>
                </v:shape>
                <v:shape id="Graphic 759" o:spid="_x0000_s1185" style="position:absolute;left:4802;top:5710;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" path="m,l24364,r,14859l,14859,,xe" filled="f" strokecolor="#59543f" strokeweight=".06189mm">
                  <v:path arrowok="t"/>
                </v:shape>
                <v:shape id="Image 760" o:spid="_x0000_s1186" type="#_x0000_t75" style="position:absolute;left:5035;top:5714;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">
                  <v:imagedata r:id="rId63" o:title=""/>
                </v:shape>
                <v:shape id="Graphic 761" o:spid="_x0000_s1187" style="position:absolute;left:5035;top:5714;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" path="m,l24364,r,14828l,14828,,xe" filled="f" strokecolor="#59543f" strokeweight=".06189mm">
                  <v:path arrowok="t"/>
                </v:shape>
                <v:shape id="Image 762" o:spid="_x0000_s1188" type="#_x0000_t75" style="position:absolute;left:5268;top:5706;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">
                  <v:imagedata r:id="rId63" o:title=""/>
                </v:shape>
                <v:shape id="Graphic 763" o:spid="_x0000_s1189" style="position:absolute;left:5268;top:5706;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" path="m,l24364,r,14859l,14859,,xe" filled="f" strokecolor="#59543f" strokeweight=".06189mm">
                  <v:path arrowok="t"/>
                </v:shape>
                <v:shape id="Image 764" o:spid="_x0000_s1190" type="#_x0000_t75" style="position:absolute;left:5500;top:5718;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">
                  <v:imagedata r:id="rId63" o:title=""/>
                </v:shape>
                <v:shape id="Graphic 765" o:spid="_x0000_s1191" style="position:absolute;left:5500;top:5718;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" path="m,l24364,r,14828l,14828,,xe" filled="f" strokecolor="#59543f" strokeweight=".06189mm">
                  <v:path arrowok="t"/>
                </v:shape>
                <v:shape id="Image 766" o:spid="_x0000_s1192" type="#_x0000_t75" style="position:absolute;left:5733;top:5710;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">
                  <v:imagedata r:id="rId63" o:title=""/>
                </v:shape>
                <v:shape id="Graphic 767" o:spid="_x0000_s1193" style="position:absolute;left:5733;top:5710;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" path="m,l24364,r,14859l,14859,,xe" filled="f" strokecolor="#59543f" strokeweight=".06189mm">
                  <v:path arrowok="t"/>
                </v:shape>
                <v:shape id="Image 768" o:spid="_x0000_s1194" type="#_x0000_t75" style="position:absolute;left:5966;top:5722;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">
                  <v:imagedata r:id="rId71" o:title=""/>
                </v:shape>
                <v:shape id="Graphic 769" o:spid="_x0000_s1195" style="position:absolute;left:5966;top:5722;width:247;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" path="m,l24333,r,14828l,14828,,xe" filled="f" strokecolor="#59543f" strokeweight=".06189mm">
                  <v:path arrowok="t"/>
                </v:shape>
                <v:shape id="Image 770" o:spid="_x0000_s1196" type="#_x0000_t75" style="position:absolute;left:6199;top:5706;width:286;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">
                  <v:imagedata r:id="rId72" o:title=""/>
                </v:shape>
                <v:shape id="Graphic 771" o:spid="_x0000_s1197" style="position:absolute;left:6199;top:5706;width:292;height:153;visibility:visible;mso-wrap-style:square;v-text-anchor:top" coordsize="29209,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" path="m,l,14859r28633,l28388,9875,27924,4921,27341,,,xe" filled="f" strokecolor="#59543f" strokeweight=".06189mm">
                  <v:path arrowok="t"/>
                </v:shape>
                <v:shape id="Image 772" o:spid="_x0000_s1198" type="#_x0000_t75" style="position:absolute;left:4837;top:5861;width:289;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">
                  <v:imagedata r:id="rId72" o:title=""/>
                </v:shape>
                <v:shape id="Graphic 773" o:spid="_x0000_s1199" style="position:absolute;left:4837;top:5861;width:292;height:152;visibility:visible;mso-wrap-style:square;v-text-anchor:top" coordsize="29209,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" path="m,l28885,r,14828l,14828,,xe" filled="f" strokecolor="#59543f" strokeweight=".05906mm">
                  <v:path arrowok="t"/>
                </v:shape>
                <v:shape id="Image 774" o:spid="_x0000_s1200" type="#_x0000_t75" style="position:absolute;left:5108;top:5857;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">
                  <v:imagedata r:id="rId71" o:title=""/>
                </v:shape>
                <v:shape id="Graphic 775" o:spid="_x0000_s1201" style="position:absolute;left:5108;top:5857;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" path="m,l24364,r,14828l,14828,,xe" filled="f" strokecolor="#59543f" strokeweight=".06189mm">
                  <v:path arrowok="t"/>
                </v:shape>
                <v:shape id="Image 776" o:spid="_x0000_s1202" type="#_x0000_t75" style="position:absolute;left:5333;top:586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">
                  <v:imagedata r:id="rId63" o:title=""/>
                </v:shape>
                <v:shape id="Graphic 777" o:spid="_x0000_s1203" style="position:absolute;left:5333;top:586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" path="m,l24333,r,14828l,14828,,xe" filled="f" strokecolor="#59543f" strokeweight=".06189mm">
                  <v:path arrowok="t"/>
                </v:shape>
                <v:shape id="Image 778" o:spid="_x0000_s1204" type="#_x0000_t75" style="position:absolute;left:5559;top:5854;width:243;height:1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">
                  <v:imagedata r:id="rId63" o:title=""/>
                </v:shape>
                <v:shape id="Graphic 779" o:spid="_x0000_s1205" style="position:absolute;left:5559;top:5854;width:247;height:171;visibility:visible;mso-wrap-style:square;v-text-anchor:top" coordsize="24765,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" path="m,l24329,r,16860l,16860,,xe" filled="f" strokecolor="#59543f" strokeweight=".06342mm">
                  <v:path arrowok="t"/>
                </v:shape>
                <v:shape id="Image 780" o:spid="_x0000_s1206" type="#_x0000_t75" style="position:absolute;left:5784;top:5868;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">
                  <v:imagedata r:id="rId63" o:title=""/>
                </v:shape>
                <v:shape id="Graphic 781" o:spid="_x0000_s1207" style="position:absolute;left:5784;top:5868;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" path="m,l24364,r,14828l,14828,,xe" filled="f" strokecolor="#59543f" strokeweight=".06189mm">
                  <v:path arrowok="t"/>
                </v:shape>
                <v:shape id="Image 782" o:spid="_x0000_s1208" type="#_x0000_t75" style="position:absolute;left:6236;top:5864;width:252;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">
                  <v:imagedata r:id="rId63" o:title=""/>
                </v:shape>
                <v:shape id="Graphic 783" o:spid="_x0000_s1209" style="position:absolute;left:6236;top:5864;width:254;height:153;visibility:visible;mso-wrap-style:square;v-text-anchor:top" coordsize="2540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" path="m,l,14859r25254,l25286,13686r31,-1197l25317,11292r,-3788l25231,3756,25042,,,xe" filled="f" strokecolor="#59543f" strokeweight=".06189mm">
                  <v:path arrowok="t"/>
                </v:shape>
                <v:shape id="Image 784" o:spid="_x0000_s1210" type="#_x0000_t75" style="position:absolute;left:5021;top:6003;width:250;height:1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">
                  <v:imagedata r:id="rId63" o:title=""/>
                </v:shape>
                <v:shape id="Graphic 785" o:spid="_x0000_s1211" style="position:absolute;left:5021;top:6003;width:254;height:165;visibility:visible;mso-wrap-style:square;v-text-anchor:top" coordsize="25400,16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" path="m,l25067,r,16364l,16364,,xe" filled="f" strokecolor="#59543f" strokeweight=".06278mm">
                  <v:path arrowok="t"/>
                </v:shape>
                <v:shape id="Image 786" o:spid="_x0000_s1212" type="#_x0000_t75" style="position:absolute;left:5267;top:6011;width:175;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">
                  <v:imagedata r:id="rId69" o:title=""/>
                </v:shape>
                <v:shape id="Graphic 787" o:spid="_x0000_s1213" style="position:absolute;left:5267;top:6011;width:178;height:152;visibility:visible;mso-wrap-style:square;v-text-anchor:top" coordsize="1778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" path="m,l17469,r,14859l,14859,,xe" filled="f" strokecolor="#59543f" strokeweight=".06442mm">
                  <v:path arrowok="t"/>
                </v:shape>
                <v:shape id="Image 788" o:spid="_x0000_s1214" type="#_x0000_t75" style="position:absolute;left:5436;top:6022;width:18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">
                  <v:imagedata r:id="rId68" o:title=""/>
                </v:shape>
                <v:shape id="Graphic 789" o:spid="_x0000_s1215" style="position:absolute;left:5436;top:6022;width:185;height:152;visibility:visible;mso-wrap-style:square;v-text-anchor:top" coordsize="1841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" path="m,l18211,r,14859l,14859,,xe" filled="f" strokecolor="#59543f" strokeweight=".06439mm">
                  <v:path arrowok="t"/>
                </v:shape>
                <v:shape id="Image 790" o:spid="_x0000_s1216" type="#_x0000_t75" style="position:absolute;left:5615;top:6014;width:320;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">
                  <v:imagedata r:id="rId73" o:title=""/>
                </v:shape>
                <v:shape id="Graphic 791" o:spid="_x0000_s1217" style="position:absolute;left:5615;top:6014;width:324;height:153;visibility:visible;mso-wrap-style:square;v-text-anchor:top" coordsize="32384,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" path="m,l31964,r,14858l,14858,,xe" filled="f" strokecolor="#59543f" strokeweight=".05703mm">
                  <v:path arrowok="t"/>
                </v:shape>
                <v:shape id="Image 792" o:spid="_x0000_s1218" type="#_x0000_t75" style="position:absolute;left:5935;top:6011;width:431;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">
                  <v:imagedata r:id="rId74" o:title=""/>
                </v:shape>
                <v:shape id="Graphic 793" o:spid="_x0000_s1219" style="position:absolute;left:5935;top:6011;width:432;height:152;visibility:visible;mso-wrap-style:square;v-text-anchor:top" coordsize="4318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" path="m,l43154,r,14859l,14859,,xe" filled="f" strokecolor="#59543f" strokeweight=".05031mm">
                  <v:path arrowok="t"/>
                </v:shape>
                <v:shape id="Image 794" o:spid="_x0000_s1220" type="#_x0000_t75" style="position:absolute;left:6364;top:6011;width:12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">
                  <v:imagedata r:id="rId75" o:title=""/>
                </v:shape>
                <v:shape id="Graphic 795" o:spid="_x0000_s1221" style="position:absolute;left:6364;top:6011;width:127;height:152;visibility:visible;mso-wrap-style:square;v-text-anchor:top" coordsize="1270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" path="m,l,14859r11749,l12150,9938r189,-4954l12395,,,xe" filled="f" strokecolor="#59543f" strokeweight=".06189mm">
                  <v:path arrowok="t"/>
                </v:shape>
                <v:shape id="Image 796" o:spid="_x0000_s1222" type="#_x0000_t75" style="position:absolute;left:5164;top:6171;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">
                  <v:imagedata r:id="rId63" o:title=""/>
                </v:shape>
                <v:shape id="Graphic 797" o:spid="_x0000_s1223" style="position:absolute;left:5164;top:6171;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" path="m,l24364,r,14828l,14828,,xe" filled="f" strokecolor="#59543f" strokeweight=".06189mm">
                  <v:path arrowok="t"/>
                </v:shape>
                <v:shape id="Image 798" o:spid="_x0000_s1224" type="#_x0000_t75" style="position:absolute;left:5389;top:6167;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">
                  <v:imagedata r:id="rId63" o:title=""/>
                </v:shape>
                <v:shape id="Graphic 799" o:spid="_x0000_s1225" style="position:absolute;left:5389;top:6167;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" path="m,l24333,r,14859l,14859,,xe" filled="f" strokecolor="#59543f" strokeweight=".06189mm">
                  <v:path arrowok="t"/>
                </v:shape>
                <v:shape id="Image 800" o:spid="_x0000_s1226" type="#_x0000_t75" style="position:absolute;left:5614;top:617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">
                  <v:imagedata r:id="rId63" o:title=""/>
                </v:shape>
                <v:shape id="Graphic 801" o:spid="_x0000_s1227" style="position:absolute;left:5614;top:617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" path="m,l24364,r,14859l,14859,,xe" filled="f" strokecolor="#59543f" strokeweight=".06189mm">
                  <v:path arrowok="t"/>
                </v:shape>
                <v:shape id="Image 802" o:spid="_x0000_s1228" type="#_x0000_t75" style="position:absolute;left:5839;top:6164;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">
                  <v:imagedata r:id="rId63" o:title=""/>
                </v:shape>
                <v:shape id="Graphic 803" o:spid="_x0000_s1229" style="position:absolute;left:5839;top:6164;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" path="m,l24364,r,14859l,14859,,xe" filled="f" strokecolor="#59543f" strokeweight=".06189mm">
                  <v:path arrowok="t"/>
                </v:shape>
                <v:shape id="Image 804" o:spid="_x0000_s1230" type="#_x0000_t75" style="position:absolute;left:6064;top:6165;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">
                  <v:imagedata r:id="rId63" o:title=""/>
                </v:shape>
                <v:shape id="Graphic 805" o:spid="_x0000_s1231" style="position:absolute;left:6064;top:616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" path="m,l24364,r,14859l,14859,,xe" filled="f" strokecolor="#59543f" strokeweight=".06189mm">
                  <v:path arrowok="t"/>
                </v:shape>
                <v:shape id="Image 806" o:spid="_x0000_s1232" type="#_x0000_t75" style="position:absolute;left:6009;top:5850;width:243;height:1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">
                  <v:imagedata r:id="rId63" o:title=""/>
                </v:shape>
                <v:shape id="Graphic 807" o:spid="_x0000_s1233" style="position:absolute;left:6009;top:5850;width:248;height:171;visibility:visible;mso-wrap-style:square;v-text-anchor:top" coordsize="24765,17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" path="m,l24332,r,16576l,16576,,xe" filled="f" strokecolor="#59543f" strokeweight=".06328mm">
                  <v:path arrowok="t"/>
                </v:shape>
                <v:shape id="Image 808" o:spid="_x0000_s1234" type="#_x0000_t75" style="position:absolute;left:6289;top:6162;width:192;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">
                  <v:imagedata r:id="rId68" o:title=""/>
                </v:shape>
                <v:shape id="Graphic 809" o:spid="_x0000_s1235" style="position:absolute;left:6289;top:6162;width:197;height:153;visibility:visible;mso-wrap-style:square;v-text-anchor:top" coordsize="1968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" path="m,l,14891r17505,l18214,9969r583,-4953l19230,,,xe" filled="f" strokecolor="#59543f" strokeweight=".06189mm">
                  <v:path arrowok="t"/>
                </v:shape>
                <v:shape id="Image 810" o:spid="_x0000_s1236" type="#_x0000_t75" style="position:absolute;left:5294;top:6316;width:2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">
                  <v:imagedata r:id="rId63" o:title=""/>
                </v:shape>
                <v:shape id="Graphic 811" o:spid="_x0000_s1237" style="position:absolute;left:5294;top:6316;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" path="m,l24333,r,14828l,14828,,xe" filled="f" strokecolor="#59543f" strokeweight=".06189mm">
                  <v:path arrowok="t"/>
                </v:shape>
                <v:shape id="Image 812" o:spid="_x0000_s1238" type="#_x0000_t75" style="position:absolute;left:5526;top:6308;width:243;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">
                  <v:imagedata r:id="rId63" o:title=""/>
                </v:shape>
                <v:shape id="Graphic 813" o:spid="_x0000_s1239" style="position:absolute;left:5526;top:6308;width:247;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" path="m,l24333,r,14859l,14859,,xe" filled="f" strokecolor="#59543f" strokeweight=".06189mm">
                  <v:path arrowok="t"/>
                </v:shape>
                <v:shape id="Image 814" o:spid="_x0000_s1240" type="#_x0000_t75" style="position:absolute;left:5757;top:6320;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">
                  <v:imagedata r:id="rId64" o:title=""/>
                </v:shape>
                <v:shape id="Graphic 815" o:spid="_x0000_s1241" style="position:absolute;left:5757;top:6320;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" path="m,l24333,r,14828l,14828,,xe" filled="f" strokecolor="#59543f" strokeweight=".06189mm">
                  <v:path arrowok="t"/>
                </v:shape>
                <v:shape id="Image 816" o:spid="_x0000_s1242" type="#_x0000_t75" style="position:absolute;left:5989;top:6305;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">
                  <v:imagedata r:id="rId63" o:title=""/>
                </v:shape>
                <v:shape id="Graphic 817" o:spid="_x0000_s1243" style="position:absolute;left:5989;top:630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" path="m,l24364,r,14859l,14859,,xe" filled="f" strokecolor="#59543f" strokeweight=".06189mm">
                  <v:path arrowok="t"/>
                </v:shape>
                <v:shape id="Image 818" o:spid="_x0000_s1244" type="#_x0000_t75" style="position:absolute;left:6220;top:6316;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">
                  <v:imagedata r:id="rId63" o:title=""/>
                </v:shape>
                <v:shape id="Graphic 819" o:spid="_x0000_s1245" style="position:absolute;left:6220;top:6316;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" path="m,l,14828r21592,l22671,9938r922,-4954l24333,,,xe" filled="f" strokecolor="#59543f" strokeweight=".06189mm">
                  <v:path arrowok="t"/>
                </v:shape>
                <v:shape id="Image 820" o:spid="_x0000_s1246" type="#_x0000_t75" style="position:absolute;left:5392;top:6469;width:24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">
                  <v:imagedata r:id="rId71" o:title=""/>
                </v:shape>
                <v:shape id="Graphic 821" o:spid="_x0000_s1247" style="position:absolute;left:5392;top:6469;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" path="m,l24364,r,14859l,14859,,xe" filled="f" strokecolor="#59543f" strokeweight=".06189mm">
                  <v:path arrowok="t"/>
                </v:shape>
                <v:shape id="Image 822" o:spid="_x0000_s1248" type="#_x0000_t75" style="position:absolute;left:5630;top:6476;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">
                  <v:imagedata r:id="rId71" o:title=""/>
                </v:shape>
                <v:shape id="Graphic 823" o:spid="_x0000_s1249" style="position:absolute;left:5630;top:6476;width:248;height:153;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" path="m,l24333,r,14828l,14828,,xe" filled="f" strokecolor="#59543f" strokeweight=".06189mm">
                  <v:path arrowok="t"/>
                </v:shape>
                <v:shape id="Image 824" o:spid="_x0000_s1250" type="#_x0000_t75" style="position:absolute;left:5868;top:6465;width:244;height: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">
                  <v:imagedata r:id="rId65" o:title=""/>
                </v:shape>
                <v:shape id="Graphic 825" o:spid="_x0000_s1251" style="position:absolute;left:5868;top:6465;width:248;height:152;visibility:visible;mso-wrap-style:square;v-text-anchor:top" coordsize="24765,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" path="m,l24364,r,14859l,14859,,xe" filled="f" strokecolor="#59543f" strokeweight=".06189mm">
                  <v:path arrowok="t"/>
                </v:shape>
                <v:shape id="Image 826" o:spid="_x0000_s1252" type="#_x0000_t75" style="position:absolute;left:6105;top:6450;width:169;height:1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">
                  <v:imagedata r:id="rId68" o:title=""/>
                </v:shape>
                <v:shape id="Graphic 827" o:spid="_x0000_s1253" style="position:absolute;left:6105;top:6450;width:172;height:159;visibility:visible;mso-wrap-style:square;v-text-anchor:top" coordsize="17145,15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" path="m,l16919,r,15875l,15875,,xe" filled="f" strokecolor="#59543f" strokeweight=".06419mm">
                  <v:path arrowok="t"/>
                </v:shape>
                <v:shape id="Image 828" o:spid="_x0000_s1254" type="#_x0000_t75" style="position:absolute;left:6267;top:6465;width:164;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">
                  <v:imagedata r:id="rId348" o:title=""/>
                </v:shape>
                <v:shape id="Graphic 829" o:spid="_x0000_s1255" style="position:absolute;left:6267;top:6465;width:165;height:152;visibility:visible;mso-wrap-style:square;v-text-anchor:top" coordsize="16510,15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" path="m,l,14828r13229,l14426,10733,15442,6583r953,-4150l16395,,,xe" filled="f" strokecolor="#59543f" strokeweight=".06189mm">
                  <v:path arrowok="t"/>
                </v:shape>
                <v:shape id="Image 830" o:spid="_x0000_s1256" type="#_x0000_t75" style="position:absolute;left:5441;top:6613;width:278;height: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">
                  <v:imagedata r:id="rId76" o:title=""/>
                </v:shape>
                <v:shape id="Graphic 831" o:spid="_x0000_s1257" style="position:absolute;left:5441;top:6613;width:280;height:95;visibility:visible;mso-wrap-style:square;v-text-anchor:top" coordsize="27940,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" path="m,l27837,r,9292l,9292,,xe" filled="f" strokecolor="#59543f" strokeweight=".06189mm">
                  <v:path arrowok="t"/>
                </v:shape>
                <v:shape id="Image 832" o:spid="_x0000_s1258" type="#_x0000_t75" style="position:absolute;left:5702;top:6615;width:243;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">
                  <v:imagedata r:id="rId67" o:title=""/>
                </v:shape>
                <v:shape id="Graphic 833" o:spid="_x0000_s1259" style="position:absolute;left:5702;top:6615;width:247;height:95;visibility:visible;mso-wrap-style:square;v-text-anchor:top" coordsize="24765,9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" path="m,l24333,r,9071l,9071,,xe" filled="f" strokecolor="#59543f" strokeweight=".06189mm">
                  <v:path arrowok="t"/>
                </v:shape>
                <v:shape id="Image 834" o:spid="_x0000_s1260" type="#_x0000_t75" style="position:absolute;left:5927;top:6610;width:243;height: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">
                  <v:imagedata r:id="rId67" o:title=""/>
                </v:shape>
                <v:shape id="Graphic 835" o:spid="_x0000_s1261" style="position:absolute;left:5927;top:6610;width:247;height:102;visibility:visible;mso-wrap-style:square;v-text-anchor:top" coordsize="24765,10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" path="m,l24333,r,9567l,9567,,xe" filled="f" strokecolor="#59543f" strokeweight=".06189mm">
                  <v:path arrowok="t"/>
                </v:shape>
                <v:shape id="Image 836" o:spid="_x0000_s1262" type="#_x0000_t75" style="position:absolute;left:6152;top:6618;width:243;height: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">
                  <v:imagedata r:id="rId67" o:title=""/>
                </v:shape>
                <v:shape id="Graphic 837" o:spid="_x0000_s1263" style="position:absolute;left:6152;top:6618;width:247;height:88;visibility:visible;mso-wrap-style:square;v-text-anchor:top" coordsize="24765,8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" path="m,l,8835r21781,l22671,6158r890,-2646l24364,803r,-803l,xe" filled="f" strokecolor="#59543f" strokeweight=".06189mm">
                  <v:path arrowok="t"/>
                </v:shape>
                <v:shape id="Image 838" o:spid="_x0000_s1264" type="#_x0000_t75" style="position:absolute;left:4530;top:5746;width:270;height: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">
                  <v:imagedata r:id="rId77" o:title=""/>
                </v:shape>
                <v:shape id="Graphic 839" o:spid="_x0000_s1265" style="position:absolute;left:4530;top:5746;width:273;height:235;visibility:visible;mso-wrap-style:square;v-text-anchor:top" coordsize="27305,234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" path="m4921,l,12332r7079,2835l13631,19348r6701,3875l26979,10859,20395,6370,12213,2401,4921,xe" filled="f" strokecolor="#59543f" strokeweight=".04125mm">
                  <v:path arrowok="t"/>
                </v:shape>
                <v:shape id="Image 840" o:spid="_x0000_s1266" type="#_x0000_t75" style="position:absolute;left:4732;top:5834;width:286;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">
                  <v:imagedata r:id="rId349" o:title=""/>
                </v:shape>
                <v:shape id="Graphic 841" o:spid="_x0000_s1267" style="position:absolute;left:4732;top:5834;width:292;height:279;visibility:visible;mso-wrap-style:square;v-text-anchor:top" coordsize="29209,279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" path="m7008,l,14363r6575,3883l11835,22459r6096,4858l28601,15844,23727,11572,18186,7195,12454,3182,7008,xe" filled="f" strokecolor="#59543f" strokeweight=".04125mm">
                  <v:path arrowok="t"/>
                </v:shape>
                <v:shape id="Image 842" o:spid="_x0000_s1268" type="#_x0000_t75" style="position:absolute;left:4331;top:5677;width:247;height: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">
                  <v:imagedata r:id="rId64" o:title=""/>
                </v:shape>
                <v:shape id="Graphic 843" o:spid="_x0000_s1269" style="position:absolute;left:4331;top:5677;width:248;height:190;visibility:visible;mso-wrap-style:square;v-text-anchor:top" coordsize="24765,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" path="m3386,l,12859r7347,1969l12977,16025r7174,3016l24758,6614,17687,2953,10922,1480,3386,xe" filled="f" strokecolor="#59543f" strokeweight=".04125mm">
                  <v:path arrowok="t"/>
                </v:shape>
                <v:shape id="Image 844" o:spid="_x0000_s1270" type="#_x0000_t75" style="position:absolute;left:4116;top:5616;width:261;height:1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">
                  <v:imagedata r:id="rId64" o:title=""/>
                </v:shape>
                <v:shape id="Graphic 845" o:spid="_x0000_s1271" style="position:absolute;left:4116;top:5616;width:267;height:190;visibility:visible;mso-wrap-style:square;v-text-anchor:top" coordsize="26670,19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" path="m,l125,15497r7600,528l14922,17253r7600,1662l26058,3071,19831,1652,13029,714,6226,187,,xe" filled="f" strokecolor="#59543f" strokeweight=".04125mm">
                  <v:path arrowok="t"/>
                </v:shape>
                <v:shape id="Image 846" o:spid="_x0000_s1272" type="#_x0000_t75" style="position:absolute;left:4917;top:6006;width:262;height: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">
                  <v:imagedata r:id="rId79" o:title=""/>
                </v:shape>
                <v:shape id="Graphic 847" o:spid="_x0000_s1273" style="position:absolute;left:4917;top:6006;width:267;height:267;visibility:visible;mso-wrap-style:square;v-text-anchor:top" coordsize="26670,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" path="m9079,l,9930r5693,5079l10859,20734r5016,5930l26207,17962,21537,11505,15135,4732,9079,xe" filled="f" strokecolor="#59543f" strokeweight=".04125mm">
                  <v:path arrowok="t"/>
                </v:shape>
                <v:shape id="Image 848" o:spid="_x0000_s1274" type="#_x0000_t75" style="position:absolute;left:5075;top:6180;width:266;height: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">
                  <v:imagedata r:id="rId350" o:title=""/>
                </v:shape>
                <v:shape id="Graphic 849" o:spid="_x0000_s1275" style="position:absolute;left:5075;top:6180;width:267;height:293;visibility:visible;mso-wrap-style:square;v-text-anchor:top" coordsize="26670,29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" path="m10922,l,9504r4772,5962l8922,21994r3937,6670l26609,21687,23392,16071,19377,10285,15055,4778,10922,xe" filled="f" strokecolor="#59543f" strokeweight=".04125mm">
                  <v:path arrowok="t"/>
                </v:shape>
                <v:shape id="Image 850" o:spid="_x0000_s1276" type="#_x0000_t75" style="position:absolute;left:5200;top:6398;width:254;height: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">
                  <v:imagedata r:id="rId351" o:title=""/>
                </v:shape>
                <v:shape id="Graphic 851" o:spid="_x0000_s1277" style="position:absolute;left:5200;top:6398;width:260;height:311;visibility:visible;mso-wrap-style:square;v-text-anchor:top" coordsize="26034,3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" path="m14584,l,7788r3661,6701l7134,23475r2709,7260l25412,30798r-972,-6371l22059,16551,18648,8099,14584,xe" filled="f" strokecolor="#59543f" strokeweight=".04125mm">
                  <v:path arrowok="t"/>
                </v:shape>
                <v:shape id="Graphic 852" o:spid="_x0000_s1278" style="position:absolute;left:3720;top:2947;width:2369;height:4527;visibility:visible;mso-wrap-style:square;v-text-anchor:top" coordsize="236854,452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" path="m32917,l30916,,18883,2413,9056,8994,2429,18753,,30704,2429,42668r6627,9766l18883,59018r12033,2414l34177,61432,236372,452317,57431,46233,51393,27058,48837,13623,45426,5073,36822,551,34917,188,32917,xe" fillcolor="#676262" stroked="f">
                  <v:path arrowok="t"/>
                </v:shape>
                <v:shape id="Graphic 853" o:spid="_x0000_s1279" style="position:absolute;left:3720;top:2947;width:2369;height:4527;visibility:visible;mso-wrap-style:square;v-text-anchor:top" coordsize="236854,452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" path="m30916,l18883,2413,9056,8994,2429,18753,,30704,2429,42668r6627,9766l18883,59018r12033,2414l32027,61432r1039,126l34177,61432,236372,452317,57431,46233,51393,27058,48837,13623,45426,5073,36822,551,34917,188,32917,,30916,xe" filled="f" strokeweight=".04125mm">
                  <v:path arrowok="t"/>
                </v:shape>
                <v:shape id="Image 854" o:spid="_x0000_s1280" type="#_x0000_t75" style="position:absolute;left:2418;top:8625;width:2940;height:10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">
                  <v:imagedata r:id="rId352" o:title=""/>
                </v:shape>
                <w10:wrap anchorx="page"/>
              </v:group>
            </w:pict>
          </mc:Fallback>
        </mc:AlternateContent>
      </w:r>
      <w:r>
        <w:rPr>
          <w:noProof/>
        </w:rPr>
        <w:drawing>
          <wp:anchor distT="0" distB="0" distL="0" distR="0" simplePos="0" relativeHeight="486339584" behindDoc="1" locked="0" layoutInCell="1" allowOverlap="1" wp14:anchorId="4893FA25" wp14:editId="6FF03016">
            <wp:simplePos x="0" y="0"/>
            <wp:positionH relativeFrom="page">
              <wp:posOffset>2381336</wp:posOffset>
            </wp:positionH>
            <wp:positionV relativeFrom="paragraph">
              <wp:posOffset>-733276</wp:posOffset>
            </wp:positionV>
            <wp:extent cx="566262" cy="158686"/>
            <wp:effectExtent l="0" t="0" r="0" b="0"/>
            <wp:wrapNone/>
            <wp:docPr id="855" name="Image 8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5" name="Image 855"/>
                    <pic:cNvPicPr/>
                  </pic:nvPicPr>
                  <pic:blipFill>
                    <a:blip r:embed="rId353" cstate="print"/>
                    <a:stretch>
                      <a:fillRect/>
                    </a:stretch>
                  </pic:blipFill>
                  <pic:spPr>
                    <a:xfrm>
                      <a:off x="0" y="0"/>
                      <a:ext cx="566262" cy="158686"/>
                    </a:xfrm>
                    <a:prstGeom prst="rect">
                      <a:avLst/>
                    </a:prstGeom>
                  </pic:spPr>
                </pic:pic>
              </a:graphicData>
            </a:graphic>
          </wp:anchor>
        </w:drawing>
      </w:r>
      <w:r>
        <w:rPr>
          <w:noProof/>
        </w:rPr>
        <w:drawing>
          <wp:anchor distT="0" distB="0" distL="0" distR="0" simplePos="0" relativeHeight="486340096" behindDoc="1" locked="0" layoutInCell="1" allowOverlap="1" wp14:anchorId="6C71A33E" wp14:editId="5E90670D">
            <wp:simplePos x="0" y="0"/>
            <wp:positionH relativeFrom="page">
              <wp:posOffset>3025384</wp:posOffset>
            </wp:positionH>
            <wp:positionV relativeFrom="paragraph">
              <wp:posOffset>-674947</wp:posOffset>
            </wp:positionV>
            <wp:extent cx="206087" cy="100012"/>
            <wp:effectExtent l="0" t="0" r="0" b="0"/>
            <wp:wrapNone/>
            <wp:docPr id="856" name="Image 8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6" name="Image 856"/>
                    <pic:cNvPicPr/>
                  </pic:nvPicPr>
                  <pic:blipFill>
                    <a:blip r:embed="rId354" cstate="print"/>
                    <a:stretch>
                      <a:fillRect/>
                    </a:stretch>
                  </pic:blipFill>
                  <pic:spPr>
                    <a:xfrm>
                      <a:off x="0" y="0"/>
                      <a:ext cx="206087" cy="100012"/>
                    </a:xfrm>
                    <a:prstGeom prst="rect">
                      <a:avLst/>
                    </a:prstGeom>
                  </pic:spPr>
                </pic:pic>
              </a:graphicData>
            </a:graphic>
          </wp:anchor>
        </w:drawing>
      </w:r>
      <w:r>
        <w:rPr>
          <w:noProof/>
        </w:rPr>
        <w:drawing>
          <wp:anchor distT="0" distB="0" distL="0" distR="0" simplePos="0" relativeHeight="486340608" behindDoc="1" locked="0" layoutInCell="1" allowOverlap="1" wp14:anchorId="64CE3C5B" wp14:editId="56EE58B5">
            <wp:simplePos x="0" y="0"/>
            <wp:positionH relativeFrom="page">
              <wp:posOffset>3295406</wp:posOffset>
            </wp:positionH>
            <wp:positionV relativeFrom="paragraph">
              <wp:posOffset>-732292</wp:posOffset>
            </wp:positionV>
            <wp:extent cx="2017548" cy="214693"/>
            <wp:effectExtent l="0" t="0" r="0" b="0"/>
            <wp:wrapNone/>
            <wp:docPr id="857" name="Image 8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57" name="Image 857"/>
                    <pic:cNvPicPr/>
                  </pic:nvPicPr>
                  <pic:blipFill>
                    <a:blip r:embed="rId355" cstate="print"/>
                    <a:stretch>
                      <a:fillRect/>
                    </a:stretch>
                  </pic:blipFill>
                  <pic:spPr>
                    <a:xfrm>
                      <a:off x="0" y="0"/>
                      <a:ext cx="2017548" cy="214693"/>
                    </a:xfrm>
                    <a:prstGeom prst="rect">
                      <a:avLst/>
                    </a:prstGeom>
                  </pic:spPr>
                </pic:pic>
              </a:graphicData>
            </a:graphic>
          </wp:anchor>
        </w:drawing>
      </w:r>
      <w:r>
        <w:t>D.</w:t>
      </w:r>
      <w:r>
        <w:rPr>
          <w:spacing w:val="-20"/>
        </w:rPr>
        <w:t xml:space="preserve"> </w:t>
      </w:r>
      <w:r w:rsidR="00CA3623">
        <w:t xml:space="preserve">José Manuel Galán </w:t>
      </w:r>
      <w:proofErr w:type="spellStart"/>
      <w:r w:rsidR="00CA3623">
        <w:t>Ordax</w:t>
      </w:r>
      <w:proofErr w:type="spellEnd"/>
      <w:r>
        <w:t>,</w:t>
      </w:r>
      <w:r>
        <w:rPr>
          <w:spacing w:val="-20"/>
        </w:rPr>
        <w:t xml:space="preserve"> </w:t>
      </w:r>
      <w:r>
        <w:t>profesor</w:t>
      </w:r>
      <w:r>
        <w:rPr>
          <w:spacing w:val="-19"/>
        </w:rPr>
        <w:t xml:space="preserve"> </w:t>
      </w:r>
      <w:r>
        <w:t>del</w:t>
      </w:r>
      <w:r>
        <w:rPr>
          <w:spacing w:val="-20"/>
        </w:rPr>
        <w:t xml:space="preserve"> </w:t>
      </w:r>
      <w:r>
        <w:t>departamento</w:t>
      </w:r>
      <w:r>
        <w:rPr>
          <w:spacing w:val="-19"/>
        </w:rPr>
        <w:t xml:space="preserve"> </w:t>
      </w:r>
      <w:r>
        <w:t>de</w:t>
      </w:r>
      <w:r>
        <w:rPr>
          <w:spacing w:val="-20"/>
        </w:rPr>
        <w:t xml:space="preserve"> </w:t>
      </w:r>
      <w:r w:rsidR="00CA3623">
        <w:t xml:space="preserve">Ingeniería de </w:t>
      </w:r>
      <w:r w:rsidR="00E91641">
        <w:t>Organización</w:t>
      </w:r>
      <w:r w:rsidR="00E91641">
        <w:rPr>
          <w:spacing w:val="-19"/>
        </w:rPr>
        <w:t>,</w:t>
      </w:r>
      <w:r>
        <w:rPr>
          <w:spacing w:val="-20"/>
        </w:rPr>
        <w:t xml:space="preserve"> </w:t>
      </w:r>
      <w:r>
        <w:t xml:space="preserve">área de </w:t>
      </w:r>
      <w:r w:rsidR="00CA3623">
        <w:t>Organización de Empresas</w:t>
      </w:r>
      <w:r>
        <w:t>.</w:t>
      </w:r>
    </w:p>
    <w:p w14:paraId="0457C474" w14:textId="77777777" w:rsidR="00792D5C" w:rsidRDefault="008B6F00">
      <w:pPr>
        <w:pStyle w:val="Textoindependiente"/>
        <w:spacing w:before="104"/>
        <w:ind w:left="1015"/>
      </w:pPr>
      <w:r>
        <w:rPr>
          <w:spacing w:val="-2"/>
        </w:rPr>
        <w:t>Expone:</w:t>
      </w:r>
    </w:p>
    <w:p w14:paraId="361838C2" w14:textId="42E8A7B7" w:rsidR="00792D5C" w:rsidRDefault="008B6F00">
      <w:pPr>
        <w:pStyle w:val="Textoindependiente"/>
        <w:spacing w:before="133" w:line="206" w:lineRule="auto"/>
        <w:ind w:left="1015" w:right="111"/>
      </w:pPr>
      <w:r>
        <w:t>Que</w:t>
      </w:r>
      <w:r>
        <w:rPr>
          <w:spacing w:val="-20"/>
        </w:rPr>
        <w:t xml:space="preserve"> </w:t>
      </w:r>
      <w:r>
        <w:t>el</w:t>
      </w:r>
      <w:r>
        <w:rPr>
          <w:spacing w:val="-20"/>
        </w:rPr>
        <w:t xml:space="preserve"> </w:t>
      </w:r>
      <w:r>
        <w:t>alumno</w:t>
      </w:r>
      <w:r>
        <w:rPr>
          <w:spacing w:val="-19"/>
        </w:rPr>
        <w:t xml:space="preserve"> </w:t>
      </w:r>
      <w:r>
        <w:t>D.</w:t>
      </w:r>
      <w:r>
        <w:rPr>
          <w:spacing w:val="-20"/>
        </w:rPr>
        <w:t xml:space="preserve"> </w:t>
      </w:r>
      <w:r w:rsidR="0093317C">
        <w:t>Pablo Sainz Pino</w:t>
      </w:r>
      <w:r>
        <w:t>,</w:t>
      </w:r>
      <w:r>
        <w:rPr>
          <w:spacing w:val="-19"/>
        </w:rPr>
        <w:t xml:space="preserve"> </w:t>
      </w:r>
      <w:r>
        <w:t>con</w:t>
      </w:r>
      <w:r>
        <w:rPr>
          <w:spacing w:val="-20"/>
        </w:rPr>
        <w:t xml:space="preserve"> </w:t>
      </w:r>
      <w:r>
        <w:t>DNI</w:t>
      </w:r>
      <w:r>
        <w:rPr>
          <w:spacing w:val="-20"/>
        </w:rPr>
        <w:t xml:space="preserve"> </w:t>
      </w:r>
      <w:r w:rsidR="00BA7B96">
        <w:t>71314321S</w:t>
      </w:r>
      <w:r>
        <w:t>,</w:t>
      </w:r>
      <w:r>
        <w:rPr>
          <w:spacing w:val="-19"/>
        </w:rPr>
        <w:t xml:space="preserve"> </w:t>
      </w:r>
      <w:r>
        <w:t>ha</w:t>
      </w:r>
      <w:r>
        <w:rPr>
          <w:spacing w:val="-20"/>
        </w:rPr>
        <w:t xml:space="preserve"> </w:t>
      </w:r>
      <w:r>
        <w:t>realizado</w:t>
      </w:r>
      <w:r>
        <w:rPr>
          <w:spacing w:val="-19"/>
        </w:rPr>
        <w:t xml:space="preserve"> </w:t>
      </w:r>
      <w:r>
        <w:t>el</w:t>
      </w:r>
      <w:r>
        <w:rPr>
          <w:spacing w:val="-20"/>
        </w:rPr>
        <w:t xml:space="preserve"> </w:t>
      </w:r>
      <w:r>
        <w:t>Trabajo final de Grado en Ingeniería Informática titulado título de TFG.</w:t>
      </w:r>
    </w:p>
    <w:p w14:paraId="5A46412B" w14:textId="77777777" w:rsidR="00792D5C" w:rsidRDefault="008B6F00">
      <w:pPr>
        <w:pStyle w:val="Textoindependiente"/>
        <w:spacing w:before="142" w:line="206" w:lineRule="auto"/>
        <w:ind w:left="1015" w:hanging="9"/>
      </w:pPr>
      <w:r>
        <w:t>Y que dicho trabajo ha sido realizado por el alumno bajo la dirección del que suscribe, en virtud de lo cual se autoriza su presentación y defensa.</w:t>
      </w:r>
    </w:p>
    <w:p w14:paraId="543EEE87" w14:textId="25CDE97D" w:rsidR="00792D5C" w:rsidRDefault="008B6F00">
      <w:pPr>
        <w:spacing w:before="309"/>
        <w:ind w:left="3052"/>
        <w:rPr>
          <w:sz w:val="28"/>
        </w:rPr>
      </w:pPr>
      <w:r>
        <w:rPr>
          <w:sz w:val="24"/>
        </w:rPr>
        <w:t>En</w:t>
      </w:r>
      <w:r>
        <w:rPr>
          <w:spacing w:val="1"/>
          <w:sz w:val="24"/>
        </w:rPr>
        <w:t xml:space="preserve"> </w:t>
      </w:r>
      <w:r>
        <w:rPr>
          <w:sz w:val="24"/>
        </w:rPr>
        <w:t>Burgos,</w:t>
      </w:r>
      <w:r>
        <w:rPr>
          <w:spacing w:val="1"/>
          <w:sz w:val="24"/>
        </w:rPr>
        <w:t xml:space="preserve"> </w:t>
      </w:r>
      <w:r w:rsidR="002842B9">
        <w:rPr>
          <w:sz w:val="28"/>
        </w:rPr>
        <w:t>07</w:t>
      </w:r>
      <w:r>
        <w:rPr>
          <w:spacing w:val="5"/>
          <w:sz w:val="28"/>
        </w:rPr>
        <w:t xml:space="preserve"> </w:t>
      </w:r>
      <w:r>
        <w:rPr>
          <w:sz w:val="28"/>
        </w:rPr>
        <w:t>de</w:t>
      </w:r>
      <w:r>
        <w:rPr>
          <w:spacing w:val="5"/>
          <w:sz w:val="28"/>
        </w:rPr>
        <w:t xml:space="preserve"> </w:t>
      </w:r>
      <w:r w:rsidR="002842B9">
        <w:rPr>
          <w:sz w:val="28"/>
        </w:rPr>
        <w:t>junio</w:t>
      </w:r>
      <w:r>
        <w:rPr>
          <w:spacing w:val="4"/>
          <w:sz w:val="28"/>
        </w:rPr>
        <w:t xml:space="preserve"> </w:t>
      </w:r>
      <w:r>
        <w:rPr>
          <w:sz w:val="28"/>
        </w:rPr>
        <w:t>de</w:t>
      </w:r>
      <w:r>
        <w:rPr>
          <w:spacing w:val="5"/>
          <w:sz w:val="28"/>
        </w:rPr>
        <w:t xml:space="preserve"> </w:t>
      </w:r>
      <w:r>
        <w:rPr>
          <w:spacing w:val="-4"/>
          <w:sz w:val="28"/>
        </w:rPr>
        <w:t>202</w:t>
      </w:r>
      <w:r w:rsidR="0020633F">
        <w:rPr>
          <w:spacing w:val="-4"/>
          <w:sz w:val="28"/>
        </w:rPr>
        <w:t>5</w:t>
      </w:r>
    </w:p>
    <w:p w14:paraId="0D519E11" w14:textId="77777777" w:rsidR="00792D5C" w:rsidRDefault="00792D5C">
      <w:pPr>
        <w:pStyle w:val="Textoindependiente"/>
        <w:rPr>
          <w:sz w:val="20"/>
        </w:rPr>
      </w:pPr>
    </w:p>
    <w:p w14:paraId="0F29B0AB" w14:textId="77777777" w:rsidR="00792D5C" w:rsidRDefault="00792D5C">
      <w:pPr>
        <w:pStyle w:val="Textoindependiente"/>
        <w:rPr>
          <w:sz w:val="20"/>
        </w:rPr>
      </w:pPr>
    </w:p>
    <w:p w14:paraId="4D6B5654" w14:textId="77777777" w:rsidR="00792D5C" w:rsidRDefault="00792D5C">
      <w:pPr>
        <w:pStyle w:val="Textoindependiente"/>
        <w:rPr>
          <w:sz w:val="20"/>
        </w:rPr>
      </w:pPr>
    </w:p>
    <w:p w14:paraId="29DBB5ED" w14:textId="77777777" w:rsidR="00792D5C" w:rsidRDefault="00792D5C">
      <w:pPr>
        <w:pStyle w:val="Textoindependiente"/>
        <w:rPr>
          <w:sz w:val="20"/>
        </w:rPr>
      </w:pPr>
    </w:p>
    <w:p w14:paraId="6CDEFDAB" w14:textId="77777777" w:rsidR="00792D5C" w:rsidRDefault="00792D5C">
      <w:pPr>
        <w:pStyle w:val="Textoindependiente"/>
        <w:rPr>
          <w:sz w:val="20"/>
        </w:rPr>
      </w:pPr>
    </w:p>
    <w:p w14:paraId="41B66848" w14:textId="77777777" w:rsidR="00792D5C" w:rsidRDefault="00792D5C">
      <w:pPr>
        <w:pStyle w:val="Textoindependiente"/>
        <w:rPr>
          <w:sz w:val="20"/>
        </w:rPr>
      </w:pPr>
    </w:p>
    <w:p w14:paraId="0DCB6003" w14:textId="77777777" w:rsidR="00792D5C" w:rsidRDefault="00792D5C">
      <w:pPr>
        <w:pStyle w:val="Textoindependiente"/>
        <w:rPr>
          <w:sz w:val="20"/>
        </w:rPr>
      </w:pPr>
    </w:p>
    <w:p w14:paraId="4E2EFC00" w14:textId="77777777" w:rsidR="00792D5C" w:rsidRDefault="00792D5C">
      <w:pPr>
        <w:pStyle w:val="Textoindependiente"/>
        <w:rPr>
          <w:sz w:val="20"/>
        </w:rPr>
      </w:pPr>
    </w:p>
    <w:p w14:paraId="7B866C94" w14:textId="77777777" w:rsidR="00792D5C" w:rsidRDefault="00792D5C">
      <w:pPr>
        <w:pStyle w:val="Textoindependiente"/>
        <w:rPr>
          <w:sz w:val="20"/>
        </w:rPr>
      </w:pPr>
    </w:p>
    <w:p w14:paraId="6F006F23" w14:textId="77777777" w:rsidR="00792D5C" w:rsidRDefault="00792D5C">
      <w:pPr>
        <w:pStyle w:val="Textoindependiente"/>
        <w:rPr>
          <w:sz w:val="20"/>
        </w:rPr>
      </w:pPr>
    </w:p>
    <w:p w14:paraId="7EB477D7" w14:textId="77777777" w:rsidR="00792D5C" w:rsidRDefault="00792D5C">
      <w:pPr>
        <w:pStyle w:val="Textoindependiente"/>
        <w:rPr>
          <w:sz w:val="20"/>
        </w:rPr>
      </w:pPr>
    </w:p>
    <w:p w14:paraId="6C66631F" w14:textId="77777777" w:rsidR="00792D5C" w:rsidRDefault="00792D5C">
      <w:pPr>
        <w:pStyle w:val="Textoindependiente"/>
        <w:spacing w:before="57"/>
        <w:rPr>
          <w:sz w:val="20"/>
        </w:rPr>
      </w:pPr>
    </w:p>
    <w:p w14:paraId="2EF58B62" w14:textId="77777777" w:rsidR="00792D5C" w:rsidRDefault="00792D5C">
      <w:pPr>
        <w:rPr>
          <w:sz w:val="20"/>
        </w:rPr>
        <w:sectPr w:rsidR="00792D5C">
          <w:pgSz w:w="11910" w:h="16840"/>
          <w:pgMar w:top="1920" w:right="1600" w:bottom="280" w:left="1540" w:header="720" w:footer="720" w:gutter="0"/>
          <w:cols w:space="720"/>
        </w:sectPr>
      </w:pPr>
    </w:p>
    <w:p w14:paraId="1CF0F077" w14:textId="77777777" w:rsidR="00792D5C" w:rsidRDefault="008B6F00">
      <w:pPr>
        <w:pStyle w:val="Textoindependiente"/>
        <w:spacing w:before="100"/>
        <w:ind w:left="1367"/>
      </w:pPr>
      <w:proofErr w:type="spellStart"/>
      <w:r>
        <w:t>Vº</w:t>
      </w:r>
      <w:proofErr w:type="spellEnd"/>
      <w:r>
        <w:t>.</w:t>
      </w:r>
      <w:r>
        <w:rPr>
          <w:spacing w:val="-5"/>
        </w:rPr>
        <w:t xml:space="preserve"> </w:t>
      </w:r>
      <w:proofErr w:type="spellStart"/>
      <w:r>
        <w:t>Bº</w:t>
      </w:r>
      <w:proofErr w:type="spellEnd"/>
      <w:r>
        <w:t>.</w:t>
      </w:r>
      <w:r>
        <w:rPr>
          <w:spacing w:val="-5"/>
        </w:rPr>
        <w:t xml:space="preserve"> </w:t>
      </w:r>
      <w:r>
        <w:t>del</w:t>
      </w:r>
      <w:r>
        <w:rPr>
          <w:spacing w:val="-5"/>
        </w:rPr>
        <w:t xml:space="preserve"> </w:t>
      </w:r>
      <w:r>
        <w:rPr>
          <w:spacing w:val="-2"/>
        </w:rPr>
        <w:t>Tutor:</w:t>
      </w:r>
    </w:p>
    <w:p w14:paraId="6245D21B" w14:textId="77777777" w:rsidR="00792D5C" w:rsidRDefault="00792D5C">
      <w:pPr>
        <w:pStyle w:val="Textoindependiente"/>
      </w:pPr>
    </w:p>
    <w:p w14:paraId="2B9A3D96" w14:textId="77777777" w:rsidR="00792D5C" w:rsidRDefault="00792D5C">
      <w:pPr>
        <w:pStyle w:val="Textoindependiente"/>
      </w:pPr>
    </w:p>
    <w:p w14:paraId="57396CEC" w14:textId="77777777" w:rsidR="00792D5C" w:rsidRDefault="00792D5C">
      <w:pPr>
        <w:pStyle w:val="Textoindependiente"/>
        <w:spacing w:before="71"/>
      </w:pPr>
    </w:p>
    <w:p w14:paraId="511473DF" w14:textId="5535C932" w:rsidR="00792D5C" w:rsidRDefault="008B6F00">
      <w:pPr>
        <w:pStyle w:val="Textoindependiente"/>
        <w:spacing w:before="1"/>
        <w:ind w:left="1367"/>
      </w:pPr>
      <w:r>
        <w:t>D.</w:t>
      </w:r>
      <w:r>
        <w:rPr>
          <w:spacing w:val="-10"/>
        </w:rPr>
        <w:t xml:space="preserve"> </w:t>
      </w:r>
      <w:r w:rsidR="00CA3623">
        <w:t xml:space="preserve">José Manuel Galán </w:t>
      </w:r>
      <w:proofErr w:type="spellStart"/>
      <w:r w:rsidR="00CA3623">
        <w:t>Ordax</w:t>
      </w:r>
      <w:proofErr w:type="spellEnd"/>
    </w:p>
    <w:p w14:paraId="18AE1F8F" w14:textId="77777777" w:rsidR="00792D5C" w:rsidRDefault="008B6F00">
      <w:pPr>
        <w:pStyle w:val="Textoindependiente"/>
        <w:spacing w:before="100"/>
        <w:ind w:left="1367"/>
      </w:pPr>
      <w:r>
        <w:br w:type="column"/>
      </w:r>
      <w:proofErr w:type="spellStart"/>
      <w:r>
        <w:t>Vº</w:t>
      </w:r>
      <w:proofErr w:type="spellEnd"/>
      <w:r>
        <w:t>.</w:t>
      </w:r>
      <w:r>
        <w:rPr>
          <w:spacing w:val="-6"/>
        </w:rPr>
        <w:t xml:space="preserve"> </w:t>
      </w:r>
      <w:proofErr w:type="spellStart"/>
      <w:r>
        <w:t>Bº</w:t>
      </w:r>
      <w:proofErr w:type="spellEnd"/>
      <w:r>
        <w:t>.</w:t>
      </w:r>
      <w:r>
        <w:rPr>
          <w:spacing w:val="-6"/>
        </w:rPr>
        <w:t xml:space="preserve"> </w:t>
      </w:r>
      <w:r>
        <w:t>del</w:t>
      </w:r>
      <w:r>
        <w:rPr>
          <w:spacing w:val="-6"/>
        </w:rPr>
        <w:t xml:space="preserve"> </w:t>
      </w:r>
      <w:proofErr w:type="spellStart"/>
      <w:r>
        <w:t>co-</w:t>
      </w:r>
      <w:r>
        <w:rPr>
          <w:spacing w:val="-2"/>
        </w:rPr>
        <w:t>tutor</w:t>
      </w:r>
      <w:proofErr w:type="spellEnd"/>
      <w:r>
        <w:rPr>
          <w:spacing w:val="-2"/>
        </w:rPr>
        <w:t>:</w:t>
      </w:r>
    </w:p>
    <w:p w14:paraId="6AFD79DA" w14:textId="77777777" w:rsidR="00792D5C" w:rsidRDefault="00792D5C">
      <w:pPr>
        <w:pStyle w:val="Textoindependiente"/>
      </w:pPr>
    </w:p>
    <w:p w14:paraId="19389649" w14:textId="77777777" w:rsidR="00792D5C" w:rsidRDefault="00792D5C">
      <w:pPr>
        <w:pStyle w:val="Textoindependiente"/>
      </w:pPr>
    </w:p>
    <w:p w14:paraId="2AEA2C30" w14:textId="77777777" w:rsidR="00792D5C" w:rsidRDefault="00792D5C">
      <w:pPr>
        <w:pStyle w:val="Textoindependiente"/>
        <w:spacing w:before="71"/>
      </w:pPr>
    </w:p>
    <w:p w14:paraId="74ADF3B8" w14:textId="0BA91FED" w:rsidR="00792D5C" w:rsidRDefault="008B6F00">
      <w:pPr>
        <w:pStyle w:val="Textoindependiente"/>
        <w:spacing w:before="1"/>
        <w:ind w:left="1367"/>
      </w:pPr>
      <w:r>
        <w:t>D.</w:t>
      </w:r>
      <w:r>
        <w:rPr>
          <w:spacing w:val="-13"/>
        </w:rPr>
        <w:t xml:space="preserve"> </w:t>
      </w:r>
      <w:r w:rsidR="00CA3623">
        <w:t>José Ignacio Santos Martín</w:t>
      </w:r>
    </w:p>
    <w:p w14:paraId="506BC238" w14:textId="77777777" w:rsidR="00792D5C" w:rsidRDefault="00792D5C">
      <w:pPr>
        <w:sectPr w:rsidR="00792D5C">
          <w:type w:val="continuous"/>
          <w:pgSz w:w="11910" w:h="16840"/>
          <w:pgMar w:top="1920" w:right="1600" w:bottom="280" w:left="1540" w:header="720" w:footer="720" w:gutter="0"/>
          <w:cols w:num="2" w:space="720" w:equalWidth="0">
            <w:col w:w="3253" w:space="516"/>
            <w:col w:w="5001"/>
          </w:cols>
        </w:sectPr>
      </w:pPr>
    </w:p>
    <w:p w14:paraId="5106B93B" w14:textId="77777777" w:rsidR="00792D5C" w:rsidRDefault="00792D5C">
      <w:pPr>
        <w:pStyle w:val="Textoindependiente"/>
        <w:spacing w:before="3"/>
        <w:rPr>
          <w:sz w:val="14"/>
        </w:rPr>
      </w:pPr>
    </w:p>
    <w:p w14:paraId="09FCF2F0" w14:textId="77777777" w:rsidR="00792D5C" w:rsidRDefault="00792D5C">
      <w:pPr>
        <w:rPr>
          <w:sz w:val="14"/>
        </w:rPr>
        <w:sectPr w:rsidR="00792D5C">
          <w:pgSz w:w="11910" w:h="16840"/>
          <w:pgMar w:top="1920" w:right="1600" w:bottom="280" w:left="1540" w:header="720" w:footer="720" w:gutter="0"/>
          <w:cols w:space="720"/>
        </w:sectPr>
      </w:pPr>
    </w:p>
    <w:p w14:paraId="4800A73F" w14:textId="77777777" w:rsidR="00792D5C" w:rsidRDefault="00792D5C">
      <w:pPr>
        <w:pStyle w:val="Textoindependiente"/>
        <w:spacing w:before="3"/>
        <w:rPr>
          <w:sz w:val="14"/>
        </w:rPr>
      </w:pPr>
    </w:p>
    <w:p w14:paraId="5C1CEF5B" w14:textId="77777777" w:rsidR="00792D5C" w:rsidRDefault="00792D5C">
      <w:pPr>
        <w:rPr>
          <w:sz w:val="14"/>
        </w:rPr>
        <w:sectPr w:rsidR="00792D5C">
          <w:pgSz w:w="11910" w:h="16840"/>
          <w:pgMar w:top="1920" w:right="1600" w:bottom="280" w:left="1540" w:header="720" w:footer="720" w:gutter="0"/>
          <w:cols w:space="720"/>
        </w:sectPr>
      </w:pPr>
    </w:p>
    <w:p w14:paraId="5D175D3C" w14:textId="73883037" w:rsidR="00792D5C" w:rsidRDefault="00792D5C">
      <w:pPr>
        <w:pStyle w:val="Textoindependiente"/>
        <w:spacing w:before="79"/>
        <w:ind w:right="973"/>
        <w:jc w:val="right"/>
        <w:rPr>
          <w:rFonts w:ascii="LM Roman Caps 10"/>
        </w:rPr>
      </w:pPr>
    </w:p>
    <w:p w14:paraId="6460A534" w14:textId="77777777" w:rsidR="00792D5C" w:rsidRDefault="00792D5C">
      <w:pPr>
        <w:pStyle w:val="Textoindependiente"/>
        <w:spacing w:before="96"/>
        <w:rPr>
          <w:rFonts w:ascii="LM Roman Caps 10"/>
          <w:sz w:val="22"/>
        </w:rPr>
      </w:pPr>
    </w:p>
    <w:p w14:paraId="6AAEB6FF" w14:textId="77777777" w:rsidR="00792D5C" w:rsidRDefault="008B6F00">
      <w:pPr>
        <w:spacing w:before="1"/>
        <w:ind w:left="904" w:right="1718"/>
        <w:jc w:val="center"/>
        <w:rPr>
          <w:rFonts w:ascii="LM Roman 10"/>
          <w:b/>
        </w:rPr>
      </w:pPr>
      <w:r>
        <w:rPr>
          <w:rFonts w:ascii="LM Roman 10"/>
          <w:b/>
          <w:spacing w:val="-2"/>
        </w:rPr>
        <w:t>Resumen</w:t>
      </w:r>
    </w:p>
    <w:p w14:paraId="4BAF3F2F" w14:textId="77777777" w:rsidR="00792D5C" w:rsidRDefault="00792D5C">
      <w:pPr>
        <w:pStyle w:val="Textoindependiente"/>
        <w:spacing w:before="145"/>
        <w:rPr>
          <w:rFonts w:ascii="LM Roman 10"/>
          <w:b/>
          <w:sz w:val="22"/>
        </w:rPr>
      </w:pPr>
    </w:p>
    <w:p w14:paraId="1D17D328" w14:textId="6CDA9517" w:rsidR="00792D5C" w:rsidRDefault="008A05FA" w:rsidP="007D3978">
      <w:pPr>
        <w:spacing w:line="208" w:lineRule="auto"/>
        <w:ind w:left="744" w:right="1288" w:firstLine="351"/>
        <w:jc w:val="both"/>
        <w:rPr>
          <w:rFonts w:ascii="LM Roman 10" w:hAnsi="LM Roman 10"/>
        </w:rPr>
      </w:pPr>
      <w:bookmarkStart w:id="0" w:name="_Hlk199629252"/>
      <w:r>
        <w:rPr>
          <w:rFonts w:ascii="LM Roman 10" w:hAnsi="LM Roman 10"/>
          <w:spacing w:val="-4"/>
        </w:rPr>
        <w:t xml:space="preserve">Este proyecto utiliza </w:t>
      </w:r>
      <w:r w:rsidR="00805F76">
        <w:rPr>
          <w:rFonts w:ascii="LM Roman 10" w:hAnsi="LM Roman 10"/>
          <w:spacing w:val="-4"/>
        </w:rPr>
        <w:t>modelos</w:t>
      </w:r>
      <w:r>
        <w:rPr>
          <w:rFonts w:ascii="LM Roman 10" w:hAnsi="LM Roman 10"/>
          <w:spacing w:val="-4"/>
        </w:rPr>
        <w:t xml:space="preserve"> de detección basado</w:t>
      </w:r>
      <w:r w:rsidR="00805F76">
        <w:rPr>
          <w:rFonts w:ascii="LM Roman 10" w:hAnsi="LM Roman 10"/>
          <w:spacing w:val="-4"/>
        </w:rPr>
        <w:t>s</w:t>
      </w:r>
      <w:r>
        <w:rPr>
          <w:rFonts w:ascii="LM Roman 10" w:hAnsi="LM Roman 10"/>
          <w:spacing w:val="-4"/>
        </w:rPr>
        <w:t xml:space="preserve"> en visión por computador</w:t>
      </w:r>
      <w:r w:rsidR="00017F9F">
        <w:rPr>
          <w:rFonts w:ascii="LM Roman 10" w:hAnsi="LM Roman 10"/>
          <w:spacing w:val="-4"/>
        </w:rPr>
        <w:t xml:space="preserve"> para</w:t>
      </w:r>
      <w:r>
        <w:rPr>
          <w:rFonts w:ascii="LM Roman 10" w:hAnsi="LM Roman 10"/>
          <w:spacing w:val="-4"/>
        </w:rPr>
        <w:t xml:space="preserve"> </w:t>
      </w:r>
      <w:r w:rsidR="00017F9F">
        <w:rPr>
          <w:rFonts w:ascii="LM Roman 10" w:hAnsi="LM Roman 10"/>
          <w:spacing w:val="-4"/>
        </w:rPr>
        <w:t xml:space="preserve">crear una aplicación que permita </w:t>
      </w:r>
      <w:r>
        <w:rPr>
          <w:rFonts w:ascii="LM Roman 10" w:hAnsi="LM Roman 10"/>
          <w:spacing w:val="-4"/>
        </w:rPr>
        <w:t xml:space="preserve">detectar, contar y clasificar vehículos en vídeos </w:t>
      </w:r>
      <w:r w:rsidR="00017F9F">
        <w:rPr>
          <w:rFonts w:ascii="LM Roman 10" w:hAnsi="LM Roman 10"/>
          <w:spacing w:val="-4"/>
        </w:rPr>
        <w:t>y a su vez</w:t>
      </w:r>
      <w:r>
        <w:rPr>
          <w:rFonts w:ascii="LM Roman 10" w:hAnsi="LM Roman 10"/>
          <w:spacing w:val="-4"/>
        </w:rPr>
        <w:t xml:space="preserve"> permita la gestión y explotación de datos mediante </w:t>
      </w:r>
      <w:proofErr w:type="spellStart"/>
      <w:r>
        <w:rPr>
          <w:rFonts w:ascii="LM Roman 10" w:hAnsi="LM Roman 10"/>
          <w:spacing w:val="-4"/>
        </w:rPr>
        <w:t>dashboards</w:t>
      </w:r>
      <w:proofErr w:type="spellEnd"/>
      <w:r>
        <w:rPr>
          <w:rFonts w:ascii="LM Roman 10" w:hAnsi="LM Roman 10"/>
          <w:spacing w:val="-4"/>
        </w:rPr>
        <w:t xml:space="preserve"> interactivos que muestran estadísticas, gráficos y tablas relacionados con la movilidad en la Universidad de Burgos</w:t>
      </w:r>
      <w:r w:rsidR="00895F09">
        <w:rPr>
          <w:rFonts w:ascii="LM Roman 10" w:hAnsi="LM Roman 10"/>
          <w:spacing w:val="-4"/>
        </w:rPr>
        <w:t>.</w:t>
      </w:r>
      <w:bookmarkEnd w:id="0"/>
    </w:p>
    <w:p w14:paraId="360C5A48" w14:textId="77777777" w:rsidR="00792D5C" w:rsidRDefault="00792D5C" w:rsidP="00733EE2">
      <w:pPr>
        <w:pStyle w:val="Textoindependiente"/>
        <w:spacing w:line="209" w:lineRule="auto"/>
        <w:ind w:left="743" w:right="1287" w:firstLine="352"/>
        <w:rPr>
          <w:rFonts w:ascii="LM Roman 10"/>
          <w:sz w:val="22"/>
        </w:rPr>
      </w:pPr>
    </w:p>
    <w:p w14:paraId="12F05134" w14:textId="77777777" w:rsidR="00792D5C" w:rsidRDefault="008B6F00">
      <w:pPr>
        <w:ind w:left="904" w:right="1718"/>
        <w:jc w:val="center"/>
        <w:rPr>
          <w:rFonts w:ascii="LM Roman 10"/>
          <w:b/>
        </w:rPr>
      </w:pPr>
      <w:r>
        <w:rPr>
          <w:rFonts w:ascii="LM Roman 10"/>
          <w:b/>
          <w:spacing w:val="-2"/>
        </w:rPr>
        <w:t>Descriptores</w:t>
      </w:r>
    </w:p>
    <w:p w14:paraId="2867F196" w14:textId="77777777" w:rsidR="00792D5C" w:rsidRDefault="00792D5C">
      <w:pPr>
        <w:pStyle w:val="Textoindependiente"/>
        <w:spacing w:before="147"/>
        <w:rPr>
          <w:rFonts w:ascii="LM Roman 10"/>
          <w:b/>
          <w:sz w:val="22"/>
        </w:rPr>
      </w:pPr>
    </w:p>
    <w:p w14:paraId="05221C07" w14:textId="72409775" w:rsidR="00895F09" w:rsidRDefault="00895F09">
      <w:pPr>
        <w:spacing w:line="208" w:lineRule="auto"/>
        <w:ind w:left="744" w:right="1288" w:firstLine="351"/>
        <w:rPr>
          <w:rFonts w:ascii="LM Roman 10"/>
        </w:rPr>
      </w:pPr>
      <w:r>
        <w:rPr>
          <w:rFonts w:ascii="LM Roman 10"/>
        </w:rPr>
        <w:t>Visi</w:t>
      </w:r>
      <w:r>
        <w:rPr>
          <w:rFonts w:ascii="LM Roman 10"/>
        </w:rPr>
        <w:t>ó</w:t>
      </w:r>
      <w:r>
        <w:rPr>
          <w:rFonts w:ascii="LM Roman 10"/>
        </w:rPr>
        <w:t xml:space="preserve">n por computador, YOLO, </w:t>
      </w:r>
      <w:proofErr w:type="spellStart"/>
      <w:r>
        <w:rPr>
          <w:rFonts w:ascii="LM Roman 10"/>
        </w:rPr>
        <w:t>flask</w:t>
      </w:r>
      <w:proofErr w:type="spellEnd"/>
      <w:r>
        <w:rPr>
          <w:rFonts w:ascii="LM Roman 10"/>
        </w:rPr>
        <w:t>, aplicaci</w:t>
      </w:r>
      <w:r>
        <w:rPr>
          <w:rFonts w:ascii="LM Roman 10"/>
        </w:rPr>
        <w:t>ó</w:t>
      </w:r>
      <w:r>
        <w:rPr>
          <w:rFonts w:ascii="LM Roman 10"/>
        </w:rPr>
        <w:t>n web, detecci</w:t>
      </w:r>
      <w:r>
        <w:rPr>
          <w:rFonts w:ascii="LM Roman 10"/>
        </w:rPr>
        <w:t>ó</w:t>
      </w:r>
      <w:r>
        <w:rPr>
          <w:rFonts w:ascii="LM Roman 10"/>
        </w:rPr>
        <w:t>n de veh</w:t>
      </w:r>
      <w:r>
        <w:rPr>
          <w:rFonts w:ascii="LM Roman 10"/>
        </w:rPr>
        <w:t>í</w:t>
      </w:r>
      <w:r>
        <w:rPr>
          <w:rFonts w:ascii="LM Roman 10"/>
        </w:rPr>
        <w:t>culos, redes neuronales, JavaScript</w:t>
      </w:r>
      <w:r w:rsidR="007D3978">
        <w:rPr>
          <w:rFonts w:ascii="LM Roman 10"/>
        </w:rPr>
        <w:t xml:space="preserve">, </w:t>
      </w:r>
      <w:proofErr w:type="spellStart"/>
      <w:r w:rsidR="007D3978">
        <w:rPr>
          <w:rFonts w:ascii="LM Roman 10"/>
        </w:rPr>
        <w:t>KPIs</w:t>
      </w:r>
      <w:proofErr w:type="spellEnd"/>
      <w:r w:rsidR="007D3978">
        <w:rPr>
          <w:rFonts w:ascii="LM Roman 10"/>
        </w:rPr>
        <w:t>, explotaci</w:t>
      </w:r>
      <w:r w:rsidR="007D3978">
        <w:rPr>
          <w:rFonts w:ascii="LM Roman 10"/>
        </w:rPr>
        <w:t>ó</w:t>
      </w:r>
      <w:r w:rsidR="007D3978">
        <w:rPr>
          <w:rFonts w:ascii="LM Roman 10"/>
        </w:rPr>
        <w:t>n de datos.</w:t>
      </w:r>
    </w:p>
    <w:p w14:paraId="36ABDC16" w14:textId="41296324" w:rsidR="00792D5C" w:rsidRPr="00A937C2" w:rsidRDefault="00792D5C">
      <w:pPr>
        <w:spacing w:line="208" w:lineRule="auto"/>
        <w:ind w:left="744" w:right="1288" w:firstLine="351"/>
        <w:rPr>
          <w:rFonts w:ascii="LM Roman 10"/>
        </w:rPr>
      </w:pPr>
    </w:p>
    <w:p w14:paraId="7A27149A" w14:textId="77777777" w:rsidR="00792D5C" w:rsidRPr="00A937C2" w:rsidRDefault="00792D5C">
      <w:pPr>
        <w:spacing w:line="208" w:lineRule="auto"/>
        <w:rPr>
          <w:rFonts w:ascii="LM Roman 10"/>
        </w:rPr>
        <w:sectPr w:rsidR="00792D5C" w:rsidRPr="00A937C2">
          <w:pgSz w:w="11910" w:h="16840"/>
          <w:pgMar w:top="1720" w:right="1600" w:bottom="280" w:left="1540" w:header="720" w:footer="720" w:gutter="0"/>
          <w:cols w:space="720"/>
        </w:sectPr>
      </w:pPr>
    </w:p>
    <w:p w14:paraId="484E4544" w14:textId="5FCDC194" w:rsidR="00792D5C" w:rsidRPr="00A937C2" w:rsidRDefault="00792D5C">
      <w:pPr>
        <w:pStyle w:val="Textoindependiente"/>
        <w:spacing w:before="79"/>
        <w:ind w:left="1015"/>
        <w:rPr>
          <w:rFonts w:ascii="LM Roman Caps 10"/>
        </w:rPr>
      </w:pPr>
    </w:p>
    <w:p w14:paraId="7DC41C23" w14:textId="77777777" w:rsidR="00792D5C" w:rsidRPr="00A937C2" w:rsidRDefault="00792D5C">
      <w:pPr>
        <w:pStyle w:val="Textoindependiente"/>
        <w:spacing w:before="96"/>
        <w:rPr>
          <w:rFonts w:ascii="LM Roman Caps 10"/>
          <w:sz w:val="22"/>
        </w:rPr>
      </w:pPr>
    </w:p>
    <w:p w14:paraId="67787422" w14:textId="77777777" w:rsidR="00792D5C" w:rsidRPr="00D15383" w:rsidRDefault="008B6F00" w:rsidP="007D3978">
      <w:pPr>
        <w:spacing w:before="1"/>
        <w:ind w:left="902" w:right="1718"/>
        <w:jc w:val="center"/>
        <w:rPr>
          <w:rFonts w:ascii="LM Roman 10"/>
          <w:b/>
          <w:lang w:val="en-US"/>
        </w:rPr>
      </w:pPr>
      <w:r w:rsidRPr="00D15383">
        <w:rPr>
          <w:rFonts w:ascii="LM Roman 10"/>
          <w:b/>
          <w:spacing w:val="-2"/>
          <w:lang w:val="en-US"/>
        </w:rPr>
        <w:t>Abstract</w:t>
      </w:r>
    </w:p>
    <w:p w14:paraId="130C1B4A" w14:textId="77777777" w:rsidR="00792D5C" w:rsidRPr="00D15383" w:rsidRDefault="00792D5C">
      <w:pPr>
        <w:pStyle w:val="Textoindependiente"/>
        <w:spacing w:before="113"/>
        <w:rPr>
          <w:rFonts w:ascii="LM Roman 10"/>
          <w:b/>
          <w:sz w:val="22"/>
          <w:lang w:val="en-US"/>
        </w:rPr>
      </w:pPr>
    </w:p>
    <w:p w14:paraId="5AB56F5E" w14:textId="77777777" w:rsidR="00733EE2" w:rsidRDefault="00733EE2" w:rsidP="00733EE2">
      <w:pPr>
        <w:spacing w:line="209" w:lineRule="auto"/>
        <w:ind w:left="743" w:right="1287" w:firstLine="352"/>
        <w:jc w:val="both"/>
        <w:rPr>
          <w:rFonts w:ascii="LM Roman 10"/>
          <w:szCs w:val="24"/>
          <w:lang w:val="en-US"/>
        </w:rPr>
      </w:pPr>
      <w:r w:rsidRPr="00733EE2">
        <w:rPr>
          <w:rFonts w:ascii="LM Roman 10"/>
          <w:szCs w:val="24"/>
          <w:lang w:val="en-US"/>
        </w:rPr>
        <w:t>This project uses a detection model based on computer vision to create an application to detect, count and classify vehicles in videos and in turn allows the management and exploitation of data through interactive dashboards that display statistics, graphs and tables related to mobility at the University of Burgos.</w:t>
      </w:r>
    </w:p>
    <w:p w14:paraId="1B47F562" w14:textId="77777777" w:rsidR="00733EE2" w:rsidRDefault="00733EE2" w:rsidP="00733EE2">
      <w:pPr>
        <w:spacing w:before="1" w:line="209" w:lineRule="auto"/>
        <w:ind w:left="743" w:right="1287" w:firstLine="352"/>
        <w:jc w:val="both"/>
        <w:rPr>
          <w:rFonts w:ascii="LM Roman 10"/>
          <w:szCs w:val="24"/>
          <w:lang w:val="en-US"/>
        </w:rPr>
      </w:pPr>
    </w:p>
    <w:p w14:paraId="1D684059" w14:textId="703274BD" w:rsidR="00792D5C" w:rsidRPr="00D15383" w:rsidRDefault="008B6F00" w:rsidP="00733EE2">
      <w:pPr>
        <w:spacing w:before="1"/>
        <w:ind w:left="902" w:right="1718"/>
        <w:jc w:val="center"/>
        <w:rPr>
          <w:rFonts w:ascii="LM Roman 10"/>
          <w:b/>
          <w:lang w:val="en-US"/>
        </w:rPr>
      </w:pPr>
      <w:r w:rsidRPr="00D15383">
        <w:rPr>
          <w:rFonts w:ascii="LM Roman 10"/>
          <w:b/>
          <w:spacing w:val="-2"/>
          <w:lang w:val="en-US"/>
        </w:rPr>
        <w:t>Keywords</w:t>
      </w:r>
    </w:p>
    <w:p w14:paraId="437958CB" w14:textId="77777777" w:rsidR="00792D5C" w:rsidRPr="00D15383" w:rsidRDefault="00792D5C">
      <w:pPr>
        <w:pStyle w:val="Textoindependiente"/>
        <w:spacing w:before="114"/>
        <w:rPr>
          <w:rFonts w:ascii="LM Roman 10"/>
          <w:b/>
          <w:sz w:val="22"/>
          <w:lang w:val="en-US"/>
        </w:rPr>
      </w:pPr>
    </w:p>
    <w:p w14:paraId="5AA509FB" w14:textId="0CB12849" w:rsidR="00792D5C" w:rsidRDefault="00733EE2" w:rsidP="00733EE2">
      <w:pPr>
        <w:spacing w:line="209" w:lineRule="auto"/>
        <w:ind w:left="743" w:right="1287" w:firstLine="352"/>
        <w:jc w:val="both"/>
        <w:rPr>
          <w:rFonts w:ascii="LM Roman 10"/>
          <w:lang w:val="en-US"/>
        </w:rPr>
      </w:pPr>
      <w:r w:rsidRPr="00733EE2">
        <w:rPr>
          <w:rFonts w:ascii="LM Roman 10"/>
          <w:lang w:val="en-US"/>
        </w:rPr>
        <w:t>Computer vision, YOLO, flask, web application, vehicle detection, neural networks, JavaScript, KPIs, data mining.</w:t>
      </w:r>
    </w:p>
    <w:p w14:paraId="7BD33B74" w14:textId="77777777" w:rsidR="00733EE2" w:rsidRDefault="00733EE2">
      <w:pPr>
        <w:rPr>
          <w:rFonts w:ascii="LM Roman 10"/>
          <w:lang w:val="en-US"/>
        </w:rPr>
      </w:pPr>
    </w:p>
    <w:p w14:paraId="354B9815" w14:textId="77777777" w:rsidR="00733EE2" w:rsidRDefault="00733EE2">
      <w:pPr>
        <w:rPr>
          <w:rFonts w:ascii="LM Roman 10"/>
          <w:lang w:val="en-US"/>
        </w:rPr>
      </w:pPr>
    </w:p>
    <w:p w14:paraId="1F010D89" w14:textId="77777777" w:rsidR="00733EE2" w:rsidRPr="00D15383" w:rsidRDefault="00733EE2">
      <w:pPr>
        <w:rPr>
          <w:rFonts w:ascii="LM Roman 10"/>
          <w:lang w:val="en-US"/>
        </w:rPr>
        <w:sectPr w:rsidR="00733EE2" w:rsidRPr="00D15383">
          <w:pgSz w:w="11910" w:h="16840"/>
          <w:pgMar w:top="1720" w:right="1600" w:bottom="280" w:left="1540" w:header="720" w:footer="720" w:gutter="0"/>
          <w:cols w:space="720"/>
        </w:sectPr>
      </w:pPr>
    </w:p>
    <w:bookmarkStart w:id="1" w:name="Índice_general"/>
    <w:bookmarkStart w:id="2" w:name="_bookmark0"/>
    <w:bookmarkStart w:id="3" w:name="_Toc200231656"/>
    <w:bookmarkEnd w:id="1"/>
    <w:bookmarkEnd w:id="2"/>
    <w:p w14:paraId="06710D33" w14:textId="134929EF" w:rsidR="00792D5C" w:rsidRDefault="000D3D66">
      <w:pPr>
        <w:pStyle w:val="Ttulo1"/>
        <w:spacing w:before="179"/>
        <w:ind w:right="1719" w:firstLine="0"/>
        <w:jc w:val="center"/>
      </w:pPr>
      <w:r>
        <w:rPr>
          <w:noProof/>
        </w:rPr>
        <w:lastRenderedPageBreak/>
        <mc:AlternateContent>
          <mc:Choice Requires="wps">
            <w:drawing>
              <wp:anchor distT="0" distB="0" distL="0" distR="0" simplePos="0" relativeHeight="487613440" behindDoc="1" locked="0" layoutInCell="1" allowOverlap="1" wp14:anchorId="1BAFEBF9" wp14:editId="30617965">
                <wp:simplePos x="0" y="0"/>
                <wp:positionH relativeFrom="page">
                  <wp:posOffset>1078356</wp:posOffset>
                </wp:positionH>
                <wp:positionV relativeFrom="page">
                  <wp:posOffset>2879868</wp:posOffset>
                </wp:positionV>
                <wp:extent cx="4846320" cy="1270"/>
                <wp:effectExtent l="0" t="0" r="0" b="0"/>
                <wp:wrapNone/>
                <wp:docPr id="1287728621"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A7B485B" id="Graphic 869" o:spid="_x0000_s1026" style="position:absolute;margin-left:84.9pt;margin-top:226.75pt;width:381.6pt;height:.1pt;z-index:-15703040;visibility:visible;mso-wrap-style:square;mso-wrap-distance-left:0;mso-wrap-distance-top:0;mso-wrap-distance-right:0;mso-wrap-distance-bottom:0;mso-position-horizontal:absolute;mso-position-horizontal-relative:page;mso-position-vertical:absolute;mso-position-vertical-relative:page;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" path="m,l4845926,e" filled="f" strokeweight=".14039mm">
                <v:path arrowok="t"/>
                <w10:wrap anchorx="page" anchory="page"/>
              </v:shape>
            </w:pict>
          </mc:Fallback>
        </mc:AlternateContent>
      </w:r>
      <w:r>
        <w:t>Índice</w:t>
      </w:r>
      <w:r>
        <w:rPr>
          <w:spacing w:val="15"/>
        </w:rPr>
        <w:t xml:space="preserve"> </w:t>
      </w:r>
      <w:r>
        <w:rPr>
          <w:spacing w:val="-2"/>
        </w:rPr>
        <w:t>general</w:t>
      </w:r>
      <w:bookmarkEnd w:id="3"/>
    </w:p>
    <w:p w14:paraId="3A141B7E" w14:textId="77777777" w:rsidR="00792D5C" w:rsidRDefault="008B6F00">
      <w:pPr>
        <w:pStyle w:val="Textoindependiente"/>
        <w:spacing w:before="5"/>
        <w:rPr>
          <w:rFonts w:ascii="LM Sans 10"/>
          <w:b/>
          <w:sz w:val="15"/>
        </w:rPr>
      </w:pPr>
      <w:r>
        <w:rPr>
          <w:noProof/>
        </w:rPr>
        <mc:AlternateContent>
          <mc:Choice Requires="wps">
            <w:drawing>
              <wp:anchor distT="0" distB="0" distL="0" distR="0" simplePos="0" relativeHeight="487598080" behindDoc="1" locked="0" layoutInCell="1" allowOverlap="1" wp14:anchorId="10CDF5F1" wp14:editId="4860DE64">
                <wp:simplePos x="0" y="0"/>
                <wp:positionH relativeFrom="page">
                  <wp:posOffset>1078877</wp:posOffset>
                </wp:positionH>
                <wp:positionV relativeFrom="paragraph">
                  <wp:posOffset>154743</wp:posOffset>
                </wp:positionV>
                <wp:extent cx="4846320" cy="1270"/>
                <wp:effectExtent l="0" t="0" r="0" b="0"/>
                <wp:wrapTopAndBottom/>
                <wp:docPr id="859" name="Graphic 8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9D6679E" id="Graphic 859" o:spid="_x0000_s1026" style="position:absolute;margin-left:84.95pt;margin-top:12.2pt;width:381.6pt;height:.1pt;z-index:-15718400;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43648C5A" w14:textId="77777777" w:rsidR="00792D5C" w:rsidRDefault="00792D5C">
      <w:pPr>
        <w:pStyle w:val="Textoindependiente"/>
        <w:rPr>
          <w:rFonts w:ascii="LM Sans 10"/>
          <w:b/>
          <w:sz w:val="20"/>
        </w:rPr>
      </w:pPr>
    </w:p>
    <w:sdt>
      <w:sdtPr>
        <w:rPr>
          <w:rFonts w:ascii="LM Roman 12" w:eastAsia="LM Roman 12" w:hAnsi="LM Roman 12" w:cs="LM Roman 12"/>
          <w:color w:val="auto"/>
          <w:sz w:val="22"/>
          <w:szCs w:val="22"/>
          <w:lang w:eastAsia="en-US"/>
        </w:rPr>
        <w:id w:val="-1791197004"/>
        <w:docPartObj>
          <w:docPartGallery w:val="Table of Contents"/>
          <w:docPartUnique/>
        </w:docPartObj>
      </w:sdtPr>
      <w:sdtEndPr>
        <w:rPr>
          <w:b/>
          <w:bCs/>
        </w:rPr>
      </w:sdtEndPr>
      <w:sdtContent>
        <w:p w14:paraId="171F7BC2" w14:textId="50D5B615" w:rsidR="003B73C8" w:rsidRDefault="003B73C8">
          <w:pPr>
            <w:pStyle w:val="TtuloTDC"/>
          </w:pPr>
        </w:p>
        <w:p w14:paraId="54DDDDF4" w14:textId="25E257B0" w:rsidR="003B73C8" w:rsidRDefault="003B73C8">
          <w:pPr>
            <w:pStyle w:val="TDC1"/>
            <w:tabs>
              <w:tab w:val="right" w:leader="dot" w:pos="8760"/>
            </w:tabs>
            <w:rPr>
              <w:rFonts w:asciiTheme="minorHAnsi" w:eastAsiaTheme="minorEastAsia" w:hAnsiTheme="minorHAnsi" w:cstheme="minorBidi"/>
              <w:noProof/>
              <w:kern w:val="2"/>
              <w:sz w:val="24"/>
              <w:szCs w:val="24"/>
              <w:lang w:eastAsia="es-ES"/>
              <w14:ligatures w14:val="standardContextual"/>
            </w:rPr>
          </w:pPr>
          <w:r>
            <w:fldChar w:fldCharType="begin"/>
          </w:r>
          <w:r>
            <w:instrText xml:space="preserve"> TOC \o "1-3" \h \z \u </w:instrText>
          </w:r>
          <w:r>
            <w:fldChar w:fldCharType="separate"/>
          </w:r>
          <w:hyperlink w:anchor="_Toc200231656" w:history="1">
            <w:r w:rsidRPr="006B6283">
              <w:rPr>
                <w:rStyle w:val="Hipervnculo"/>
                <w:noProof/>
              </w:rPr>
              <w:t>Índice</w:t>
            </w:r>
            <w:r w:rsidRPr="006B6283">
              <w:rPr>
                <w:rStyle w:val="Hipervnculo"/>
                <w:noProof/>
                <w:spacing w:val="15"/>
              </w:rPr>
              <w:t xml:space="preserve"> </w:t>
            </w:r>
            <w:r w:rsidRPr="006B6283">
              <w:rPr>
                <w:rStyle w:val="Hipervnculo"/>
                <w:noProof/>
                <w:spacing w:val="-2"/>
              </w:rPr>
              <w:t>general</w:t>
            </w:r>
            <w:r>
              <w:rPr>
                <w:noProof/>
                <w:webHidden/>
              </w:rPr>
              <w:tab/>
            </w:r>
            <w:r>
              <w:rPr>
                <w:noProof/>
                <w:webHidden/>
              </w:rPr>
              <w:fldChar w:fldCharType="begin"/>
            </w:r>
            <w:r>
              <w:rPr>
                <w:noProof/>
                <w:webHidden/>
              </w:rPr>
              <w:instrText xml:space="preserve"> PAGEREF _Toc200231656 \h </w:instrText>
            </w:r>
            <w:r>
              <w:rPr>
                <w:noProof/>
                <w:webHidden/>
              </w:rPr>
            </w:r>
            <w:r>
              <w:rPr>
                <w:noProof/>
                <w:webHidden/>
              </w:rPr>
              <w:fldChar w:fldCharType="separate"/>
            </w:r>
            <w:r w:rsidR="008B6F00">
              <w:rPr>
                <w:noProof/>
                <w:webHidden/>
              </w:rPr>
              <w:t>9</w:t>
            </w:r>
            <w:r>
              <w:rPr>
                <w:noProof/>
                <w:webHidden/>
              </w:rPr>
              <w:fldChar w:fldCharType="end"/>
            </w:r>
          </w:hyperlink>
        </w:p>
        <w:p w14:paraId="5E98CCA7" w14:textId="20B808EB" w:rsidR="003B73C8" w:rsidRDefault="003B73C8">
          <w:pPr>
            <w:pStyle w:val="TDC1"/>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57" w:history="1">
            <w:r w:rsidRPr="006B6283">
              <w:rPr>
                <w:rStyle w:val="Hipervnculo"/>
                <w:noProof/>
              </w:rPr>
              <w:t>Índice</w:t>
            </w:r>
            <w:r w:rsidRPr="006B6283">
              <w:rPr>
                <w:rStyle w:val="Hipervnculo"/>
                <w:noProof/>
                <w:spacing w:val="11"/>
              </w:rPr>
              <w:t xml:space="preserve"> </w:t>
            </w:r>
            <w:r w:rsidRPr="006B6283">
              <w:rPr>
                <w:rStyle w:val="Hipervnculo"/>
                <w:noProof/>
              </w:rPr>
              <w:t>de</w:t>
            </w:r>
            <w:r w:rsidRPr="006B6283">
              <w:rPr>
                <w:rStyle w:val="Hipervnculo"/>
                <w:noProof/>
                <w:spacing w:val="10"/>
              </w:rPr>
              <w:t xml:space="preserve"> </w:t>
            </w:r>
            <w:r w:rsidRPr="006B6283">
              <w:rPr>
                <w:rStyle w:val="Hipervnculo"/>
                <w:noProof/>
                <w:spacing w:val="-2"/>
              </w:rPr>
              <w:t>figuras</w:t>
            </w:r>
            <w:r>
              <w:rPr>
                <w:noProof/>
                <w:webHidden/>
              </w:rPr>
              <w:tab/>
            </w:r>
            <w:r>
              <w:rPr>
                <w:noProof/>
                <w:webHidden/>
              </w:rPr>
              <w:fldChar w:fldCharType="begin"/>
            </w:r>
            <w:r>
              <w:rPr>
                <w:noProof/>
                <w:webHidden/>
              </w:rPr>
              <w:instrText xml:space="preserve"> PAGEREF _Toc200231657 \h </w:instrText>
            </w:r>
            <w:r>
              <w:rPr>
                <w:noProof/>
                <w:webHidden/>
              </w:rPr>
            </w:r>
            <w:r>
              <w:rPr>
                <w:noProof/>
                <w:webHidden/>
              </w:rPr>
              <w:fldChar w:fldCharType="separate"/>
            </w:r>
            <w:r w:rsidR="008B6F00">
              <w:rPr>
                <w:noProof/>
                <w:webHidden/>
              </w:rPr>
              <w:t>11</w:t>
            </w:r>
            <w:r>
              <w:rPr>
                <w:noProof/>
                <w:webHidden/>
              </w:rPr>
              <w:fldChar w:fldCharType="end"/>
            </w:r>
          </w:hyperlink>
        </w:p>
        <w:p w14:paraId="26F01BE7" w14:textId="2132E3ED" w:rsidR="003B73C8" w:rsidRDefault="003B73C8">
          <w:pPr>
            <w:pStyle w:val="TDC1"/>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58" w:history="1">
            <w:r w:rsidRPr="006B6283">
              <w:rPr>
                <w:rStyle w:val="Hipervnculo"/>
                <w:noProof/>
              </w:rPr>
              <w:t>Índice</w:t>
            </w:r>
            <w:r w:rsidRPr="006B6283">
              <w:rPr>
                <w:rStyle w:val="Hipervnculo"/>
                <w:noProof/>
                <w:spacing w:val="11"/>
              </w:rPr>
              <w:t xml:space="preserve"> </w:t>
            </w:r>
            <w:r w:rsidRPr="006B6283">
              <w:rPr>
                <w:rStyle w:val="Hipervnculo"/>
                <w:noProof/>
              </w:rPr>
              <w:t>de</w:t>
            </w:r>
            <w:r w:rsidRPr="006B6283">
              <w:rPr>
                <w:rStyle w:val="Hipervnculo"/>
                <w:noProof/>
                <w:spacing w:val="10"/>
              </w:rPr>
              <w:t xml:space="preserve"> </w:t>
            </w:r>
            <w:r w:rsidRPr="006B6283">
              <w:rPr>
                <w:rStyle w:val="Hipervnculo"/>
                <w:noProof/>
                <w:spacing w:val="-2"/>
              </w:rPr>
              <w:t>tablas</w:t>
            </w:r>
            <w:r>
              <w:rPr>
                <w:noProof/>
                <w:webHidden/>
              </w:rPr>
              <w:tab/>
            </w:r>
            <w:r>
              <w:rPr>
                <w:noProof/>
                <w:webHidden/>
              </w:rPr>
              <w:fldChar w:fldCharType="begin"/>
            </w:r>
            <w:r>
              <w:rPr>
                <w:noProof/>
                <w:webHidden/>
              </w:rPr>
              <w:instrText xml:space="preserve"> PAGEREF _Toc200231658 \h </w:instrText>
            </w:r>
            <w:r>
              <w:rPr>
                <w:noProof/>
                <w:webHidden/>
              </w:rPr>
            </w:r>
            <w:r>
              <w:rPr>
                <w:noProof/>
                <w:webHidden/>
              </w:rPr>
              <w:fldChar w:fldCharType="separate"/>
            </w:r>
            <w:r w:rsidR="008B6F00">
              <w:rPr>
                <w:noProof/>
                <w:webHidden/>
              </w:rPr>
              <w:t>12</w:t>
            </w:r>
            <w:r>
              <w:rPr>
                <w:noProof/>
                <w:webHidden/>
              </w:rPr>
              <w:fldChar w:fldCharType="end"/>
            </w:r>
          </w:hyperlink>
        </w:p>
        <w:p w14:paraId="646B42B5" w14:textId="24C91EA7" w:rsidR="003B73C8" w:rsidRDefault="003B73C8">
          <w:pPr>
            <w:pStyle w:val="TDC1"/>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59" w:history="1">
            <w:r w:rsidRPr="006B6283">
              <w:rPr>
                <w:rStyle w:val="Hipervnculo"/>
                <w:noProof/>
              </w:rPr>
              <w:t>Índice</w:t>
            </w:r>
            <w:r w:rsidRPr="006B6283">
              <w:rPr>
                <w:rStyle w:val="Hipervnculo"/>
                <w:noProof/>
                <w:spacing w:val="11"/>
              </w:rPr>
              <w:t xml:space="preserve"> </w:t>
            </w:r>
            <w:r w:rsidRPr="006B6283">
              <w:rPr>
                <w:rStyle w:val="Hipervnculo"/>
                <w:noProof/>
              </w:rPr>
              <w:t>de</w:t>
            </w:r>
            <w:r w:rsidRPr="006B6283">
              <w:rPr>
                <w:rStyle w:val="Hipervnculo"/>
                <w:noProof/>
                <w:spacing w:val="10"/>
              </w:rPr>
              <w:t xml:space="preserve"> </w:t>
            </w:r>
            <w:r w:rsidRPr="006B6283">
              <w:rPr>
                <w:rStyle w:val="Hipervnculo"/>
                <w:noProof/>
                <w:spacing w:val="-2"/>
              </w:rPr>
              <w:t>ecuaciones</w:t>
            </w:r>
            <w:r>
              <w:rPr>
                <w:noProof/>
                <w:webHidden/>
              </w:rPr>
              <w:tab/>
            </w:r>
            <w:r>
              <w:rPr>
                <w:noProof/>
                <w:webHidden/>
              </w:rPr>
              <w:fldChar w:fldCharType="begin"/>
            </w:r>
            <w:r>
              <w:rPr>
                <w:noProof/>
                <w:webHidden/>
              </w:rPr>
              <w:instrText xml:space="preserve"> PAGEREF _Toc200231659 \h </w:instrText>
            </w:r>
            <w:r>
              <w:rPr>
                <w:noProof/>
                <w:webHidden/>
              </w:rPr>
            </w:r>
            <w:r>
              <w:rPr>
                <w:noProof/>
                <w:webHidden/>
              </w:rPr>
              <w:fldChar w:fldCharType="separate"/>
            </w:r>
            <w:r w:rsidR="008B6F00">
              <w:rPr>
                <w:noProof/>
                <w:webHidden/>
              </w:rPr>
              <w:t>13</w:t>
            </w:r>
            <w:r>
              <w:rPr>
                <w:noProof/>
                <w:webHidden/>
              </w:rPr>
              <w:fldChar w:fldCharType="end"/>
            </w:r>
          </w:hyperlink>
        </w:p>
        <w:p w14:paraId="01EB1923" w14:textId="526E4639" w:rsidR="003B73C8" w:rsidRDefault="003B73C8">
          <w:pPr>
            <w:pStyle w:val="TDC1"/>
            <w:tabs>
              <w:tab w:val="left" w:pos="48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0" w:history="1">
            <w:r w:rsidRPr="006B6283">
              <w:rPr>
                <w:rStyle w:val="Hipervnculo"/>
                <w:noProof/>
                <w:spacing w:val="-1"/>
                <w:w w:val="101"/>
              </w:rPr>
              <w:t>1.</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spacing w:val="-2"/>
              </w:rPr>
              <w:t>Introducción</w:t>
            </w:r>
            <w:r>
              <w:rPr>
                <w:noProof/>
                <w:webHidden/>
              </w:rPr>
              <w:tab/>
            </w:r>
            <w:r>
              <w:rPr>
                <w:noProof/>
                <w:webHidden/>
              </w:rPr>
              <w:fldChar w:fldCharType="begin"/>
            </w:r>
            <w:r>
              <w:rPr>
                <w:noProof/>
                <w:webHidden/>
              </w:rPr>
              <w:instrText xml:space="preserve"> PAGEREF _Toc200231660 \h </w:instrText>
            </w:r>
            <w:r>
              <w:rPr>
                <w:noProof/>
                <w:webHidden/>
              </w:rPr>
            </w:r>
            <w:r>
              <w:rPr>
                <w:noProof/>
                <w:webHidden/>
              </w:rPr>
              <w:fldChar w:fldCharType="separate"/>
            </w:r>
            <w:r w:rsidR="008B6F00">
              <w:rPr>
                <w:noProof/>
                <w:webHidden/>
              </w:rPr>
              <w:t>1</w:t>
            </w:r>
            <w:r>
              <w:rPr>
                <w:noProof/>
                <w:webHidden/>
              </w:rPr>
              <w:fldChar w:fldCharType="end"/>
            </w:r>
          </w:hyperlink>
        </w:p>
        <w:p w14:paraId="332FFF19" w14:textId="7ADCB836"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1" w:history="1">
            <w:r w:rsidRPr="006B6283">
              <w:rPr>
                <w:rStyle w:val="Hipervnculo"/>
                <w:noProof/>
                <w:spacing w:val="-1"/>
                <w:w w:val="101"/>
              </w:rPr>
              <w:t>1.1.</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Estructura de la memoria</w:t>
            </w:r>
            <w:r>
              <w:rPr>
                <w:noProof/>
                <w:webHidden/>
              </w:rPr>
              <w:tab/>
            </w:r>
            <w:r>
              <w:rPr>
                <w:noProof/>
                <w:webHidden/>
              </w:rPr>
              <w:fldChar w:fldCharType="begin"/>
            </w:r>
            <w:r>
              <w:rPr>
                <w:noProof/>
                <w:webHidden/>
              </w:rPr>
              <w:instrText xml:space="preserve"> PAGEREF _Toc200231661 \h </w:instrText>
            </w:r>
            <w:r>
              <w:rPr>
                <w:noProof/>
                <w:webHidden/>
              </w:rPr>
            </w:r>
            <w:r>
              <w:rPr>
                <w:noProof/>
                <w:webHidden/>
              </w:rPr>
              <w:fldChar w:fldCharType="separate"/>
            </w:r>
            <w:r w:rsidR="008B6F00">
              <w:rPr>
                <w:noProof/>
                <w:webHidden/>
              </w:rPr>
              <w:t>2</w:t>
            </w:r>
            <w:r>
              <w:rPr>
                <w:noProof/>
                <w:webHidden/>
              </w:rPr>
              <w:fldChar w:fldCharType="end"/>
            </w:r>
          </w:hyperlink>
        </w:p>
        <w:p w14:paraId="535A4271" w14:textId="42DD85A5"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2" w:history="1">
            <w:r w:rsidRPr="006B6283">
              <w:rPr>
                <w:rStyle w:val="Hipervnculo"/>
                <w:noProof/>
                <w:spacing w:val="-1"/>
                <w:w w:val="101"/>
              </w:rPr>
              <w:t>1.2.</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Estructura de los anexos</w:t>
            </w:r>
            <w:r>
              <w:rPr>
                <w:noProof/>
                <w:webHidden/>
              </w:rPr>
              <w:tab/>
            </w:r>
            <w:r>
              <w:rPr>
                <w:noProof/>
                <w:webHidden/>
              </w:rPr>
              <w:fldChar w:fldCharType="begin"/>
            </w:r>
            <w:r>
              <w:rPr>
                <w:noProof/>
                <w:webHidden/>
              </w:rPr>
              <w:instrText xml:space="preserve"> PAGEREF _Toc200231662 \h </w:instrText>
            </w:r>
            <w:r>
              <w:rPr>
                <w:noProof/>
                <w:webHidden/>
              </w:rPr>
            </w:r>
            <w:r>
              <w:rPr>
                <w:noProof/>
                <w:webHidden/>
              </w:rPr>
              <w:fldChar w:fldCharType="separate"/>
            </w:r>
            <w:r w:rsidR="008B6F00">
              <w:rPr>
                <w:noProof/>
                <w:webHidden/>
              </w:rPr>
              <w:t>3</w:t>
            </w:r>
            <w:r>
              <w:rPr>
                <w:noProof/>
                <w:webHidden/>
              </w:rPr>
              <w:fldChar w:fldCharType="end"/>
            </w:r>
          </w:hyperlink>
        </w:p>
        <w:p w14:paraId="48B3CA28" w14:textId="512F1063" w:rsidR="003B73C8" w:rsidRDefault="003B73C8">
          <w:pPr>
            <w:pStyle w:val="TDC1"/>
            <w:tabs>
              <w:tab w:val="left" w:pos="48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3" w:history="1">
            <w:r w:rsidRPr="006B6283">
              <w:rPr>
                <w:rStyle w:val="Hipervnculo"/>
                <w:noProof/>
                <w:spacing w:val="-1"/>
                <w:w w:val="101"/>
              </w:rPr>
              <w:t>2.</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Objetivos</w:t>
            </w:r>
            <w:r w:rsidRPr="006B6283">
              <w:rPr>
                <w:rStyle w:val="Hipervnculo"/>
                <w:noProof/>
                <w:spacing w:val="9"/>
              </w:rPr>
              <w:t xml:space="preserve"> </w:t>
            </w:r>
            <w:r w:rsidRPr="006B6283">
              <w:rPr>
                <w:rStyle w:val="Hipervnculo"/>
                <w:noProof/>
              </w:rPr>
              <w:t>del</w:t>
            </w:r>
            <w:r w:rsidRPr="006B6283">
              <w:rPr>
                <w:rStyle w:val="Hipervnculo"/>
                <w:noProof/>
                <w:spacing w:val="10"/>
              </w:rPr>
              <w:t xml:space="preserve"> </w:t>
            </w:r>
            <w:r w:rsidRPr="006B6283">
              <w:rPr>
                <w:rStyle w:val="Hipervnculo"/>
                <w:noProof/>
                <w:spacing w:val="-2"/>
              </w:rPr>
              <w:t>proyecto</w:t>
            </w:r>
            <w:r>
              <w:rPr>
                <w:noProof/>
                <w:webHidden/>
              </w:rPr>
              <w:tab/>
            </w:r>
            <w:r>
              <w:rPr>
                <w:noProof/>
                <w:webHidden/>
              </w:rPr>
              <w:fldChar w:fldCharType="begin"/>
            </w:r>
            <w:r>
              <w:rPr>
                <w:noProof/>
                <w:webHidden/>
              </w:rPr>
              <w:instrText xml:space="preserve"> PAGEREF _Toc200231663 \h </w:instrText>
            </w:r>
            <w:r>
              <w:rPr>
                <w:noProof/>
                <w:webHidden/>
              </w:rPr>
            </w:r>
            <w:r>
              <w:rPr>
                <w:noProof/>
                <w:webHidden/>
              </w:rPr>
              <w:fldChar w:fldCharType="separate"/>
            </w:r>
            <w:r w:rsidR="008B6F00">
              <w:rPr>
                <w:noProof/>
                <w:webHidden/>
              </w:rPr>
              <w:t>4</w:t>
            </w:r>
            <w:r>
              <w:rPr>
                <w:noProof/>
                <w:webHidden/>
              </w:rPr>
              <w:fldChar w:fldCharType="end"/>
            </w:r>
          </w:hyperlink>
        </w:p>
        <w:p w14:paraId="345F49F5" w14:textId="7E73426F"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4" w:history="1">
            <w:r w:rsidRPr="006B6283">
              <w:rPr>
                <w:rStyle w:val="Hipervnculo"/>
                <w:noProof/>
                <w:spacing w:val="-1"/>
                <w:w w:val="101"/>
              </w:rPr>
              <w:t>2.1.</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Objetivos generales</w:t>
            </w:r>
            <w:r>
              <w:rPr>
                <w:noProof/>
                <w:webHidden/>
              </w:rPr>
              <w:tab/>
            </w:r>
            <w:r>
              <w:rPr>
                <w:noProof/>
                <w:webHidden/>
              </w:rPr>
              <w:fldChar w:fldCharType="begin"/>
            </w:r>
            <w:r>
              <w:rPr>
                <w:noProof/>
                <w:webHidden/>
              </w:rPr>
              <w:instrText xml:space="preserve"> PAGEREF _Toc200231664 \h </w:instrText>
            </w:r>
            <w:r>
              <w:rPr>
                <w:noProof/>
                <w:webHidden/>
              </w:rPr>
            </w:r>
            <w:r>
              <w:rPr>
                <w:noProof/>
                <w:webHidden/>
              </w:rPr>
              <w:fldChar w:fldCharType="separate"/>
            </w:r>
            <w:r w:rsidR="008B6F00">
              <w:rPr>
                <w:noProof/>
                <w:webHidden/>
              </w:rPr>
              <w:t>4</w:t>
            </w:r>
            <w:r>
              <w:rPr>
                <w:noProof/>
                <w:webHidden/>
              </w:rPr>
              <w:fldChar w:fldCharType="end"/>
            </w:r>
          </w:hyperlink>
        </w:p>
        <w:p w14:paraId="46A50549" w14:textId="78100576"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5" w:history="1">
            <w:r w:rsidRPr="006B6283">
              <w:rPr>
                <w:rStyle w:val="Hipervnculo"/>
                <w:noProof/>
                <w:spacing w:val="-1"/>
                <w:w w:val="101"/>
              </w:rPr>
              <w:t>2.2.</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Objetivos técnicos</w:t>
            </w:r>
            <w:r>
              <w:rPr>
                <w:noProof/>
                <w:webHidden/>
              </w:rPr>
              <w:tab/>
            </w:r>
            <w:r>
              <w:rPr>
                <w:noProof/>
                <w:webHidden/>
              </w:rPr>
              <w:fldChar w:fldCharType="begin"/>
            </w:r>
            <w:r>
              <w:rPr>
                <w:noProof/>
                <w:webHidden/>
              </w:rPr>
              <w:instrText xml:space="preserve"> PAGEREF _Toc200231665 \h </w:instrText>
            </w:r>
            <w:r>
              <w:rPr>
                <w:noProof/>
                <w:webHidden/>
              </w:rPr>
            </w:r>
            <w:r>
              <w:rPr>
                <w:noProof/>
                <w:webHidden/>
              </w:rPr>
              <w:fldChar w:fldCharType="separate"/>
            </w:r>
            <w:r w:rsidR="008B6F00">
              <w:rPr>
                <w:noProof/>
                <w:webHidden/>
              </w:rPr>
              <w:t>5</w:t>
            </w:r>
            <w:r>
              <w:rPr>
                <w:noProof/>
                <w:webHidden/>
              </w:rPr>
              <w:fldChar w:fldCharType="end"/>
            </w:r>
          </w:hyperlink>
        </w:p>
        <w:p w14:paraId="43C88DB9" w14:textId="54B67841" w:rsidR="003B73C8" w:rsidRDefault="003B73C8">
          <w:pPr>
            <w:pStyle w:val="TDC1"/>
            <w:tabs>
              <w:tab w:val="left" w:pos="48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6" w:history="1">
            <w:r w:rsidRPr="006B6283">
              <w:rPr>
                <w:rStyle w:val="Hipervnculo"/>
                <w:noProof/>
                <w:spacing w:val="-1"/>
                <w:w w:val="101"/>
              </w:rPr>
              <w:t>3.</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Conceptos</w:t>
            </w:r>
            <w:r w:rsidRPr="006B6283">
              <w:rPr>
                <w:rStyle w:val="Hipervnculo"/>
                <w:noProof/>
                <w:spacing w:val="16"/>
              </w:rPr>
              <w:t xml:space="preserve"> </w:t>
            </w:r>
            <w:r w:rsidRPr="006B6283">
              <w:rPr>
                <w:rStyle w:val="Hipervnculo"/>
                <w:noProof/>
                <w:spacing w:val="-2"/>
              </w:rPr>
              <w:t>teóricos</w:t>
            </w:r>
            <w:r>
              <w:rPr>
                <w:noProof/>
                <w:webHidden/>
              </w:rPr>
              <w:tab/>
            </w:r>
            <w:r>
              <w:rPr>
                <w:noProof/>
                <w:webHidden/>
              </w:rPr>
              <w:fldChar w:fldCharType="begin"/>
            </w:r>
            <w:r>
              <w:rPr>
                <w:noProof/>
                <w:webHidden/>
              </w:rPr>
              <w:instrText xml:space="preserve"> PAGEREF _Toc200231666 \h </w:instrText>
            </w:r>
            <w:r>
              <w:rPr>
                <w:noProof/>
                <w:webHidden/>
              </w:rPr>
            </w:r>
            <w:r>
              <w:rPr>
                <w:noProof/>
                <w:webHidden/>
              </w:rPr>
              <w:fldChar w:fldCharType="separate"/>
            </w:r>
            <w:r w:rsidR="008B6F00">
              <w:rPr>
                <w:noProof/>
                <w:webHidden/>
              </w:rPr>
              <w:t>6</w:t>
            </w:r>
            <w:r>
              <w:rPr>
                <w:noProof/>
                <w:webHidden/>
              </w:rPr>
              <w:fldChar w:fldCharType="end"/>
            </w:r>
          </w:hyperlink>
        </w:p>
        <w:p w14:paraId="7FF1C1A1" w14:textId="12453C87"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7" w:history="1">
            <w:r w:rsidRPr="006B6283">
              <w:rPr>
                <w:rStyle w:val="Hipervnculo"/>
                <w:noProof/>
                <w:spacing w:val="-1"/>
                <w:w w:val="101"/>
              </w:rPr>
              <w:t>3.1.</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spacing w:val="-2"/>
              </w:rPr>
              <w:t>Visión por computador</w:t>
            </w:r>
            <w:r>
              <w:rPr>
                <w:noProof/>
                <w:webHidden/>
              </w:rPr>
              <w:tab/>
            </w:r>
            <w:r>
              <w:rPr>
                <w:noProof/>
                <w:webHidden/>
              </w:rPr>
              <w:fldChar w:fldCharType="begin"/>
            </w:r>
            <w:r>
              <w:rPr>
                <w:noProof/>
                <w:webHidden/>
              </w:rPr>
              <w:instrText xml:space="preserve"> PAGEREF _Toc200231667 \h </w:instrText>
            </w:r>
            <w:r>
              <w:rPr>
                <w:noProof/>
                <w:webHidden/>
              </w:rPr>
            </w:r>
            <w:r>
              <w:rPr>
                <w:noProof/>
                <w:webHidden/>
              </w:rPr>
              <w:fldChar w:fldCharType="separate"/>
            </w:r>
            <w:r w:rsidR="008B6F00">
              <w:rPr>
                <w:noProof/>
                <w:webHidden/>
              </w:rPr>
              <w:t>6</w:t>
            </w:r>
            <w:r>
              <w:rPr>
                <w:noProof/>
                <w:webHidden/>
              </w:rPr>
              <w:fldChar w:fldCharType="end"/>
            </w:r>
          </w:hyperlink>
        </w:p>
        <w:p w14:paraId="789E2C01" w14:textId="124A1B0B"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8" w:history="1">
            <w:r w:rsidRPr="006B6283">
              <w:rPr>
                <w:rStyle w:val="Hipervnculo"/>
                <w:noProof/>
                <w:spacing w:val="-1"/>
                <w:w w:val="101"/>
              </w:rPr>
              <w:t>3.2</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Redes neuronales convolucionales</w:t>
            </w:r>
            <w:r>
              <w:rPr>
                <w:noProof/>
                <w:webHidden/>
              </w:rPr>
              <w:tab/>
            </w:r>
            <w:r>
              <w:rPr>
                <w:noProof/>
                <w:webHidden/>
              </w:rPr>
              <w:fldChar w:fldCharType="begin"/>
            </w:r>
            <w:r>
              <w:rPr>
                <w:noProof/>
                <w:webHidden/>
              </w:rPr>
              <w:instrText xml:space="preserve"> PAGEREF _Toc200231668 \h </w:instrText>
            </w:r>
            <w:r>
              <w:rPr>
                <w:noProof/>
                <w:webHidden/>
              </w:rPr>
            </w:r>
            <w:r>
              <w:rPr>
                <w:noProof/>
                <w:webHidden/>
              </w:rPr>
              <w:fldChar w:fldCharType="separate"/>
            </w:r>
            <w:r w:rsidR="008B6F00">
              <w:rPr>
                <w:noProof/>
                <w:webHidden/>
              </w:rPr>
              <w:t>8</w:t>
            </w:r>
            <w:r>
              <w:rPr>
                <w:noProof/>
                <w:webHidden/>
              </w:rPr>
              <w:fldChar w:fldCharType="end"/>
            </w:r>
          </w:hyperlink>
        </w:p>
        <w:p w14:paraId="670B1F91" w14:textId="4A94DA01"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69" w:history="1">
            <w:r w:rsidRPr="006B6283">
              <w:rPr>
                <w:rStyle w:val="Hipervnculo"/>
                <w:noProof/>
                <w:spacing w:val="-1"/>
                <w:w w:val="101"/>
              </w:rPr>
              <w:t>3.3</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lang w:val="en-US"/>
              </w:rPr>
              <w:t>You Only Look Once (YOLO)</w:t>
            </w:r>
            <w:r>
              <w:rPr>
                <w:noProof/>
                <w:webHidden/>
              </w:rPr>
              <w:tab/>
            </w:r>
            <w:r>
              <w:rPr>
                <w:noProof/>
                <w:webHidden/>
              </w:rPr>
              <w:fldChar w:fldCharType="begin"/>
            </w:r>
            <w:r>
              <w:rPr>
                <w:noProof/>
                <w:webHidden/>
              </w:rPr>
              <w:instrText xml:space="preserve"> PAGEREF _Toc200231669 \h </w:instrText>
            </w:r>
            <w:r>
              <w:rPr>
                <w:noProof/>
                <w:webHidden/>
              </w:rPr>
            </w:r>
            <w:r>
              <w:rPr>
                <w:noProof/>
                <w:webHidden/>
              </w:rPr>
              <w:fldChar w:fldCharType="separate"/>
            </w:r>
            <w:r w:rsidR="008B6F00">
              <w:rPr>
                <w:noProof/>
                <w:webHidden/>
              </w:rPr>
              <w:t>9</w:t>
            </w:r>
            <w:r>
              <w:rPr>
                <w:noProof/>
                <w:webHidden/>
              </w:rPr>
              <w:fldChar w:fldCharType="end"/>
            </w:r>
          </w:hyperlink>
        </w:p>
        <w:p w14:paraId="30C6EB99" w14:textId="76F502AE" w:rsidR="003B73C8" w:rsidRDefault="003B73C8">
          <w:pPr>
            <w:pStyle w:val="TDC1"/>
            <w:tabs>
              <w:tab w:val="left" w:pos="48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0" w:history="1">
            <w:r w:rsidRPr="006B6283">
              <w:rPr>
                <w:rStyle w:val="Hipervnculo"/>
                <w:noProof/>
                <w:spacing w:val="-1"/>
                <w:w w:val="101"/>
              </w:rPr>
              <w:t>4.</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Técnicas</w:t>
            </w:r>
            <w:r w:rsidRPr="006B6283">
              <w:rPr>
                <w:rStyle w:val="Hipervnculo"/>
                <w:noProof/>
                <w:spacing w:val="-7"/>
              </w:rPr>
              <w:t xml:space="preserve"> </w:t>
            </w:r>
            <w:r w:rsidRPr="006B6283">
              <w:rPr>
                <w:rStyle w:val="Hipervnculo"/>
                <w:noProof/>
              </w:rPr>
              <w:t>y</w:t>
            </w:r>
            <w:r w:rsidRPr="006B6283">
              <w:rPr>
                <w:rStyle w:val="Hipervnculo"/>
                <w:noProof/>
                <w:spacing w:val="-7"/>
              </w:rPr>
              <w:t xml:space="preserve"> </w:t>
            </w:r>
            <w:r w:rsidRPr="006B6283">
              <w:rPr>
                <w:rStyle w:val="Hipervnculo"/>
                <w:noProof/>
                <w:spacing w:val="-2"/>
              </w:rPr>
              <w:t>herramientas</w:t>
            </w:r>
            <w:r>
              <w:rPr>
                <w:noProof/>
                <w:webHidden/>
              </w:rPr>
              <w:tab/>
            </w:r>
            <w:r>
              <w:rPr>
                <w:noProof/>
                <w:webHidden/>
              </w:rPr>
              <w:fldChar w:fldCharType="begin"/>
            </w:r>
            <w:r>
              <w:rPr>
                <w:noProof/>
                <w:webHidden/>
              </w:rPr>
              <w:instrText xml:space="preserve"> PAGEREF _Toc200231670 \h </w:instrText>
            </w:r>
            <w:r>
              <w:rPr>
                <w:noProof/>
                <w:webHidden/>
              </w:rPr>
            </w:r>
            <w:r>
              <w:rPr>
                <w:noProof/>
                <w:webHidden/>
              </w:rPr>
              <w:fldChar w:fldCharType="separate"/>
            </w:r>
            <w:r w:rsidR="008B6F00">
              <w:rPr>
                <w:noProof/>
                <w:webHidden/>
              </w:rPr>
              <w:t>11</w:t>
            </w:r>
            <w:r>
              <w:rPr>
                <w:noProof/>
                <w:webHidden/>
              </w:rPr>
              <w:fldChar w:fldCharType="end"/>
            </w:r>
          </w:hyperlink>
        </w:p>
        <w:p w14:paraId="5A4911F7" w14:textId="0AA03CC7"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1" w:history="1">
            <w:r w:rsidRPr="006B6283">
              <w:rPr>
                <w:rStyle w:val="Hipervnculo"/>
                <w:noProof/>
                <w:w w:val="99"/>
              </w:rPr>
              <w:t>4.1.</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Python</w:t>
            </w:r>
            <w:r>
              <w:rPr>
                <w:noProof/>
                <w:webHidden/>
              </w:rPr>
              <w:tab/>
            </w:r>
            <w:r>
              <w:rPr>
                <w:noProof/>
                <w:webHidden/>
              </w:rPr>
              <w:fldChar w:fldCharType="begin"/>
            </w:r>
            <w:r>
              <w:rPr>
                <w:noProof/>
                <w:webHidden/>
              </w:rPr>
              <w:instrText xml:space="preserve"> PAGEREF _Toc200231671 \h </w:instrText>
            </w:r>
            <w:r>
              <w:rPr>
                <w:noProof/>
                <w:webHidden/>
              </w:rPr>
            </w:r>
            <w:r>
              <w:rPr>
                <w:noProof/>
                <w:webHidden/>
              </w:rPr>
              <w:fldChar w:fldCharType="separate"/>
            </w:r>
            <w:r w:rsidR="008B6F00">
              <w:rPr>
                <w:noProof/>
                <w:webHidden/>
              </w:rPr>
              <w:t>11</w:t>
            </w:r>
            <w:r>
              <w:rPr>
                <w:noProof/>
                <w:webHidden/>
              </w:rPr>
              <w:fldChar w:fldCharType="end"/>
            </w:r>
          </w:hyperlink>
        </w:p>
        <w:p w14:paraId="40431236" w14:textId="31CEE03B"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2" w:history="1">
            <w:r w:rsidRPr="006B6283">
              <w:rPr>
                <w:rStyle w:val="Hipervnculo"/>
                <w:noProof/>
                <w:w w:val="99"/>
              </w:rPr>
              <w:t>4.2.</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Visual Studio Code</w:t>
            </w:r>
            <w:r>
              <w:rPr>
                <w:noProof/>
                <w:webHidden/>
              </w:rPr>
              <w:tab/>
            </w:r>
            <w:r>
              <w:rPr>
                <w:noProof/>
                <w:webHidden/>
              </w:rPr>
              <w:fldChar w:fldCharType="begin"/>
            </w:r>
            <w:r>
              <w:rPr>
                <w:noProof/>
                <w:webHidden/>
              </w:rPr>
              <w:instrText xml:space="preserve"> PAGEREF _Toc200231672 \h </w:instrText>
            </w:r>
            <w:r>
              <w:rPr>
                <w:noProof/>
                <w:webHidden/>
              </w:rPr>
            </w:r>
            <w:r>
              <w:rPr>
                <w:noProof/>
                <w:webHidden/>
              </w:rPr>
              <w:fldChar w:fldCharType="separate"/>
            </w:r>
            <w:r w:rsidR="008B6F00">
              <w:rPr>
                <w:noProof/>
                <w:webHidden/>
              </w:rPr>
              <w:t>11</w:t>
            </w:r>
            <w:r>
              <w:rPr>
                <w:noProof/>
                <w:webHidden/>
              </w:rPr>
              <w:fldChar w:fldCharType="end"/>
            </w:r>
          </w:hyperlink>
        </w:p>
        <w:p w14:paraId="681E8784" w14:textId="1F1572BC"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3" w:history="1">
            <w:r w:rsidRPr="006B6283">
              <w:rPr>
                <w:rStyle w:val="Hipervnculo"/>
                <w:noProof/>
                <w:w w:val="99"/>
              </w:rPr>
              <w:t>4.3.</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Flask</w:t>
            </w:r>
            <w:r>
              <w:rPr>
                <w:noProof/>
                <w:webHidden/>
              </w:rPr>
              <w:tab/>
            </w:r>
            <w:r>
              <w:rPr>
                <w:noProof/>
                <w:webHidden/>
              </w:rPr>
              <w:fldChar w:fldCharType="begin"/>
            </w:r>
            <w:r>
              <w:rPr>
                <w:noProof/>
                <w:webHidden/>
              </w:rPr>
              <w:instrText xml:space="preserve"> PAGEREF _Toc200231673 \h </w:instrText>
            </w:r>
            <w:r>
              <w:rPr>
                <w:noProof/>
                <w:webHidden/>
              </w:rPr>
            </w:r>
            <w:r>
              <w:rPr>
                <w:noProof/>
                <w:webHidden/>
              </w:rPr>
              <w:fldChar w:fldCharType="separate"/>
            </w:r>
            <w:r w:rsidR="008B6F00">
              <w:rPr>
                <w:noProof/>
                <w:webHidden/>
              </w:rPr>
              <w:t>12</w:t>
            </w:r>
            <w:r>
              <w:rPr>
                <w:noProof/>
                <w:webHidden/>
              </w:rPr>
              <w:fldChar w:fldCharType="end"/>
            </w:r>
          </w:hyperlink>
        </w:p>
        <w:p w14:paraId="7641D45A" w14:textId="59A46E7B"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4" w:history="1">
            <w:r w:rsidRPr="006B6283">
              <w:rPr>
                <w:rStyle w:val="Hipervnculo"/>
                <w:noProof/>
                <w:w w:val="99"/>
              </w:rPr>
              <w:t>4.4.</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MySQL</w:t>
            </w:r>
            <w:r>
              <w:rPr>
                <w:noProof/>
                <w:webHidden/>
              </w:rPr>
              <w:tab/>
            </w:r>
            <w:r>
              <w:rPr>
                <w:noProof/>
                <w:webHidden/>
              </w:rPr>
              <w:fldChar w:fldCharType="begin"/>
            </w:r>
            <w:r>
              <w:rPr>
                <w:noProof/>
                <w:webHidden/>
              </w:rPr>
              <w:instrText xml:space="preserve"> PAGEREF _Toc200231674 \h </w:instrText>
            </w:r>
            <w:r>
              <w:rPr>
                <w:noProof/>
                <w:webHidden/>
              </w:rPr>
            </w:r>
            <w:r>
              <w:rPr>
                <w:noProof/>
                <w:webHidden/>
              </w:rPr>
              <w:fldChar w:fldCharType="separate"/>
            </w:r>
            <w:r w:rsidR="008B6F00">
              <w:rPr>
                <w:noProof/>
                <w:webHidden/>
              </w:rPr>
              <w:t>12</w:t>
            </w:r>
            <w:r>
              <w:rPr>
                <w:noProof/>
                <w:webHidden/>
              </w:rPr>
              <w:fldChar w:fldCharType="end"/>
            </w:r>
          </w:hyperlink>
        </w:p>
        <w:p w14:paraId="567C7522" w14:textId="77809E2E"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5" w:history="1">
            <w:r w:rsidRPr="006B6283">
              <w:rPr>
                <w:rStyle w:val="Hipervnculo"/>
                <w:noProof/>
                <w:w w:val="99"/>
              </w:rPr>
              <w:t>4.5.</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Github</w:t>
            </w:r>
            <w:r>
              <w:rPr>
                <w:noProof/>
                <w:webHidden/>
              </w:rPr>
              <w:tab/>
            </w:r>
            <w:r>
              <w:rPr>
                <w:noProof/>
                <w:webHidden/>
              </w:rPr>
              <w:fldChar w:fldCharType="begin"/>
            </w:r>
            <w:r>
              <w:rPr>
                <w:noProof/>
                <w:webHidden/>
              </w:rPr>
              <w:instrText xml:space="preserve"> PAGEREF _Toc200231675 \h </w:instrText>
            </w:r>
            <w:r>
              <w:rPr>
                <w:noProof/>
                <w:webHidden/>
              </w:rPr>
            </w:r>
            <w:r>
              <w:rPr>
                <w:noProof/>
                <w:webHidden/>
              </w:rPr>
              <w:fldChar w:fldCharType="separate"/>
            </w:r>
            <w:r w:rsidR="008B6F00">
              <w:rPr>
                <w:noProof/>
                <w:webHidden/>
              </w:rPr>
              <w:t>12</w:t>
            </w:r>
            <w:r>
              <w:rPr>
                <w:noProof/>
                <w:webHidden/>
              </w:rPr>
              <w:fldChar w:fldCharType="end"/>
            </w:r>
          </w:hyperlink>
        </w:p>
        <w:p w14:paraId="7FA67DAD" w14:textId="0DCFFCC2"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6" w:history="1">
            <w:r w:rsidRPr="006B6283">
              <w:rPr>
                <w:rStyle w:val="Hipervnculo"/>
                <w:noProof/>
                <w:w w:val="99"/>
              </w:rPr>
              <w:t>4.6.</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Zube</w:t>
            </w:r>
            <w:r>
              <w:rPr>
                <w:noProof/>
                <w:webHidden/>
              </w:rPr>
              <w:tab/>
            </w:r>
            <w:r>
              <w:rPr>
                <w:noProof/>
                <w:webHidden/>
              </w:rPr>
              <w:fldChar w:fldCharType="begin"/>
            </w:r>
            <w:r>
              <w:rPr>
                <w:noProof/>
                <w:webHidden/>
              </w:rPr>
              <w:instrText xml:space="preserve"> PAGEREF _Toc200231676 \h </w:instrText>
            </w:r>
            <w:r>
              <w:rPr>
                <w:noProof/>
                <w:webHidden/>
              </w:rPr>
            </w:r>
            <w:r>
              <w:rPr>
                <w:noProof/>
                <w:webHidden/>
              </w:rPr>
              <w:fldChar w:fldCharType="separate"/>
            </w:r>
            <w:r w:rsidR="008B6F00">
              <w:rPr>
                <w:noProof/>
                <w:webHidden/>
              </w:rPr>
              <w:t>13</w:t>
            </w:r>
            <w:r>
              <w:rPr>
                <w:noProof/>
                <w:webHidden/>
              </w:rPr>
              <w:fldChar w:fldCharType="end"/>
            </w:r>
          </w:hyperlink>
        </w:p>
        <w:p w14:paraId="31305E5E" w14:textId="173F6071"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7" w:history="1">
            <w:r w:rsidRPr="006B6283">
              <w:rPr>
                <w:rStyle w:val="Hipervnculo"/>
                <w:noProof/>
                <w:w w:val="99"/>
              </w:rPr>
              <w:t>4.7.</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Zotero</w:t>
            </w:r>
            <w:r>
              <w:rPr>
                <w:noProof/>
                <w:webHidden/>
              </w:rPr>
              <w:tab/>
            </w:r>
            <w:r>
              <w:rPr>
                <w:noProof/>
                <w:webHidden/>
              </w:rPr>
              <w:fldChar w:fldCharType="begin"/>
            </w:r>
            <w:r>
              <w:rPr>
                <w:noProof/>
                <w:webHidden/>
              </w:rPr>
              <w:instrText xml:space="preserve"> PAGEREF _Toc200231677 \h </w:instrText>
            </w:r>
            <w:r>
              <w:rPr>
                <w:noProof/>
                <w:webHidden/>
              </w:rPr>
            </w:r>
            <w:r>
              <w:rPr>
                <w:noProof/>
                <w:webHidden/>
              </w:rPr>
              <w:fldChar w:fldCharType="separate"/>
            </w:r>
            <w:r w:rsidR="008B6F00">
              <w:rPr>
                <w:noProof/>
                <w:webHidden/>
              </w:rPr>
              <w:t>13</w:t>
            </w:r>
            <w:r>
              <w:rPr>
                <w:noProof/>
                <w:webHidden/>
              </w:rPr>
              <w:fldChar w:fldCharType="end"/>
            </w:r>
          </w:hyperlink>
        </w:p>
        <w:p w14:paraId="27A11431" w14:textId="093C5C8F"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8" w:history="1">
            <w:r w:rsidRPr="006B6283">
              <w:rPr>
                <w:rStyle w:val="Hipervnculo"/>
                <w:noProof/>
                <w:w w:val="99"/>
              </w:rPr>
              <w:t>4.8.</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Ultralytics</w:t>
            </w:r>
            <w:r>
              <w:rPr>
                <w:noProof/>
                <w:webHidden/>
              </w:rPr>
              <w:tab/>
            </w:r>
            <w:r>
              <w:rPr>
                <w:noProof/>
                <w:webHidden/>
              </w:rPr>
              <w:fldChar w:fldCharType="begin"/>
            </w:r>
            <w:r>
              <w:rPr>
                <w:noProof/>
                <w:webHidden/>
              </w:rPr>
              <w:instrText xml:space="preserve"> PAGEREF _Toc200231678 \h </w:instrText>
            </w:r>
            <w:r>
              <w:rPr>
                <w:noProof/>
                <w:webHidden/>
              </w:rPr>
            </w:r>
            <w:r>
              <w:rPr>
                <w:noProof/>
                <w:webHidden/>
              </w:rPr>
              <w:fldChar w:fldCharType="separate"/>
            </w:r>
            <w:r w:rsidR="008B6F00">
              <w:rPr>
                <w:noProof/>
                <w:webHidden/>
              </w:rPr>
              <w:t>13</w:t>
            </w:r>
            <w:r>
              <w:rPr>
                <w:noProof/>
                <w:webHidden/>
              </w:rPr>
              <w:fldChar w:fldCharType="end"/>
            </w:r>
          </w:hyperlink>
        </w:p>
        <w:p w14:paraId="69905FAF" w14:textId="7B8B6256"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79" w:history="1">
            <w:r w:rsidRPr="006B6283">
              <w:rPr>
                <w:rStyle w:val="Hipervnculo"/>
                <w:noProof/>
                <w:w w:val="99"/>
              </w:rPr>
              <w:t>4.9.</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OpenCV</w:t>
            </w:r>
            <w:r>
              <w:rPr>
                <w:noProof/>
                <w:webHidden/>
              </w:rPr>
              <w:tab/>
            </w:r>
            <w:r>
              <w:rPr>
                <w:noProof/>
                <w:webHidden/>
              </w:rPr>
              <w:fldChar w:fldCharType="begin"/>
            </w:r>
            <w:r>
              <w:rPr>
                <w:noProof/>
                <w:webHidden/>
              </w:rPr>
              <w:instrText xml:space="preserve"> PAGEREF _Toc200231679 \h </w:instrText>
            </w:r>
            <w:r>
              <w:rPr>
                <w:noProof/>
                <w:webHidden/>
              </w:rPr>
            </w:r>
            <w:r>
              <w:rPr>
                <w:noProof/>
                <w:webHidden/>
              </w:rPr>
              <w:fldChar w:fldCharType="separate"/>
            </w:r>
            <w:r w:rsidR="008B6F00">
              <w:rPr>
                <w:noProof/>
                <w:webHidden/>
              </w:rPr>
              <w:t>14</w:t>
            </w:r>
            <w:r>
              <w:rPr>
                <w:noProof/>
                <w:webHidden/>
              </w:rPr>
              <w:fldChar w:fldCharType="end"/>
            </w:r>
          </w:hyperlink>
        </w:p>
        <w:p w14:paraId="62B3AC24" w14:textId="4F57E34D"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0" w:history="1">
            <w:r w:rsidRPr="006B6283">
              <w:rPr>
                <w:rStyle w:val="Hipervnculo"/>
                <w:noProof/>
                <w:w w:val="99"/>
              </w:rPr>
              <w:t>4.10.</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PyMediaInfo</w:t>
            </w:r>
            <w:r>
              <w:rPr>
                <w:noProof/>
                <w:webHidden/>
              </w:rPr>
              <w:tab/>
            </w:r>
            <w:r>
              <w:rPr>
                <w:noProof/>
                <w:webHidden/>
              </w:rPr>
              <w:fldChar w:fldCharType="begin"/>
            </w:r>
            <w:r>
              <w:rPr>
                <w:noProof/>
                <w:webHidden/>
              </w:rPr>
              <w:instrText xml:space="preserve"> PAGEREF _Toc200231680 \h </w:instrText>
            </w:r>
            <w:r>
              <w:rPr>
                <w:noProof/>
                <w:webHidden/>
              </w:rPr>
            </w:r>
            <w:r>
              <w:rPr>
                <w:noProof/>
                <w:webHidden/>
              </w:rPr>
              <w:fldChar w:fldCharType="separate"/>
            </w:r>
            <w:r w:rsidR="008B6F00">
              <w:rPr>
                <w:noProof/>
                <w:webHidden/>
              </w:rPr>
              <w:t>14</w:t>
            </w:r>
            <w:r>
              <w:rPr>
                <w:noProof/>
                <w:webHidden/>
              </w:rPr>
              <w:fldChar w:fldCharType="end"/>
            </w:r>
          </w:hyperlink>
        </w:p>
        <w:p w14:paraId="21DFCCAD" w14:textId="1DB6CAB6"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1" w:history="1">
            <w:r w:rsidRPr="006B6283">
              <w:rPr>
                <w:rStyle w:val="Hipervnculo"/>
                <w:noProof/>
                <w:w w:val="99"/>
              </w:rPr>
              <w:t>4.11.</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Shapely</w:t>
            </w:r>
            <w:r>
              <w:rPr>
                <w:noProof/>
                <w:webHidden/>
              </w:rPr>
              <w:tab/>
            </w:r>
            <w:r>
              <w:rPr>
                <w:noProof/>
                <w:webHidden/>
              </w:rPr>
              <w:fldChar w:fldCharType="begin"/>
            </w:r>
            <w:r>
              <w:rPr>
                <w:noProof/>
                <w:webHidden/>
              </w:rPr>
              <w:instrText xml:space="preserve"> PAGEREF _Toc200231681 \h </w:instrText>
            </w:r>
            <w:r>
              <w:rPr>
                <w:noProof/>
                <w:webHidden/>
              </w:rPr>
            </w:r>
            <w:r>
              <w:rPr>
                <w:noProof/>
                <w:webHidden/>
              </w:rPr>
              <w:fldChar w:fldCharType="separate"/>
            </w:r>
            <w:r w:rsidR="008B6F00">
              <w:rPr>
                <w:noProof/>
                <w:webHidden/>
              </w:rPr>
              <w:t>14</w:t>
            </w:r>
            <w:r>
              <w:rPr>
                <w:noProof/>
                <w:webHidden/>
              </w:rPr>
              <w:fldChar w:fldCharType="end"/>
            </w:r>
          </w:hyperlink>
        </w:p>
        <w:p w14:paraId="21BBDC65" w14:textId="6698D8A1"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2" w:history="1">
            <w:r w:rsidRPr="006B6283">
              <w:rPr>
                <w:rStyle w:val="Hipervnculo"/>
                <w:noProof/>
                <w:w w:val="99"/>
              </w:rPr>
              <w:t>4.12.</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GeoJSON</w:t>
            </w:r>
            <w:r>
              <w:rPr>
                <w:noProof/>
                <w:webHidden/>
              </w:rPr>
              <w:tab/>
            </w:r>
            <w:r>
              <w:rPr>
                <w:noProof/>
                <w:webHidden/>
              </w:rPr>
              <w:fldChar w:fldCharType="begin"/>
            </w:r>
            <w:r>
              <w:rPr>
                <w:noProof/>
                <w:webHidden/>
              </w:rPr>
              <w:instrText xml:space="preserve"> PAGEREF _Toc200231682 \h </w:instrText>
            </w:r>
            <w:r>
              <w:rPr>
                <w:noProof/>
                <w:webHidden/>
              </w:rPr>
            </w:r>
            <w:r>
              <w:rPr>
                <w:noProof/>
                <w:webHidden/>
              </w:rPr>
              <w:fldChar w:fldCharType="separate"/>
            </w:r>
            <w:r w:rsidR="008B6F00">
              <w:rPr>
                <w:noProof/>
                <w:webHidden/>
              </w:rPr>
              <w:t>15</w:t>
            </w:r>
            <w:r>
              <w:rPr>
                <w:noProof/>
                <w:webHidden/>
              </w:rPr>
              <w:fldChar w:fldCharType="end"/>
            </w:r>
          </w:hyperlink>
        </w:p>
        <w:p w14:paraId="3F02D679" w14:textId="03E9BD80"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3" w:history="1">
            <w:r w:rsidRPr="006B6283">
              <w:rPr>
                <w:rStyle w:val="Hipervnculo"/>
                <w:noProof/>
                <w:w w:val="99"/>
              </w:rPr>
              <w:t>4.13.</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Chart.js</w:t>
            </w:r>
            <w:r>
              <w:rPr>
                <w:noProof/>
                <w:webHidden/>
              </w:rPr>
              <w:tab/>
            </w:r>
            <w:r>
              <w:rPr>
                <w:noProof/>
                <w:webHidden/>
              </w:rPr>
              <w:fldChar w:fldCharType="begin"/>
            </w:r>
            <w:r>
              <w:rPr>
                <w:noProof/>
                <w:webHidden/>
              </w:rPr>
              <w:instrText xml:space="preserve"> PAGEREF _Toc200231683 \h </w:instrText>
            </w:r>
            <w:r>
              <w:rPr>
                <w:noProof/>
                <w:webHidden/>
              </w:rPr>
            </w:r>
            <w:r>
              <w:rPr>
                <w:noProof/>
                <w:webHidden/>
              </w:rPr>
              <w:fldChar w:fldCharType="separate"/>
            </w:r>
            <w:r w:rsidR="008B6F00">
              <w:rPr>
                <w:noProof/>
                <w:webHidden/>
              </w:rPr>
              <w:t>15</w:t>
            </w:r>
            <w:r>
              <w:rPr>
                <w:noProof/>
                <w:webHidden/>
              </w:rPr>
              <w:fldChar w:fldCharType="end"/>
            </w:r>
          </w:hyperlink>
        </w:p>
        <w:p w14:paraId="6AEABA3E" w14:textId="561637AF"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4" w:history="1">
            <w:r w:rsidRPr="006B6283">
              <w:rPr>
                <w:rStyle w:val="Hipervnculo"/>
                <w:noProof/>
                <w:w w:val="99"/>
              </w:rPr>
              <w:t>4.14.</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DataTables</w:t>
            </w:r>
            <w:r>
              <w:rPr>
                <w:noProof/>
                <w:webHidden/>
              </w:rPr>
              <w:tab/>
            </w:r>
            <w:r>
              <w:rPr>
                <w:noProof/>
                <w:webHidden/>
              </w:rPr>
              <w:fldChar w:fldCharType="begin"/>
            </w:r>
            <w:r>
              <w:rPr>
                <w:noProof/>
                <w:webHidden/>
              </w:rPr>
              <w:instrText xml:space="preserve"> PAGEREF _Toc200231684 \h </w:instrText>
            </w:r>
            <w:r>
              <w:rPr>
                <w:noProof/>
                <w:webHidden/>
              </w:rPr>
            </w:r>
            <w:r>
              <w:rPr>
                <w:noProof/>
                <w:webHidden/>
              </w:rPr>
              <w:fldChar w:fldCharType="separate"/>
            </w:r>
            <w:r w:rsidR="008B6F00">
              <w:rPr>
                <w:noProof/>
                <w:webHidden/>
              </w:rPr>
              <w:t>15</w:t>
            </w:r>
            <w:r>
              <w:rPr>
                <w:noProof/>
                <w:webHidden/>
              </w:rPr>
              <w:fldChar w:fldCharType="end"/>
            </w:r>
          </w:hyperlink>
        </w:p>
        <w:p w14:paraId="49F7D801" w14:textId="4BDC4DCD" w:rsidR="003B73C8" w:rsidRDefault="003B73C8">
          <w:pPr>
            <w:pStyle w:val="TDC1"/>
            <w:tabs>
              <w:tab w:val="left" w:pos="48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5" w:history="1">
            <w:r w:rsidRPr="006B6283">
              <w:rPr>
                <w:rStyle w:val="Hipervnculo"/>
                <w:noProof/>
                <w:spacing w:val="-1"/>
                <w:w w:val="101"/>
              </w:rPr>
              <w:t>5.</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 xml:space="preserve"> Aspectos relevantes del desarrollo del proyecto</w:t>
            </w:r>
            <w:r>
              <w:rPr>
                <w:noProof/>
                <w:webHidden/>
              </w:rPr>
              <w:tab/>
            </w:r>
            <w:r>
              <w:rPr>
                <w:noProof/>
                <w:webHidden/>
              </w:rPr>
              <w:fldChar w:fldCharType="begin"/>
            </w:r>
            <w:r>
              <w:rPr>
                <w:noProof/>
                <w:webHidden/>
              </w:rPr>
              <w:instrText xml:space="preserve"> PAGEREF _Toc200231685 \h </w:instrText>
            </w:r>
            <w:r>
              <w:rPr>
                <w:noProof/>
                <w:webHidden/>
              </w:rPr>
            </w:r>
            <w:r>
              <w:rPr>
                <w:noProof/>
                <w:webHidden/>
              </w:rPr>
              <w:fldChar w:fldCharType="separate"/>
            </w:r>
            <w:r w:rsidR="008B6F00">
              <w:rPr>
                <w:noProof/>
                <w:webHidden/>
              </w:rPr>
              <w:t>16</w:t>
            </w:r>
            <w:r>
              <w:rPr>
                <w:noProof/>
                <w:webHidden/>
              </w:rPr>
              <w:fldChar w:fldCharType="end"/>
            </w:r>
          </w:hyperlink>
        </w:p>
        <w:p w14:paraId="44268564" w14:textId="19648DFF" w:rsidR="003B73C8" w:rsidRDefault="003B73C8">
          <w:pPr>
            <w:pStyle w:val="TDC1"/>
            <w:tabs>
              <w:tab w:val="left" w:pos="48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6" w:history="1">
            <w:r w:rsidRPr="006B6283">
              <w:rPr>
                <w:rStyle w:val="Hipervnculo"/>
                <w:noProof/>
                <w:spacing w:val="-1"/>
                <w:w w:val="101"/>
              </w:rPr>
              <w:t>6.</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Trabajos</w:t>
            </w:r>
            <w:r w:rsidRPr="006B6283">
              <w:rPr>
                <w:rStyle w:val="Hipervnculo"/>
                <w:noProof/>
                <w:spacing w:val="-32"/>
              </w:rPr>
              <w:t xml:space="preserve"> </w:t>
            </w:r>
            <w:r w:rsidRPr="006B6283">
              <w:rPr>
                <w:rStyle w:val="Hipervnculo"/>
                <w:noProof/>
                <w:spacing w:val="-2"/>
              </w:rPr>
              <w:t>relacionados</w:t>
            </w:r>
            <w:r>
              <w:rPr>
                <w:noProof/>
                <w:webHidden/>
              </w:rPr>
              <w:tab/>
            </w:r>
            <w:r>
              <w:rPr>
                <w:noProof/>
                <w:webHidden/>
              </w:rPr>
              <w:fldChar w:fldCharType="begin"/>
            </w:r>
            <w:r>
              <w:rPr>
                <w:noProof/>
                <w:webHidden/>
              </w:rPr>
              <w:instrText xml:space="preserve"> PAGEREF _Toc200231686 \h </w:instrText>
            </w:r>
            <w:r>
              <w:rPr>
                <w:noProof/>
                <w:webHidden/>
              </w:rPr>
            </w:r>
            <w:r>
              <w:rPr>
                <w:noProof/>
                <w:webHidden/>
              </w:rPr>
              <w:fldChar w:fldCharType="separate"/>
            </w:r>
            <w:r w:rsidR="008B6F00">
              <w:rPr>
                <w:noProof/>
                <w:webHidden/>
              </w:rPr>
              <w:t>27</w:t>
            </w:r>
            <w:r>
              <w:rPr>
                <w:noProof/>
                <w:webHidden/>
              </w:rPr>
              <w:fldChar w:fldCharType="end"/>
            </w:r>
          </w:hyperlink>
        </w:p>
        <w:p w14:paraId="14D81DCE" w14:textId="6B82D3C1"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7" w:history="1">
            <w:r w:rsidRPr="006B6283">
              <w:rPr>
                <w:rStyle w:val="Hipervnculo"/>
                <w:noProof/>
                <w:spacing w:val="-1"/>
                <w:w w:val="101"/>
              </w:rPr>
              <w:t>6.1</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Plate Recognizer</w:t>
            </w:r>
            <w:r>
              <w:rPr>
                <w:noProof/>
                <w:webHidden/>
              </w:rPr>
              <w:tab/>
            </w:r>
            <w:r>
              <w:rPr>
                <w:noProof/>
                <w:webHidden/>
              </w:rPr>
              <w:fldChar w:fldCharType="begin"/>
            </w:r>
            <w:r>
              <w:rPr>
                <w:noProof/>
                <w:webHidden/>
              </w:rPr>
              <w:instrText xml:space="preserve"> PAGEREF _Toc200231687 \h </w:instrText>
            </w:r>
            <w:r>
              <w:rPr>
                <w:noProof/>
                <w:webHidden/>
              </w:rPr>
            </w:r>
            <w:r>
              <w:rPr>
                <w:noProof/>
                <w:webHidden/>
              </w:rPr>
              <w:fldChar w:fldCharType="separate"/>
            </w:r>
            <w:r w:rsidR="008B6F00">
              <w:rPr>
                <w:noProof/>
                <w:webHidden/>
              </w:rPr>
              <w:t>27</w:t>
            </w:r>
            <w:r>
              <w:rPr>
                <w:noProof/>
                <w:webHidden/>
              </w:rPr>
              <w:fldChar w:fldCharType="end"/>
            </w:r>
          </w:hyperlink>
        </w:p>
        <w:p w14:paraId="41FC1E75" w14:textId="1DCC2855"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8" w:history="1">
            <w:r w:rsidRPr="006B6283">
              <w:rPr>
                <w:rStyle w:val="Hipervnculo"/>
                <w:noProof/>
                <w:spacing w:val="-1"/>
                <w:w w:val="101"/>
              </w:rPr>
              <w:t>6.2</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lang w:val="en-US"/>
              </w:rPr>
              <w:t>Amazon Rekognition</w:t>
            </w:r>
            <w:r>
              <w:rPr>
                <w:noProof/>
                <w:webHidden/>
              </w:rPr>
              <w:tab/>
            </w:r>
            <w:r>
              <w:rPr>
                <w:noProof/>
                <w:webHidden/>
              </w:rPr>
              <w:fldChar w:fldCharType="begin"/>
            </w:r>
            <w:r>
              <w:rPr>
                <w:noProof/>
                <w:webHidden/>
              </w:rPr>
              <w:instrText xml:space="preserve"> PAGEREF _Toc200231688 \h </w:instrText>
            </w:r>
            <w:r>
              <w:rPr>
                <w:noProof/>
                <w:webHidden/>
              </w:rPr>
            </w:r>
            <w:r>
              <w:rPr>
                <w:noProof/>
                <w:webHidden/>
              </w:rPr>
              <w:fldChar w:fldCharType="separate"/>
            </w:r>
            <w:r w:rsidR="008B6F00">
              <w:rPr>
                <w:noProof/>
                <w:webHidden/>
              </w:rPr>
              <w:t>28</w:t>
            </w:r>
            <w:r>
              <w:rPr>
                <w:noProof/>
                <w:webHidden/>
              </w:rPr>
              <w:fldChar w:fldCharType="end"/>
            </w:r>
          </w:hyperlink>
        </w:p>
        <w:p w14:paraId="0029584F" w14:textId="32555B04" w:rsidR="003B73C8" w:rsidRDefault="003B73C8">
          <w:pPr>
            <w:pStyle w:val="TDC1"/>
            <w:tabs>
              <w:tab w:val="left" w:pos="48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89" w:history="1">
            <w:r w:rsidRPr="006B6283">
              <w:rPr>
                <w:rStyle w:val="Hipervnculo"/>
                <w:noProof/>
                <w:spacing w:val="-1"/>
                <w:w w:val="101"/>
              </w:rPr>
              <w:t>7.</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Conclusiones y Líneas de trabajo futuras</w:t>
            </w:r>
            <w:r>
              <w:rPr>
                <w:noProof/>
                <w:webHidden/>
              </w:rPr>
              <w:tab/>
            </w:r>
            <w:r>
              <w:rPr>
                <w:noProof/>
                <w:webHidden/>
              </w:rPr>
              <w:fldChar w:fldCharType="begin"/>
            </w:r>
            <w:r>
              <w:rPr>
                <w:noProof/>
                <w:webHidden/>
              </w:rPr>
              <w:instrText xml:space="preserve"> PAGEREF _Toc200231689 \h </w:instrText>
            </w:r>
            <w:r>
              <w:rPr>
                <w:noProof/>
                <w:webHidden/>
              </w:rPr>
            </w:r>
            <w:r>
              <w:rPr>
                <w:noProof/>
                <w:webHidden/>
              </w:rPr>
              <w:fldChar w:fldCharType="separate"/>
            </w:r>
            <w:r w:rsidR="008B6F00">
              <w:rPr>
                <w:noProof/>
                <w:webHidden/>
              </w:rPr>
              <w:t>30</w:t>
            </w:r>
            <w:r>
              <w:rPr>
                <w:noProof/>
                <w:webHidden/>
              </w:rPr>
              <w:fldChar w:fldCharType="end"/>
            </w:r>
          </w:hyperlink>
        </w:p>
        <w:p w14:paraId="4D2D6E18" w14:textId="58101928"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90" w:history="1">
            <w:r w:rsidRPr="006B6283">
              <w:rPr>
                <w:rStyle w:val="Hipervnculo"/>
                <w:noProof/>
                <w:spacing w:val="-1"/>
                <w:w w:val="101"/>
              </w:rPr>
              <w:t>7.1</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Conclusiones</w:t>
            </w:r>
            <w:r>
              <w:rPr>
                <w:noProof/>
                <w:webHidden/>
              </w:rPr>
              <w:tab/>
            </w:r>
            <w:r>
              <w:rPr>
                <w:noProof/>
                <w:webHidden/>
              </w:rPr>
              <w:fldChar w:fldCharType="begin"/>
            </w:r>
            <w:r>
              <w:rPr>
                <w:noProof/>
                <w:webHidden/>
              </w:rPr>
              <w:instrText xml:space="preserve"> PAGEREF _Toc200231690 \h </w:instrText>
            </w:r>
            <w:r>
              <w:rPr>
                <w:noProof/>
                <w:webHidden/>
              </w:rPr>
            </w:r>
            <w:r>
              <w:rPr>
                <w:noProof/>
                <w:webHidden/>
              </w:rPr>
              <w:fldChar w:fldCharType="separate"/>
            </w:r>
            <w:r w:rsidR="008B6F00">
              <w:rPr>
                <w:noProof/>
                <w:webHidden/>
              </w:rPr>
              <w:t>30</w:t>
            </w:r>
            <w:r>
              <w:rPr>
                <w:noProof/>
                <w:webHidden/>
              </w:rPr>
              <w:fldChar w:fldCharType="end"/>
            </w:r>
          </w:hyperlink>
        </w:p>
        <w:p w14:paraId="62E56CAE" w14:textId="6B6F836E" w:rsidR="003B73C8" w:rsidRDefault="003B73C8">
          <w:pPr>
            <w:pStyle w:val="TDC2"/>
            <w:tabs>
              <w:tab w:val="left" w:pos="960"/>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91" w:history="1">
            <w:r w:rsidRPr="006B6283">
              <w:rPr>
                <w:rStyle w:val="Hipervnculo"/>
                <w:noProof/>
                <w:spacing w:val="-1"/>
                <w:w w:val="101"/>
              </w:rPr>
              <w:t>7.2</w:t>
            </w:r>
            <w:r>
              <w:rPr>
                <w:rFonts w:asciiTheme="minorHAnsi" w:eastAsiaTheme="minorEastAsia" w:hAnsiTheme="minorHAnsi" w:cstheme="minorBidi"/>
                <w:noProof/>
                <w:kern w:val="2"/>
                <w:sz w:val="24"/>
                <w:szCs w:val="24"/>
                <w:lang w:eastAsia="es-ES"/>
                <w14:ligatures w14:val="standardContextual"/>
              </w:rPr>
              <w:tab/>
            </w:r>
            <w:r w:rsidRPr="006B6283">
              <w:rPr>
                <w:rStyle w:val="Hipervnculo"/>
                <w:noProof/>
              </w:rPr>
              <w:t>Líneas de trabajo futuras</w:t>
            </w:r>
            <w:r>
              <w:rPr>
                <w:noProof/>
                <w:webHidden/>
              </w:rPr>
              <w:tab/>
            </w:r>
            <w:r>
              <w:rPr>
                <w:noProof/>
                <w:webHidden/>
              </w:rPr>
              <w:fldChar w:fldCharType="begin"/>
            </w:r>
            <w:r>
              <w:rPr>
                <w:noProof/>
                <w:webHidden/>
              </w:rPr>
              <w:instrText xml:space="preserve"> PAGEREF _Toc200231691 \h </w:instrText>
            </w:r>
            <w:r>
              <w:rPr>
                <w:noProof/>
                <w:webHidden/>
              </w:rPr>
            </w:r>
            <w:r>
              <w:rPr>
                <w:noProof/>
                <w:webHidden/>
              </w:rPr>
              <w:fldChar w:fldCharType="separate"/>
            </w:r>
            <w:r w:rsidR="008B6F00">
              <w:rPr>
                <w:noProof/>
                <w:webHidden/>
              </w:rPr>
              <w:t>31</w:t>
            </w:r>
            <w:r>
              <w:rPr>
                <w:noProof/>
                <w:webHidden/>
              </w:rPr>
              <w:fldChar w:fldCharType="end"/>
            </w:r>
          </w:hyperlink>
        </w:p>
        <w:p w14:paraId="16872EE6" w14:textId="3FBE0C48" w:rsidR="003B73C8" w:rsidRDefault="003B73C8">
          <w:pPr>
            <w:pStyle w:val="TDC1"/>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200231692" w:history="1">
            <w:r w:rsidRPr="006B6283">
              <w:rPr>
                <w:rStyle w:val="Hipervnculo"/>
                <w:noProof/>
                <w:spacing w:val="-2"/>
              </w:rPr>
              <w:t>Bibliografía</w:t>
            </w:r>
            <w:r>
              <w:rPr>
                <w:noProof/>
                <w:webHidden/>
              </w:rPr>
              <w:tab/>
            </w:r>
            <w:r>
              <w:rPr>
                <w:noProof/>
                <w:webHidden/>
              </w:rPr>
              <w:fldChar w:fldCharType="begin"/>
            </w:r>
            <w:r>
              <w:rPr>
                <w:noProof/>
                <w:webHidden/>
              </w:rPr>
              <w:instrText xml:space="preserve"> PAGEREF _Toc200231692 \h </w:instrText>
            </w:r>
            <w:r>
              <w:rPr>
                <w:noProof/>
                <w:webHidden/>
              </w:rPr>
            </w:r>
            <w:r>
              <w:rPr>
                <w:noProof/>
                <w:webHidden/>
              </w:rPr>
              <w:fldChar w:fldCharType="separate"/>
            </w:r>
            <w:r w:rsidR="008B6F00">
              <w:rPr>
                <w:noProof/>
                <w:webHidden/>
              </w:rPr>
              <w:t>32</w:t>
            </w:r>
            <w:r>
              <w:rPr>
                <w:noProof/>
                <w:webHidden/>
              </w:rPr>
              <w:fldChar w:fldCharType="end"/>
            </w:r>
          </w:hyperlink>
        </w:p>
        <w:p w14:paraId="2DDB7ACC" w14:textId="785DEEF5" w:rsidR="003B73C8" w:rsidRDefault="003B73C8">
          <w:r>
            <w:rPr>
              <w:b/>
              <w:bCs/>
            </w:rPr>
            <w:fldChar w:fldCharType="end"/>
          </w:r>
        </w:p>
      </w:sdtContent>
    </w:sdt>
    <w:p w14:paraId="03693503" w14:textId="77777777" w:rsidR="00792D5C" w:rsidRDefault="00792D5C">
      <w:pPr>
        <w:pStyle w:val="Textoindependiente"/>
        <w:spacing w:before="116"/>
        <w:rPr>
          <w:rFonts w:ascii="LM Sans 10"/>
          <w:b/>
          <w:sz w:val="20"/>
        </w:rPr>
      </w:pPr>
    </w:p>
    <w:p w14:paraId="0BB552A2" w14:textId="77777777" w:rsidR="00792D5C" w:rsidRDefault="00792D5C">
      <w:pPr>
        <w:pStyle w:val="Textoindependiente"/>
        <w:rPr>
          <w:rFonts w:ascii="LM Sans 10"/>
          <w:b/>
        </w:rPr>
      </w:pPr>
    </w:p>
    <w:p w14:paraId="462FB857" w14:textId="77777777" w:rsidR="00792D5C" w:rsidRDefault="00792D5C">
      <w:pPr>
        <w:pStyle w:val="Textoindependiente"/>
        <w:rPr>
          <w:rFonts w:ascii="LM Sans 10"/>
          <w:b/>
        </w:rPr>
      </w:pPr>
    </w:p>
    <w:p w14:paraId="2FBFB0E2" w14:textId="77777777" w:rsidR="00792D5C" w:rsidRDefault="00792D5C">
      <w:pPr>
        <w:pStyle w:val="Textoindependiente"/>
        <w:spacing w:before="11"/>
        <w:rPr>
          <w:rFonts w:ascii="LM Sans 10"/>
          <w:b/>
        </w:rPr>
      </w:pPr>
    </w:p>
    <w:p w14:paraId="380790CD" w14:textId="41DD1DCE" w:rsidR="00792D5C" w:rsidRDefault="00792D5C" w:rsidP="00C42F7E">
      <w:pPr>
        <w:pStyle w:val="Textoindependiente"/>
        <w:ind w:left="904" w:right="1718"/>
        <w:jc w:val="center"/>
        <w:rPr>
          <w:rFonts w:ascii="LM Roman Caps 10"/>
        </w:rPr>
        <w:sectPr w:rsidR="00792D5C">
          <w:pgSz w:w="11910" w:h="16840"/>
          <w:pgMar w:top="4520" w:right="1600" w:bottom="280" w:left="1540" w:header="4337" w:footer="0" w:gutter="0"/>
          <w:cols w:space="720"/>
        </w:sectPr>
      </w:pPr>
    </w:p>
    <w:p w14:paraId="154AC83D" w14:textId="77777777" w:rsidR="00792D5C" w:rsidRDefault="00792D5C">
      <w:pPr>
        <w:pStyle w:val="Textoindependiente"/>
        <w:rPr>
          <w:rFonts w:ascii="LM Roman Caps 10"/>
          <w:sz w:val="20"/>
        </w:rPr>
      </w:pPr>
    </w:p>
    <w:p w14:paraId="70F095BD" w14:textId="77777777" w:rsidR="00792D5C" w:rsidRDefault="00792D5C">
      <w:pPr>
        <w:pStyle w:val="Textoindependiente"/>
        <w:rPr>
          <w:rFonts w:ascii="LM Roman Caps 10"/>
          <w:sz w:val="20"/>
        </w:rPr>
      </w:pPr>
    </w:p>
    <w:p w14:paraId="58AD5BBC" w14:textId="77777777" w:rsidR="00792D5C" w:rsidRDefault="00792D5C">
      <w:pPr>
        <w:pStyle w:val="Textoindependiente"/>
        <w:rPr>
          <w:rFonts w:ascii="LM Roman Caps 10"/>
          <w:sz w:val="20"/>
        </w:rPr>
      </w:pPr>
    </w:p>
    <w:p w14:paraId="0DA520AE" w14:textId="77777777" w:rsidR="00792D5C" w:rsidRDefault="00792D5C">
      <w:pPr>
        <w:pStyle w:val="Textoindependiente"/>
        <w:rPr>
          <w:rFonts w:ascii="LM Roman Caps 10"/>
          <w:sz w:val="20"/>
        </w:rPr>
      </w:pPr>
    </w:p>
    <w:p w14:paraId="12E35D79" w14:textId="77777777" w:rsidR="00792D5C" w:rsidRDefault="00792D5C">
      <w:pPr>
        <w:pStyle w:val="Textoindependiente"/>
        <w:rPr>
          <w:rFonts w:ascii="LM Roman Caps 10"/>
          <w:sz w:val="20"/>
        </w:rPr>
      </w:pPr>
    </w:p>
    <w:p w14:paraId="3785AF84" w14:textId="77777777" w:rsidR="00792D5C" w:rsidRDefault="00792D5C">
      <w:pPr>
        <w:pStyle w:val="Textoindependiente"/>
        <w:rPr>
          <w:rFonts w:ascii="LM Roman Caps 10"/>
          <w:sz w:val="20"/>
        </w:rPr>
      </w:pPr>
    </w:p>
    <w:p w14:paraId="1EAB3C83" w14:textId="3985C457" w:rsidR="00792D5C" w:rsidRDefault="00792D5C">
      <w:pPr>
        <w:pStyle w:val="Textoindependiente"/>
        <w:rPr>
          <w:rFonts w:ascii="LM Roman Caps 10"/>
          <w:sz w:val="20"/>
        </w:rPr>
      </w:pPr>
    </w:p>
    <w:p w14:paraId="2A3D3419" w14:textId="77777777" w:rsidR="00792D5C" w:rsidRDefault="00792D5C">
      <w:pPr>
        <w:pStyle w:val="Textoindependiente"/>
        <w:rPr>
          <w:rFonts w:ascii="LM Roman Caps 10"/>
          <w:sz w:val="20"/>
        </w:rPr>
      </w:pPr>
    </w:p>
    <w:p w14:paraId="09047A01" w14:textId="0D597243" w:rsidR="00792D5C" w:rsidRDefault="00792D5C">
      <w:pPr>
        <w:pStyle w:val="Textoindependiente"/>
        <w:spacing w:before="93"/>
        <w:rPr>
          <w:rFonts w:ascii="LM Roman Caps 10"/>
          <w:sz w:val="20"/>
        </w:rPr>
      </w:pPr>
    </w:p>
    <w:p w14:paraId="0BC92074" w14:textId="46C09E4B" w:rsidR="00792D5C" w:rsidRDefault="000D3D66">
      <w:pPr>
        <w:pStyle w:val="Textoindependiente"/>
        <w:spacing w:line="20" w:lineRule="exact"/>
        <w:ind w:left="1015"/>
        <w:rPr>
          <w:rFonts w:ascii="LM Roman Caps 10"/>
          <w:sz w:val="2"/>
        </w:rPr>
      </w:pPr>
      <w:r>
        <w:rPr>
          <w:noProof/>
        </w:rPr>
        <mc:AlternateContent>
          <mc:Choice Requires="wps">
            <w:drawing>
              <wp:anchor distT="0" distB="0" distL="0" distR="0" simplePos="0" relativeHeight="487615488" behindDoc="1" locked="0" layoutInCell="1" allowOverlap="1" wp14:anchorId="710BBDDA" wp14:editId="1CF891BB">
                <wp:simplePos x="0" y="0"/>
                <wp:positionH relativeFrom="page">
                  <wp:posOffset>1628775</wp:posOffset>
                </wp:positionH>
                <wp:positionV relativeFrom="page">
                  <wp:posOffset>2869565</wp:posOffset>
                </wp:positionV>
                <wp:extent cx="4846320" cy="1270"/>
                <wp:effectExtent l="0" t="0" r="0" b="0"/>
                <wp:wrapNone/>
                <wp:docPr id="1051254249"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5289B41" id="Graphic 869" o:spid="_x0000_s1026" style="position:absolute;margin-left:128.25pt;margin-top:225.95pt;width:381.6pt;height:.1pt;z-index:-15700992;visibility:visible;mso-wrap-style:square;mso-wrap-distance-left:0;mso-wrap-distance-top:0;mso-wrap-distance-right:0;mso-wrap-distance-bottom:0;mso-position-horizontal:absolute;mso-position-horizontal-relative:page;mso-position-vertical:absolute;mso-position-vertical-relative:page;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" path="m,l4845926,e" filled="f" strokeweight=".14039mm">
                <v:path arrowok="t"/>
                <w10:wrap anchorx="page" anchory="page"/>
              </v:shape>
            </w:pict>
          </mc:Fallback>
        </mc:AlternateContent>
      </w:r>
    </w:p>
    <w:bookmarkStart w:id="4" w:name="_Toc200231657"/>
    <w:p w14:paraId="3DEEBC6F" w14:textId="77777777" w:rsidR="00792D5C" w:rsidRDefault="008B6F00">
      <w:pPr>
        <w:pStyle w:val="Ttulo1"/>
        <w:spacing w:before="163"/>
        <w:ind w:left="1711" w:right="815" w:firstLine="0"/>
        <w:jc w:val="center"/>
      </w:pPr>
      <w:r>
        <w:rPr>
          <w:noProof/>
        </w:rPr>
        <mc:AlternateContent>
          <mc:Choice Requires="wps">
            <w:drawing>
              <wp:anchor distT="0" distB="0" distL="0" distR="0" simplePos="0" relativeHeight="15739904" behindDoc="0" locked="0" layoutInCell="1" allowOverlap="1" wp14:anchorId="741B7F31" wp14:editId="5DEB674C">
                <wp:simplePos x="0" y="0"/>
                <wp:positionH relativeFrom="page">
                  <wp:posOffset>1622945</wp:posOffset>
                </wp:positionH>
                <wp:positionV relativeFrom="paragraph">
                  <wp:posOffset>703491</wp:posOffset>
                </wp:positionV>
                <wp:extent cx="4846320" cy="1270"/>
                <wp:effectExtent l="0" t="0" r="0" b="0"/>
                <wp:wrapNone/>
                <wp:docPr id="862" name="Graphic 8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C348711" id="Graphic 862" o:spid="_x0000_s1026" style="position:absolute;margin-left:127.8pt;margin-top:55.4pt;width:381.6pt;height:.1pt;z-index:15739904;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" path="m,l4845926,e" filled="f" strokeweight=".14039mm">
                <v:path arrowok="t"/>
                <w10:wrap anchorx="page"/>
              </v:shape>
            </w:pict>
          </mc:Fallback>
        </mc:AlternateContent>
      </w:r>
      <w:bookmarkStart w:id="5" w:name="Índice_de_figuras"/>
      <w:bookmarkStart w:id="6" w:name="_bookmark1"/>
      <w:bookmarkEnd w:id="5"/>
      <w:bookmarkEnd w:id="6"/>
      <w:r>
        <w:t>Índice</w:t>
      </w:r>
      <w:r>
        <w:rPr>
          <w:spacing w:val="11"/>
        </w:rPr>
        <w:t xml:space="preserve"> </w:t>
      </w:r>
      <w:r>
        <w:t>de</w:t>
      </w:r>
      <w:r>
        <w:rPr>
          <w:spacing w:val="10"/>
        </w:rPr>
        <w:t xml:space="preserve"> </w:t>
      </w:r>
      <w:r>
        <w:rPr>
          <w:spacing w:val="-2"/>
        </w:rPr>
        <w:t>figuras</w:t>
      </w:r>
      <w:bookmarkEnd w:id="4"/>
    </w:p>
    <w:p w14:paraId="7C406FFA" w14:textId="77777777" w:rsidR="00792D5C" w:rsidRDefault="00792D5C">
      <w:pPr>
        <w:pStyle w:val="Textoindependiente"/>
      </w:pPr>
    </w:p>
    <w:p w14:paraId="7863310C" w14:textId="77777777" w:rsidR="0020633F" w:rsidRDefault="0020633F">
      <w:pPr>
        <w:pStyle w:val="Textoindependiente"/>
      </w:pPr>
    </w:p>
    <w:p w14:paraId="183C7D6A" w14:textId="68CB8B21"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r>
        <w:fldChar w:fldCharType="begin"/>
      </w:r>
      <w:r>
        <w:instrText xml:space="preserve"> TOC \h \z \c "Figura" </w:instrText>
      </w:r>
      <w:r>
        <w:fldChar w:fldCharType="separate"/>
      </w:r>
      <w:hyperlink w:anchor="_Toc199630095" w:history="1">
        <w:r w:rsidRPr="00295844">
          <w:rPr>
            <w:rStyle w:val="Hipervnculo"/>
            <w:noProof/>
          </w:rPr>
          <w:t>Figura 1: Detección y clasificación de objetos [3]</w:t>
        </w:r>
        <w:r>
          <w:rPr>
            <w:noProof/>
            <w:webHidden/>
          </w:rPr>
          <w:tab/>
        </w:r>
        <w:r>
          <w:rPr>
            <w:noProof/>
            <w:webHidden/>
          </w:rPr>
          <w:fldChar w:fldCharType="begin"/>
        </w:r>
        <w:r>
          <w:rPr>
            <w:noProof/>
            <w:webHidden/>
          </w:rPr>
          <w:instrText xml:space="preserve"> PAGEREF _Toc199630095 \h </w:instrText>
        </w:r>
        <w:r>
          <w:rPr>
            <w:noProof/>
            <w:webHidden/>
          </w:rPr>
        </w:r>
        <w:r>
          <w:rPr>
            <w:noProof/>
            <w:webHidden/>
          </w:rPr>
          <w:fldChar w:fldCharType="separate"/>
        </w:r>
        <w:r w:rsidR="008B6F00">
          <w:rPr>
            <w:noProof/>
            <w:webHidden/>
          </w:rPr>
          <w:t>7</w:t>
        </w:r>
        <w:r>
          <w:rPr>
            <w:noProof/>
            <w:webHidden/>
          </w:rPr>
          <w:fldChar w:fldCharType="end"/>
        </w:r>
      </w:hyperlink>
    </w:p>
    <w:p w14:paraId="63A41888" w14:textId="58766A34"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096" w:history="1">
        <w:r w:rsidRPr="00295844">
          <w:rPr>
            <w:rStyle w:val="Hipervnculo"/>
            <w:noProof/>
          </w:rPr>
          <w:t>Figura 2: Ejemplo Max-Pooling [6]</w:t>
        </w:r>
        <w:r>
          <w:rPr>
            <w:noProof/>
            <w:webHidden/>
          </w:rPr>
          <w:tab/>
        </w:r>
        <w:r>
          <w:rPr>
            <w:noProof/>
            <w:webHidden/>
          </w:rPr>
          <w:fldChar w:fldCharType="begin"/>
        </w:r>
        <w:r>
          <w:rPr>
            <w:noProof/>
            <w:webHidden/>
          </w:rPr>
          <w:instrText xml:space="preserve"> PAGEREF _Toc199630096 \h </w:instrText>
        </w:r>
        <w:r>
          <w:rPr>
            <w:noProof/>
            <w:webHidden/>
          </w:rPr>
        </w:r>
        <w:r>
          <w:rPr>
            <w:noProof/>
            <w:webHidden/>
          </w:rPr>
          <w:fldChar w:fldCharType="separate"/>
        </w:r>
        <w:r w:rsidR="008B6F00">
          <w:rPr>
            <w:noProof/>
            <w:webHidden/>
          </w:rPr>
          <w:t>9</w:t>
        </w:r>
        <w:r>
          <w:rPr>
            <w:noProof/>
            <w:webHidden/>
          </w:rPr>
          <w:fldChar w:fldCharType="end"/>
        </w:r>
      </w:hyperlink>
    </w:p>
    <w:p w14:paraId="294E0F1F" w14:textId="78FC6873"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097" w:history="1">
        <w:r w:rsidRPr="00295844">
          <w:rPr>
            <w:rStyle w:val="Hipervnculo"/>
            <w:noProof/>
          </w:rPr>
          <w:t>Figura 3: Arquitectura YOLO [8]</w:t>
        </w:r>
        <w:r>
          <w:rPr>
            <w:noProof/>
            <w:webHidden/>
          </w:rPr>
          <w:tab/>
        </w:r>
        <w:r>
          <w:rPr>
            <w:noProof/>
            <w:webHidden/>
          </w:rPr>
          <w:fldChar w:fldCharType="begin"/>
        </w:r>
        <w:r>
          <w:rPr>
            <w:noProof/>
            <w:webHidden/>
          </w:rPr>
          <w:instrText xml:space="preserve"> PAGEREF _Toc199630097 \h </w:instrText>
        </w:r>
        <w:r>
          <w:rPr>
            <w:noProof/>
            <w:webHidden/>
          </w:rPr>
        </w:r>
        <w:r>
          <w:rPr>
            <w:noProof/>
            <w:webHidden/>
          </w:rPr>
          <w:fldChar w:fldCharType="separate"/>
        </w:r>
        <w:r w:rsidR="008B6F00">
          <w:rPr>
            <w:noProof/>
            <w:webHidden/>
          </w:rPr>
          <w:t>10</w:t>
        </w:r>
        <w:r>
          <w:rPr>
            <w:noProof/>
            <w:webHidden/>
          </w:rPr>
          <w:fldChar w:fldCharType="end"/>
        </w:r>
      </w:hyperlink>
    </w:p>
    <w:p w14:paraId="32A6D973" w14:textId="5D2B30DD"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098" w:history="1">
        <w:r w:rsidRPr="00295844">
          <w:rPr>
            <w:rStyle w:val="Hipervnculo"/>
            <w:noProof/>
          </w:rPr>
          <w:t>Figura 4: Comparación FPS entre modelos [26]</w:t>
        </w:r>
        <w:r>
          <w:rPr>
            <w:noProof/>
            <w:webHidden/>
          </w:rPr>
          <w:tab/>
        </w:r>
        <w:r>
          <w:rPr>
            <w:noProof/>
            <w:webHidden/>
          </w:rPr>
          <w:fldChar w:fldCharType="begin"/>
        </w:r>
        <w:r>
          <w:rPr>
            <w:noProof/>
            <w:webHidden/>
          </w:rPr>
          <w:instrText xml:space="preserve"> PAGEREF _Toc199630098 \h </w:instrText>
        </w:r>
        <w:r>
          <w:rPr>
            <w:noProof/>
            <w:webHidden/>
          </w:rPr>
        </w:r>
        <w:r>
          <w:rPr>
            <w:noProof/>
            <w:webHidden/>
          </w:rPr>
          <w:fldChar w:fldCharType="separate"/>
        </w:r>
        <w:r w:rsidR="008B6F00">
          <w:rPr>
            <w:noProof/>
            <w:webHidden/>
          </w:rPr>
          <w:t>18</w:t>
        </w:r>
        <w:r>
          <w:rPr>
            <w:noProof/>
            <w:webHidden/>
          </w:rPr>
          <w:fldChar w:fldCharType="end"/>
        </w:r>
      </w:hyperlink>
    </w:p>
    <w:p w14:paraId="45F0EBAA" w14:textId="2BB8CE14"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099" w:history="1">
        <w:r w:rsidRPr="00295844">
          <w:rPr>
            <w:rStyle w:val="Hipervnculo"/>
            <w:noProof/>
          </w:rPr>
          <w:t>Figura 5: Conexión con MySQL</w:t>
        </w:r>
        <w:r>
          <w:rPr>
            <w:noProof/>
            <w:webHidden/>
          </w:rPr>
          <w:tab/>
        </w:r>
        <w:r>
          <w:rPr>
            <w:noProof/>
            <w:webHidden/>
          </w:rPr>
          <w:fldChar w:fldCharType="begin"/>
        </w:r>
        <w:r>
          <w:rPr>
            <w:noProof/>
            <w:webHidden/>
          </w:rPr>
          <w:instrText xml:space="preserve"> PAGEREF _Toc199630099 \h </w:instrText>
        </w:r>
        <w:r>
          <w:rPr>
            <w:noProof/>
            <w:webHidden/>
          </w:rPr>
        </w:r>
        <w:r>
          <w:rPr>
            <w:noProof/>
            <w:webHidden/>
          </w:rPr>
          <w:fldChar w:fldCharType="separate"/>
        </w:r>
        <w:r w:rsidR="008B6F00">
          <w:rPr>
            <w:noProof/>
            <w:webHidden/>
          </w:rPr>
          <w:t>18</w:t>
        </w:r>
        <w:r>
          <w:rPr>
            <w:noProof/>
            <w:webHidden/>
          </w:rPr>
          <w:fldChar w:fldCharType="end"/>
        </w:r>
      </w:hyperlink>
    </w:p>
    <w:p w14:paraId="468DBF42" w14:textId="3B280ACF"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0" w:history="1">
        <w:r w:rsidRPr="00295844">
          <w:rPr>
            <w:rStyle w:val="Hipervnculo"/>
            <w:noProof/>
          </w:rPr>
          <w:t>Figura 6: Función de conexión</w:t>
        </w:r>
        <w:r>
          <w:rPr>
            <w:noProof/>
            <w:webHidden/>
          </w:rPr>
          <w:tab/>
        </w:r>
        <w:r>
          <w:rPr>
            <w:noProof/>
            <w:webHidden/>
          </w:rPr>
          <w:fldChar w:fldCharType="begin"/>
        </w:r>
        <w:r>
          <w:rPr>
            <w:noProof/>
            <w:webHidden/>
          </w:rPr>
          <w:instrText xml:space="preserve"> PAGEREF _Toc199630100 \h </w:instrText>
        </w:r>
        <w:r>
          <w:rPr>
            <w:noProof/>
            <w:webHidden/>
          </w:rPr>
        </w:r>
        <w:r>
          <w:rPr>
            <w:noProof/>
            <w:webHidden/>
          </w:rPr>
          <w:fldChar w:fldCharType="separate"/>
        </w:r>
        <w:r w:rsidR="008B6F00">
          <w:rPr>
            <w:noProof/>
            <w:webHidden/>
          </w:rPr>
          <w:t>19</w:t>
        </w:r>
        <w:r>
          <w:rPr>
            <w:noProof/>
            <w:webHidden/>
          </w:rPr>
          <w:fldChar w:fldCharType="end"/>
        </w:r>
      </w:hyperlink>
    </w:p>
    <w:p w14:paraId="46EF3366" w14:textId="71AE538C"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1" w:history="1">
        <w:r w:rsidRPr="00295844">
          <w:rPr>
            <w:rStyle w:val="Hipervnculo"/>
            <w:noProof/>
          </w:rPr>
          <w:t>Figura 7: Tabla de registros</w:t>
        </w:r>
        <w:r>
          <w:rPr>
            <w:noProof/>
            <w:webHidden/>
          </w:rPr>
          <w:tab/>
        </w:r>
        <w:r>
          <w:rPr>
            <w:noProof/>
            <w:webHidden/>
          </w:rPr>
          <w:fldChar w:fldCharType="begin"/>
        </w:r>
        <w:r>
          <w:rPr>
            <w:noProof/>
            <w:webHidden/>
          </w:rPr>
          <w:instrText xml:space="preserve"> PAGEREF _Toc199630101 \h </w:instrText>
        </w:r>
        <w:r>
          <w:rPr>
            <w:noProof/>
            <w:webHidden/>
          </w:rPr>
        </w:r>
        <w:r>
          <w:rPr>
            <w:noProof/>
            <w:webHidden/>
          </w:rPr>
          <w:fldChar w:fldCharType="separate"/>
        </w:r>
        <w:r w:rsidR="008B6F00">
          <w:rPr>
            <w:noProof/>
            <w:webHidden/>
          </w:rPr>
          <w:t>19</w:t>
        </w:r>
        <w:r>
          <w:rPr>
            <w:noProof/>
            <w:webHidden/>
          </w:rPr>
          <w:fldChar w:fldCharType="end"/>
        </w:r>
      </w:hyperlink>
    </w:p>
    <w:p w14:paraId="6193A386" w14:textId="63625679"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2" w:history="1">
        <w:r w:rsidRPr="00295844">
          <w:rPr>
            <w:rStyle w:val="Hipervnculo"/>
            <w:noProof/>
          </w:rPr>
          <w:t>Figura 8: Ventana usuario experto</w:t>
        </w:r>
        <w:r>
          <w:rPr>
            <w:noProof/>
            <w:webHidden/>
          </w:rPr>
          <w:tab/>
        </w:r>
        <w:r>
          <w:rPr>
            <w:noProof/>
            <w:webHidden/>
          </w:rPr>
          <w:fldChar w:fldCharType="begin"/>
        </w:r>
        <w:r>
          <w:rPr>
            <w:noProof/>
            <w:webHidden/>
          </w:rPr>
          <w:instrText xml:space="preserve"> PAGEREF _Toc199630102 \h </w:instrText>
        </w:r>
        <w:r>
          <w:rPr>
            <w:noProof/>
            <w:webHidden/>
          </w:rPr>
        </w:r>
        <w:r>
          <w:rPr>
            <w:noProof/>
            <w:webHidden/>
          </w:rPr>
          <w:fldChar w:fldCharType="separate"/>
        </w:r>
        <w:r w:rsidR="008B6F00">
          <w:rPr>
            <w:noProof/>
            <w:webHidden/>
          </w:rPr>
          <w:t>20</w:t>
        </w:r>
        <w:r>
          <w:rPr>
            <w:noProof/>
            <w:webHidden/>
          </w:rPr>
          <w:fldChar w:fldCharType="end"/>
        </w:r>
      </w:hyperlink>
    </w:p>
    <w:p w14:paraId="77F532DA" w14:textId="5BD4E819"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3" w:history="1">
        <w:r w:rsidRPr="00295844">
          <w:rPr>
            <w:rStyle w:val="Hipervnculo"/>
            <w:noProof/>
          </w:rPr>
          <w:t>Figura 9: Ventana usuario</w:t>
        </w:r>
        <w:r>
          <w:rPr>
            <w:noProof/>
            <w:webHidden/>
          </w:rPr>
          <w:tab/>
        </w:r>
        <w:r>
          <w:rPr>
            <w:noProof/>
            <w:webHidden/>
          </w:rPr>
          <w:fldChar w:fldCharType="begin"/>
        </w:r>
        <w:r>
          <w:rPr>
            <w:noProof/>
            <w:webHidden/>
          </w:rPr>
          <w:instrText xml:space="preserve"> PAGEREF _Toc199630103 \h </w:instrText>
        </w:r>
        <w:r>
          <w:rPr>
            <w:noProof/>
            <w:webHidden/>
          </w:rPr>
        </w:r>
        <w:r>
          <w:rPr>
            <w:noProof/>
            <w:webHidden/>
          </w:rPr>
          <w:fldChar w:fldCharType="separate"/>
        </w:r>
        <w:r w:rsidR="008B6F00">
          <w:rPr>
            <w:noProof/>
            <w:webHidden/>
          </w:rPr>
          <w:t>21</w:t>
        </w:r>
        <w:r>
          <w:rPr>
            <w:noProof/>
            <w:webHidden/>
          </w:rPr>
          <w:fldChar w:fldCharType="end"/>
        </w:r>
      </w:hyperlink>
    </w:p>
    <w:p w14:paraId="14ACD9F9" w14:textId="48FA26BE"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4" w:history="1">
        <w:r w:rsidRPr="00295844">
          <w:rPr>
            <w:rStyle w:val="Hipervnculo"/>
            <w:noProof/>
          </w:rPr>
          <w:t>Figura 10: Línea de cruce personalizad</w:t>
        </w:r>
        <w:r>
          <w:rPr>
            <w:noProof/>
            <w:webHidden/>
          </w:rPr>
          <w:tab/>
        </w:r>
        <w:r>
          <w:rPr>
            <w:noProof/>
            <w:webHidden/>
          </w:rPr>
          <w:fldChar w:fldCharType="begin"/>
        </w:r>
        <w:r>
          <w:rPr>
            <w:noProof/>
            <w:webHidden/>
          </w:rPr>
          <w:instrText xml:space="preserve"> PAGEREF _Toc199630104 \h </w:instrText>
        </w:r>
        <w:r>
          <w:rPr>
            <w:noProof/>
            <w:webHidden/>
          </w:rPr>
        </w:r>
        <w:r>
          <w:rPr>
            <w:noProof/>
            <w:webHidden/>
          </w:rPr>
          <w:fldChar w:fldCharType="separate"/>
        </w:r>
        <w:r w:rsidR="008B6F00">
          <w:rPr>
            <w:noProof/>
            <w:webHidden/>
          </w:rPr>
          <w:t>21</w:t>
        </w:r>
        <w:r>
          <w:rPr>
            <w:noProof/>
            <w:webHidden/>
          </w:rPr>
          <w:fldChar w:fldCharType="end"/>
        </w:r>
      </w:hyperlink>
    </w:p>
    <w:p w14:paraId="4632D3D6" w14:textId="6E9EFDCB"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5" w:history="1">
        <w:r w:rsidRPr="00295844">
          <w:rPr>
            <w:rStyle w:val="Hipervnculo"/>
            <w:noProof/>
          </w:rPr>
          <w:t>Figura 11: Facultad detectada automáticamente</w:t>
        </w:r>
        <w:r>
          <w:rPr>
            <w:noProof/>
            <w:webHidden/>
          </w:rPr>
          <w:tab/>
        </w:r>
        <w:r>
          <w:rPr>
            <w:noProof/>
            <w:webHidden/>
          </w:rPr>
          <w:fldChar w:fldCharType="begin"/>
        </w:r>
        <w:r>
          <w:rPr>
            <w:noProof/>
            <w:webHidden/>
          </w:rPr>
          <w:instrText xml:space="preserve"> PAGEREF _Toc199630105 \h </w:instrText>
        </w:r>
        <w:r>
          <w:rPr>
            <w:noProof/>
            <w:webHidden/>
          </w:rPr>
        </w:r>
        <w:r>
          <w:rPr>
            <w:noProof/>
            <w:webHidden/>
          </w:rPr>
          <w:fldChar w:fldCharType="separate"/>
        </w:r>
        <w:r w:rsidR="008B6F00">
          <w:rPr>
            <w:noProof/>
            <w:webHidden/>
          </w:rPr>
          <w:t>22</w:t>
        </w:r>
        <w:r>
          <w:rPr>
            <w:noProof/>
            <w:webHidden/>
          </w:rPr>
          <w:fldChar w:fldCharType="end"/>
        </w:r>
      </w:hyperlink>
    </w:p>
    <w:p w14:paraId="26F5A34B" w14:textId="677D025E"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6" w:history="1">
        <w:r w:rsidRPr="00295844">
          <w:rPr>
            <w:rStyle w:val="Hipervnculo"/>
            <w:noProof/>
          </w:rPr>
          <w:t>Figura 12: Facultad no detectada automáticamente</w:t>
        </w:r>
        <w:r>
          <w:rPr>
            <w:noProof/>
            <w:webHidden/>
          </w:rPr>
          <w:tab/>
        </w:r>
        <w:r>
          <w:rPr>
            <w:noProof/>
            <w:webHidden/>
          </w:rPr>
          <w:fldChar w:fldCharType="begin"/>
        </w:r>
        <w:r>
          <w:rPr>
            <w:noProof/>
            <w:webHidden/>
          </w:rPr>
          <w:instrText xml:space="preserve"> PAGEREF _Toc199630106 \h </w:instrText>
        </w:r>
        <w:r>
          <w:rPr>
            <w:noProof/>
            <w:webHidden/>
          </w:rPr>
        </w:r>
        <w:r>
          <w:rPr>
            <w:noProof/>
            <w:webHidden/>
          </w:rPr>
          <w:fldChar w:fldCharType="separate"/>
        </w:r>
        <w:r w:rsidR="008B6F00">
          <w:rPr>
            <w:noProof/>
            <w:webHidden/>
          </w:rPr>
          <w:t>22</w:t>
        </w:r>
        <w:r>
          <w:rPr>
            <w:noProof/>
            <w:webHidden/>
          </w:rPr>
          <w:fldChar w:fldCharType="end"/>
        </w:r>
      </w:hyperlink>
    </w:p>
    <w:p w14:paraId="388632F6" w14:textId="01CA8A66"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7" w:history="1">
        <w:r w:rsidRPr="00295844">
          <w:rPr>
            <w:rStyle w:val="Hipervnculo"/>
            <w:noProof/>
          </w:rPr>
          <w:t>Figura 13: Gráfico de resultados</w:t>
        </w:r>
        <w:r>
          <w:rPr>
            <w:noProof/>
            <w:webHidden/>
          </w:rPr>
          <w:tab/>
        </w:r>
        <w:r>
          <w:rPr>
            <w:noProof/>
            <w:webHidden/>
          </w:rPr>
          <w:fldChar w:fldCharType="begin"/>
        </w:r>
        <w:r>
          <w:rPr>
            <w:noProof/>
            <w:webHidden/>
          </w:rPr>
          <w:instrText xml:space="preserve"> PAGEREF _Toc199630107 \h </w:instrText>
        </w:r>
        <w:r>
          <w:rPr>
            <w:noProof/>
            <w:webHidden/>
          </w:rPr>
        </w:r>
        <w:r>
          <w:rPr>
            <w:noProof/>
            <w:webHidden/>
          </w:rPr>
          <w:fldChar w:fldCharType="separate"/>
        </w:r>
        <w:r w:rsidR="008B6F00">
          <w:rPr>
            <w:noProof/>
            <w:webHidden/>
          </w:rPr>
          <w:t>23</w:t>
        </w:r>
        <w:r>
          <w:rPr>
            <w:noProof/>
            <w:webHidden/>
          </w:rPr>
          <w:fldChar w:fldCharType="end"/>
        </w:r>
      </w:hyperlink>
    </w:p>
    <w:p w14:paraId="0F5DE27C" w14:textId="017C7A82"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8" w:history="1">
        <w:r w:rsidRPr="00295844">
          <w:rPr>
            <w:rStyle w:val="Hipervnculo"/>
            <w:noProof/>
          </w:rPr>
          <w:t>Figura 14: Estadísticas generales</w:t>
        </w:r>
        <w:r>
          <w:rPr>
            <w:noProof/>
            <w:webHidden/>
          </w:rPr>
          <w:tab/>
        </w:r>
        <w:r>
          <w:rPr>
            <w:noProof/>
            <w:webHidden/>
          </w:rPr>
          <w:fldChar w:fldCharType="begin"/>
        </w:r>
        <w:r>
          <w:rPr>
            <w:noProof/>
            <w:webHidden/>
          </w:rPr>
          <w:instrText xml:space="preserve"> PAGEREF _Toc199630108 \h </w:instrText>
        </w:r>
        <w:r>
          <w:rPr>
            <w:noProof/>
            <w:webHidden/>
          </w:rPr>
        </w:r>
        <w:r>
          <w:rPr>
            <w:noProof/>
            <w:webHidden/>
          </w:rPr>
          <w:fldChar w:fldCharType="separate"/>
        </w:r>
        <w:r w:rsidR="008B6F00">
          <w:rPr>
            <w:noProof/>
            <w:webHidden/>
          </w:rPr>
          <w:t>23</w:t>
        </w:r>
        <w:r>
          <w:rPr>
            <w:noProof/>
            <w:webHidden/>
          </w:rPr>
          <w:fldChar w:fldCharType="end"/>
        </w:r>
      </w:hyperlink>
    </w:p>
    <w:p w14:paraId="1FC65DBB" w14:textId="52271A53"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09" w:history="1">
        <w:r w:rsidRPr="00295844">
          <w:rPr>
            <w:rStyle w:val="Hipervnculo"/>
            <w:noProof/>
          </w:rPr>
          <w:t>Figura 15: Tabla de resultados</w:t>
        </w:r>
        <w:r>
          <w:rPr>
            <w:noProof/>
            <w:webHidden/>
          </w:rPr>
          <w:tab/>
        </w:r>
        <w:r>
          <w:rPr>
            <w:noProof/>
            <w:webHidden/>
          </w:rPr>
          <w:fldChar w:fldCharType="begin"/>
        </w:r>
        <w:r>
          <w:rPr>
            <w:noProof/>
            <w:webHidden/>
          </w:rPr>
          <w:instrText xml:space="preserve"> PAGEREF _Toc199630109 \h </w:instrText>
        </w:r>
        <w:r>
          <w:rPr>
            <w:noProof/>
            <w:webHidden/>
          </w:rPr>
        </w:r>
        <w:r>
          <w:rPr>
            <w:noProof/>
            <w:webHidden/>
          </w:rPr>
          <w:fldChar w:fldCharType="separate"/>
        </w:r>
        <w:r w:rsidR="008B6F00">
          <w:rPr>
            <w:noProof/>
            <w:webHidden/>
          </w:rPr>
          <w:t>24</w:t>
        </w:r>
        <w:r>
          <w:rPr>
            <w:noProof/>
            <w:webHidden/>
          </w:rPr>
          <w:fldChar w:fldCharType="end"/>
        </w:r>
      </w:hyperlink>
    </w:p>
    <w:p w14:paraId="180688A2" w14:textId="78E8A35F"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10" w:history="1">
        <w:r w:rsidRPr="00295844">
          <w:rPr>
            <w:rStyle w:val="Hipervnculo"/>
            <w:noProof/>
          </w:rPr>
          <w:t>Figura 16: Resultados del análisis del código</w:t>
        </w:r>
        <w:r>
          <w:rPr>
            <w:noProof/>
            <w:webHidden/>
          </w:rPr>
          <w:tab/>
        </w:r>
        <w:r>
          <w:rPr>
            <w:noProof/>
            <w:webHidden/>
          </w:rPr>
          <w:fldChar w:fldCharType="begin"/>
        </w:r>
        <w:r>
          <w:rPr>
            <w:noProof/>
            <w:webHidden/>
          </w:rPr>
          <w:instrText xml:space="preserve"> PAGEREF _Toc199630110 \h </w:instrText>
        </w:r>
        <w:r>
          <w:rPr>
            <w:noProof/>
            <w:webHidden/>
          </w:rPr>
        </w:r>
        <w:r>
          <w:rPr>
            <w:noProof/>
            <w:webHidden/>
          </w:rPr>
          <w:fldChar w:fldCharType="separate"/>
        </w:r>
        <w:r w:rsidR="008B6F00">
          <w:rPr>
            <w:noProof/>
            <w:webHidden/>
          </w:rPr>
          <w:t>25</w:t>
        </w:r>
        <w:r>
          <w:rPr>
            <w:noProof/>
            <w:webHidden/>
          </w:rPr>
          <w:fldChar w:fldCharType="end"/>
        </w:r>
      </w:hyperlink>
    </w:p>
    <w:p w14:paraId="4DB45D15" w14:textId="4B55C0D4"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11" w:history="1">
        <w:r w:rsidRPr="00295844">
          <w:rPr>
            <w:rStyle w:val="Hipervnculo"/>
            <w:noProof/>
          </w:rPr>
          <w:t>Figura 17: Plate Recognizer resumen [28]</w:t>
        </w:r>
        <w:r>
          <w:rPr>
            <w:noProof/>
            <w:webHidden/>
          </w:rPr>
          <w:tab/>
        </w:r>
        <w:r>
          <w:rPr>
            <w:noProof/>
            <w:webHidden/>
          </w:rPr>
          <w:fldChar w:fldCharType="begin"/>
        </w:r>
        <w:r>
          <w:rPr>
            <w:noProof/>
            <w:webHidden/>
          </w:rPr>
          <w:instrText xml:space="preserve"> PAGEREF _Toc199630111 \h </w:instrText>
        </w:r>
        <w:r>
          <w:rPr>
            <w:noProof/>
            <w:webHidden/>
          </w:rPr>
        </w:r>
        <w:r>
          <w:rPr>
            <w:noProof/>
            <w:webHidden/>
          </w:rPr>
          <w:fldChar w:fldCharType="separate"/>
        </w:r>
        <w:r w:rsidR="008B6F00">
          <w:rPr>
            <w:noProof/>
            <w:webHidden/>
          </w:rPr>
          <w:t>28</w:t>
        </w:r>
        <w:r>
          <w:rPr>
            <w:noProof/>
            <w:webHidden/>
          </w:rPr>
          <w:fldChar w:fldCharType="end"/>
        </w:r>
      </w:hyperlink>
    </w:p>
    <w:p w14:paraId="1B63CB3E" w14:textId="51E486F5"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12" w:history="1">
        <w:r w:rsidRPr="00295844">
          <w:rPr>
            <w:rStyle w:val="Hipervnculo"/>
            <w:noProof/>
            <w:lang w:val="en-US"/>
          </w:rPr>
          <w:t xml:space="preserve">Figura 18: ALPR that Works </w:t>
        </w:r>
        <w:r w:rsidRPr="00295844">
          <w:rPr>
            <w:rStyle w:val="Hipervnculo"/>
            <w:noProof/>
          </w:rPr>
          <w:t>[28]</w:t>
        </w:r>
        <w:r>
          <w:rPr>
            <w:noProof/>
            <w:webHidden/>
          </w:rPr>
          <w:tab/>
        </w:r>
        <w:r>
          <w:rPr>
            <w:noProof/>
            <w:webHidden/>
          </w:rPr>
          <w:fldChar w:fldCharType="begin"/>
        </w:r>
        <w:r>
          <w:rPr>
            <w:noProof/>
            <w:webHidden/>
          </w:rPr>
          <w:instrText xml:space="preserve"> PAGEREF _Toc199630112 \h </w:instrText>
        </w:r>
        <w:r>
          <w:rPr>
            <w:noProof/>
            <w:webHidden/>
          </w:rPr>
        </w:r>
        <w:r>
          <w:rPr>
            <w:noProof/>
            <w:webHidden/>
          </w:rPr>
          <w:fldChar w:fldCharType="separate"/>
        </w:r>
        <w:r w:rsidR="008B6F00">
          <w:rPr>
            <w:noProof/>
            <w:webHidden/>
          </w:rPr>
          <w:t>28</w:t>
        </w:r>
        <w:r>
          <w:rPr>
            <w:noProof/>
            <w:webHidden/>
          </w:rPr>
          <w:fldChar w:fldCharType="end"/>
        </w:r>
      </w:hyperlink>
    </w:p>
    <w:p w14:paraId="5E78D07B" w14:textId="57E9339C"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13" w:history="1">
        <w:r w:rsidRPr="00295844">
          <w:rPr>
            <w:rStyle w:val="Hipervnculo"/>
            <w:noProof/>
            <w:lang w:val="en-US"/>
          </w:rPr>
          <w:t>Figura 19: Amazon Rekognition facial analysis</w:t>
        </w:r>
        <w:r w:rsidRPr="00295844">
          <w:rPr>
            <w:rStyle w:val="Hipervnculo"/>
            <w:noProof/>
          </w:rPr>
          <w:t>[32]</w:t>
        </w:r>
        <w:r>
          <w:rPr>
            <w:noProof/>
            <w:webHidden/>
          </w:rPr>
          <w:tab/>
        </w:r>
        <w:r>
          <w:rPr>
            <w:noProof/>
            <w:webHidden/>
          </w:rPr>
          <w:fldChar w:fldCharType="begin"/>
        </w:r>
        <w:r>
          <w:rPr>
            <w:noProof/>
            <w:webHidden/>
          </w:rPr>
          <w:instrText xml:space="preserve"> PAGEREF _Toc199630113 \h </w:instrText>
        </w:r>
        <w:r>
          <w:rPr>
            <w:noProof/>
            <w:webHidden/>
          </w:rPr>
        </w:r>
        <w:r>
          <w:rPr>
            <w:noProof/>
            <w:webHidden/>
          </w:rPr>
          <w:fldChar w:fldCharType="separate"/>
        </w:r>
        <w:r w:rsidR="008B6F00">
          <w:rPr>
            <w:noProof/>
            <w:webHidden/>
          </w:rPr>
          <w:t>29</w:t>
        </w:r>
        <w:r>
          <w:rPr>
            <w:noProof/>
            <w:webHidden/>
          </w:rPr>
          <w:fldChar w:fldCharType="end"/>
        </w:r>
      </w:hyperlink>
    </w:p>
    <w:p w14:paraId="5BE2D90C" w14:textId="1768DBF6" w:rsidR="00624135" w:rsidRDefault="0062413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630114" w:history="1">
        <w:r w:rsidRPr="00295844">
          <w:rPr>
            <w:rStyle w:val="Hipervnculo"/>
            <w:noProof/>
            <w:lang w:val="en-US"/>
          </w:rPr>
          <w:t>Figura 20: Amazon Rekognition bounding box [33]</w:t>
        </w:r>
        <w:r>
          <w:rPr>
            <w:noProof/>
            <w:webHidden/>
          </w:rPr>
          <w:tab/>
        </w:r>
        <w:r>
          <w:rPr>
            <w:noProof/>
            <w:webHidden/>
          </w:rPr>
          <w:fldChar w:fldCharType="begin"/>
        </w:r>
        <w:r>
          <w:rPr>
            <w:noProof/>
            <w:webHidden/>
          </w:rPr>
          <w:instrText xml:space="preserve"> PAGEREF _Toc199630114 \h </w:instrText>
        </w:r>
        <w:r>
          <w:rPr>
            <w:noProof/>
            <w:webHidden/>
          </w:rPr>
        </w:r>
        <w:r>
          <w:rPr>
            <w:noProof/>
            <w:webHidden/>
          </w:rPr>
          <w:fldChar w:fldCharType="separate"/>
        </w:r>
        <w:r w:rsidR="008B6F00">
          <w:rPr>
            <w:noProof/>
            <w:webHidden/>
          </w:rPr>
          <w:t>29</w:t>
        </w:r>
        <w:r>
          <w:rPr>
            <w:noProof/>
            <w:webHidden/>
          </w:rPr>
          <w:fldChar w:fldCharType="end"/>
        </w:r>
      </w:hyperlink>
    </w:p>
    <w:p w14:paraId="6935B557" w14:textId="28AD7D73" w:rsidR="00792D5C" w:rsidRDefault="00624135">
      <w:pPr>
        <w:pStyle w:val="Textoindependiente"/>
      </w:pPr>
      <w:r>
        <w:rPr>
          <w:sz w:val="22"/>
          <w:szCs w:val="22"/>
        </w:rPr>
        <w:fldChar w:fldCharType="end"/>
      </w:r>
    </w:p>
    <w:p w14:paraId="4C7AC8A2" w14:textId="77777777" w:rsidR="00792D5C" w:rsidRDefault="00792D5C">
      <w:pPr>
        <w:pStyle w:val="Textoindependiente"/>
      </w:pPr>
    </w:p>
    <w:p w14:paraId="1D6FDCA0" w14:textId="77777777" w:rsidR="00792D5C" w:rsidRDefault="00792D5C">
      <w:pPr>
        <w:pStyle w:val="Textoindependiente"/>
      </w:pPr>
    </w:p>
    <w:p w14:paraId="676F9D92" w14:textId="77777777" w:rsidR="00792D5C" w:rsidRDefault="00792D5C">
      <w:pPr>
        <w:pStyle w:val="Textoindependiente"/>
      </w:pPr>
    </w:p>
    <w:p w14:paraId="3FFCD3C3" w14:textId="77777777" w:rsidR="00792D5C" w:rsidRDefault="00792D5C">
      <w:pPr>
        <w:pStyle w:val="Textoindependiente"/>
      </w:pPr>
    </w:p>
    <w:p w14:paraId="6154C4FE" w14:textId="77777777" w:rsidR="00792D5C" w:rsidRDefault="00792D5C">
      <w:pPr>
        <w:pStyle w:val="Textoindependiente"/>
      </w:pPr>
    </w:p>
    <w:p w14:paraId="64C705DF" w14:textId="77777777" w:rsidR="00792D5C" w:rsidRDefault="00792D5C">
      <w:pPr>
        <w:pStyle w:val="Textoindependiente"/>
      </w:pPr>
    </w:p>
    <w:p w14:paraId="42393013" w14:textId="77777777" w:rsidR="00792D5C" w:rsidRDefault="00792D5C">
      <w:pPr>
        <w:pStyle w:val="Textoindependiente"/>
      </w:pPr>
    </w:p>
    <w:p w14:paraId="26F6309B" w14:textId="77777777" w:rsidR="00792D5C" w:rsidRDefault="00792D5C">
      <w:pPr>
        <w:pStyle w:val="Textoindependiente"/>
      </w:pPr>
    </w:p>
    <w:p w14:paraId="4DB36CC5" w14:textId="77777777" w:rsidR="00792D5C" w:rsidRDefault="00792D5C">
      <w:pPr>
        <w:pStyle w:val="Textoindependiente"/>
        <w:spacing w:before="231"/>
      </w:pPr>
    </w:p>
    <w:p w14:paraId="50E04ED2" w14:textId="77777777" w:rsidR="00792D5C" w:rsidRDefault="00792D5C" w:rsidP="00653501">
      <w:pPr>
        <w:rPr>
          <w:rFonts w:ascii="LM Roman Caps 10"/>
        </w:rPr>
        <w:sectPr w:rsidR="00792D5C">
          <w:headerReference w:type="even" r:id="rId356"/>
          <w:pgSz w:w="11910" w:h="16840"/>
          <w:pgMar w:top="1920" w:right="1600" w:bottom="280" w:left="1540" w:header="0" w:footer="0" w:gutter="0"/>
          <w:cols w:space="720"/>
        </w:sectPr>
      </w:pPr>
    </w:p>
    <w:bookmarkStart w:id="7" w:name="Índice_de_tablas"/>
    <w:bookmarkStart w:id="8" w:name="_bookmark2"/>
    <w:bookmarkStart w:id="9" w:name="_Toc200231658"/>
    <w:bookmarkEnd w:id="7"/>
    <w:bookmarkEnd w:id="8"/>
    <w:p w14:paraId="483CC127" w14:textId="135E1882" w:rsidR="00792D5C" w:rsidRDefault="000D3D66">
      <w:pPr>
        <w:pStyle w:val="Ttulo1"/>
        <w:spacing w:before="179"/>
        <w:ind w:right="1719" w:firstLine="0"/>
        <w:jc w:val="center"/>
      </w:pPr>
      <w:r>
        <w:rPr>
          <w:noProof/>
        </w:rPr>
        <w:lastRenderedPageBreak/>
        <mc:AlternateContent>
          <mc:Choice Requires="wps">
            <w:drawing>
              <wp:anchor distT="0" distB="0" distL="0" distR="0" simplePos="0" relativeHeight="487617536" behindDoc="1" locked="0" layoutInCell="1" allowOverlap="1" wp14:anchorId="79858E6B" wp14:editId="7DD9F26C">
                <wp:simplePos x="0" y="0"/>
                <wp:positionH relativeFrom="page">
                  <wp:posOffset>1085850</wp:posOffset>
                </wp:positionH>
                <wp:positionV relativeFrom="page">
                  <wp:posOffset>2880360</wp:posOffset>
                </wp:positionV>
                <wp:extent cx="4846320" cy="1270"/>
                <wp:effectExtent l="0" t="0" r="0" b="0"/>
                <wp:wrapNone/>
                <wp:docPr id="52943528"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1B153A1" id="Graphic 869" o:spid="_x0000_s1026" style="position:absolute;margin-left:85.5pt;margin-top:226.8pt;width:381.6pt;height:.1pt;z-index:-15698944;visibility:visible;mso-wrap-style:square;mso-wrap-distance-left:0;mso-wrap-distance-top:0;mso-wrap-distance-right:0;mso-wrap-distance-bottom:0;mso-position-horizontal:absolute;mso-position-horizontal-relative:page;mso-position-vertical:absolute;mso-position-vertical-relative:page;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" path="m,l4845926,e" filled="f" strokeweight=".14039mm">
                <v:path arrowok="t"/>
                <w10:wrap anchorx="page" anchory="page"/>
              </v:shape>
            </w:pict>
          </mc:Fallback>
        </mc:AlternateContent>
      </w:r>
      <w:r>
        <w:t>Índice</w:t>
      </w:r>
      <w:r>
        <w:rPr>
          <w:spacing w:val="11"/>
        </w:rPr>
        <w:t xml:space="preserve"> </w:t>
      </w:r>
      <w:r>
        <w:t>de</w:t>
      </w:r>
      <w:r>
        <w:rPr>
          <w:spacing w:val="10"/>
        </w:rPr>
        <w:t xml:space="preserve"> </w:t>
      </w:r>
      <w:r>
        <w:rPr>
          <w:spacing w:val="-2"/>
        </w:rPr>
        <w:t>tablas</w:t>
      </w:r>
      <w:bookmarkEnd w:id="9"/>
    </w:p>
    <w:p w14:paraId="5DCAE077" w14:textId="77777777" w:rsidR="00792D5C" w:rsidRDefault="008B6F00">
      <w:pPr>
        <w:pStyle w:val="Textoindependiente"/>
        <w:spacing w:before="8"/>
        <w:rPr>
          <w:rFonts w:ascii="LM Sans 10"/>
          <w:b/>
          <w:sz w:val="8"/>
        </w:rPr>
      </w:pPr>
      <w:r>
        <w:rPr>
          <w:noProof/>
        </w:rPr>
        <mc:AlternateContent>
          <mc:Choice Requires="wps">
            <w:drawing>
              <wp:anchor distT="0" distB="0" distL="0" distR="0" simplePos="0" relativeHeight="487599616" behindDoc="1" locked="0" layoutInCell="1" allowOverlap="1" wp14:anchorId="2AE6A90D" wp14:editId="6DF01469">
                <wp:simplePos x="0" y="0"/>
                <wp:positionH relativeFrom="page">
                  <wp:posOffset>1078877</wp:posOffset>
                </wp:positionH>
                <wp:positionV relativeFrom="paragraph">
                  <wp:posOffset>93541</wp:posOffset>
                </wp:positionV>
                <wp:extent cx="4846320" cy="1270"/>
                <wp:effectExtent l="0" t="0" r="0" b="0"/>
                <wp:wrapTopAndBottom/>
                <wp:docPr id="864" name="Graphic 8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1F8B7DF" id="Graphic 864" o:spid="_x0000_s1026" style="position:absolute;margin-left:84.95pt;margin-top:7.35pt;width:381.6pt;height:.1pt;z-index:-15716864;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" path="m,l4845926,e" filled="f" strokeweight=".14039mm">
                <v:path arrowok="t"/>
                <w10:wrap type="topAndBottom" anchorx="page"/>
              </v:shape>
            </w:pict>
          </mc:Fallback>
        </mc:AlternateContent>
      </w:r>
    </w:p>
    <w:p w14:paraId="4B121344" w14:textId="77777777" w:rsidR="00792D5C" w:rsidRDefault="00792D5C">
      <w:pPr>
        <w:pStyle w:val="Textoindependiente"/>
        <w:rPr>
          <w:rFonts w:ascii="LM Sans 10"/>
          <w:b/>
        </w:rPr>
      </w:pPr>
    </w:p>
    <w:p w14:paraId="0F79EFF9" w14:textId="77777777" w:rsidR="00792D5C" w:rsidRDefault="00792D5C">
      <w:pPr>
        <w:pStyle w:val="Textoindependiente"/>
        <w:spacing w:before="4"/>
        <w:rPr>
          <w:rFonts w:ascii="LM Sans 10"/>
          <w:b/>
        </w:rPr>
      </w:pPr>
    </w:p>
    <w:p w14:paraId="65D5224E" w14:textId="77777777" w:rsidR="00792D5C" w:rsidRDefault="00792D5C">
      <w:pPr>
        <w:pStyle w:val="Textoindependiente"/>
      </w:pPr>
    </w:p>
    <w:p w14:paraId="3C91F70F" w14:textId="77777777" w:rsidR="00792D5C" w:rsidRDefault="00792D5C">
      <w:pPr>
        <w:pStyle w:val="Textoindependiente"/>
      </w:pPr>
    </w:p>
    <w:p w14:paraId="46BFC36E" w14:textId="77777777" w:rsidR="00792D5C" w:rsidRDefault="00792D5C">
      <w:pPr>
        <w:pStyle w:val="Textoindependiente"/>
      </w:pPr>
    </w:p>
    <w:p w14:paraId="45B929A7" w14:textId="77777777" w:rsidR="00792D5C" w:rsidRDefault="00792D5C">
      <w:pPr>
        <w:pStyle w:val="Textoindependiente"/>
      </w:pPr>
    </w:p>
    <w:p w14:paraId="6B7FCB93" w14:textId="77777777" w:rsidR="00792D5C" w:rsidRDefault="00792D5C">
      <w:pPr>
        <w:pStyle w:val="Textoindependiente"/>
      </w:pPr>
    </w:p>
    <w:p w14:paraId="20B1B36D" w14:textId="77777777" w:rsidR="00792D5C" w:rsidRDefault="00792D5C">
      <w:pPr>
        <w:pStyle w:val="Textoindependiente"/>
      </w:pPr>
    </w:p>
    <w:p w14:paraId="5C3D1B29" w14:textId="77777777" w:rsidR="00792D5C" w:rsidRDefault="00792D5C">
      <w:pPr>
        <w:pStyle w:val="Textoindependiente"/>
      </w:pPr>
    </w:p>
    <w:p w14:paraId="2F47E76F" w14:textId="77777777" w:rsidR="00792D5C" w:rsidRDefault="00792D5C">
      <w:pPr>
        <w:pStyle w:val="Textoindependiente"/>
      </w:pPr>
    </w:p>
    <w:p w14:paraId="74866A9B" w14:textId="77777777" w:rsidR="00792D5C" w:rsidRDefault="00792D5C">
      <w:pPr>
        <w:pStyle w:val="Textoindependiente"/>
      </w:pPr>
    </w:p>
    <w:p w14:paraId="63B4C1FB" w14:textId="77777777" w:rsidR="00792D5C" w:rsidRDefault="00792D5C">
      <w:pPr>
        <w:pStyle w:val="Textoindependiente"/>
      </w:pPr>
    </w:p>
    <w:p w14:paraId="288295D3" w14:textId="77777777" w:rsidR="00792D5C" w:rsidRDefault="00792D5C">
      <w:pPr>
        <w:pStyle w:val="Textoindependiente"/>
      </w:pPr>
    </w:p>
    <w:p w14:paraId="34BA78C0" w14:textId="77777777" w:rsidR="00792D5C" w:rsidRDefault="00792D5C">
      <w:pPr>
        <w:pStyle w:val="Textoindependiente"/>
      </w:pPr>
    </w:p>
    <w:p w14:paraId="70B720F5" w14:textId="77777777" w:rsidR="00792D5C" w:rsidRDefault="00792D5C">
      <w:pPr>
        <w:pStyle w:val="Textoindependiente"/>
      </w:pPr>
    </w:p>
    <w:p w14:paraId="3C785496" w14:textId="77777777" w:rsidR="00792D5C" w:rsidRDefault="00792D5C">
      <w:pPr>
        <w:pStyle w:val="Textoindependiente"/>
      </w:pPr>
    </w:p>
    <w:p w14:paraId="6F51C273" w14:textId="77777777" w:rsidR="00792D5C" w:rsidRDefault="00792D5C">
      <w:pPr>
        <w:pStyle w:val="Textoindependiente"/>
      </w:pPr>
    </w:p>
    <w:p w14:paraId="2E9DAC51" w14:textId="77777777" w:rsidR="00792D5C" w:rsidRDefault="00792D5C">
      <w:pPr>
        <w:pStyle w:val="Textoindependiente"/>
      </w:pPr>
    </w:p>
    <w:p w14:paraId="71E860B0" w14:textId="77777777" w:rsidR="00792D5C" w:rsidRDefault="00792D5C">
      <w:pPr>
        <w:pStyle w:val="Textoindependiente"/>
      </w:pPr>
    </w:p>
    <w:p w14:paraId="7AD221CA" w14:textId="77777777" w:rsidR="00792D5C" w:rsidRDefault="00792D5C">
      <w:pPr>
        <w:pStyle w:val="Textoindependiente"/>
      </w:pPr>
    </w:p>
    <w:p w14:paraId="6A674B46" w14:textId="77777777" w:rsidR="00792D5C" w:rsidRDefault="00792D5C">
      <w:pPr>
        <w:pStyle w:val="Textoindependiente"/>
      </w:pPr>
    </w:p>
    <w:p w14:paraId="17BFB73D" w14:textId="77777777" w:rsidR="00792D5C" w:rsidRDefault="00792D5C">
      <w:pPr>
        <w:pStyle w:val="Textoindependiente"/>
      </w:pPr>
    </w:p>
    <w:p w14:paraId="30E56DD6" w14:textId="77777777" w:rsidR="00792D5C" w:rsidRDefault="00792D5C">
      <w:pPr>
        <w:pStyle w:val="Textoindependiente"/>
      </w:pPr>
    </w:p>
    <w:p w14:paraId="6CB379F0" w14:textId="77777777" w:rsidR="00792D5C" w:rsidRDefault="00792D5C">
      <w:pPr>
        <w:pStyle w:val="Textoindependiente"/>
      </w:pPr>
    </w:p>
    <w:p w14:paraId="3C59EC2A" w14:textId="77777777" w:rsidR="00792D5C" w:rsidRDefault="00792D5C">
      <w:pPr>
        <w:pStyle w:val="Textoindependiente"/>
        <w:spacing w:before="328"/>
      </w:pPr>
    </w:p>
    <w:p w14:paraId="60C5EA63" w14:textId="4E505B0C" w:rsidR="00792D5C" w:rsidRDefault="00792D5C">
      <w:pPr>
        <w:pStyle w:val="Textoindependiente"/>
        <w:ind w:left="904" w:right="1718"/>
        <w:jc w:val="center"/>
        <w:rPr>
          <w:rFonts w:ascii="LM Roman Caps 10"/>
        </w:rPr>
      </w:pPr>
    </w:p>
    <w:p w14:paraId="23BDBDB8" w14:textId="77777777" w:rsidR="00792D5C" w:rsidRDefault="00792D5C">
      <w:pPr>
        <w:jc w:val="center"/>
        <w:rPr>
          <w:rFonts w:ascii="LM Roman Caps 10"/>
        </w:rPr>
        <w:sectPr w:rsidR="00792D5C">
          <w:pgSz w:w="11910" w:h="16840"/>
          <w:pgMar w:top="4520" w:right="1600" w:bottom="280" w:left="1540" w:header="4337" w:footer="0" w:gutter="0"/>
          <w:cols w:space="720"/>
        </w:sectPr>
      </w:pPr>
    </w:p>
    <w:p w14:paraId="3B27DA9D" w14:textId="77777777" w:rsidR="00F865B1" w:rsidRDefault="00F865B1" w:rsidP="00F865B1">
      <w:pPr>
        <w:pStyle w:val="Textoindependiente"/>
        <w:rPr>
          <w:rFonts w:ascii="LM Roman Caps 10"/>
          <w:sz w:val="20"/>
        </w:rPr>
      </w:pPr>
    </w:p>
    <w:p w14:paraId="02FA95BA" w14:textId="77777777" w:rsidR="00F865B1" w:rsidRDefault="00F865B1" w:rsidP="00F865B1">
      <w:pPr>
        <w:pStyle w:val="Textoindependiente"/>
        <w:rPr>
          <w:rFonts w:ascii="LM Roman Caps 10"/>
          <w:sz w:val="20"/>
        </w:rPr>
      </w:pPr>
    </w:p>
    <w:p w14:paraId="624EA821" w14:textId="77777777" w:rsidR="00F865B1" w:rsidRDefault="00F865B1" w:rsidP="00F865B1">
      <w:pPr>
        <w:pStyle w:val="Textoindependiente"/>
        <w:rPr>
          <w:rFonts w:ascii="LM Roman Caps 10"/>
          <w:sz w:val="20"/>
        </w:rPr>
      </w:pPr>
    </w:p>
    <w:p w14:paraId="7E94F698" w14:textId="77777777" w:rsidR="00F865B1" w:rsidRDefault="00F865B1" w:rsidP="00F865B1">
      <w:pPr>
        <w:pStyle w:val="Textoindependiente"/>
        <w:rPr>
          <w:rFonts w:ascii="LM Roman Caps 10"/>
          <w:sz w:val="20"/>
        </w:rPr>
      </w:pPr>
    </w:p>
    <w:p w14:paraId="33C518AF" w14:textId="77777777" w:rsidR="00F865B1" w:rsidRDefault="00F865B1" w:rsidP="00F865B1">
      <w:pPr>
        <w:pStyle w:val="Textoindependiente"/>
        <w:rPr>
          <w:rFonts w:ascii="LM Roman Caps 10"/>
          <w:sz w:val="20"/>
        </w:rPr>
      </w:pPr>
    </w:p>
    <w:p w14:paraId="2B50C7F8" w14:textId="77777777" w:rsidR="00F865B1" w:rsidRDefault="00F865B1" w:rsidP="00F865B1">
      <w:pPr>
        <w:pStyle w:val="Textoindependiente"/>
        <w:rPr>
          <w:rFonts w:ascii="LM Roman Caps 10"/>
          <w:sz w:val="20"/>
        </w:rPr>
      </w:pPr>
    </w:p>
    <w:p w14:paraId="55143921" w14:textId="77777777" w:rsidR="00F865B1" w:rsidRDefault="00F865B1" w:rsidP="00F865B1">
      <w:pPr>
        <w:pStyle w:val="Textoindependiente"/>
        <w:rPr>
          <w:rFonts w:ascii="LM Roman Caps 10"/>
          <w:sz w:val="20"/>
        </w:rPr>
      </w:pPr>
    </w:p>
    <w:p w14:paraId="03E07E22" w14:textId="77777777" w:rsidR="00F865B1" w:rsidRDefault="00F865B1" w:rsidP="00F865B1">
      <w:pPr>
        <w:pStyle w:val="Textoindependiente"/>
        <w:rPr>
          <w:rFonts w:ascii="LM Roman Caps 10"/>
          <w:sz w:val="20"/>
        </w:rPr>
      </w:pPr>
    </w:p>
    <w:p w14:paraId="56539B58" w14:textId="77777777" w:rsidR="00F865B1" w:rsidRDefault="00F865B1" w:rsidP="00F865B1">
      <w:pPr>
        <w:pStyle w:val="Textoindependiente"/>
        <w:spacing w:before="93"/>
        <w:rPr>
          <w:rFonts w:ascii="LM Roman Caps 10"/>
          <w:sz w:val="20"/>
        </w:rPr>
      </w:pPr>
    </w:p>
    <w:p w14:paraId="607B5343" w14:textId="77777777" w:rsidR="00F865B1" w:rsidRDefault="00F865B1" w:rsidP="00F865B1">
      <w:pPr>
        <w:pStyle w:val="Textoindependiente"/>
        <w:spacing w:line="20" w:lineRule="exact"/>
        <w:ind w:left="1015"/>
        <w:rPr>
          <w:rFonts w:ascii="LM Roman Caps 10"/>
          <w:sz w:val="2"/>
        </w:rPr>
      </w:pPr>
      <w:r>
        <w:rPr>
          <w:noProof/>
        </w:rPr>
        <mc:AlternateContent>
          <mc:Choice Requires="wps">
            <w:drawing>
              <wp:anchor distT="0" distB="0" distL="0" distR="0" simplePos="0" relativeHeight="487636992" behindDoc="1" locked="0" layoutInCell="1" allowOverlap="1" wp14:anchorId="35C16196" wp14:editId="56C97934">
                <wp:simplePos x="0" y="0"/>
                <wp:positionH relativeFrom="page">
                  <wp:posOffset>1628775</wp:posOffset>
                </wp:positionH>
                <wp:positionV relativeFrom="page">
                  <wp:posOffset>2869565</wp:posOffset>
                </wp:positionV>
                <wp:extent cx="4846320" cy="1270"/>
                <wp:effectExtent l="0" t="0" r="0" b="0"/>
                <wp:wrapNone/>
                <wp:docPr id="1442704993"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8170B4D" id="Graphic 869" o:spid="_x0000_s1026" style="position:absolute;margin-left:128.25pt;margin-top:225.95pt;width:381.6pt;height:.1pt;z-index:-15679488;visibility:visible;mso-wrap-style:square;mso-wrap-distance-left:0;mso-wrap-distance-top:0;mso-wrap-distance-right:0;mso-wrap-distance-bottom:0;mso-position-horizontal:absolute;mso-position-horizontal-relative:page;mso-position-vertical:absolute;mso-position-vertical-relative:page;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" path="m,l4845926,e" filled="f" strokeweight=".14039mm">
                <v:path arrowok="t"/>
                <w10:wrap anchorx="page" anchory="page"/>
              </v:shape>
            </w:pict>
          </mc:Fallback>
        </mc:AlternateContent>
      </w:r>
    </w:p>
    <w:bookmarkStart w:id="10" w:name="_Toc200231659"/>
    <w:p w14:paraId="76361870" w14:textId="212533D1" w:rsidR="00F865B1" w:rsidRDefault="00F865B1" w:rsidP="00F865B1">
      <w:pPr>
        <w:pStyle w:val="Ttulo1"/>
        <w:spacing w:before="163"/>
        <w:ind w:left="1711" w:right="815" w:firstLine="0"/>
        <w:jc w:val="center"/>
      </w:pPr>
      <w:r>
        <w:rPr>
          <w:noProof/>
        </w:rPr>
        <mc:AlternateContent>
          <mc:Choice Requires="wps">
            <w:drawing>
              <wp:anchor distT="0" distB="0" distL="0" distR="0" simplePos="0" relativeHeight="487635968" behindDoc="0" locked="0" layoutInCell="1" allowOverlap="1" wp14:anchorId="0A3BA533" wp14:editId="2D3D38D2">
                <wp:simplePos x="0" y="0"/>
                <wp:positionH relativeFrom="page">
                  <wp:posOffset>1622945</wp:posOffset>
                </wp:positionH>
                <wp:positionV relativeFrom="paragraph">
                  <wp:posOffset>703491</wp:posOffset>
                </wp:positionV>
                <wp:extent cx="4846320" cy="1270"/>
                <wp:effectExtent l="0" t="0" r="0" b="0"/>
                <wp:wrapNone/>
                <wp:docPr id="1802859206" name="Graphic 86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88D686E" id="Graphic 862" o:spid="_x0000_s1026" style="position:absolute;margin-left:127.8pt;margin-top:55.4pt;width:381.6pt;height:.1pt;z-index:487635968;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" path="m,l4845926,e" filled="f" strokeweight=".14039mm">
                <v:path arrowok="t"/>
                <w10:wrap anchorx="page"/>
              </v:shape>
            </w:pict>
          </mc:Fallback>
        </mc:AlternateContent>
      </w:r>
      <w:r>
        <w:t>Índice</w:t>
      </w:r>
      <w:r>
        <w:rPr>
          <w:spacing w:val="11"/>
        </w:rPr>
        <w:t xml:space="preserve"> </w:t>
      </w:r>
      <w:r>
        <w:t>de</w:t>
      </w:r>
      <w:r>
        <w:rPr>
          <w:spacing w:val="10"/>
        </w:rPr>
        <w:t xml:space="preserve"> </w:t>
      </w:r>
      <w:r>
        <w:rPr>
          <w:spacing w:val="-2"/>
        </w:rPr>
        <w:t>ecuaciones</w:t>
      </w:r>
      <w:bookmarkEnd w:id="10"/>
    </w:p>
    <w:p w14:paraId="088580B8" w14:textId="77777777" w:rsidR="00F865B1" w:rsidRDefault="00F865B1" w:rsidP="00F865B1">
      <w:pPr>
        <w:pStyle w:val="Textoindependiente"/>
      </w:pPr>
    </w:p>
    <w:p w14:paraId="65CA1AB2" w14:textId="3F412A21" w:rsidR="00B92FF5" w:rsidRDefault="00B92FF5" w:rsidP="00F865B1">
      <w:pPr>
        <w:pStyle w:val="Textoindependiente"/>
        <w:rPr>
          <w:noProof/>
        </w:rPr>
      </w:pPr>
      <w:r>
        <w:fldChar w:fldCharType="begin"/>
      </w:r>
      <w:r>
        <w:instrText xml:space="preserve"> TOC \h \z \c "Ecuación" </w:instrText>
      </w:r>
      <w:r>
        <w:fldChar w:fldCharType="separate"/>
      </w:r>
    </w:p>
    <w:p w14:paraId="156F0758" w14:textId="08468AFF" w:rsidR="00B92FF5" w:rsidRDefault="00B92FF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442415" w:history="1">
        <w:r w:rsidRPr="00B4050F">
          <w:rPr>
            <w:rStyle w:val="Hipervnculo"/>
            <w:noProof/>
          </w:rPr>
          <w:t>Ecuación 1: Fórmula convolución para kernels 2D [5]</w:t>
        </w:r>
        <w:r>
          <w:rPr>
            <w:noProof/>
            <w:webHidden/>
          </w:rPr>
          <w:tab/>
        </w:r>
        <w:r>
          <w:rPr>
            <w:noProof/>
            <w:webHidden/>
          </w:rPr>
          <w:fldChar w:fldCharType="begin"/>
        </w:r>
        <w:r>
          <w:rPr>
            <w:noProof/>
            <w:webHidden/>
          </w:rPr>
          <w:instrText xml:space="preserve"> PAGEREF _Toc199442415 \h </w:instrText>
        </w:r>
        <w:r>
          <w:rPr>
            <w:noProof/>
            <w:webHidden/>
          </w:rPr>
        </w:r>
        <w:r>
          <w:rPr>
            <w:noProof/>
            <w:webHidden/>
          </w:rPr>
          <w:fldChar w:fldCharType="separate"/>
        </w:r>
        <w:r w:rsidR="008B6F00">
          <w:rPr>
            <w:noProof/>
            <w:webHidden/>
          </w:rPr>
          <w:t>8</w:t>
        </w:r>
        <w:r>
          <w:rPr>
            <w:noProof/>
            <w:webHidden/>
          </w:rPr>
          <w:fldChar w:fldCharType="end"/>
        </w:r>
      </w:hyperlink>
    </w:p>
    <w:p w14:paraId="5F7964ED" w14:textId="15D55799" w:rsidR="00B92FF5" w:rsidRDefault="00B92FF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442416" w:history="1">
        <w:r w:rsidRPr="00B4050F">
          <w:rPr>
            <w:rStyle w:val="Hipervnculo"/>
            <w:noProof/>
          </w:rPr>
          <w:t>Ecuación 2: Función ReLU [4]</w:t>
        </w:r>
        <w:r>
          <w:rPr>
            <w:noProof/>
            <w:webHidden/>
          </w:rPr>
          <w:tab/>
        </w:r>
        <w:r>
          <w:rPr>
            <w:noProof/>
            <w:webHidden/>
          </w:rPr>
          <w:fldChar w:fldCharType="begin"/>
        </w:r>
        <w:r>
          <w:rPr>
            <w:noProof/>
            <w:webHidden/>
          </w:rPr>
          <w:instrText xml:space="preserve"> PAGEREF _Toc199442416 \h </w:instrText>
        </w:r>
        <w:r>
          <w:rPr>
            <w:noProof/>
            <w:webHidden/>
          </w:rPr>
        </w:r>
        <w:r>
          <w:rPr>
            <w:noProof/>
            <w:webHidden/>
          </w:rPr>
          <w:fldChar w:fldCharType="separate"/>
        </w:r>
        <w:r w:rsidR="008B6F00">
          <w:rPr>
            <w:noProof/>
            <w:webHidden/>
          </w:rPr>
          <w:t>8</w:t>
        </w:r>
        <w:r>
          <w:rPr>
            <w:noProof/>
            <w:webHidden/>
          </w:rPr>
          <w:fldChar w:fldCharType="end"/>
        </w:r>
      </w:hyperlink>
    </w:p>
    <w:p w14:paraId="4F21CD82" w14:textId="4EC58714" w:rsidR="00B92FF5" w:rsidRDefault="00B92FF5">
      <w:pPr>
        <w:pStyle w:val="Tabladeilustraciones"/>
        <w:tabs>
          <w:tab w:val="right" w:leader="dot" w:pos="8760"/>
        </w:tabs>
        <w:rPr>
          <w:rFonts w:asciiTheme="minorHAnsi" w:eastAsiaTheme="minorEastAsia" w:hAnsiTheme="minorHAnsi" w:cstheme="minorBidi"/>
          <w:noProof/>
          <w:kern w:val="2"/>
          <w:sz w:val="24"/>
          <w:szCs w:val="24"/>
          <w:lang w:eastAsia="es-ES"/>
          <w14:ligatures w14:val="standardContextual"/>
        </w:rPr>
      </w:pPr>
      <w:hyperlink w:anchor="_Toc199442417" w:history="1">
        <w:r w:rsidRPr="00B4050F">
          <w:rPr>
            <w:rStyle w:val="Hipervnculo"/>
            <w:noProof/>
          </w:rPr>
          <w:t>Ecuación 3: Función softmax [7]</w:t>
        </w:r>
        <w:r>
          <w:rPr>
            <w:noProof/>
            <w:webHidden/>
          </w:rPr>
          <w:tab/>
        </w:r>
        <w:r>
          <w:rPr>
            <w:noProof/>
            <w:webHidden/>
          </w:rPr>
          <w:fldChar w:fldCharType="begin"/>
        </w:r>
        <w:r>
          <w:rPr>
            <w:noProof/>
            <w:webHidden/>
          </w:rPr>
          <w:instrText xml:space="preserve"> PAGEREF _Toc199442417 \h </w:instrText>
        </w:r>
        <w:r>
          <w:rPr>
            <w:noProof/>
            <w:webHidden/>
          </w:rPr>
        </w:r>
        <w:r>
          <w:rPr>
            <w:noProof/>
            <w:webHidden/>
          </w:rPr>
          <w:fldChar w:fldCharType="separate"/>
        </w:r>
        <w:r w:rsidR="008B6F00">
          <w:rPr>
            <w:noProof/>
            <w:webHidden/>
          </w:rPr>
          <w:t>9</w:t>
        </w:r>
        <w:r>
          <w:rPr>
            <w:noProof/>
            <w:webHidden/>
          </w:rPr>
          <w:fldChar w:fldCharType="end"/>
        </w:r>
      </w:hyperlink>
    </w:p>
    <w:p w14:paraId="04A7B743" w14:textId="14E30F2E" w:rsidR="00F865B1" w:rsidRDefault="00B92FF5" w:rsidP="00F865B1">
      <w:pPr>
        <w:pStyle w:val="Textoindependiente"/>
      </w:pPr>
      <w:r>
        <w:fldChar w:fldCharType="end"/>
      </w:r>
    </w:p>
    <w:p w14:paraId="312E4375" w14:textId="77777777" w:rsidR="00F865B1" w:rsidRDefault="00F865B1" w:rsidP="00F865B1">
      <w:pPr>
        <w:pStyle w:val="Textoindependiente"/>
      </w:pPr>
    </w:p>
    <w:p w14:paraId="56DEA93B" w14:textId="77777777" w:rsidR="00F865B1" w:rsidRDefault="00F865B1" w:rsidP="00F865B1">
      <w:pPr>
        <w:pStyle w:val="Textoindependiente"/>
      </w:pPr>
    </w:p>
    <w:p w14:paraId="370F3272" w14:textId="77777777" w:rsidR="00F865B1" w:rsidRDefault="00F865B1" w:rsidP="00F865B1">
      <w:pPr>
        <w:pStyle w:val="Textoindependiente"/>
      </w:pPr>
    </w:p>
    <w:p w14:paraId="5D0F1C79" w14:textId="77777777" w:rsidR="00F865B1" w:rsidRDefault="00F865B1" w:rsidP="00F865B1">
      <w:pPr>
        <w:pStyle w:val="Textoindependiente"/>
      </w:pPr>
    </w:p>
    <w:p w14:paraId="27C43EBA" w14:textId="77777777" w:rsidR="00F865B1" w:rsidRDefault="00F865B1" w:rsidP="00F865B1">
      <w:pPr>
        <w:pStyle w:val="Textoindependiente"/>
      </w:pPr>
    </w:p>
    <w:p w14:paraId="2EA72735" w14:textId="77777777" w:rsidR="00F865B1" w:rsidRDefault="00F865B1" w:rsidP="00F865B1">
      <w:pPr>
        <w:pStyle w:val="Textoindependiente"/>
      </w:pPr>
    </w:p>
    <w:p w14:paraId="5D97FA96" w14:textId="77777777" w:rsidR="00F865B1" w:rsidRDefault="00F865B1" w:rsidP="00F865B1">
      <w:pPr>
        <w:pStyle w:val="Textoindependiente"/>
      </w:pPr>
    </w:p>
    <w:p w14:paraId="2A7540A2" w14:textId="77777777" w:rsidR="00F865B1" w:rsidRDefault="00F865B1" w:rsidP="00F865B1">
      <w:pPr>
        <w:pStyle w:val="Textoindependiente"/>
      </w:pPr>
    </w:p>
    <w:p w14:paraId="6F3D4F28" w14:textId="77777777" w:rsidR="00F865B1" w:rsidRDefault="00F865B1" w:rsidP="00F865B1">
      <w:pPr>
        <w:pStyle w:val="Textoindependiente"/>
      </w:pPr>
    </w:p>
    <w:p w14:paraId="1E12963D" w14:textId="77777777" w:rsidR="00F865B1" w:rsidRDefault="00F865B1" w:rsidP="00F865B1">
      <w:pPr>
        <w:pStyle w:val="Textoindependiente"/>
      </w:pPr>
    </w:p>
    <w:p w14:paraId="4A1A5A6E" w14:textId="77777777" w:rsidR="00F865B1" w:rsidRDefault="00F865B1" w:rsidP="00F865B1">
      <w:pPr>
        <w:pStyle w:val="Textoindependiente"/>
      </w:pPr>
    </w:p>
    <w:p w14:paraId="700C179B" w14:textId="77777777" w:rsidR="00F865B1" w:rsidRDefault="00F865B1" w:rsidP="00F865B1">
      <w:pPr>
        <w:pStyle w:val="Textoindependiente"/>
      </w:pPr>
    </w:p>
    <w:p w14:paraId="1AF299DC" w14:textId="77777777" w:rsidR="00F865B1" w:rsidRDefault="00F865B1" w:rsidP="00F865B1">
      <w:pPr>
        <w:pStyle w:val="Textoindependiente"/>
      </w:pPr>
    </w:p>
    <w:p w14:paraId="68054CD5" w14:textId="77777777" w:rsidR="00F865B1" w:rsidRDefault="00F865B1" w:rsidP="00F865B1">
      <w:pPr>
        <w:pStyle w:val="Textoindependiente"/>
      </w:pPr>
    </w:p>
    <w:p w14:paraId="2E618543" w14:textId="77777777" w:rsidR="00F865B1" w:rsidRDefault="00F865B1" w:rsidP="00F865B1">
      <w:pPr>
        <w:pStyle w:val="Textoindependiente"/>
      </w:pPr>
    </w:p>
    <w:p w14:paraId="6E4214CF" w14:textId="77777777" w:rsidR="00F865B1" w:rsidRDefault="00F865B1" w:rsidP="00F865B1">
      <w:pPr>
        <w:pStyle w:val="Textoindependiente"/>
      </w:pPr>
    </w:p>
    <w:p w14:paraId="78252F40" w14:textId="77777777" w:rsidR="00F865B1" w:rsidRDefault="00F865B1" w:rsidP="00F865B1">
      <w:pPr>
        <w:pStyle w:val="Textoindependiente"/>
      </w:pPr>
    </w:p>
    <w:p w14:paraId="45929360" w14:textId="77777777" w:rsidR="00F865B1" w:rsidRDefault="00F865B1" w:rsidP="00F865B1">
      <w:pPr>
        <w:pStyle w:val="Textoindependiente"/>
      </w:pPr>
    </w:p>
    <w:p w14:paraId="232C9DB9" w14:textId="77777777" w:rsidR="00F865B1" w:rsidRDefault="00F865B1" w:rsidP="00F865B1">
      <w:pPr>
        <w:pStyle w:val="Textoindependiente"/>
      </w:pPr>
    </w:p>
    <w:p w14:paraId="01AB7F81" w14:textId="77777777" w:rsidR="00F865B1" w:rsidRDefault="00F865B1" w:rsidP="00F865B1">
      <w:pPr>
        <w:pStyle w:val="Textoindependiente"/>
      </w:pPr>
    </w:p>
    <w:p w14:paraId="2B471B4E" w14:textId="77777777" w:rsidR="00F865B1" w:rsidRDefault="00F865B1" w:rsidP="00F865B1">
      <w:pPr>
        <w:pStyle w:val="Textoindependiente"/>
        <w:spacing w:before="231"/>
      </w:pPr>
    </w:p>
    <w:p w14:paraId="3927FE37" w14:textId="02D28178" w:rsidR="00F865B1" w:rsidRDefault="00F865B1" w:rsidP="002C131E">
      <w:pPr>
        <w:pStyle w:val="Textoindependiente"/>
        <w:spacing w:before="1"/>
        <w:ind w:left="1712" w:right="815"/>
        <w:jc w:val="center"/>
        <w:rPr>
          <w:rFonts w:ascii="LM Roman Caps 10"/>
          <w:sz w:val="14"/>
        </w:rPr>
        <w:sectPr w:rsidR="00F865B1">
          <w:headerReference w:type="even" r:id="rId357"/>
          <w:pgSz w:w="11910" w:h="16840"/>
          <w:pgMar w:top="1920" w:right="1600" w:bottom="280" w:left="1540" w:header="0" w:footer="0" w:gutter="0"/>
          <w:cols w:space="720"/>
        </w:sectPr>
      </w:pPr>
    </w:p>
    <w:p w14:paraId="1E78023C" w14:textId="77777777" w:rsidR="00792D5C" w:rsidRDefault="00792D5C">
      <w:pPr>
        <w:rPr>
          <w:rFonts w:ascii="LM Roman Caps 10"/>
          <w:sz w:val="14"/>
        </w:rPr>
        <w:sectPr w:rsidR="00792D5C">
          <w:pgSz w:w="11910" w:h="16840"/>
          <w:pgMar w:top="1920" w:right="1600" w:bottom="280" w:left="1540" w:header="0" w:footer="0" w:gutter="0"/>
          <w:cols w:space="720"/>
        </w:sectPr>
      </w:pPr>
    </w:p>
    <w:bookmarkStart w:id="11" w:name="1._Introducción"/>
    <w:bookmarkStart w:id="12" w:name="_bookmark3"/>
    <w:bookmarkStart w:id="13" w:name="_Toc200231660"/>
    <w:bookmarkEnd w:id="11"/>
    <w:bookmarkEnd w:id="12"/>
    <w:p w14:paraId="7CFA74DC" w14:textId="0AE82383" w:rsidR="00792D5C" w:rsidRDefault="000D3D66">
      <w:pPr>
        <w:pStyle w:val="Ttulo1"/>
        <w:numPr>
          <w:ilvl w:val="2"/>
          <w:numId w:val="1"/>
        </w:numPr>
        <w:tabs>
          <w:tab w:val="left" w:pos="2897"/>
        </w:tabs>
        <w:ind w:left="2897" w:hanging="695"/>
      </w:pPr>
      <w:r>
        <w:rPr>
          <w:noProof/>
        </w:rPr>
        <w:lastRenderedPageBreak/>
        <mc:AlternateContent>
          <mc:Choice Requires="wps">
            <w:drawing>
              <wp:anchor distT="0" distB="0" distL="0" distR="0" simplePos="0" relativeHeight="487619584" behindDoc="1" locked="0" layoutInCell="1" allowOverlap="1" wp14:anchorId="532E0314" wp14:editId="7D6AF490">
                <wp:simplePos x="0" y="0"/>
                <wp:positionH relativeFrom="page">
                  <wp:posOffset>1078865</wp:posOffset>
                </wp:positionH>
                <wp:positionV relativeFrom="page">
                  <wp:posOffset>2878455</wp:posOffset>
                </wp:positionV>
                <wp:extent cx="4846320" cy="1270"/>
                <wp:effectExtent l="0" t="0" r="0" b="0"/>
                <wp:wrapNone/>
                <wp:docPr id="144718351"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9908565" id="Graphic 869" o:spid="_x0000_s1026" style="position:absolute;margin-left:84.95pt;margin-top:226.65pt;width:381.6pt;height:.1pt;z-index:-15696896;visibility:visible;mso-wrap-style:square;mso-wrap-distance-left:0;mso-wrap-distance-top:0;mso-wrap-distance-right:0;mso-wrap-distance-bottom:0;mso-position-horizontal:absolute;mso-position-horizontal-relative:page;mso-position-vertical:absolute;mso-position-vertical-relative:page;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" path="m,l4845926,e" filled="f" strokeweight=".14039mm">
                <v:path arrowok="t"/>
                <w10:wrap anchorx="page" anchory="page"/>
              </v:shape>
            </w:pict>
          </mc:Fallback>
        </mc:AlternateContent>
      </w:r>
      <w:r>
        <w:rPr>
          <w:spacing w:val="-2"/>
        </w:rPr>
        <w:t>Introducción</w:t>
      </w:r>
      <w:bookmarkEnd w:id="13"/>
    </w:p>
    <w:p w14:paraId="2F621D8D" w14:textId="7BD40401" w:rsidR="00792D5C" w:rsidRDefault="008B6F00">
      <w:pPr>
        <w:pStyle w:val="Textoindependiente"/>
        <w:spacing w:before="9"/>
        <w:rPr>
          <w:rFonts w:ascii="LM Sans 10"/>
          <w:b/>
          <w:sz w:val="8"/>
        </w:rPr>
      </w:pPr>
      <w:r>
        <w:rPr>
          <w:noProof/>
        </w:rPr>
        <mc:AlternateContent>
          <mc:Choice Requires="wps">
            <w:drawing>
              <wp:anchor distT="0" distB="0" distL="0" distR="0" simplePos="0" relativeHeight="487600128" behindDoc="1" locked="0" layoutInCell="1" allowOverlap="1" wp14:anchorId="2E4C054B" wp14:editId="1B4F6896">
                <wp:simplePos x="0" y="0"/>
                <wp:positionH relativeFrom="page">
                  <wp:posOffset>1078877</wp:posOffset>
                </wp:positionH>
                <wp:positionV relativeFrom="paragraph">
                  <wp:posOffset>93922</wp:posOffset>
                </wp:positionV>
                <wp:extent cx="4846320" cy="1270"/>
                <wp:effectExtent l="0" t="0" r="0" b="0"/>
                <wp:wrapTopAndBottom/>
                <wp:docPr id="866" name="Graphic 8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6505DCC" id="Graphic 866" o:spid="_x0000_s1026" style="position:absolute;margin-left:84.95pt;margin-top:7.4pt;width:381.6pt;height:.1pt;z-index:-15716352;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" path="m,l4845926,e" filled="f" strokeweight=".14039mm">
                <v:path arrowok="t"/>
                <w10:wrap type="topAndBottom" anchorx="page"/>
              </v:shape>
            </w:pict>
          </mc:Fallback>
        </mc:AlternateContent>
      </w:r>
    </w:p>
    <w:p w14:paraId="621466FD" w14:textId="40403F95" w:rsidR="00792D5C" w:rsidRDefault="00792D5C">
      <w:pPr>
        <w:pStyle w:val="Textoindependiente"/>
        <w:rPr>
          <w:rFonts w:ascii="LM Sans 10"/>
          <w:b/>
        </w:rPr>
      </w:pPr>
    </w:p>
    <w:p w14:paraId="43BFDDAA" w14:textId="77777777" w:rsidR="00792D5C" w:rsidRDefault="00792D5C" w:rsidP="00022111">
      <w:pPr>
        <w:pStyle w:val="Textoindependiente"/>
        <w:spacing w:beforeLines="102" w:before="244"/>
        <w:ind w:firstLine="720"/>
        <w:rPr>
          <w:rFonts w:ascii="LM Sans 10"/>
          <w:b/>
        </w:rPr>
      </w:pPr>
    </w:p>
    <w:p w14:paraId="3A3F4590" w14:textId="434B8005" w:rsidR="00792D5C" w:rsidRDefault="00022111" w:rsidP="004B7E0B">
      <w:pPr>
        <w:pStyle w:val="Textoindependiente"/>
        <w:spacing w:beforeLines="102" w:before="244"/>
        <w:ind w:firstLine="720"/>
        <w:jc w:val="both"/>
      </w:pPr>
      <w:r w:rsidRPr="00022111">
        <w:t xml:space="preserve">Estudiar la movilidad en </w:t>
      </w:r>
      <w:r w:rsidR="002F670C">
        <w:t>los</w:t>
      </w:r>
      <w:r w:rsidRPr="00022111">
        <w:t xml:space="preserve"> campus universitarios es fundamental para </w:t>
      </w:r>
      <w:r w:rsidR="002F670C">
        <w:t xml:space="preserve">entender cómo se mueven las personas y cómo se utilizan estos espacios, para así </w:t>
      </w:r>
      <w:r w:rsidRPr="00022111">
        <w:t>lograr una gestión más eficiente</w:t>
      </w:r>
      <w:r>
        <w:t xml:space="preserve"> </w:t>
      </w:r>
      <w:r w:rsidRPr="00022111">
        <w:t xml:space="preserve">y sostenible. </w:t>
      </w:r>
      <w:r w:rsidR="002F670C">
        <w:t>Saber</w:t>
      </w:r>
      <w:r w:rsidRPr="00022111">
        <w:t xml:space="preserve"> cuántos vehículos acceden a </w:t>
      </w:r>
      <w:r w:rsidR="002F670C">
        <w:t xml:space="preserve">diario a </w:t>
      </w:r>
      <w:r w:rsidRPr="00022111">
        <w:t xml:space="preserve">las </w:t>
      </w:r>
      <w:r w:rsidR="002F670C">
        <w:t>diferentes facultades de la universidad</w:t>
      </w:r>
      <w:r w:rsidRPr="00022111">
        <w:t xml:space="preserve"> permite identificar patrones de desplazamiento y plantear iniciativas orientadas a la reducción y control de emisiones.</w:t>
      </w:r>
    </w:p>
    <w:p w14:paraId="2E97EBF5" w14:textId="6286EFD7" w:rsidR="00022111" w:rsidRDefault="00022111" w:rsidP="004B7E0B">
      <w:pPr>
        <w:pStyle w:val="Textoindependiente"/>
        <w:spacing w:beforeLines="102" w:before="244"/>
        <w:ind w:firstLine="720"/>
        <w:jc w:val="both"/>
      </w:pPr>
      <w:r w:rsidRPr="00022111">
        <w:t>Gracias a los avances en visión por computador y aprendizaje automático, es posible automatizar tareas que hasta hace poco requerían intervención humana. Esto ha permitido que la detección y conteo de vehículos sea una solución practica y accesible sin necesidad de utilizar dispositivos físicos.</w:t>
      </w:r>
    </w:p>
    <w:p w14:paraId="76BFE67B" w14:textId="17577292" w:rsidR="00022111" w:rsidRDefault="00CA3623" w:rsidP="004B7E0B">
      <w:pPr>
        <w:pStyle w:val="Textoindependiente"/>
        <w:spacing w:beforeLines="102" w:before="244"/>
        <w:ind w:firstLine="720"/>
        <w:jc w:val="both"/>
      </w:pPr>
      <w:r>
        <w:t>Rankings de sostenibilidad universitaria internacionales</w:t>
      </w:r>
      <w:r w:rsidRPr="00022111">
        <w:t xml:space="preserve"> </w:t>
      </w:r>
      <w:r w:rsidR="00022111" w:rsidRPr="00022111">
        <w:t xml:space="preserve">como el de </w:t>
      </w:r>
      <w:proofErr w:type="spellStart"/>
      <w:r w:rsidR="00022111" w:rsidRPr="00022111">
        <w:t>GreenMetrics</w:t>
      </w:r>
      <w:proofErr w:type="spellEnd"/>
      <w:r w:rsidR="00022111" w:rsidRPr="00022111">
        <w:t xml:space="preserve"> destacan la importancia de contar con herramientas que midan el impacto ambiental en centros de enseñanza superior</w:t>
      </w:r>
      <w:r w:rsidR="00022111">
        <w:t>.</w:t>
      </w:r>
      <w:r w:rsidR="00022111">
        <w:fldChar w:fldCharType="begin"/>
      </w:r>
      <w:r w:rsidR="00022111">
        <w:instrText xml:space="preserve"> ADDIN ZOTERO_ITEM CSL_CITATION {"citationID":"5o6jYJ7x","properties":{"formattedCitation":"[1]","plainCitation":"[1]","noteIndex":0},"citationItems":[{"id":25,"uris":["http://zotero.org/users/16975901/items/3VDDQBR7"],"itemData":{"id":25,"type":"webpage","title":"GreenMetric World University Ranking | Unidad de Campus y Medioambiente","URL":"https://www.ucm.es/sostenibilidad/green-metric-university-ranking","accessed":{"date-parts":[["2025",4,27]]}}}],"schema":"https://github.com/citation-style-language/schema/raw/master/csl-citation.json"} </w:instrText>
      </w:r>
      <w:r w:rsidR="00022111">
        <w:fldChar w:fldCharType="separate"/>
      </w:r>
      <w:r w:rsidR="00022111" w:rsidRPr="00022111">
        <w:t>[1]</w:t>
      </w:r>
      <w:r w:rsidR="00022111">
        <w:fldChar w:fldCharType="end"/>
      </w:r>
    </w:p>
    <w:p w14:paraId="082552B9" w14:textId="01B388C0" w:rsidR="00022111" w:rsidRDefault="00022111" w:rsidP="004B7E0B">
      <w:pPr>
        <w:pStyle w:val="Textoindependiente"/>
        <w:spacing w:beforeLines="102" w:before="244"/>
        <w:ind w:firstLine="720"/>
        <w:jc w:val="both"/>
      </w:pPr>
      <w:r w:rsidRPr="00022111">
        <w:t>En este proyecto se propone el desarrollo de un sistema capaz de detectar y contar vehículos a partir de grabaciones de vídeo</w:t>
      </w:r>
      <w:r w:rsidR="00FA69FE">
        <w:t xml:space="preserve"> de manera automática. </w:t>
      </w:r>
      <w:r w:rsidRPr="00022111">
        <w:t xml:space="preserve">El objetivo es automatizar la recogida de datos sobre movilidad y generar informes a partir de ello. Esto podría utilizarse en iniciativas como la de </w:t>
      </w:r>
      <w:proofErr w:type="spellStart"/>
      <w:r w:rsidRPr="00022111">
        <w:t>GreenMetrics</w:t>
      </w:r>
      <w:proofErr w:type="spellEnd"/>
      <w:r w:rsidRPr="00022111">
        <w:t xml:space="preserve"> para contribuir a la evaluación de sostenibilidad en la </w:t>
      </w:r>
      <w:r w:rsidR="002F670C">
        <w:t>U</w:t>
      </w:r>
      <w:r w:rsidRPr="00022111">
        <w:t>niversidad de Burgos</w:t>
      </w:r>
      <w:r>
        <w:t>.</w:t>
      </w:r>
    </w:p>
    <w:p w14:paraId="42C9260D" w14:textId="77777777" w:rsidR="00022111" w:rsidRDefault="00022111" w:rsidP="00022111">
      <w:pPr>
        <w:pStyle w:val="Textoindependiente"/>
        <w:spacing w:beforeLines="102" w:before="244"/>
        <w:ind w:firstLine="720"/>
      </w:pPr>
    </w:p>
    <w:p w14:paraId="68BCD581" w14:textId="77777777" w:rsidR="00022111" w:rsidRDefault="00022111" w:rsidP="00022111">
      <w:pPr>
        <w:pStyle w:val="Textoindependiente"/>
        <w:spacing w:beforeLines="102" w:before="244"/>
        <w:ind w:firstLine="720"/>
      </w:pPr>
    </w:p>
    <w:p w14:paraId="4E952E07" w14:textId="77777777" w:rsidR="00022111" w:rsidRDefault="00022111" w:rsidP="00022111">
      <w:pPr>
        <w:pStyle w:val="Textoindependiente"/>
        <w:spacing w:beforeLines="102" w:before="244"/>
        <w:ind w:firstLine="720"/>
      </w:pPr>
    </w:p>
    <w:p w14:paraId="257A8343" w14:textId="77777777" w:rsidR="00022111" w:rsidRDefault="00022111" w:rsidP="00022111">
      <w:pPr>
        <w:pStyle w:val="Textoindependiente"/>
        <w:spacing w:beforeLines="102" w:before="244"/>
        <w:ind w:firstLine="720"/>
      </w:pPr>
    </w:p>
    <w:p w14:paraId="285C8359" w14:textId="77777777" w:rsidR="00792D5C" w:rsidRDefault="00792D5C" w:rsidP="00EE7CC0">
      <w:pPr>
        <w:sectPr w:rsidR="00792D5C" w:rsidSect="005D2AE3">
          <w:headerReference w:type="default" r:id="rId358"/>
          <w:footerReference w:type="default" r:id="rId359"/>
          <w:pgSz w:w="11910" w:h="16840"/>
          <w:pgMar w:top="4520" w:right="1600" w:bottom="280" w:left="1540" w:header="4337" w:footer="0" w:gutter="0"/>
          <w:pgNumType w:start="1"/>
          <w:cols w:space="720"/>
        </w:sectPr>
      </w:pPr>
    </w:p>
    <w:p w14:paraId="01E1BB44" w14:textId="77777777" w:rsidR="00902883" w:rsidRDefault="00902883" w:rsidP="00EE7CC0">
      <w:pPr>
        <w:tabs>
          <w:tab w:val="left" w:pos="6732"/>
        </w:tabs>
        <w:spacing w:before="72"/>
        <w:jc w:val="right"/>
        <w:rPr>
          <w:rFonts w:ascii="LM Roman Slanted 12" w:hAnsi="LM Roman Slanted 12"/>
          <w:i/>
          <w:sz w:val="24"/>
        </w:rPr>
      </w:pPr>
    </w:p>
    <w:p w14:paraId="336C9CEF" w14:textId="218B8E60" w:rsidR="00EE7CC0" w:rsidRDefault="00EE7CC0" w:rsidP="00EE7CC0">
      <w:pPr>
        <w:tabs>
          <w:tab w:val="left" w:pos="6732"/>
        </w:tabs>
        <w:spacing w:before="72"/>
        <w:jc w:val="right"/>
        <w:rPr>
          <w:rFonts w:ascii="LM Roman Slanted 12" w:hAnsi="LM Roman Slanted 12"/>
          <w:i/>
          <w:sz w:val="24"/>
        </w:rPr>
      </w:pPr>
      <w:r>
        <w:rPr>
          <w:rFonts w:ascii="LM Roman Slanted 12" w:hAnsi="LM Roman Slanted 12"/>
          <w:i/>
          <w:sz w:val="24"/>
        </w:rPr>
        <w:t>Introducción</w:t>
      </w:r>
    </w:p>
    <w:p w14:paraId="4A750C52" w14:textId="77777777" w:rsidR="00EE7CC0" w:rsidRDefault="00EE7CC0" w:rsidP="00EE7CC0">
      <w:pPr>
        <w:tabs>
          <w:tab w:val="left" w:pos="6732"/>
        </w:tabs>
        <w:spacing w:before="72"/>
        <w:jc w:val="right"/>
        <w:rPr>
          <w:rFonts w:ascii="LM Roman Slanted 12" w:hAnsi="LM Roman Slanted 12"/>
          <w:i/>
          <w:sz w:val="24"/>
        </w:rPr>
      </w:pPr>
    </w:p>
    <w:p w14:paraId="0C39215B" w14:textId="6B715B2A" w:rsidR="00EE7CC0" w:rsidRDefault="00EE7CC0">
      <w:pPr>
        <w:pStyle w:val="Ttulo2"/>
        <w:numPr>
          <w:ilvl w:val="3"/>
          <w:numId w:val="8"/>
        </w:numPr>
      </w:pPr>
      <w:bookmarkStart w:id="14" w:name="_Toc200231661"/>
      <w:r>
        <w:t>Estructura de la memoria</w:t>
      </w:r>
      <w:bookmarkEnd w:id="14"/>
    </w:p>
    <w:p w14:paraId="47C301D0" w14:textId="79B423C1" w:rsidR="00EE7CC0" w:rsidRDefault="00EE7CC0" w:rsidP="00EE7CC0">
      <w:pPr>
        <w:pStyle w:val="Textoindependiente"/>
        <w:spacing w:before="102"/>
      </w:pPr>
    </w:p>
    <w:p w14:paraId="3BD91DC3" w14:textId="77777777" w:rsidR="00EE7CC0" w:rsidRPr="00EE7CC0" w:rsidRDefault="00EE7CC0">
      <w:pPr>
        <w:pStyle w:val="Textoindependiente"/>
        <w:numPr>
          <w:ilvl w:val="0"/>
          <w:numId w:val="9"/>
        </w:numPr>
        <w:spacing w:before="102"/>
        <w:ind w:left="714" w:hanging="357"/>
        <w:jc w:val="both"/>
      </w:pPr>
      <w:r w:rsidRPr="00EE7CC0">
        <w:rPr>
          <w:b/>
          <w:bCs/>
        </w:rPr>
        <w:t>Introducción:</w:t>
      </w:r>
      <w:r w:rsidRPr="00EE7CC0">
        <w:t xml:space="preserve"> Presentación del tema central que se va a abordar en el proyecto, organización del contenido de la memoria y los anexos.</w:t>
      </w:r>
    </w:p>
    <w:p w14:paraId="135792D7" w14:textId="77777777" w:rsidR="00EE7CC0" w:rsidRPr="00EE7CC0" w:rsidRDefault="00EE7CC0">
      <w:pPr>
        <w:pStyle w:val="Textoindependiente"/>
        <w:numPr>
          <w:ilvl w:val="0"/>
          <w:numId w:val="9"/>
        </w:numPr>
        <w:spacing w:before="102"/>
        <w:ind w:left="714" w:hanging="357"/>
        <w:jc w:val="both"/>
      </w:pPr>
      <w:r w:rsidRPr="00EE7CC0">
        <w:rPr>
          <w:b/>
          <w:bCs/>
        </w:rPr>
        <w:t>Objetivos del proyecto:</w:t>
      </w:r>
      <w:r w:rsidRPr="00EE7CC0">
        <w:t xml:space="preserve"> Definición de los temas y objetivos que se tratarán a lo largo del proyecto.</w:t>
      </w:r>
    </w:p>
    <w:p w14:paraId="21A90325" w14:textId="77777777" w:rsidR="00EE7CC0" w:rsidRPr="00EE7CC0" w:rsidRDefault="00EE7CC0">
      <w:pPr>
        <w:pStyle w:val="Textoindependiente"/>
        <w:numPr>
          <w:ilvl w:val="0"/>
          <w:numId w:val="9"/>
        </w:numPr>
        <w:spacing w:before="102"/>
        <w:ind w:left="714" w:hanging="357"/>
        <w:jc w:val="both"/>
      </w:pPr>
      <w:r w:rsidRPr="00EE7CC0">
        <w:rPr>
          <w:b/>
          <w:bCs/>
        </w:rPr>
        <w:t>Conceptos teóricos:</w:t>
      </w:r>
      <w:r w:rsidRPr="00EE7CC0">
        <w:t xml:space="preserve"> Desarrollo de los conceptos necesarios que ayudan al entendimiento del proyecto.</w:t>
      </w:r>
    </w:p>
    <w:p w14:paraId="6BEA6F64" w14:textId="77777777" w:rsidR="00EE7CC0" w:rsidRPr="00EE7CC0" w:rsidRDefault="00EE7CC0">
      <w:pPr>
        <w:pStyle w:val="Textoindependiente"/>
        <w:numPr>
          <w:ilvl w:val="0"/>
          <w:numId w:val="9"/>
        </w:numPr>
        <w:spacing w:before="102"/>
        <w:ind w:left="714" w:hanging="357"/>
        <w:jc w:val="both"/>
      </w:pPr>
      <w:r w:rsidRPr="00EE7CC0">
        <w:rPr>
          <w:b/>
          <w:bCs/>
        </w:rPr>
        <w:t>Técnicas y herramientas:</w:t>
      </w:r>
      <w:r w:rsidRPr="00EE7CC0">
        <w:t xml:space="preserve"> Enumeración y descripción de las metodologías y herramientas empleadas en el proyecto.</w:t>
      </w:r>
    </w:p>
    <w:p w14:paraId="1BC03E13" w14:textId="77777777" w:rsidR="00EE7CC0" w:rsidRPr="00EE7CC0" w:rsidRDefault="00EE7CC0">
      <w:pPr>
        <w:pStyle w:val="Textoindependiente"/>
        <w:numPr>
          <w:ilvl w:val="0"/>
          <w:numId w:val="9"/>
        </w:numPr>
        <w:spacing w:before="102"/>
        <w:ind w:left="714" w:hanging="357"/>
        <w:jc w:val="both"/>
        <w:rPr>
          <w:b/>
          <w:bCs/>
        </w:rPr>
      </w:pPr>
      <w:r w:rsidRPr="00EE7CC0">
        <w:rPr>
          <w:b/>
          <w:bCs/>
        </w:rPr>
        <w:t xml:space="preserve">Aspectos relevantes del desarrollo del proyecto: </w:t>
      </w:r>
      <w:r w:rsidRPr="00EE7CC0">
        <w:t>Identificación de los aspectos más relevantes surgidos durante la realización del proyecto.</w:t>
      </w:r>
    </w:p>
    <w:p w14:paraId="391A245D" w14:textId="77777777" w:rsidR="00EE7CC0" w:rsidRPr="00EE7CC0" w:rsidRDefault="00EE7CC0">
      <w:pPr>
        <w:pStyle w:val="Textoindependiente"/>
        <w:numPr>
          <w:ilvl w:val="0"/>
          <w:numId w:val="9"/>
        </w:numPr>
        <w:spacing w:before="102"/>
        <w:ind w:left="714" w:hanging="357"/>
        <w:jc w:val="both"/>
        <w:rPr>
          <w:b/>
          <w:bCs/>
        </w:rPr>
      </w:pPr>
      <w:r w:rsidRPr="00EE7CC0">
        <w:rPr>
          <w:b/>
          <w:bCs/>
        </w:rPr>
        <w:t xml:space="preserve">Trabajos relacionados: </w:t>
      </w:r>
      <w:r w:rsidRPr="00EE7CC0">
        <w:t>Estudios y trabajos relacionados con el ámbito de detección de objetos.</w:t>
      </w:r>
    </w:p>
    <w:p w14:paraId="3AF1C5DF" w14:textId="77777777" w:rsidR="00EE7CC0" w:rsidRPr="00EE7CC0" w:rsidRDefault="00EE7CC0">
      <w:pPr>
        <w:pStyle w:val="Textoindependiente"/>
        <w:numPr>
          <w:ilvl w:val="0"/>
          <w:numId w:val="9"/>
        </w:numPr>
        <w:spacing w:before="102"/>
        <w:ind w:left="714" w:hanging="357"/>
        <w:jc w:val="both"/>
        <w:rPr>
          <w:b/>
          <w:bCs/>
        </w:rPr>
      </w:pPr>
      <w:r w:rsidRPr="00EE7CC0">
        <w:rPr>
          <w:b/>
          <w:bCs/>
        </w:rPr>
        <w:t xml:space="preserve">Conclusiones y líneas de trabajo futuras: </w:t>
      </w:r>
      <w:r w:rsidRPr="00EE7CC0">
        <w:t>Conclusiones obtenidas al final del proyecto y aspectos a mejorar e implementar en un futuro.</w:t>
      </w:r>
    </w:p>
    <w:p w14:paraId="3EADF4B9" w14:textId="77777777" w:rsidR="00EE7CC0" w:rsidRDefault="00EE7CC0" w:rsidP="00EE7CC0">
      <w:pPr>
        <w:pStyle w:val="Textoindependiente"/>
        <w:spacing w:before="102"/>
        <w:ind w:left="720"/>
      </w:pPr>
    </w:p>
    <w:p w14:paraId="585DB1BB" w14:textId="77777777" w:rsidR="00EE7CC0" w:rsidRDefault="00EE7CC0" w:rsidP="00EE7CC0">
      <w:pPr>
        <w:pStyle w:val="Textoindependiente"/>
        <w:spacing w:before="102"/>
      </w:pPr>
    </w:p>
    <w:p w14:paraId="260B1F64" w14:textId="77777777" w:rsidR="00EE7CC0" w:rsidRDefault="00EE7CC0" w:rsidP="00EE7CC0">
      <w:pPr>
        <w:pStyle w:val="Textoindependiente"/>
        <w:spacing w:before="102"/>
      </w:pPr>
    </w:p>
    <w:p w14:paraId="46E68E18" w14:textId="77777777" w:rsidR="00EE7CC0" w:rsidRDefault="00EE7CC0" w:rsidP="00EE7CC0">
      <w:pPr>
        <w:pStyle w:val="Textoindependiente"/>
        <w:spacing w:before="102"/>
      </w:pPr>
    </w:p>
    <w:p w14:paraId="3305FD17" w14:textId="77777777" w:rsidR="00EE7CC0" w:rsidRDefault="00EE7CC0" w:rsidP="00EE7CC0">
      <w:pPr>
        <w:pStyle w:val="Textoindependiente"/>
        <w:spacing w:before="102"/>
      </w:pPr>
    </w:p>
    <w:p w14:paraId="18BC1CBD" w14:textId="77777777" w:rsidR="00EE7CC0" w:rsidRDefault="00EE7CC0" w:rsidP="00EE7CC0">
      <w:pPr>
        <w:pStyle w:val="Textoindependiente"/>
        <w:spacing w:before="102"/>
      </w:pPr>
    </w:p>
    <w:p w14:paraId="3F7D82EC" w14:textId="77777777" w:rsidR="00EE7CC0" w:rsidRDefault="00EE7CC0" w:rsidP="00EE7CC0">
      <w:pPr>
        <w:pStyle w:val="Textoindependiente"/>
        <w:spacing w:before="102"/>
      </w:pPr>
    </w:p>
    <w:p w14:paraId="24C8E0E7" w14:textId="77777777" w:rsidR="00EE7CC0" w:rsidRDefault="00EE7CC0" w:rsidP="00EE7CC0">
      <w:pPr>
        <w:pStyle w:val="Textoindependiente"/>
        <w:spacing w:before="102"/>
      </w:pPr>
    </w:p>
    <w:p w14:paraId="5463D395" w14:textId="77777777" w:rsidR="00EE7CC0" w:rsidRDefault="00EE7CC0" w:rsidP="00EE7CC0">
      <w:pPr>
        <w:pStyle w:val="Textoindependiente"/>
        <w:spacing w:before="102"/>
      </w:pPr>
    </w:p>
    <w:p w14:paraId="1195825B" w14:textId="77777777" w:rsidR="00EE7CC0" w:rsidRDefault="00EE7CC0" w:rsidP="00EE7CC0">
      <w:pPr>
        <w:pStyle w:val="Textoindependiente"/>
        <w:spacing w:before="102"/>
      </w:pPr>
    </w:p>
    <w:p w14:paraId="0A9CE064" w14:textId="77777777" w:rsidR="00EE7CC0" w:rsidRDefault="00EE7CC0" w:rsidP="00EE7CC0">
      <w:pPr>
        <w:pStyle w:val="Textoindependiente"/>
        <w:spacing w:before="102"/>
      </w:pPr>
    </w:p>
    <w:p w14:paraId="59720478" w14:textId="77777777" w:rsidR="00EE7CC0" w:rsidRDefault="00EE7CC0" w:rsidP="00EE7CC0">
      <w:pPr>
        <w:pStyle w:val="Textoindependiente"/>
        <w:spacing w:before="102"/>
      </w:pPr>
    </w:p>
    <w:p w14:paraId="6D98AB49" w14:textId="77777777" w:rsidR="00EE7CC0" w:rsidRDefault="00EE7CC0" w:rsidP="00EE7CC0">
      <w:pPr>
        <w:pStyle w:val="Textoindependiente"/>
        <w:spacing w:before="102"/>
      </w:pPr>
    </w:p>
    <w:p w14:paraId="3A1792BE" w14:textId="77777777" w:rsidR="00EE7CC0" w:rsidRDefault="00EE7CC0" w:rsidP="00EE7CC0">
      <w:pPr>
        <w:pStyle w:val="Textoindependiente"/>
        <w:spacing w:before="102"/>
      </w:pPr>
    </w:p>
    <w:p w14:paraId="090AC59B" w14:textId="77777777" w:rsidR="00EE7CC0" w:rsidRDefault="00EE7CC0" w:rsidP="00EE7CC0">
      <w:pPr>
        <w:pStyle w:val="Textoindependiente"/>
        <w:spacing w:before="102"/>
      </w:pPr>
    </w:p>
    <w:p w14:paraId="2760F26D" w14:textId="77777777" w:rsidR="00EE7CC0" w:rsidRDefault="00EE7CC0" w:rsidP="00EE7CC0">
      <w:pPr>
        <w:pStyle w:val="Textoindependiente"/>
        <w:spacing w:before="102"/>
        <w:sectPr w:rsidR="00EE7CC0">
          <w:headerReference w:type="even" r:id="rId360"/>
          <w:pgSz w:w="11910" w:h="16840"/>
          <w:pgMar w:top="1920" w:right="1600" w:bottom="280" w:left="1540" w:header="0" w:footer="0" w:gutter="0"/>
          <w:cols w:space="720"/>
        </w:sectPr>
      </w:pPr>
    </w:p>
    <w:p w14:paraId="7E25A1C7" w14:textId="77777777" w:rsidR="00902883" w:rsidRDefault="00902883" w:rsidP="00EE7CC0">
      <w:pPr>
        <w:tabs>
          <w:tab w:val="left" w:pos="6732"/>
        </w:tabs>
        <w:spacing w:before="72"/>
        <w:rPr>
          <w:rFonts w:ascii="LM Roman Slanted 12" w:hAnsi="LM Roman Slanted 12"/>
          <w:i/>
          <w:sz w:val="24"/>
        </w:rPr>
      </w:pPr>
    </w:p>
    <w:p w14:paraId="4A6B0453" w14:textId="4BD9D0A2" w:rsidR="00EE7CC0" w:rsidRDefault="00EE7CC0" w:rsidP="00EE7CC0">
      <w:pPr>
        <w:tabs>
          <w:tab w:val="left" w:pos="6732"/>
        </w:tabs>
        <w:spacing w:before="72"/>
        <w:rPr>
          <w:rFonts w:ascii="LM Roman Slanted 12" w:hAnsi="LM Roman Slanted 12"/>
          <w:i/>
          <w:sz w:val="24"/>
        </w:rPr>
      </w:pPr>
      <w:r>
        <w:rPr>
          <w:rFonts w:ascii="LM Roman Slanted 12" w:hAnsi="LM Roman Slanted 12"/>
          <w:i/>
          <w:sz w:val="24"/>
        </w:rPr>
        <w:t>Introducción</w:t>
      </w:r>
    </w:p>
    <w:p w14:paraId="51DED2A0" w14:textId="77777777" w:rsidR="00EE7CC0" w:rsidRDefault="00EE7CC0" w:rsidP="00EE7CC0">
      <w:pPr>
        <w:pStyle w:val="Textoindependiente"/>
        <w:spacing w:before="102"/>
        <w:jc w:val="both"/>
      </w:pPr>
    </w:p>
    <w:p w14:paraId="6700D178" w14:textId="40882991" w:rsidR="00EE7CC0" w:rsidRDefault="00EE7CC0">
      <w:pPr>
        <w:pStyle w:val="Ttulo2"/>
        <w:numPr>
          <w:ilvl w:val="3"/>
          <w:numId w:val="8"/>
        </w:numPr>
      </w:pPr>
      <w:bookmarkStart w:id="15" w:name="_Toc200231662"/>
      <w:r>
        <w:t>Estructura de los anexos</w:t>
      </w:r>
      <w:bookmarkEnd w:id="15"/>
    </w:p>
    <w:p w14:paraId="76693234" w14:textId="77777777" w:rsidR="00FA5A69" w:rsidRDefault="00FA5A69" w:rsidP="00FA5A69">
      <w:pPr>
        <w:pStyle w:val="Textoindependiente"/>
      </w:pPr>
    </w:p>
    <w:p w14:paraId="37FC2C16" w14:textId="46906FC9" w:rsidR="00FA5A69" w:rsidRDefault="00FA5A69">
      <w:pPr>
        <w:pStyle w:val="Textoindependiente"/>
        <w:numPr>
          <w:ilvl w:val="0"/>
          <w:numId w:val="10"/>
        </w:numPr>
        <w:spacing w:before="102"/>
        <w:ind w:left="714" w:hanging="357"/>
        <w:jc w:val="both"/>
      </w:pPr>
      <w:r w:rsidRPr="00A86170">
        <w:rPr>
          <w:b/>
          <w:bCs/>
        </w:rPr>
        <w:t>Plan de proyecto software</w:t>
      </w:r>
      <w:r>
        <w:t xml:space="preserve">: </w:t>
      </w:r>
      <w:r w:rsidR="004656F7">
        <w:t>Planificación temporal y estudio de viabilidad tanto económica como legal del proyecto.</w:t>
      </w:r>
    </w:p>
    <w:p w14:paraId="5AF5DB19" w14:textId="59D11E9E" w:rsidR="00FA5A69" w:rsidRDefault="000E5B43">
      <w:pPr>
        <w:pStyle w:val="Textoindependiente"/>
        <w:numPr>
          <w:ilvl w:val="0"/>
          <w:numId w:val="10"/>
        </w:numPr>
        <w:spacing w:before="102"/>
        <w:ind w:left="714" w:hanging="357"/>
        <w:jc w:val="both"/>
      </w:pPr>
      <w:r w:rsidRPr="00A86170">
        <w:rPr>
          <w:b/>
          <w:bCs/>
        </w:rPr>
        <w:t>Especificación</w:t>
      </w:r>
      <w:r w:rsidR="00FA5A69" w:rsidRPr="00A86170">
        <w:rPr>
          <w:b/>
          <w:bCs/>
        </w:rPr>
        <w:t xml:space="preserve"> de requisitos</w:t>
      </w:r>
      <w:r w:rsidR="00FA5A69">
        <w:t>:</w:t>
      </w:r>
      <w:r w:rsidR="004656F7">
        <w:t xml:space="preserve"> Objetivos y requisitos iniciales.</w:t>
      </w:r>
    </w:p>
    <w:p w14:paraId="559EF3E7" w14:textId="487C2F49" w:rsidR="00FA5A69" w:rsidRDefault="00FA5A69">
      <w:pPr>
        <w:pStyle w:val="Textoindependiente"/>
        <w:numPr>
          <w:ilvl w:val="0"/>
          <w:numId w:val="10"/>
        </w:numPr>
        <w:spacing w:before="102"/>
        <w:ind w:left="714" w:hanging="357"/>
        <w:jc w:val="both"/>
      </w:pPr>
      <w:r w:rsidRPr="00A86170">
        <w:rPr>
          <w:b/>
          <w:bCs/>
        </w:rPr>
        <w:t>Especificación de diseño:</w:t>
      </w:r>
      <w:r w:rsidR="004656F7">
        <w:t xml:space="preserve"> Diseño de datos, </w:t>
      </w:r>
      <w:r w:rsidR="00CA3623">
        <w:t>procedimental</w:t>
      </w:r>
      <w:r w:rsidR="00A86170">
        <w:t>, arquitectónico.</w:t>
      </w:r>
    </w:p>
    <w:p w14:paraId="717091BC" w14:textId="3954BD18" w:rsidR="00FA5A69" w:rsidRDefault="00FA5A69">
      <w:pPr>
        <w:pStyle w:val="Textoindependiente"/>
        <w:numPr>
          <w:ilvl w:val="0"/>
          <w:numId w:val="10"/>
        </w:numPr>
        <w:spacing w:before="102"/>
        <w:ind w:left="714" w:hanging="357"/>
        <w:jc w:val="both"/>
      </w:pPr>
      <w:r w:rsidRPr="00A86170">
        <w:rPr>
          <w:b/>
          <w:bCs/>
        </w:rPr>
        <w:t>Documentación técnica de programación:</w:t>
      </w:r>
      <w:r w:rsidR="00A86170">
        <w:t xml:space="preserve"> Explicación de los conceptos del proyecto, como la instalación, estructura de carpetas y ejecución.</w:t>
      </w:r>
    </w:p>
    <w:p w14:paraId="4B706446" w14:textId="164FF46A" w:rsidR="00FA5A69" w:rsidRDefault="0030367D">
      <w:pPr>
        <w:pStyle w:val="Textoindependiente"/>
        <w:numPr>
          <w:ilvl w:val="0"/>
          <w:numId w:val="10"/>
        </w:numPr>
        <w:spacing w:before="102"/>
        <w:ind w:left="714" w:hanging="357"/>
        <w:jc w:val="both"/>
      </w:pPr>
      <w:r w:rsidRPr="00A86170">
        <w:rPr>
          <w:b/>
          <w:bCs/>
        </w:rPr>
        <w:t>D</w:t>
      </w:r>
      <w:r w:rsidR="00FA5A69" w:rsidRPr="00A86170">
        <w:rPr>
          <w:b/>
          <w:bCs/>
        </w:rPr>
        <w:t>ocumentación de usuario:</w:t>
      </w:r>
      <w:r w:rsidR="00A86170">
        <w:t xml:space="preserve"> Guía acerca del uso de la aplicación</w:t>
      </w:r>
    </w:p>
    <w:p w14:paraId="135FC4F8" w14:textId="286DAB59" w:rsidR="0030367D" w:rsidRDefault="0030367D">
      <w:pPr>
        <w:pStyle w:val="Textoindependiente"/>
        <w:numPr>
          <w:ilvl w:val="0"/>
          <w:numId w:val="10"/>
        </w:numPr>
        <w:spacing w:before="102"/>
        <w:ind w:left="714" w:hanging="357"/>
        <w:jc w:val="both"/>
      </w:pPr>
      <w:r w:rsidRPr="00A86170">
        <w:rPr>
          <w:b/>
          <w:bCs/>
        </w:rPr>
        <w:t xml:space="preserve">Anexo de </w:t>
      </w:r>
      <w:proofErr w:type="spellStart"/>
      <w:r w:rsidRPr="00A86170">
        <w:rPr>
          <w:b/>
          <w:bCs/>
        </w:rPr>
        <w:t>sostenibilización</w:t>
      </w:r>
      <w:proofErr w:type="spellEnd"/>
      <w:r w:rsidRPr="00A86170">
        <w:rPr>
          <w:b/>
          <w:bCs/>
        </w:rPr>
        <w:t xml:space="preserve"> curricular</w:t>
      </w:r>
      <w:r w:rsidR="000E5B43" w:rsidRPr="00A86170">
        <w:rPr>
          <w:b/>
          <w:bCs/>
        </w:rPr>
        <w:t>:</w:t>
      </w:r>
      <w:r w:rsidR="00A86170">
        <w:t xml:space="preserve"> Aspectos acerca de la sostenibilidad del proyecto</w:t>
      </w:r>
    </w:p>
    <w:p w14:paraId="44ECD9CC" w14:textId="77777777" w:rsidR="00EE7CC0" w:rsidRDefault="00EE7CC0" w:rsidP="004B7E0B">
      <w:pPr>
        <w:pStyle w:val="Textoindependiente"/>
        <w:spacing w:before="102"/>
        <w:jc w:val="both"/>
      </w:pPr>
    </w:p>
    <w:p w14:paraId="10D45760" w14:textId="77777777" w:rsidR="00EE7CC0" w:rsidRDefault="00EE7CC0" w:rsidP="00EE7CC0">
      <w:pPr>
        <w:pStyle w:val="Textoindependiente"/>
        <w:sectPr w:rsidR="00EE7CC0">
          <w:pgSz w:w="11910" w:h="16840"/>
          <w:pgMar w:top="1920" w:right="1600" w:bottom="280" w:left="1540" w:header="0" w:footer="0" w:gutter="0"/>
          <w:cols w:space="720"/>
        </w:sectPr>
      </w:pPr>
      <w:bookmarkStart w:id="16" w:name="2._Objetivos_del_proyecto"/>
      <w:bookmarkStart w:id="17" w:name="_bookmark4"/>
      <w:bookmarkEnd w:id="16"/>
      <w:bookmarkEnd w:id="17"/>
    </w:p>
    <w:bookmarkStart w:id="18" w:name="_Toc200231663"/>
    <w:p w14:paraId="3D28BAB8" w14:textId="1278F22B" w:rsidR="00792D5C" w:rsidRDefault="000D3D66">
      <w:pPr>
        <w:pStyle w:val="Ttulo1"/>
        <w:numPr>
          <w:ilvl w:val="2"/>
          <w:numId w:val="1"/>
        </w:numPr>
        <w:tabs>
          <w:tab w:val="left" w:pos="1795"/>
        </w:tabs>
        <w:ind w:left="1795" w:hanging="695"/>
      </w:pPr>
      <w:r>
        <w:rPr>
          <w:noProof/>
        </w:rPr>
        <w:lastRenderedPageBreak/>
        <mc:AlternateContent>
          <mc:Choice Requires="wps">
            <w:drawing>
              <wp:anchor distT="0" distB="0" distL="0" distR="0" simplePos="0" relativeHeight="487621632" behindDoc="1" locked="0" layoutInCell="1" allowOverlap="1" wp14:anchorId="10D1F3A4" wp14:editId="599FBD6B">
                <wp:simplePos x="0" y="0"/>
                <wp:positionH relativeFrom="page">
                  <wp:posOffset>1088632</wp:posOffset>
                </wp:positionH>
                <wp:positionV relativeFrom="page">
                  <wp:posOffset>2877820</wp:posOffset>
                </wp:positionV>
                <wp:extent cx="4846320" cy="1270"/>
                <wp:effectExtent l="0" t="0" r="0" b="0"/>
                <wp:wrapNone/>
                <wp:docPr id="1062575612"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628CA1D" id="Graphic 869" o:spid="_x0000_s1026" style="position:absolute;margin-left:85.7pt;margin-top:226.6pt;width:381.6pt;height:.1pt;z-index:-15694848;visibility:visible;mso-wrap-style:square;mso-wrap-distance-left:0;mso-wrap-distance-top:0;mso-wrap-distance-right:0;mso-wrap-distance-bottom:0;mso-position-horizontal:absolute;mso-position-horizontal-relative:page;mso-position-vertical:absolute;mso-position-vertical-relative:page;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" path="m,l4845926,e" filled="f" strokeweight=".14039mm">
                <v:path arrowok="t"/>
                <w10:wrap anchorx="page" anchory="page"/>
              </v:shape>
            </w:pict>
          </mc:Fallback>
        </mc:AlternateContent>
      </w:r>
      <w:r>
        <w:t>Objetivos</w:t>
      </w:r>
      <w:r>
        <w:rPr>
          <w:spacing w:val="9"/>
        </w:rPr>
        <w:t xml:space="preserve"> </w:t>
      </w:r>
      <w:r>
        <w:t>del</w:t>
      </w:r>
      <w:r>
        <w:rPr>
          <w:spacing w:val="10"/>
        </w:rPr>
        <w:t xml:space="preserve"> </w:t>
      </w:r>
      <w:r>
        <w:rPr>
          <w:spacing w:val="-2"/>
        </w:rPr>
        <w:t>proyecto</w:t>
      </w:r>
      <w:bookmarkEnd w:id="18"/>
    </w:p>
    <w:p w14:paraId="5E8FF991" w14:textId="77777777" w:rsidR="00792D5C" w:rsidRDefault="008B6F00">
      <w:pPr>
        <w:pStyle w:val="Textoindependiente"/>
        <w:spacing w:before="5"/>
        <w:rPr>
          <w:rFonts w:ascii="LM Sans 10"/>
          <w:b/>
          <w:sz w:val="15"/>
        </w:rPr>
      </w:pPr>
      <w:r>
        <w:rPr>
          <w:noProof/>
        </w:rPr>
        <mc:AlternateContent>
          <mc:Choice Requires="wps">
            <w:drawing>
              <wp:anchor distT="0" distB="0" distL="0" distR="0" simplePos="0" relativeHeight="487600640" behindDoc="1" locked="0" layoutInCell="1" allowOverlap="1" wp14:anchorId="3953B468" wp14:editId="5B3CDC9C">
                <wp:simplePos x="0" y="0"/>
                <wp:positionH relativeFrom="page">
                  <wp:posOffset>1078877</wp:posOffset>
                </wp:positionH>
                <wp:positionV relativeFrom="paragraph">
                  <wp:posOffset>155124</wp:posOffset>
                </wp:positionV>
                <wp:extent cx="4846320" cy="1270"/>
                <wp:effectExtent l="0" t="0" r="0" b="0"/>
                <wp:wrapTopAndBottom/>
                <wp:docPr id="868" name="Graphic 8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3C479D0" id="Graphic 868" o:spid="_x0000_s1026" style="position:absolute;margin-left:84.95pt;margin-top:12.2pt;width:381.6pt;height:.1pt;z-index:-15715840;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6D36B434" w14:textId="77777777" w:rsidR="00792D5C" w:rsidRDefault="00792D5C">
      <w:pPr>
        <w:pStyle w:val="Textoindependiente"/>
        <w:spacing w:before="186"/>
        <w:rPr>
          <w:rFonts w:ascii="LM Sans 10"/>
          <w:b/>
        </w:rPr>
      </w:pPr>
    </w:p>
    <w:p w14:paraId="752D4DC2" w14:textId="798BF34F" w:rsidR="00792D5C" w:rsidRDefault="00FC4CEE" w:rsidP="004B7E0B">
      <w:pPr>
        <w:pStyle w:val="Textoindependiente"/>
        <w:spacing w:before="102"/>
        <w:ind w:firstLine="720"/>
        <w:jc w:val="both"/>
      </w:pPr>
      <w:r w:rsidRPr="00FC4CEE">
        <w:t>En este apartado se detallan los objetivos que se quieren alcanzar con la realización del proyecto.</w:t>
      </w:r>
      <w:r>
        <w:t xml:space="preserve"> Se distinguen entre dos objetivos:</w:t>
      </w:r>
    </w:p>
    <w:p w14:paraId="4D57EA5D" w14:textId="53CD83C3" w:rsidR="00FC4CEE" w:rsidRDefault="00FC4CEE">
      <w:pPr>
        <w:pStyle w:val="Textoindependiente"/>
        <w:numPr>
          <w:ilvl w:val="0"/>
          <w:numId w:val="11"/>
        </w:numPr>
        <w:spacing w:before="102"/>
        <w:jc w:val="both"/>
      </w:pPr>
      <w:r w:rsidRPr="00FC4CEE">
        <w:rPr>
          <w:b/>
          <w:bCs/>
        </w:rPr>
        <w:t>Generales</w:t>
      </w:r>
      <w:r>
        <w:t>: Los cuales hacen referencia a los fines principales del proyecto.</w:t>
      </w:r>
    </w:p>
    <w:p w14:paraId="7C9B5974" w14:textId="3CFA8C72" w:rsidR="00FC4CEE" w:rsidRDefault="00FC4CEE">
      <w:pPr>
        <w:pStyle w:val="Textoindependiente"/>
        <w:numPr>
          <w:ilvl w:val="0"/>
          <w:numId w:val="11"/>
        </w:numPr>
        <w:spacing w:before="102"/>
        <w:jc w:val="both"/>
      </w:pPr>
      <w:r w:rsidRPr="00FC4CEE">
        <w:rPr>
          <w:b/>
          <w:bCs/>
        </w:rPr>
        <w:t>Técnicos:</w:t>
      </w:r>
      <w:r>
        <w:t xml:space="preserve"> Engloban los aspectos necesarios a implementar.</w:t>
      </w:r>
    </w:p>
    <w:p w14:paraId="51A99CBE" w14:textId="77777777" w:rsidR="00FC4CEE" w:rsidRDefault="00FC4CEE" w:rsidP="004B7E0B">
      <w:pPr>
        <w:pStyle w:val="Textoindependiente"/>
        <w:spacing w:before="102"/>
        <w:ind w:left="1440"/>
        <w:jc w:val="both"/>
      </w:pPr>
    </w:p>
    <w:p w14:paraId="355344FA" w14:textId="28443A37" w:rsidR="00FC4CEE" w:rsidRDefault="00FC4CEE">
      <w:pPr>
        <w:pStyle w:val="Ttulo2"/>
        <w:numPr>
          <w:ilvl w:val="3"/>
          <w:numId w:val="1"/>
        </w:numPr>
        <w:jc w:val="both"/>
      </w:pPr>
      <w:bookmarkStart w:id="19" w:name="_Toc200231664"/>
      <w:r>
        <w:t>Objetivos generales</w:t>
      </w:r>
      <w:bookmarkEnd w:id="19"/>
    </w:p>
    <w:p w14:paraId="660D005D" w14:textId="5FED48A2" w:rsidR="00792D5C" w:rsidRDefault="00CA3623" w:rsidP="00E91641">
      <w:pPr>
        <w:pStyle w:val="Textoindependiente"/>
        <w:spacing w:before="102"/>
        <w:ind w:firstLine="720"/>
        <w:jc w:val="both"/>
      </w:pPr>
      <w:r>
        <w:t xml:space="preserve">Los objetivos generales abordades en este proyecto son: </w:t>
      </w:r>
    </w:p>
    <w:p w14:paraId="1BD3D76A" w14:textId="3F63606D" w:rsidR="00792D5C" w:rsidRDefault="00FC4CEE">
      <w:pPr>
        <w:pStyle w:val="Textoindependiente"/>
        <w:numPr>
          <w:ilvl w:val="0"/>
          <w:numId w:val="12"/>
        </w:numPr>
        <w:spacing w:before="102"/>
        <w:jc w:val="both"/>
      </w:pPr>
      <w:r w:rsidRPr="00FC4CEE">
        <w:t>Detectar y contar los vehículos que acceden a los campus de la UBU</w:t>
      </w:r>
      <w:r>
        <w:t>.</w:t>
      </w:r>
    </w:p>
    <w:p w14:paraId="4F5D33A0" w14:textId="500A8A2A" w:rsidR="00FC4CEE" w:rsidRDefault="00FC4CEE">
      <w:pPr>
        <w:pStyle w:val="Textoindependiente"/>
        <w:numPr>
          <w:ilvl w:val="0"/>
          <w:numId w:val="12"/>
        </w:numPr>
        <w:spacing w:before="102"/>
        <w:jc w:val="both"/>
      </w:pPr>
      <w:r w:rsidRPr="00FC4CEE">
        <w:t>Almacenar los datos obtenidos</w:t>
      </w:r>
      <w:r>
        <w:t>.</w:t>
      </w:r>
    </w:p>
    <w:p w14:paraId="160E9104" w14:textId="5467C52B" w:rsidR="00FC4CEE" w:rsidRDefault="00FC4CEE">
      <w:pPr>
        <w:pStyle w:val="Textoindependiente"/>
        <w:numPr>
          <w:ilvl w:val="0"/>
          <w:numId w:val="12"/>
        </w:numPr>
        <w:spacing w:before="102"/>
        <w:jc w:val="both"/>
      </w:pPr>
      <w:r>
        <w:t>C</w:t>
      </w:r>
      <w:r w:rsidRPr="00FC4CEE">
        <w:t>ontribuir a la monitorización de la movilidad en l</w:t>
      </w:r>
      <w:r w:rsidR="00FA69FE">
        <w:t>as facultades</w:t>
      </w:r>
      <w:r>
        <w:t>.</w:t>
      </w:r>
    </w:p>
    <w:p w14:paraId="07278374" w14:textId="7C73DF41" w:rsidR="00FC4CEE" w:rsidRDefault="00FC4CEE">
      <w:pPr>
        <w:pStyle w:val="Textoindependiente"/>
        <w:numPr>
          <w:ilvl w:val="0"/>
          <w:numId w:val="12"/>
        </w:numPr>
        <w:spacing w:before="102"/>
        <w:jc w:val="both"/>
      </w:pPr>
      <w:r w:rsidRPr="00FC4CEE">
        <w:t xml:space="preserve">Generar informes </w:t>
      </w:r>
      <w:r w:rsidR="00613194">
        <w:t xml:space="preserve">y representaciones visuales </w:t>
      </w:r>
      <w:r w:rsidRPr="00FC4CEE">
        <w:t>a partir de los datos obtenidos</w:t>
      </w:r>
      <w:r w:rsidR="00E31199">
        <w:t>.</w:t>
      </w:r>
    </w:p>
    <w:p w14:paraId="4FB1132E" w14:textId="20C262A0" w:rsidR="00FC4CEE" w:rsidRDefault="00FC4CEE">
      <w:pPr>
        <w:pStyle w:val="Textoindependiente"/>
        <w:numPr>
          <w:ilvl w:val="0"/>
          <w:numId w:val="12"/>
        </w:numPr>
        <w:spacing w:before="102"/>
        <w:jc w:val="both"/>
      </w:pPr>
      <w:r w:rsidRPr="00FC4CEE">
        <w:t>Facilitar la visualización de los datos obtenidos</w:t>
      </w:r>
      <w:r w:rsidR="00267142">
        <w:t xml:space="preserve"> mediante una interfaz web</w:t>
      </w:r>
      <w:r w:rsidR="00E31199">
        <w:t>.</w:t>
      </w:r>
    </w:p>
    <w:p w14:paraId="3EF6C2EF" w14:textId="3CD96E93" w:rsidR="00C971F9" w:rsidRDefault="00C971F9">
      <w:pPr>
        <w:pStyle w:val="Textoindependiente"/>
        <w:numPr>
          <w:ilvl w:val="0"/>
          <w:numId w:val="12"/>
        </w:numPr>
        <w:spacing w:before="102"/>
        <w:jc w:val="both"/>
      </w:pPr>
      <w:r>
        <w:t>Generar estadísticas a partir de datos obtenidos</w:t>
      </w:r>
      <w:r w:rsidR="00E31199">
        <w:t>.</w:t>
      </w:r>
    </w:p>
    <w:p w14:paraId="28FBB901" w14:textId="77777777" w:rsidR="00792D5C" w:rsidRDefault="00792D5C">
      <w:pPr>
        <w:pStyle w:val="Textoindependiente"/>
      </w:pPr>
    </w:p>
    <w:p w14:paraId="5BF51761" w14:textId="77777777" w:rsidR="00792D5C" w:rsidRDefault="00792D5C">
      <w:pPr>
        <w:pStyle w:val="Textoindependiente"/>
      </w:pPr>
    </w:p>
    <w:p w14:paraId="648ED108" w14:textId="77777777" w:rsidR="00792D5C" w:rsidRDefault="00792D5C">
      <w:pPr>
        <w:pStyle w:val="Textoindependiente"/>
      </w:pPr>
    </w:p>
    <w:p w14:paraId="55F61638" w14:textId="77777777" w:rsidR="00792D5C" w:rsidRDefault="00792D5C">
      <w:pPr>
        <w:pStyle w:val="Textoindependiente"/>
      </w:pPr>
    </w:p>
    <w:p w14:paraId="5CBF34EA" w14:textId="77777777" w:rsidR="00792D5C" w:rsidRDefault="00792D5C">
      <w:pPr>
        <w:pStyle w:val="Textoindependiente"/>
      </w:pPr>
    </w:p>
    <w:p w14:paraId="2E5DD54B" w14:textId="77777777" w:rsidR="00792D5C" w:rsidRDefault="00792D5C">
      <w:pPr>
        <w:pStyle w:val="Textoindependiente"/>
      </w:pPr>
    </w:p>
    <w:p w14:paraId="60CC6161" w14:textId="77777777" w:rsidR="00792D5C" w:rsidRDefault="00792D5C">
      <w:pPr>
        <w:pStyle w:val="Textoindependiente"/>
      </w:pPr>
    </w:p>
    <w:p w14:paraId="4C19BF47" w14:textId="77777777" w:rsidR="00792D5C" w:rsidRDefault="00792D5C">
      <w:pPr>
        <w:pStyle w:val="Textoindependiente"/>
      </w:pPr>
    </w:p>
    <w:p w14:paraId="487AB813" w14:textId="77777777" w:rsidR="00792D5C" w:rsidRDefault="00792D5C" w:rsidP="00FC4CEE"/>
    <w:p w14:paraId="5D150371" w14:textId="06943931" w:rsidR="00FA5FA4" w:rsidRDefault="00FA5FA4" w:rsidP="00FC4CEE">
      <w:pPr>
        <w:sectPr w:rsidR="00FA5FA4">
          <w:pgSz w:w="11910" w:h="16840"/>
          <w:pgMar w:top="4520" w:right="1600" w:bottom="280" w:left="1540" w:header="4337" w:footer="0" w:gutter="0"/>
          <w:cols w:space="720"/>
        </w:sectPr>
      </w:pPr>
    </w:p>
    <w:p w14:paraId="0C37A14B" w14:textId="77777777" w:rsidR="00FA5FA4" w:rsidRDefault="00FA5FA4" w:rsidP="00FC4CEE">
      <w:pPr>
        <w:pStyle w:val="Textoindependiente"/>
        <w:jc w:val="right"/>
        <w:rPr>
          <w:i/>
          <w:iCs/>
        </w:rPr>
      </w:pPr>
    </w:p>
    <w:p w14:paraId="581CCA53" w14:textId="7F62CBF6" w:rsidR="00FC4CEE" w:rsidRDefault="00FC4CEE" w:rsidP="00FC4CEE">
      <w:pPr>
        <w:pStyle w:val="Textoindependiente"/>
        <w:jc w:val="right"/>
        <w:rPr>
          <w:i/>
          <w:iCs/>
        </w:rPr>
      </w:pPr>
      <w:r>
        <w:rPr>
          <w:i/>
          <w:iCs/>
        </w:rPr>
        <w:t>Objetivos del proyecto</w:t>
      </w:r>
    </w:p>
    <w:p w14:paraId="7BA5A5A2" w14:textId="77777777" w:rsidR="00FC4CEE" w:rsidRDefault="00FC4CEE" w:rsidP="00FC4CEE">
      <w:pPr>
        <w:pStyle w:val="Textoindependiente"/>
        <w:jc w:val="right"/>
        <w:rPr>
          <w:i/>
          <w:iCs/>
        </w:rPr>
      </w:pPr>
    </w:p>
    <w:p w14:paraId="7CA13035" w14:textId="7CD20044" w:rsidR="00FC4CEE" w:rsidRDefault="00FC4CEE">
      <w:pPr>
        <w:pStyle w:val="Ttulo2"/>
        <w:numPr>
          <w:ilvl w:val="3"/>
          <w:numId w:val="1"/>
        </w:numPr>
      </w:pPr>
      <w:bookmarkStart w:id="20" w:name="_Toc200231665"/>
      <w:r>
        <w:t>Objetivos técnicos</w:t>
      </w:r>
      <w:bookmarkEnd w:id="20"/>
    </w:p>
    <w:p w14:paraId="5586E69C" w14:textId="78327860" w:rsidR="00FC4CEE" w:rsidRDefault="00CA3623" w:rsidP="00F865B1">
      <w:pPr>
        <w:pStyle w:val="Textoindependiente"/>
        <w:spacing w:before="102"/>
        <w:ind w:firstLine="720"/>
        <w:jc w:val="both"/>
      </w:pPr>
      <w:r>
        <w:t xml:space="preserve">Los objetivos técnicos del proyecto son los siguientes: </w:t>
      </w:r>
    </w:p>
    <w:p w14:paraId="7FFE6F0E" w14:textId="51423C0B" w:rsidR="00FC4CEE" w:rsidRDefault="00FC4CEE">
      <w:pPr>
        <w:pStyle w:val="Textoindependiente"/>
        <w:numPr>
          <w:ilvl w:val="0"/>
          <w:numId w:val="13"/>
        </w:numPr>
        <w:spacing w:before="102"/>
        <w:jc w:val="both"/>
      </w:pPr>
      <w:r w:rsidRPr="00FC4CEE">
        <w:t>Usar un modelo basado en visión por computador para la detección</w:t>
      </w:r>
      <w:r w:rsidR="00351212">
        <w:t xml:space="preserve"> y conteo</w:t>
      </w:r>
      <w:r w:rsidRPr="00FC4CEE">
        <w:t xml:space="preserve"> de vehículos</w:t>
      </w:r>
      <w:r>
        <w:t>.</w:t>
      </w:r>
    </w:p>
    <w:p w14:paraId="24BD821F" w14:textId="2608E8AE" w:rsidR="00FC4CEE" w:rsidRDefault="00FC4CEE">
      <w:pPr>
        <w:pStyle w:val="Textoindependiente"/>
        <w:numPr>
          <w:ilvl w:val="0"/>
          <w:numId w:val="13"/>
        </w:numPr>
        <w:spacing w:before="102"/>
        <w:jc w:val="both"/>
      </w:pPr>
      <w:r w:rsidRPr="00FC4CEE">
        <w:t xml:space="preserve">Desarrollar una aplicación web que permita </w:t>
      </w:r>
      <w:r w:rsidR="00351212">
        <w:t>subir vídeos previamente grabados para su procesamiento.</w:t>
      </w:r>
    </w:p>
    <w:p w14:paraId="47AFA502" w14:textId="4C70E4E4" w:rsidR="00351212" w:rsidRDefault="00351212">
      <w:pPr>
        <w:pStyle w:val="Textoindependiente"/>
        <w:numPr>
          <w:ilvl w:val="0"/>
          <w:numId w:val="13"/>
        </w:numPr>
        <w:spacing w:before="102"/>
        <w:jc w:val="both"/>
      </w:pPr>
      <w:r>
        <w:t>Automatizar la detección de facultad mediante la extracción de metadatos, o permitir la selección manual si no contiene datos.</w:t>
      </w:r>
    </w:p>
    <w:p w14:paraId="4889DD5A" w14:textId="6BC3C5D2" w:rsidR="00351212" w:rsidRDefault="00351212">
      <w:pPr>
        <w:pStyle w:val="Textoindependiente"/>
        <w:numPr>
          <w:ilvl w:val="0"/>
          <w:numId w:val="13"/>
        </w:numPr>
        <w:spacing w:before="102"/>
        <w:jc w:val="both"/>
      </w:pPr>
      <w:r>
        <w:t>Incorporar una funcionalidad que permita al usuario definir manualmente la línea de conteo, adaptándose a cualquier vídeo.</w:t>
      </w:r>
    </w:p>
    <w:p w14:paraId="2BB86117" w14:textId="06DFBAD4" w:rsidR="00FC4CEE" w:rsidRDefault="00FC4CEE">
      <w:pPr>
        <w:pStyle w:val="Textoindependiente"/>
        <w:numPr>
          <w:ilvl w:val="0"/>
          <w:numId w:val="13"/>
        </w:numPr>
        <w:spacing w:before="102"/>
        <w:jc w:val="both"/>
      </w:pPr>
      <w:r w:rsidRPr="00FC4CEE">
        <w:t>Implementar base de datos</w:t>
      </w:r>
      <w:r w:rsidR="00351212">
        <w:t xml:space="preserve"> que almacene los registros de cada vehículo detectado</w:t>
      </w:r>
      <w:r>
        <w:t>.</w:t>
      </w:r>
    </w:p>
    <w:p w14:paraId="736C8519" w14:textId="6B5312FC" w:rsidR="00ED7363" w:rsidRDefault="00ED7363">
      <w:pPr>
        <w:pStyle w:val="Textoindependiente"/>
        <w:numPr>
          <w:ilvl w:val="0"/>
          <w:numId w:val="13"/>
        </w:numPr>
        <w:spacing w:before="102"/>
        <w:jc w:val="both"/>
      </w:pPr>
      <w:r>
        <w:t>Mostrar informes</w:t>
      </w:r>
      <w:r w:rsidR="00351212">
        <w:t xml:space="preserve"> y gráficos</w:t>
      </w:r>
      <w:r>
        <w:t xml:space="preserve"> de los datos obtenidos.</w:t>
      </w:r>
    </w:p>
    <w:p w14:paraId="37C7E50F" w14:textId="36C43832" w:rsidR="00FC4CEE" w:rsidRDefault="00FC4CEE">
      <w:pPr>
        <w:pStyle w:val="Textoindependiente"/>
        <w:numPr>
          <w:ilvl w:val="0"/>
          <w:numId w:val="13"/>
        </w:numPr>
        <w:spacing w:before="102"/>
        <w:jc w:val="both"/>
      </w:pPr>
      <w:r w:rsidRPr="00FC4CEE">
        <w:t xml:space="preserve">Utilizar </w:t>
      </w:r>
      <w:proofErr w:type="spellStart"/>
      <w:r w:rsidRPr="00FC4CEE">
        <w:t>Zube</w:t>
      </w:r>
      <w:proofErr w:type="spellEnd"/>
      <w:r w:rsidRPr="00FC4CEE">
        <w:t xml:space="preserve"> como herramienta para la gestión del proyecto</w:t>
      </w:r>
      <w:r>
        <w:t>.</w:t>
      </w:r>
    </w:p>
    <w:p w14:paraId="1BA56694" w14:textId="50F1D3CB" w:rsidR="00FC4CEE" w:rsidRDefault="00FC4CEE">
      <w:pPr>
        <w:pStyle w:val="Textoindependiente"/>
        <w:numPr>
          <w:ilvl w:val="0"/>
          <w:numId w:val="13"/>
        </w:numPr>
        <w:spacing w:before="102"/>
        <w:jc w:val="both"/>
      </w:pPr>
      <w:r w:rsidRPr="00FC4CEE">
        <w:t>Utilizar GitHub como sistema de control de versiones</w:t>
      </w:r>
      <w:r>
        <w:t>.</w:t>
      </w:r>
    </w:p>
    <w:p w14:paraId="6CC7253E" w14:textId="012442F2" w:rsidR="00FC4CEE" w:rsidRDefault="00FC4CEE">
      <w:pPr>
        <w:pStyle w:val="Textoindependiente"/>
        <w:numPr>
          <w:ilvl w:val="0"/>
          <w:numId w:val="13"/>
        </w:numPr>
        <w:spacing w:before="102"/>
        <w:jc w:val="both"/>
      </w:pPr>
      <w:r w:rsidRPr="00FC4CEE">
        <w:t>Utilizar Zotero como gestor de referencias</w:t>
      </w:r>
    </w:p>
    <w:p w14:paraId="308CDC0A" w14:textId="77777777" w:rsidR="00FC4CEE" w:rsidRDefault="00FC4CEE" w:rsidP="00FC4CEE">
      <w:pPr>
        <w:pStyle w:val="Textoindependiente"/>
      </w:pPr>
    </w:p>
    <w:p w14:paraId="4F739CF1" w14:textId="77777777" w:rsidR="00FC4CEE" w:rsidRDefault="00FC4CEE" w:rsidP="00FC4CEE">
      <w:pPr>
        <w:pStyle w:val="Textoindependiente"/>
      </w:pPr>
    </w:p>
    <w:p w14:paraId="618F38D7" w14:textId="77777777" w:rsidR="00FC4CEE" w:rsidRDefault="00FC4CEE" w:rsidP="00FC4CEE">
      <w:pPr>
        <w:pStyle w:val="Textoindependiente"/>
      </w:pPr>
    </w:p>
    <w:p w14:paraId="4DFFFF9D" w14:textId="77777777" w:rsidR="00FC4CEE" w:rsidRDefault="00FC4CEE" w:rsidP="00FC4CEE">
      <w:pPr>
        <w:pStyle w:val="Textoindependiente"/>
      </w:pPr>
    </w:p>
    <w:p w14:paraId="5BED39C9" w14:textId="77777777" w:rsidR="00FC4CEE" w:rsidRDefault="00FC4CEE" w:rsidP="00FC4CEE">
      <w:pPr>
        <w:pStyle w:val="Textoindependiente"/>
      </w:pPr>
    </w:p>
    <w:p w14:paraId="3662EF62" w14:textId="77777777" w:rsidR="00FC4CEE" w:rsidRDefault="00FC4CEE" w:rsidP="00FC4CEE">
      <w:pPr>
        <w:pStyle w:val="Textoindependiente"/>
      </w:pPr>
    </w:p>
    <w:p w14:paraId="166A9132" w14:textId="77777777" w:rsidR="00FC4CEE" w:rsidRDefault="00FC4CEE" w:rsidP="00FC4CEE">
      <w:pPr>
        <w:pStyle w:val="Textoindependiente"/>
      </w:pPr>
    </w:p>
    <w:p w14:paraId="6817F8A0" w14:textId="77777777" w:rsidR="00FC4CEE" w:rsidRDefault="00FC4CEE" w:rsidP="00FC4CEE">
      <w:pPr>
        <w:pStyle w:val="Textoindependiente"/>
      </w:pPr>
    </w:p>
    <w:p w14:paraId="66CAD200" w14:textId="77777777" w:rsidR="00FC4CEE" w:rsidRDefault="00FC4CEE" w:rsidP="00FC4CEE">
      <w:pPr>
        <w:pStyle w:val="Textoindependiente"/>
      </w:pPr>
    </w:p>
    <w:p w14:paraId="79B8255B" w14:textId="77777777" w:rsidR="00FC4CEE" w:rsidRDefault="00FC4CEE" w:rsidP="00FC4CEE">
      <w:pPr>
        <w:pStyle w:val="Textoindependiente"/>
      </w:pPr>
    </w:p>
    <w:p w14:paraId="0C96DE10" w14:textId="77777777" w:rsidR="00FC4CEE" w:rsidRDefault="00FC4CEE" w:rsidP="00FC4CEE">
      <w:pPr>
        <w:pStyle w:val="Textoindependiente"/>
      </w:pPr>
    </w:p>
    <w:p w14:paraId="152B39F8" w14:textId="77777777" w:rsidR="00FC4CEE" w:rsidRDefault="00FC4CEE" w:rsidP="00FC4CEE">
      <w:pPr>
        <w:pStyle w:val="Textoindependiente"/>
      </w:pPr>
    </w:p>
    <w:p w14:paraId="7440639E" w14:textId="77777777" w:rsidR="00FC4CEE" w:rsidRDefault="00FC4CEE" w:rsidP="00FC4CEE">
      <w:pPr>
        <w:pStyle w:val="Textoindependiente"/>
      </w:pPr>
    </w:p>
    <w:p w14:paraId="16A3EFDE" w14:textId="77777777" w:rsidR="00FC4CEE" w:rsidRDefault="00FC4CEE" w:rsidP="00FC4CEE">
      <w:pPr>
        <w:pStyle w:val="Textoindependiente"/>
      </w:pPr>
    </w:p>
    <w:p w14:paraId="6CC6FBE8" w14:textId="77777777" w:rsidR="00FC4CEE" w:rsidRDefault="00FC4CEE" w:rsidP="00FC4CEE">
      <w:pPr>
        <w:pStyle w:val="Textoindependiente"/>
      </w:pPr>
    </w:p>
    <w:p w14:paraId="3467790A" w14:textId="77777777" w:rsidR="004C03FA" w:rsidRDefault="004C03FA" w:rsidP="00FC4CEE">
      <w:pPr>
        <w:pStyle w:val="Textoindependiente"/>
      </w:pPr>
    </w:p>
    <w:p w14:paraId="5ED10424" w14:textId="77777777" w:rsidR="004C03FA" w:rsidRDefault="004C03FA" w:rsidP="00FC4CEE">
      <w:pPr>
        <w:pStyle w:val="Textoindependiente"/>
      </w:pPr>
    </w:p>
    <w:p w14:paraId="78342C79" w14:textId="77777777" w:rsidR="004C03FA" w:rsidRDefault="004C03FA" w:rsidP="00FC4CEE">
      <w:pPr>
        <w:pStyle w:val="Textoindependiente"/>
      </w:pPr>
    </w:p>
    <w:p w14:paraId="6D719D69" w14:textId="77777777" w:rsidR="004C03FA" w:rsidRPr="00FC4CEE" w:rsidRDefault="004C03FA" w:rsidP="00FC4CEE">
      <w:pPr>
        <w:pStyle w:val="Textoindependiente"/>
      </w:pPr>
    </w:p>
    <w:p w14:paraId="4A5E145C" w14:textId="77777777" w:rsidR="00FC4CEE" w:rsidRDefault="00FC4CEE">
      <w:pPr>
        <w:rPr>
          <w:sz w:val="14"/>
        </w:rPr>
      </w:pPr>
    </w:p>
    <w:p w14:paraId="3652E068" w14:textId="77777777" w:rsidR="00FA5FA4" w:rsidRDefault="00FA5FA4">
      <w:pPr>
        <w:rPr>
          <w:sz w:val="14"/>
        </w:rPr>
        <w:sectPr w:rsidR="00FA5FA4">
          <w:headerReference w:type="even" r:id="rId361"/>
          <w:pgSz w:w="11910" w:h="16840"/>
          <w:pgMar w:top="1920" w:right="1600" w:bottom="280" w:left="1540" w:header="0" w:footer="0" w:gutter="0"/>
          <w:cols w:space="720"/>
        </w:sectPr>
      </w:pPr>
    </w:p>
    <w:bookmarkStart w:id="21" w:name="3._Conceptos_teóricos"/>
    <w:bookmarkStart w:id="22" w:name="_bookmark5"/>
    <w:bookmarkStart w:id="23" w:name="_Toc200231666"/>
    <w:bookmarkEnd w:id="21"/>
    <w:bookmarkEnd w:id="22"/>
    <w:p w14:paraId="2477C5A8" w14:textId="17C71100" w:rsidR="00792D5C" w:rsidRDefault="000D3D66">
      <w:pPr>
        <w:pStyle w:val="Ttulo1"/>
        <w:numPr>
          <w:ilvl w:val="2"/>
          <w:numId w:val="1"/>
        </w:numPr>
        <w:tabs>
          <w:tab w:val="left" w:pos="2179"/>
        </w:tabs>
        <w:ind w:left="2179" w:hanging="695"/>
      </w:pPr>
      <w:r>
        <w:rPr>
          <w:noProof/>
        </w:rPr>
        <w:lastRenderedPageBreak/>
        <mc:AlternateContent>
          <mc:Choice Requires="wps">
            <w:drawing>
              <wp:anchor distT="0" distB="0" distL="0" distR="0" simplePos="0" relativeHeight="487623680" behindDoc="1" locked="0" layoutInCell="1" allowOverlap="1" wp14:anchorId="0E4075A1" wp14:editId="43952744">
                <wp:simplePos x="0" y="0"/>
                <wp:positionH relativeFrom="page">
                  <wp:posOffset>1085215</wp:posOffset>
                </wp:positionH>
                <wp:positionV relativeFrom="topMargin">
                  <wp:posOffset>2877185</wp:posOffset>
                </wp:positionV>
                <wp:extent cx="4846320" cy="1270"/>
                <wp:effectExtent l="0" t="0" r="0" b="0"/>
                <wp:wrapNone/>
                <wp:docPr id="1745047337"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E265011" id="Graphic 869" o:spid="_x0000_s1026" style="position:absolute;margin-left:85.45pt;margin-top:226.55pt;width:381.6pt;height:.1pt;z-index:-15692800;visibility:visible;mso-wrap-style:square;mso-wrap-distance-left:0;mso-wrap-distance-top:0;mso-wrap-distance-right:0;mso-wrap-distance-bottom:0;mso-position-horizontal:absolute;mso-position-horizontal-relative:page;mso-position-vertical:absolute;mso-position-vertical-relative:top-margin-area;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" path="m,l4845926,e" filled="f" strokeweight=".14039mm">
                <v:path arrowok="t"/>
                <w10:wrap anchorx="page" anchory="margin"/>
              </v:shape>
            </w:pict>
          </mc:Fallback>
        </mc:AlternateContent>
      </w:r>
      <w:r>
        <w:t>Conceptos</w:t>
      </w:r>
      <w:r>
        <w:rPr>
          <w:spacing w:val="16"/>
        </w:rPr>
        <w:t xml:space="preserve"> </w:t>
      </w:r>
      <w:r>
        <w:rPr>
          <w:spacing w:val="-2"/>
        </w:rPr>
        <w:t>teóricos</w:t>
      </w:r>
      <w:bookmarkEnd w:id="23"/>
    </w:p>
    <w:p w14:paraId="21E689A3" w14:textId="074FBD7D" w:rsidR="00792D5C" w:rsidRDefault="008B6F00">
      <w:pPr>
        <w:pStyle w:val="Textoindependiente"/>
        <w:spacing w:before="5"/>
        <w:rPr>
          <w:rFonts w:ascii="LM Sans 10"/>
          <w:b/>
          <w:sz w:val="15"/>
        </w:rPr>
      </w:pPr>
      <w:r>
        <w:rPr>
          <w:noProof/>
        </w:rPr>
        <mc:AlternateContent>
          <mc:Choice Requires="wps">
            <w:drawing>
              <wp:anchor distT="0" distB="0" distL="0" distR="0" simplePos="0" relativeHeight="487601152" behindDoc="1" locked="0" layoutInCell="1" allowOverlap="1" wp14:anchorId="48E83CEA" wp14:editId="1075BA99">
                <wp:simplePos x="0" y="0"/>
                <wp:positionH relativeFrom="page">
                  <wp:posOffset>1078877</wp:posOffset>
                </wp:positionH>
                <wp:positionV relativeFrom="paragraph">
                  <wp:posOffset>155124</wp:posOffset>
                </wp:positionV>
                <wp:extent cx="4846320" cy="1270"/>
                <wp:effectExtent l="0" t="0" r="0" b="0"/>
                <wp:wrapTopAndBottom/>
                <wp:docPr id="870" name="Graphic 8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1235DE7" id="Graphic 870" o:spid="_x0000_s1026" style="position:absolute;margin-left:84.95pt;margin-top:12.2pt;width:381.6pt;height:.1pt;z-index:-15715328;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340AAA3B" w14:textId="77777777" w:rsidR="00792D5C" w:rsidRDefault="00792D5C">
      <w:pPr>
        <w:pStyle w:val="Textoindependiente"/>
        <w:spacing w:before="52"/>
        <w:rPr>
          <w:rFonts w:ascii="LM Sans 10"/>
          <w:b/>
        </w:rPr>
      </w:pPr>
    </w:p>
    <w:p w14:paraId="3F039220" w14:textId="77777777" w:rsidR="00075515" w:rsidRDefault="00075515">
      <w:pPr>
        <w:pStyle w:val="Textoindependiente"/>
        <w:spacing w:before="52"/>
      </w:pPr>
    </w:p>
    <w:p w14:paraId="6D5B5D0A" w14:textId="2D19F87F" w:rsidR="00B875D4" w:rsidRDefault="00B875D4" w:rsidP="004B7E0B">
      <w:pPr>
        <w:pStyle w:val="Textoindependiente"/>
        <w:spacing w:before="52"/>
        <w:ind w:firstLine="720"/>
        <w:jc w:val="both"/>
      </w:pPr>
      <w:r>
        <w:t xml:space="preserve">En este apartado se </w:t>
      </w:r>
      <w:r w:rsidR="00900B91">
        <w:t>presentan</w:t>
      </w:r>
      <w:r>
        <w:t xml:space="preserve"> los conceptos y aspectos teóricos del proyecto</w:t>
      </w:r>
      <w:r w:rsidR="00900B91">
        <w:t xml:space="preserve">. El contenido se </w:t>
      </w:r>
      <w:r w:rsidR="00886982">
        <w:t>organiza</w:t>
      </w:r>
      <w:r w:rsidR="00900B91">
        <w:t xml:space="preserve"> en varios apartados, cada uno centrado en un tema relevante </w:t>
      </w:r>
      <w:r w:rsidR="00886982">
        <w:t>que</w:t>
      </w:r>
      <w:r w:rsidR="00900B91">
        <w:t xml:space="preserve"> aporta las </w:t>
      </w:r>
      <w:r w:rsidR="00886982">
        <w:t>bases necesarias para el desarrollo del proyecto.</w:t>
      </w:r>
    </w:p>
    <w:p w14:paraId="47E14063" w14:textId="77777777" w:rsidR="00B875D4" w:rsidRDefault="00B875D4" w:rsidP="004B7E0B">
      <w:pPr>
        <w:pStyle w:val="Textoindependiente"/>
        <w:spacing w:before="52"/>
        <w:jc w:val="both"/>
      </w:pPr>
    </w:p>
    <w:p w14:paraId="18316FAE" w14:textId="41BCA54D" w:rsidR="00792D5C" w:rsidRDefault="00075515">
      <w:pPr>
        <w:pStyle w:val="Ttulo2"/>
        <w:numPr>
          <w:ilvl w:val="3"/>
          <w:numId w:val="1"/>
        </w:numPr>
        <w:tabs>
          <w:tab w:val="left" w:pos="1139"/>
        </w:tabs>
        <w:jc w:val="both"/>
      </w:pPr>
      <w:bookmarkStart w:id="24" w:name="Secciones"/>
      <w:bookmarkStart w:id="25" w:name="_bookmark6"/>
      <w:bookmarkStart w:id="26" w:name="_Toc200231667"/>
      <w:bookmarkStart w:id="27" w:name="_Hlk196075104"/>
      <w:bookmarkEnd w:id="24"/>
      <w:bookmarkEnd w:id="25"/>
      <w:r>
        <w:rPr>
          <w:spacing w:val="-2"/>
        </w:rPr>
        <w:t xml:space="preserve">Visión </w:t>
      </w:r>
      <w:r w:rsidR="00F645F5">
        <w:rPr>
          <w:spacing w:val="-2"/>
        </w:rPr>
        <w:t>por computador</w:t>
      </w:r>
      <w:bookmarkEnd w:id="26"/>
    </w:p>
    <w:p w14:paraId="5A523D27" w14:textId="1DAD87A0" w:rsidR="00792D5C" w:rsidRDefault="00F645F5" w:rsidP="004B7E0B">
      <w:pPr>
        <w:pStyle w:val="Textoindependiente"/>
        <w:spacing w:before="102"/>
        <w:ind w:firstLine="720"/>
        <w:jc w:val="both"/>
      </w:pPr>
      <w:bookmarkStart w:id="28" w:name="_Hlk196074849"/>
      <w:r>
        <w:t xml:space="preserve">La visión por computador </w:t>
      </w:r>
      <w:r>
        <w:fldChar w:fldCharType="begin"/>
      </w:r>
      <w:r w:rsidR="00022111">
        <w:instrText xml:space="preserve"> ADDIN ZOTERO_ITEM CSL_CITATION {"citationID":"DYeCOrDe","properties":{"formattedCitation":"[2]","plainCitation":"[2]","noteIndex":0},"citationItems":[{"id":9,"uris":["http://zotero.org/users/16975901/items/EBKCCC6Y"],"itemData":{"id":9,"type":"article-journal","language":"es","source":"Zotero","title":"Matemáticas y Visión por Ordenador","URL":"https://www.researchgate.net/profile/Luis-Alvarez-37/publication/40670113_Matematicas_y_vision_por_el_ordenador/links/0c960517ae21d189c8000000/Matematicas-y-vision-por-el-ordenador.pdf","author":[{"family":"León","given":"Luis Álvarez"}],"issued":{"date-parts":[["2003"]]}}}],"schema":"https://github.com/citation-style-language/schema/raw/master/csl-citation.json"} </w:instrText>
      </w:r>
      <w:r>
        <w:fldChar w:fldCharType="separate"/>
      </w:r>
      <w:r w:rsidR="00022111" w:rsidRPr="00022111">
        <w:t>[2]</w:t>
      </w:r>
      <w:r>
        <w:fldChar w:fldCharType="end"/>
      </w:r>
      <w:r>
        <w:t xml:space="preserve"> es una rama de la inteligencia artificial cuyo objetivo es </w:t>
      </w:r>
      <w:r w:rsidR="00FF49BE">
        <w:t>dotar</w:t>
      </w:r>
      <w:r>
        <w:t xml:space="preserve"> a las máquinas</w:t>
      </w:r>
      <w:r w:rsidR="00FF49BE">
        <w:t xml:space="preserve"> de la capacidad de analizar e interpretar imágenes y secuencias de vídeo mediante diferentes algoritmos. Esta rama se apoya en modelos matemáticos, como análisis </w:t>
      </w:r>
      <w:proofErr w:type="spellStart"/>
      <w:r w:rsidR="00FF49BE">
        <w:t>multiescala</w:t>
      </w:r>
      <w:proofErr w:type="spellEnd"/>
      <w:r w:rsidR="00FF49BE">
        <w:t xml:space="preserve"> y ecuaciones diferenciales, para realizar tareas como la identificación </w:t>
      </w:r>
      <w:bookmarkEnd w:id="28"/>
      <w:r w:rsidR="00FF49BE">
        <w:t>de objetos o la segmentación de imágenes</w:t>
      </w:r>
      <w:bookmarkEnd w:id="27"/>
      <w:r w:rsidR="00FF49BE">
        <w:t>.</w:t>
      </w:r>
      <w:r w:rsidR="00B92FF5">
        <w:t xml:space="preserve"> (</w:t>
      </w:r>
      <w:r w:rsidR="00B92FF5">
        <w:fldChar w:fldCharType="begin"/>
      </w:r>
      <w:r w:rsidR="00B92FF5">
        <w:instrText xml:space="preserve"> REF _Ref199442300 \h </w:instrText>
      </w:r>
      <w:r w:rsidR="00B92FF5">
        <w:fldChar w:fldCharType="separate"/>
      </w:r>
      <w:r w:rsidR="008B6F00">
        <w:t xml:space="preserve">Figura </w:t>
      </w:r>
      <w:r w:rsidR="008B6F00">
        <w:rPr>
          <w:noProof/>
        </w:rPr>
        <w:t>1</w:t>
      </w:r>
      <w:r w:rsidR="00B92FF5">
        <w:fldChar w:fldCharType="end"/>
      </w:r>
      <w:r w:rsidR="00B92FF5">
        <w:t>)</w:t>
      </w:r>
    </w:p>
    <w:p w14:paraId="2834E469" w14:textId="667F482A" w:rsidR="00FF49BE" w:rsidRDefault="00FF49BE" w:rsidP="004B7E0B">
      <w:pPr>
        <w:pStyle w:val="Textoindependiente"/>
        <w:spacing w:before="102"/>
        <w:ind w:firstLine="720"/>
        <w:jc w:val="both"/>
      </w:pPr>
      <w:r>
        <w:t>La visión por computador abarca distintos niveles, entre los que se pueden encontrar:</w:t>
      </w:r>
    </w:p>
    <w:p w14:paraId="16E0B46F" w14:textId="77777777" w:rsidR="00EE295D" w:rsidRDefault="00FF49BE">
      <w:pPr>
        <w:pStyle w:val="Textoindependiente"/>
        <w:numPr>
          <w:ilvl w:val="0"/>
          <w:numId w:val="2"/>
        </w:numPr>
        <w:spacing w:before="102"/>
        <w:jc w:val="both"/>
      </w:pPr>
      <w:r>
        <w:t xml:space="preserve">Detección de objetos: Identificación y localización de elementos </w:t>
      </w:r>
      <w:r w:rsidR="00EE295D">
        <w:t>en imágenes o vídeos.</w:t>
      </w:r>
    </w:p>
    <w:p w14:paraId="10959E97" w14:textId="6B3F58E3" w:rsidR="00EE295D" w:rsidRDefault="00EE295D">
      <w:pPr>
        <w:pStyle w:val="Textoindependiente"/>
        <w:numPr>
          <w:ilvl w:val="0"/>
          <w:numId w:val="2"/>
        </w:numPr>
        <w:spacing w:before="102"/>
        <w:jc w:val="both"/>
      </w:pPr>
      <w:r>
        <w:t>Clasificación de objetos: Asociación de cada objeto detectado a una categoría concreta</w:t>
      </w:r>
      <w:r w:rsidR="00F865B1">
        <w:t xml:space="preserve">. </w:t>
      </w:r>
    </w:p>
    <w:p w14:paraId="1130E71A" w14:textId="48BB2325" w:rsidR="00FF49BE" w:rsidRDefault="00EE295D">
      <w:pPr>
        <w:pStyle w:val="Textoindependiente"/>
        <w:numPr>
          <w:ilvl w:val="0"/>
          <w:numId w:val="2"/>
        </w:numPr>
        <w:spacing w:before="102"/>
        <w:jc w:val="both"/>
      </w:pPr>
      <w:r>
        <w:t>Seguimiento de objetos:</w:t>
      </w:r>
      <w:r w:rsidR="00CA3623">
        <w:t xml:space="preserve"> </w:t>
      </w:r>
      <w:r>
        <w:t xml:space="preserve"> Análisis del despla</w:t>
      </w:r>
      <w:r w:rsidR="000504FE">
        <w:t>zamiento de elementos a lo largo del tiempo</w:t>
      </w:r>
      <w:r w:rsidR="000D3D66">
        <w:t>.</w:t>
      </w:r>
    </w:p>
    <w:p w14:paraId="10BDDE31" w14:textId="77777777" w:rsidR="00FE1A9E" w:rsidRDefault="00FE1A9E" w:rsidP="00F645F5">
      <w:pPr>
        <w:pStyle w:val="Textoindependiente"/>
        <w:spacing w:before="102"/>
        <w:ind w:firstLine="720"/>
      </w:pPr>
    </w:p>
    <w:p w14:paraId="7F2C53D0" w14:textId="46435771" w:rsidR="00792D5C" w:rsidRDefault="00792D5C">
      <w:pPr>
        <w:pStyle w:val="Textoindependiente"/>
        <w:numPr>
          <w:ilvl w:val="0"/>
          <w:numId w:val="4"/>
        </w:numPr>
        <w:spacing w:before="279"/>
        <w:ind w:right="1719"/>
        <w:jc w:val="center"/>
        <w:sectPr w:rsidR="00792D5C" w:rsidSect="00F8636F">
          <w:pgSz w:w="11910" w:h="16840"/>
          <w:pgMar w:top="4520" w:right="1600" w:bottom="280" w:left="1540" w:header="4337" w:footer="0" w:gutter="0"/>
          <w:cols w:space="720"/>
          <w:docGrid w:linePitch="299"/>
        </w:sectPr>
      </w:pPr>
    </w:p>
    <w:p w14:paraId="2D27808C" w14:textId="77777777" w:rsidR="00FA5FA4" w:rsidRDefault="00FA5FA4" w:rsidP="003406A5">
      <w:pPr>
        <w:tabs>
          <w:tab w:val="left" w:pos="6732"/>
        </w:tabs>
        <w:spacing w:before="72"/>
        <w:jc w:val="right"/>
        <w:rPr>
          <w:rFonts w:ascii="LM Roman Slanted 12" w:hAnsi="LM Roman Slanted 12"/>
          <w:i/>
          <w:sz w:val="24"/>
        </w:rPr>
      </w:pPr>
    </w:p>
    <w:p w14:paraId="4DAC5996" w14:textId="163FEB03" w:rsidR="00EB459F" w:rsidRDefault="00EB459F" w:rsidP="003406A5">
      <w:pPr>
        <w:tabs>
          <w:tab w:val="left" w:pos="6732"/>
        </w:tabs>
        <w:spacing w:before="72"/>
        <w:jc w:val="right"/>
        <w:rPr>
          <w:rFonts w:ascii="LM Roman Slanted 12" w:hAnsi="LM Roman Slanted 12"/>
          <w:i/>
          <w:sz w:val="24"/>
        </w:rPr>
      </w:pPr>
      <w:r>
        <w:rPr>
          <w:rFonts w:ascii="LM Roman Slanted 12" w:hAnsi="LM Roman Slanted 12"/>
          <w:i/>
          <w:sz w:val="24"/>
        </w:rPr>
        <w:t>Conceptos</w:t>
      </w:r>
      <w:r>
        <w:rPr>
          <w:rFonts w:ascii="LM Roman Slanted 12" w:hAnsi="LM Roman Slanted 12"/>
          <w:i/>
          <w:spacing w:val="-12"/>
          <w:sz w:val="24"/>
        </w:rPr>
        <w:t xml:space="preserve"> </w:t>
      </w:r>
      <w:r>
        <w:rPr>
          <w:rFonts w:ascii="LM Roman Slanted 12" w:hAnsi="LM Roman Slanted 12"/>
          <w:i/>
          <w:spacing w:val="-2"/>
          <w:sz w:val="24"/>
        </w:rPr>
        <w:t>teóricos</w:t>
      </w:r>
    </w:p>
    <w:p w14:paraId="33187E26" w14:textId="77777777" w:rsidR="00EB459F" w:rsidRDefault="00EB459F" w:rsidP="00EB459F">
      <w:pPr>
        <w:tabs>
          <w:tab w:val="left" w:pos="6732"/>
        </w:tabs>
        <w:spacing w:before="72"/>
        <w:ind w:left="1015"/>
        <w:jc w:val="center"/>
        <w:rPr>
          <w:spacing w:val="-10"/>
          <w:sz w:val="24"/>
        </w:rPr>
      </w:pPr>
    </w:p>
    <w:p w14:paraId="55229C51" w14:textId="77777777" w:rsidR="00FC69BD" w:rsidRDefault="00EB459F" w:rsidP="00FC69BD">
      <w:pPr>
        <w:keepNext/>
        <w:tabs>
          <w:tab w:val="left" w:pos="6732"/>
        </w:tabs>
        <w:spacing w:before="72" w:line="360" w:lineRule="auto"/>
        <w:ind w:left="1015"/>
        <w:jc w:val="center"/>
      </w:pPr>
      <w:r>
        <w:rPr>
          <w:noProof/>
          <w:spacing w:val="-10"/>
          <w:sz w:val="24"/>
        </w:rPr>
        <w:drawing>
          <wp:inline distT="0" distB="0" distL="0" distR="0" wp14:anchorId="45E483E5" wp14:editId="13ECFCC3">
            <wp:extent cx="3783724" cy="2540315"/>
            <wp:effectExtent l="0" t="0" r="7620" b="0"/>
            <wp:docPr id="814598689" name="Imagen 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98689" name="Imagen 686"/>
                    <pic:cNvPicPr/>
                  </pic:nvPicPr>
                  <pic:blipFill>
                    <a:blip r:embed="rId362">
                      <a:extLst>
                        <a:ext uri="{28A0092B-C50C-407E-A947-70E740481C1C}">
                          <a14:useLocalDpi xmlns:a14="http://schemas.microsoft.com/office/drawing/2010/main" val="0"/>
                        </a:ext>
                      </a:extLst>
                    </a:blip>
                    <a:stretch>
                      <a:fillRect/>
                    </a:stretch>
                  </pic:blipFill>
                  <pic:spPr>
                    <a:xfrm>
                      <a:off x="0" y="0"/>
                      <a:ext cx="3789142" cy="2543952"/>
                    </a:xfrm>
                    <a:prstGeom prst="rect">
                      <a:avLst/>
                    </a:prstGeom>
                  </pic:spPr>
                </pic:pic>
              </a:graphicData>
            </a:graphic>
          </wp:inline>
        </w:drawing>
      </w:r>
    </w:p>
    <w:p w14:paraId="0C5E9DEE" w14:textId="68ECB88E" w:rsidR="00E91641" w:rsidRDefault="00FC69BD" w:rsidP="00FC69BD">
      <w:pPr>
        <w:pStyle w:val="Descripcin"/>
        <w:jc w:val="center"/>
      </w:pPr>
      <w:bookmarkStart w:id="29" w:name="_Ref199442300"/>
      <w:bookmarkStart w:id="30" w:name="_Toc199442340"/>
      <w:bookmarkStart w:id="31" w:name="_Toc199630095"/>
      <w:r>
        <w:t xml:space="preserve">Figura </w:t>
      </w:r>
      <w:r>
        <w:fldChar w:fldCharType="begin"/>
      </w:r>
      <w:r>
        <w:instrText xml:space="preserve"> SEQ Figura \* ARABIC </w:instrText>
      </w:r>
      <w:r>
        <w:fldChar w:fldCharType="separate"/>
      </w:r>
      <w:r w:rsidR="008B6F00">
        <w:rPr>
          <w:noProof/>
        </w:rPr>
        <w:t>1</w:t>
      </w:r>
      <w:r>
        <w:fldChar w:fldCharType="end"/>
      </w:r>
      <w:bookmarkEnd w:id="29"/>
      <w:r>
        <w:t xml:space="preserve">: Detección y clasificación de objetos </w:t>
      </w:r>
      <w:r>
        <w:fldChar w:fldCharType="begin"/>
      </w:r>
      <w:r>
        <w:instrText xml:space="preserve"> ADDIN ZOTERO_ITEM CSL_CITATION {"citationID":"2pnl8Yfi","properties":{"formattedCitation":"[3]","plainCitation":"[3]","noteIndex":0},"citationItems":[{"id":12,"uris":["http://zotero.org/users/16975901/items/TDMVDBPD"],"itemData":{"id":12,"type":"post-weblog","abstract":"What is YOLO?","container-title":"Analytics Vidhya","language":"en","title":"YOLO Explained","URL":"https://medium.com/analytics-vidhya/yolo-explained-5b6f4564f31","author":[{"family":"Aggarwal","given":"Ani"}],"accessed":{"date-parts":[["2025",4,20]]},"issued":{"date-parts":[["2024",2,2]]}}}],"schema":"https://github.com/citation-style-language/schema/raw/master/csl-citation.json"} </w:instrText>
      </w:r>
      <w:r>
        <w:fldChar w:fldCharType="separate"/>
      </w:r>
      <w:r w:rsidRPr="00FC69BD">
        <w:t>[3]</w:t>
      </w:r>
      <w:bookmarkEnd w:id="30"/>
      <w:bookmarkEnd w:id="31"/>
      <w:r>
        <w:fldChar w:fldCharType="end"/>
      </w:r>
    </w:p>
    <w:p w14:paraId="1552B933" w14:textId="77777777" w:rsidR="00B76294" w:rsidRDefault="00B76294" w:rsidP="004B7E0B">
      <w:pPr>
        <w:pStyle w:val="Textoindependiente"/>
        <w:spacing w:before="102"/>
        <w:ind w:firstLine="720"/>
        <w:jc w:val="both"/>
      </w:pPr>
    </w:p>
    <w:p w14:paraId="42250C53" w14:textId="30284E5B" w:rsidR="00211007" w:rsidRDefault="00211007" w:rsidP="004B7E0B">
      <w:pPr>
        <w:pStyle w:val="Textoindependiente"/>
        <w:spacing w:before="102"/>
        <w:ind w:firstLine="720"/>
        <w:jc w:val="both"/>
        <w:rPr>
          <w:b/>
          <w:bCs/>
        </w:rPr>
      </w:pPr>
      <w:r>
        <w:t xml:space="preserve">La figura 3.1 muestra un ejemplo de </w:t>
      </w:r>
      <w:r w:rsidR="00F212D0">
        <w:t>detección y</w:t>
      </w:r>
      <w:r>
        <w:t xml:space="preserve"> clasificación de objetos, donde los elementos son</w:t>
      </w:r>
      <w:r w:rsidR="00F212D0">
        <w:t xml:space="preserve"> categorizados e</w:t>
      </w:r>
      <w:r>
        <w:t xml:space="preserve"> identificados con rectángulos</w:t>
      </w:r>
      <w:r w:rsidR="00F212D0">
        <w:t>. Estos procesos se apoyan en diferentes técnicas que facilitan el análisis preciso de la información visual. Los principales métodos son:</w:t>
      </w:r>
    </w:p>
    <w:p w14:paraId="35AC9FD2" w14:textId="3E4B4829" w:rsidR="00F212D0" w:rsidRDefault="00F212D0">
      <w:pPr>
        <w:pStyle w:val="Textoindependiente"/>
        <w:numPr>
          <w:ilvl w:val="0"/>
          <w:numId w:val="3"/>
        </w:numPr>
        <w:spacing w:before="102"/>
        <w:jc w:val="both"/>
        <w:rPr>
          <w:b/>
          <w:bCs/>
        </w:rPr>
      </w:pPr>
      <w:r>
        <w:t xml:space="preserve">Tradicionales: Se fundamentan en el cálculo matemático de características, como bordes o texturas. </w:t>
      </w:r>
      <w:r>
        <w:rPr>
          <w:b/>
          <w:bCs/>
        </w:rPr>
        <w:fldChar w:fldCharType="begin"/>
      </w:r>
      <w:r w:rsidR="00022111">
        <w:instrText xml:space="preserve"> ADDIN ZOTERO_ITEM CSL_CITATION {"citationID":"bnYIeYMy","properties":{"formattedCitation":"[2]","plainCitation":"[2]","noteIndex":0},"citationItems":[{"id":9,"uris":["http://zotero.org/users/16975901/items/EBKCCC6Y"],"itemData":{"id":9,"type":"article-journal","language":"es","source":"Zotero","title":"Matemáticas y Visión por Ordenador","URL":"https://www.researchgate.net/profile/Luis-Alvarez-37/publication/40670113_Matematicas_y_vision_por_el_ordenador/links/0c960517ae21d189c8000000/Matematicas-y-vision-por-el-ordenador.pdf","author":[{"family":"León","given":"Luis Álvarez"}],"issued":{"date-parts":[["2003"]]}}}],"schema":"https://github.com/citation-style-language/schema/raw/master/csl-citation.json"} </w:instrText>
      </w:r>
      <w:r>
        <w:rPr>
          <w:b/>
          <w:bCs/>
        </w:rPr>
        <w:fldChar w:fldCharType="separate"/>
      </w:r>
      <w:r w:rsidR="00022111" w:rsidRPr="00022111">
        <w:t>[2]</w:t>
      </w:r>
      <w:r>
        <w:rPr>
          <w:b/>
          <w:bCs/>
        </w:rPr>
        <w:fldChar w:fldCharType="end"/>
      </w:r>
    </w:p>
    <w:p w14:paraId="697031F2" w14:textId="2140E741" w:rsidR="00F212D0" w:rsidRDefault="00F212D0">
      <w:pPr>
        <w:pStyle w:val="Textoindependiente"/>
        <w:numPr>
          <w:ilvl w:val="0"/>
          <w:numId w:val="3"/>
        </w:numPr>
        <w:spacing w:before="102"/>
        <w:jc w:val="both"/>
        <w:rPr>
          <w:b/>
          <w:bCs/>
        </w:rPr>
      </w:pPr>
      <w:r>
        <w:t>Aprendizaje profundo: Utilizan redes neuronales convolucionales para detectar patrones automáticamente.</w:t>
      </w:r>
      <w:r w:rsidR="00BF618C">
        <w:t xml:space="preserve"> </w:t>
      </w:r>
      <w:r w:rsidR="00BF618C">
        <w:rPr>
          <w:b/>
          <w:bCs/>
        </w:rPr>
        <w:fldChar w:fldCharType="begin"/>
      </w:r>
      <w:r w:rsidR="00022111">
        <w:instrText xml:space="preserve"> ADDIN ZOTERO_ITEM CSL_CITATION {"citationID":"ARU8uOm1","properties":{"formattedCitation":"[4]","plainCitation":"[4]","noteIndex":0},"citationItems":[{"id":10,"uris":["http://zotero.org/users/16975901/items/GLA6DQDD"],"itemData":{"id":10,"type":"book","collection-title":"Texts in Computer Science","event-place":"Cham","ISBN":"978-3-030-34371-2","language":"en","license":"https://www.springer.com/tdm","note":"DOI: 10.1007/978-3-030-34372-9","publisher":"Springer International Publishing","publisher-place":"Cham","source":"DOI.org (Crossref)","title":"Computer Vision: Algorithms and Applications","title-short":"Computer Vision","URL":"https://link.springer.com/10.1007/978-3-030-34372-9","author":[{"family":"Szeliski","given":"Richard"}],"accessed":{"date-parts":[["2025",4,20]]},"issued":{"date-parts":[["2022"]]}}}],"schema":"https://github.com/citation-style-language/schema/raw/master/csl-citation.json"} </w:instrText>
      </w:r>
      <w:r w:rsidR="00BF618C">
        <w:rPr>
          <w:b/>
          <w:bCs/>
        </w:rPr>
        <w:fldChar w:fldCharType="separate"/>
      </w:r>
      <w:r w:rsidR="00022111" w:rsidRPr="00022111">
        <w:t>[4]</w:t>
      </w:r>
      <w:r w:rsidR="00BF618C">
        <w:rPr>
          <w:b/>
          <w:bCs/>
        </w:rPr>
        <w:fldChar w:fldCharType="end"/>
      </w:r>
    </w:p>
    <w:p w14:paraId="1A00C7F7" w14:textId="3B21CF70" w:rsidR="00DD6D07" w:rsidRDefault="00F212D0">
      <w:pPr>
        <w:pStyle w:val="Textoindependiente"/>
        <w:numPr>
          <w:ilvl w:val="0"/>
          <w:numId w:val="3"/>
        </w:numPr>
        <w:spacing w:before="102"/>
        <w:jc w:val="both"/>
        <w:rPr>
          <w:b/>
          <w:bCs/>
        </w:rPr>
      </w:pPr>
      <w:r>
        <w:t xml:space="preserve">Híbridos: Combinan </w:t>
      </w:r>
      <w:r w:rsidR="00BF618C">
        <w:t>técnicas más clásicas con técnicas más avanzadas para mejorar la precisión y eficiencia.</w:t>
      </w:r>
      <w:r w:rsidR="00E408EB">
        <w:t xml:space="preserve"> </w:t>
      </w:r>
      <w:r w:rsidR="00E408EB">
        <w:rPr>
          <w:b/>
          <w:bCs/>
        </w:rPr>
        <w:fldChar w:fldCharType="begin"/>
      </w:r>
      <w:r w:rsidR="00022111">
        <w:instrText xml:space="preserve"> ADDIN ZOTERO_ITEM CSL_CITATION {"citationID":"gNEYFpRs","properties":{"formattedCitation":"[4]","plainCitation":"[4]","noteIndex":0},"citationItems":[{"id":10,"uris":["http://zotero.org/users/16975901/items/GLA6DQDD"],"itemData":{"id":10,"type":"book","collection-title":"Texts in Computer Science","event-place":"Cham","ISBN":"978-3-030-34371-2","language":"en","license":"https://www.springer.com/tdm","note":"DOI: 10.1007/978-3-030-34372-9","publisher":"Springer International Publishing","publisher-place":"Cham","source":"DOI.org (Crossref)","title":"Computer Vision: Algorithms and Applications","title-short":"Computer Vision","URL":"https://link.springer.com/10.1007/978-3-030-34372-9","author":[{"family":"Szeliski","given":"Richard"}],"accessed":{"date-parts":[["2025",4,20]]},"issued":{"date-parts":[["2022"]]}}}],"schema":"https://github.com/citation-style-language/schema/raw/master/csl-citation.json"} </w:instrText>
      </w:r>
      <w:r w:rsidR="00E408EB">
        <w:rPr>
          <w:b/>
          <w:bCs/>
        </w:rPr>
        <w:fldChar w:fldCharType="separate"/>
      </w:r>
      <w:r w:rsidR="00022111" w:rsidRPr="00022111">
        <w:t>[4]</w:t>
      </w:r>
      <w:r w:rsidR="00E408EB">
        <w:rPr>
          <w:b/>
          <w:bCs/>
        </w:rPr>
        <w:fldChar w:fldCharType="end"/>
      </w:r>
    </w:p>
    <w:p w14:paraId="17E4011A" w14:textId="77777777" w:rsidR="00FA7078" w:rsidRDefault="00FA7078" w:rsidP="00FA7078">
      <w:pPr>
        <w:pStyle w:val="Textoindependiente"/>
        <w:spacing w:before="102"/>
        <w:rPr>
          <w:b/>
          <w:bCs/>
        </w:rPr>
      </w:pPr>
    </w:p>
    <w:p w14:paraId="1FC072B8" w14:textId="28B78F5D" w:rsidR="00696B44" w:rsidRPr="00FA7078" w:rsidRDefault="00696B44" w:rsidP="00FA7078">
      <w:pPr>
        <w:pStyle w:val="Textoindependiente"/>
        <w:spacing w:before="102"/>
        <w:rPr>
          <w:b/>
          <w:bCs/>
        </w:rPr>
        <w:sectPr w:rsidR="00696B44" w:rsidRPr="00FA7078">
          <w:pgSz w:w="11910" w:h="16840"/>
          <w:pgMar w:top="1720" w:right="1600" w:bottom="280" w:left="1540" w:header="0" w:footer="0" w:gutter="0"/>
          <w:cols w:space="720"/>
        </w:sectPr>
      </w:pPr>
    </w:p>
    <w:p w14:paraId="1739C20D" w14:textId="77777777" w:rsidR="00FA5FA4" w:rsidRDefault="00FA5FA4" w:rsidP="00A74EAA">
      <w:pPr>
        <w:tabs>
          <w:tab w:val="left" w:pos="6732"/>
        </w:tabs>
        <w:spacing w:before="72"/>
        <w:rPr>
          <w:rFonts w:ascii="LM Roman Slanted 12" w:hAnsi="LM Roman Slanted 12"/>
          <w:i/>
          <w:sz w:val="24"/>
        </w:rPr>
      </w:pPr>
      <w:bookmarkStart w:id="32" w:name="Listas_de_items"/>
      <w:bookmarkStart w:id="33" w:name="_bookmark11"/>
      <w:bookmarkEnd w:id="32"/>
      <w:bookmarkEnd w:id="33"/>
    </w:p>
    <w:p w14:paraId="33E8874C" w14:textId="5F7B4603" w:rsidR="00A74EAA" w:rsidRDefault="00A74EAA" w:rsidP="00A74EAA">
      <w:pPr>
        <w:tabs>
          <w:tab w:val="left" w:pos="6732"/>
        </w:tabs>
        <w:spacing w:before="72"/>
        <w:rPr>
          <w:rFonts w:ascii="LM Roman Slanted 12" w:hAnsi="LM Roman Slanted 12"/>
          <w:i/>
          <w:spacing w:val="-2"/>
          <w:sz w:val="24"/>
        </w:rPr>
      </w:pPr>
      <w:r>
        <w:rPr>
          <w:rFonts w:ascii="LM Roman Slanted 12" w:hAnsi="LM Roman Slanted 12"/>
          <w:i/>
          <w:sz w:val="24"/>
        </w:rPr>
        <w:t>Conceptos</w:t>
      </w:r>
      <w:r>
        <w:rPr>
          <w:rFonts w:ascii="LM Roman Slanted 12" w:hAnsi="LM Roman Slanted 12"/>
          <w:i/>
          <w:spacing w:val="-12"/>
          <w:sz w:val="24"/>
        </w:rPr>
        <w:t xml:space="preserve"> </w:t>
      </w:r>
      <w:r>
        <w:rPr>
          <w:rFonts w:ascii="LM Roman Slanted 12" w:hAnsi="LM Roman Slanted 12"/>
          <w:i/>
          <w:spacing w:val="-2"/>
          <w:sz w:val="24"/>
        </w:rPr>
        <w:t>teóricos</w:t>
      </w:r>
    </w:p>
    <w:p w14:paraId="30130BA0" w14:textId="77777777" w:rsidR="00A74EAA" w:rsidRDefault="00A74EAA" w:rsidP="00A74EAA">
      <w:pPr>
        <w:tabs>
          <w:tab w:val="left" w:pos="6732"/>
        </w:tabs>
        <w:spacing w:before="72"/>
        <w:rPr>
          <w:rFonts w:ascii="LM Roman Slanted 12" w:hAnsi="LM Roman Slanted 12"/>
          <w:i/>
          <w:sz w:val="24"/>
        </w:rPr>
      </w:pPr>
    </w:p>
    <w:p w14:paraId="0A7499B5" w14:textId="77777777" w:rsidR="00792D5C" w:rsidRDefault="00792D5C">
      <w:pPr>
        <w:pStyle w:val="Textoindependiente"/>
        <w:spacing w:before="3"/>
        <w:rPr>
          <w:sz w:val="14"/>
        </w:rPr>
      </w:pPr>
    </w:p>
    <w:p w14:paraId="56C1870C" w14:textId="5F4B598E" w:rsidR="00F225B0" w:rsidRDefault="00F225B0">
      <w:pPr>
        <w:pStyle w:val="Ttulo2"/>
        <w:numPr>
          <w:ilvl w:val="3"/>
          <w:numId w:val="5"/>
        </w:numPr>
      </w:pPr>
      <w:bookmarkStart w:id="34" w:name="_Toc200231668"/>
      <w:r>
        <w:t>Redes neuronales convolucionales</w:t>
      </w:r>
      <w:bookmarkEnd w:id="34"/>
    </w:p>
    <w:p w14:paraId="4D9C0A38" w14:textId="0ADA2CF7" w:rsidR="00D62E96" w:rsidRDefault="00696B44" w:rsidP="004B7E0B">
      <w:pPr>
        <w:pStyle w:val="Textoindependiente"/>
        <w:spacing w:before="102"/>
        <w:ind w:firstLine="720"/>
        <w:jc w:val="both"/>
      </w:pPr>
      <w:bookmarkStart w:id="35" w:name="_Hlk198149659"/>
      <w:r w:rsidRPr="00696B44">
        <w:t>La</w:t>
      </w:r>
      <w:r w:rsidR="00F225B0">
        <w:t>s redes n</w:t>
      </w:r>
      <w:r w:rsidR="00BC5004">
        <w:t xml:space="preserve">euronales convolucionales (CNN) </w:t>
      </w:r>
      <w:r w:rsidR="00B175A0">
        <w:t xml:space="preserve">son un tipo de red neuronal optimizada para procesar datos con una estructura espacial. </w:t>
      </w:r>
      <w:r w:rsidR="006531BA">
        <w:t>Su diseño permite extraer características automáticamente, desde bordes o texturas hasta objetos completos</w:t>
      </w:r>
      <w:r w:rsidR="00D62E96">
        <w:t>, lo que las h</w:t>
      </w:r>
      <w:bookmarkEnd w:id="35"/>
      <w:r w:rsidR="00D62E96">
        <w:t>a convertido en la herramienta por defecto para tareas de visión por computador</w:t>
      </w:r>
      <w:r w:rsidR="006531BA">
        <w:fldChar w:fldCharType="begin"/>
      </w:r>
      <w:r w:rsidR="00022111">
        <w:instrText xml:space="preserve"> ADDIN ZOTERO_ITEM CSL_CITATION {"citationID":"1ExkWetD","properties":{"formattedCitation":"[4], [5]","plainCitation":"[4], [5]","noteIndex":0},"citationItems":[{"id":10,"uris":["http://zotero.org/users/16975901/items/GLA6DQDD"],"itemData":{"id":10,"type":"book","collection-title":"Texts in Computer Science","event-place":"Cham","ISBN":"978-3-030-34371-2","language":"en","license":"https://www.springer.com/tdm","note":"DOI: 10.1007/978-3-030-34372-9","publisher":"Springer International Publishing","publisher-place":"Cham","source":"DOI.org (Crossref)","title":"Computer Vision: Algorithms and Applications","title-short":"Computer Vision","URL":"https://link.springer.com/10.1007/978-3-030-34372-9","author":[{"family":"Szeliski","given":"Richard"}],"accessed":{"date-parts":[["2025",4,20]]},"issued":{"date-parts":[["2022"]]}}},{"id":14,"uris":["http://zotero.org/users/16975901/items/L8QUULRR"],"itemData":{"id":14,"type":"webpage","note":"MIT Press","title":"Deep Learning  CNN","URL":"https://www.deeplearningbook.org/contents/convnets.html","author":[{"family":"Goodfellow","given":"Ian"},{"family":"Bengio","given":"Yoshua"},{"family":"Courville","given":"Aaron"}],"accessed":{"date-parts":[["2025",4,20]]}}}],"schema":"https://github.com/citation-style-language/schema/raw/master/csl-citation.json"} </w:instrText>
      </w:r>
      <w:r w:rsidR="006531BA">
        <w:fldChar w:fldCharType="separate"/>
      </w:r>
      <w:r w:rsidR="00022111" w:rsidRPr="00022111">
        <w:t>[4], [5]</w:t>
      </w:r>
      <w:r w:rsidR="006531BA">
        <w:fldChar w:fldCharType="end"/>
      </w:r>
      <w:r w:rsidR="00CA3623">
        <w:t>.</w:t>
      </w:r>
    </w:p>
    <w:p w14:paraId="66D80691" w14:textId="445ADCF6" w:rsidR="00D62E96" w:rsidRDefault="00D62E96" w:rsidP="004B7E0B">
      <w:pPr>
        <w:pStyle w:val="Textoindependiente"/>
        <w:spacing w:before="102"/>
        <w:ind w:firstLine="720"/>
        <w:jc w:val="both"/>
      </w:pPr>
      <w:r>
        <w:t xml:space="preserve">Están </w:t>
      </w:r>
      <w:r w:rsidR="00016709">
        <w:t>compuestas principalmente por:</w:t>
      </w:r>
    </w:p>
    <w:p w14:paraId="418C945D" w14:textId="3ECBFA63" w:rsidR="00016709" w:rsidRDefault="00016709">
      <w:pPr>
        <w:pStyle w:val="Textoindependiente"/>
        <w:numPr>
          <w:ilvl w:val="0"/>
          <w:numId w:val="6"/>
        </w:numPr>
        <w:spacing w:before="102"/>
        <w:jc w:val="both"/>
      </w:pPr>
      <w:r>
        <w:t xml:space="preserve">Capa de convolución: La operación de convolución es la que aplica filtros </w:t>
      </w:r>
      <w:proofErr w:type="spellStart"/>
      <w:r>
        <w:t>entrenables</w:t>
      </w:r>
      <w:proofErr w:type="spellEnd"/>
      <w:r>
        <w:t xml:space="preserve"> sobre la imagen para detectar patrones. Cada filtro se desliza</w:t>
      </w:r>
      <w:r w:rsidR="0044719C">
        <w:t xml:space="preserve"> por la imagen</w:t>
      </w:r>
      <w:r>
        <w:t xml:space="preserve"> genera</w:t>
      </w:r>
      <w:r w:rsidR="0044719C">
        <w:t>ndo</w:t>
      </w:r>
      <w:r>
        <w:t xml:space="preserve"> un mapa de activación</w:t>
      </w:r>
      <w:r w:rsidR="007522CA">
        <w:t xml:space="preserve"> </w:t>
      </w:r>
      <w:r w:rsidR="0044719C">
        <w:t>que</w:t>
      </w:r>
      <w:r w:rsidR="007522CA">
        <w:t xml:space="preserve"> resalta características específicas</w:t>
      </w:r>
      <w:r>
        <w:t>.</w:t>
      </w:r>
      <w:r>
        <w:fldChar w:fldCharType="begin"/>
      </w:r>
      <w:r w:rsidR="00022111">
        <w:instrText xml:space="preserve"> ADDIN ZOTERO_ITEM CSL_CITATION {"citationID":"MnI12mo8","properties":{"formattedCitation":"[5]","plainCitation":"[5]","noteIndex":0},"citationItems":[{"id":14,"uris":["http://zotero.org/users/16975901/items/L8QUULRR"],"itemData":{"id":14,"type":"webpage","note":"MIT Press","title":"Deep Learning  CNN","URL":"https://www.deeplearningbook.org/contents/convnets.html","author":[{"family":"Goodfellow","given":"Ian"},{"family":"Bengio","given":"Yoshua"},{"family":"Courville","given":"Aaron"}],"accessed":{"date-parts":[["2025",4,20]]}}}],"schema":"https://github.com/citation-style-language/schema/raw/master/csl-citation.json"} </w:instrText>
      </w:r>
      <w:r>
        <w:fldChar w:fldCharType="separate"/>
      </w:r>
      <w:r w:rsidR="00022111" w:rsidRPr="00022111">
        <w:t>[5]</w:t>
      </w:r>
      <w:r>
        <w:fldChar w:fldCharType="end"/>
      </w:r>
      <w:r w:rsidR="0004424F">
        <w:t xml:space="preserve"> Para un filtro K aplicado a una imagen I se define como:</w:t>
      </w:r>
    </w:p>
    <w:p w14:paraId="545052F6" w14:textId="77777777" w:rsidR="00016709" w:rsidRDefault="00016709" w:rsidP="00D62E96">
      <w:pPr>
        <w:pStyle w:val="Textoindependiente"/>
        <w:spacing w:before="102"/>
        <w:ind w:firstLine="720"/>
      </w:pPr>
    </w:p>
    <w:p w14:paraId="2AA2959D" w14:textId="77777777" w:rsidR="00FC69BD" w:rsidRDefault="00016709" w:rsidP="00FC69BD">
      <w:pPr>
        <w:pStyle w:val="Textoindependiente"/>
        <w:keepNext/>
        <w:spacing w:before="102"/>
        <w:ind w:firstLine="720"/>
        <w:jc w:val="center"/>
      </w:pPr>
      <w:bookmarkStart w:id="36" w:name="Figura3_2"/>
      <w:r>
        <w:rPr>
          <w:noProof/>
        </w:rPr>
        <w:drawing>
          <wp:inline distT="0" distB="0" distL="0" distR="0" wp14:anchorId="0BA8F231" wp14:editId="6EC7E2EC">
            <wp:extent cx="3944679" cy="414259"/>
            <wp:effectExtent l="0" t="0" r="0" b="5080"/>
            <wp:docPr id="904778823" name="Imagen 6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778823" name="Imagen 904778823"/>
                    <pic:cNvPicPr/>
                  </pic:nvPicPr>
                  <pic:blipFill>
                    <a:blip r:embed="rId363">
                      <a:extLst>
                        <a:ext uri="{28A0092B-C50C-407E-A947-70E740481C1C}">
                          <a14:useLocalDpi xmlns:a14="http://schemas.microsoft.com/office/drawing/2010/main" val="0"/>
                        </a:ext>
                      </a:extLst>
                    </a:blip>
                    <a:stretch>
                      <a:fillRect/>
                    </a:stretch>
                  </pic:blipFill>
                  <pic:spPr>
                    <a:xfrm>
                      <a:off x="0" y="0"/>
                      <a:ext cx="3973091" cy="417243"/>
                    </a:xfrm>
                    <a:prstGeom prst="rect">
                      <a:avLst/>
                    </a:prstGeom>
                  </pic:spPr>
                </pic:pic>
              </a:graphicData>
            </a:graphic>
          </wp:inline>
        </w:drawing>
      </w:r>
      <w:bookmarkEnd w:id="36"/>
    </w:p>
    <w:p w14:paraId="71A9FE2F" w14:textId="7820B1F6" w:rsidR="00C42F7E" w:rsidRDefault="00FC69BD" w:rsidP="00FC69BD">
      <w:pPr>
        <w:pStyle w:val="Descripcin"/>
        <w:jc w:val="center"/>
      </w:pPr>
      <w:bookmarkStart w:id="37" w:name="_Toc199442415"/>
      <w:r>
        <w:t xml:space="preserve">Ecuación </w:t>
      </w:r>
      <w:r>
        <w:fldChar w:fldCharType="begin"/>
      </w:r>
      <w:r>
        <w:instrText xml:space="preserve"> SEQ Ecuación \* ARABIC </w:instrText>
      </w:r>
      <w:r>
        <w:fldChar w:fldCharType="separate"/>
      </w:r>
      <w:r w:rsidR="008B6F00">
        <w:rPr>
          <w:noProof/>
        </w:rPr>
        <w:t>1</w:t>
      </w:r>
      <w:r>
        <w:fldChar w:fldCharType="end"/>
      </w:r>
      <w:r>
        <w:t xml:space="preserve">: Fórmula convolución para </w:t>
      </w:r>
      <w:proofErr w:type="spellStart"/>
      <w:r>
        <w:t>kernels</w:t>
      </w:r>
      <w:proofErr w:type="spellEnd"/>
      <w:r>
        <w:t xml:space="preserve"> 2D </w:t>
      </w:r>
      <w:r>
        <w:fldChar w:fldCharType="begin"/>
      </w:r>
      <w:r>
        <w:instrText xml:space="preserve"> ADDIN ZOTERO_ITEM CSL_CITATION {"citationID":"aHzwP4G9","properties":{"formattedCitation":"[5]","plainCitation":"[5]","noteIndex":0},"citationItems":[{"id":14,"uris":["http://zotero.org/users/16975901/items/L8QUULRR"],"itemData":{"id":14,"type":"webpage","note":"MIT Press","title":"Deep Learning  CNN","URL":"https://www.deeplearningbook.org/contents/convnets.html","author":[{"family":"Goodfellow","given":"Ian"},{"family":"Bengio","given":"Yoshua"},{"family":"Courville","given":"Aaron"}],"accessed":{"date-parts":[["2025",4,20]]}}}],"schema":"https://github.com/citation-style-language/schema/raw/master/csl-citation.json"} </w:instrText>
      </w:r>
      <w:r>
        <w:fldChar w:fldCharType="separate"/>
      </w:r>
      <w:r w:rsidRPr="00FC69BD">
        <w:t>[5]</w:t>
      </w:r>
      <w:bookmarkEnd w:id="37"/>
      <w:r>
        <w:fldChar w:fldCharType="end"/>
      </w:r>
    </w:p>
    <w:p w14:paraId="0413C39D" w14:textId="77777777" w:rsidR="00016709" w:rsidRDefault="00016709" w:rsidP="00D62E96">
      <w:pPr>
        <w:pStyle w:val="Textoindependiente"/>
        <w:spacing w:before="102"/>
        <w:ind w:firstLine="720"/>
      </w:pPr>
    </w:p>
    <w:p w14:paraId="45863D20" w14:textId="01C82423" w:rsidR="00016709" w:rsidRDefault="007522CA">
      <w:pPr>
        <w:pStyle w:val="Textoindependiente"/>
        <w:numPr>
          <w:ilvl w:val="0"/>
          <w:numId w:val="6"/>
        </w:numPr>
        <w:spacing w:before="102"/>
        <w:jc w:val="both"/>
      </w:pPr>
      <w:r>
        <w:t xml:space="preserve">Función de activación </w:t>
      </w:r>
      <w:proofErr w:type="spellStart"/>
      <w:r>
        <w:t>ReLU</w:t>
      </w:r>
      <w:proofErr w:type="spellEnd"/>
      <w:r>
        <w:t>:</w:t>
      </w:r>
      <w:r w:rsidR="00EC2A87">
        <w:t xml:space="preserve"> Tras la convolución, se aplica la función Unidad Lineal Rectificada (</w:t>
      </w:r>
      <w:proofErr w:type="spellStart"/>
      <w:r w:rsidR="00EC2A87">
        <w:t>ReLU</w:t>
      </w:r>
      <w:proofErr w:type="spellEnd"/>
      <w:r w:rsidR="00EC2A87">
        <w:t xml:space="preserve">, </w:t>
      </w:r>
      <w:proofErr w:type="spellStart"/>
      <w:r w:rsidR="00EC2A87">
        <w:t>Rectified</w:t>
      </w:r>
      <w:proofErr w:type="spellEnd"/>
      <w:r w:rsidR="00EC2A87">
        <w:t xml:space="preserve"> Linear </w:t>
      </w:r>
      <w:proofErr w:type="spellStart"/>
      <w:r w:rsidR="00EC2A87">
        <w:t>Unit</w:t>
      </w:r>
      <w:proofErr w:type="spellEnd"/>
      <w:r w:rsidR="00EC2A87">
        <w:t>),</w:t>
      </w:r>
      <w:r w:rsidR="00BF6AEA">
        <w:t xml:space="preserve"> la cual permite eliminar valores negativos. Esto facilita el entrenamiento y evita la saturación del gradiente. Se define </w:t>
      </w:r>
      <w:r w:rsidR="00EC2A87">
        <w:t>como:</w:t>
      </w:r>
      <w:r>
        <w:t xml:space="preserve"> </w:t>
      </w:r>
      <w:r w:rsidR="00EC2A87">
        <w:t xml:space="preserve">   </w:t>
      </w:r>
    </w:p>
    <w:p w14:paraId="4520C9A2" w14:textId="77777777" w:rsidR="00EC2A87" w:rsidRDefault="00EC2A87" w:rsidP="00EC2A87">
      <w:pPr>
        <w:pStyle w:val="Textoindependiente"/>
        <w:spacing w:before="102"/>
      </w:pPr>
    </w:p>
    <w:p w14:paraId="11FD5A31" w14:textId="77777777" w:rsidR="00FC69BD" w:rsidRDefault="00155483" w:rsidP="00FC69BD">
      <w:pPr>
        <w:pStyle w:val="Textoindependiente"/>
        <w:keepNext/>
        <w:spacing w:before="102"/>
        <w:jc w:val="center"/>
      </w:pPr>
      <w:bookmarkStart w:id="38" w:name="Figura3_3"/>
      <w:r>
        <w:rPr>
          <w:noProof/>
        </w:rPr>
        <w:drawing>
          <wp:inline distT="0" distB="0" distL="0" distR="0" wp14:anchorId="5059E09A" wp14:editId="135F6504">
            <wp:extent cx="1488558" cy="316196"/>
            <wp:effectExtent l="0" t="0" r="0" b="8255"/>
            <wp:docPr id="642159169" name="Imagen 689" descr="Logotip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159169" name="Imagen 689" descr="Logotipo&#10;&#10;El contenido generado por IA puede ser incorrecto."/>
                    <pic:cNvPicPr/>
                  </pic:nvPicPr>
                  <pic:blipFill>
                    <a:blip r:embed="rId364">
                      <a:extLst>
                        <a:ext uri="{28A0092B-C50C-407E-A947-70E740481C1C}">
                          <a14:useLocalDpi xmlns:a14="http://schemas.microsoft.com/office/drawing/2010/main" val="0"/>
                        </a:ext>
                      </a:extLst>
                    </a:blip>
                    <a:stretch>
                      <a:fillRect/>
                    </a:stretch>
                  </pic:blipFill>
                  <pic:spPr>
                    <a:xfrm>
                      <a:off x="0" y="0"/>
                      <a:ext cx="1547653" cy="328749"/>
                    </a:xfrm>
                    <a:prstGeom prst="rect">
                      <a:avLst/>
                    </a:prstGeom>
                  </pic:spPr>
                </pic:pic>
              </a:graphicData>
            </a:graphic>
          </wp:inline>
        </w:drawing>
      </w:r>
      <w:bookmarkEnd w:id="38"/>
    </w:p>
    <w:p w14:paraId="082F9417" w14:textId="394315A0" w:rsidR="00C42F7E" w:rsidRDefault="00FC69BD" w:rsidP="00FC69BD">
      <w:pPr>
        <w:pStyle w:val="Descripcin"/>
        <w:jc w:val="center"/>
      </w:pPr>
      <w:bookmarkStart w:id="39" w:name="_Toc199442416"/>
      <w:r>
        <w:t xml:space="preserve">Ecuación </w:t>
      </w:r>
      <w:r>
        <w:fldChar w:fldCharType="begin"/>
      </w:r>
      <w:r>
        <w:instrText xml:space="preserve"> SEQ Ecuación \* ARABIC </w:instrText>
      </w:r>
      <w:r>
        <w:fldChar w:fldCharType="separate"/>
      </w:r>
      <w:r w:rsidR="008B6F00">
        <w:rPr>
          <w:noProof/>
        </w:rPr>
        <w:t>2</w:t>
      </w:r>
      <w:r>
        <w:fldChar w:fldCharType="end"/>
      </w:r>
      <w:r>
        <w:t xml:space="preserve">: Función </w:t>
      </w:r>
      <w:proofErr w:type="spellStart"/>
      <w:r>
        <w:t>ReLU</w:t>
      </w:r>
      <w:proofErr w:type="spellEnd"/>
      <w:r>
        <w:t xml:space="preserve"> </w:t>
      </w:r>
      <w:r>
        <w:fldChar w:fldCharType="begin"/>
      </w:r>
      <w:r>
        <w:instrText xml:space="preserve"> ADDIN ZOTERO_ITEM CSL_CITATION {"citationID":"ZFKcYzoC","properties":{"formattedCitation":"[4]","plainCitation":"[4]","noteIndex":0},"citationItems":[{"id":10,"uris":["http://zotero.org/users/16975901/items/GLA6DQDD"],"itemData":{"id":10,"type":"book","collection-title":"Texts in Computer Science","event-place":"Cham","ISBN":"978-3-030-34371-2","language":"en","license":"https://www.springer.com/tdm","note":"DOI: 10.1007/978-3-030-34372-9","publisher":"Springer International Publishing","publisher-place":"Cham","source":"DOI.org (Crossref)","title":"Computer Vision: Algorithms and Applications","title-short":"Computer Vision","URL":"https://link.springer.com/10.1007/978-3-030-34372-9","author":[{"family":"Szeliski","given":"Richard"}],"accessed":{"date-parts":[["2025",4,20]]},"issued":{"date-parts":[["2022"]]}}}],"schema":"https://github.com/citation-style-language/schema/raw/master/csl-citation.json"} </w:instrText>
      </w:r>
      <w:r>
        <w:fldChar w:fldCharType="separate"/>
      </w:r>
      <w:r w:rsidRPr="00FC69BD">
        <w:t>[4]</w:t>
      </w:r>
      <w:bookmarkEnd w:id="39"/>
      <w:r>
        <w:fldChar w:fldCharType="end"/>
      </w:r>
    </w:p>
    <w:p w14:paraId="207EECA0" w14:textId="77777777" w:rsidR="003C08CB" w:rsidRDefault="003C08CB" w:rsidP="00155483">
      <w:pPr>
        <w:pStyle w:val="Textoindependiente"/>
        <w:spacing w:before="102"/>
      </w:pPr>
    </w:p>
    <w:p w14:paraId="3A210FE7" w14:textId="77777777" w:rsidR="003C08CB" w:rsidRDefault="003C08CB" w:rsidP="00155483">
      <w:pPr>
        <w:pStyle w:val="Textoindependiente"/>
        <w:spacing w:before="102"/>
      </w:pPr>
    </w:p>
    <w:p w14:paraId="455BD7AA" w14:textId="77777777" w:rsidR="003C08CB" w:rsidRDefault="003C08CB" w:rsidP="00155483">
      <w:pPr>
        <w:pStyle w:val="Textoindependiente"/>
        <w:spacing w:before="102"/>
      </w:pPr>
    </w:p>
    <w:p w14:paraId="53F97819" w14:textId="77777777" w:rsidR="003C08CB" w:rsidRDefault="003C08CB" w:rsidP="00155483">
      <w:pPr>
        <w:pStyle w:val="Textoindependiente"/>
        <w:spacing w:before="102"/>
      </w:pPr>
    </w:p>
    <w:p w14:paraId="0D440822" w14:textId="77777777" w:rsidR="003C08CB" w:rsidRDefault="003C08CB" w:rsidP="00155483">
      <w:pPr>
        <w:pStyle w:val="Textoindependiente"/>
        <w:spacing w:before="102"/>
      </w:pPr>
    </w:p>
    <w:p w14:paraId="3FA79AED" w14:textId="77777777" w:rsidR="003C08CB" w:rsidRDefault="003C08CB" w:rsidP="00155483">
      <w:pPr>
        <w:pStyle w:val="Textoindependiente"/>
        <w:spacing w:before="102"/>
      </w:pPr>
    </w:p>
    <w:p w14:paraId="760DA143" w14:textId="77777777" w:rsidR="00922E94" w:rsidRDefault="00922E94" w:rsidP="00155483">
      <w:pPr>
        <w:pStyle w:val="Textoindependiente"/>
        <w:spacing w:before="102"/>
      </w:pPr>
    </w:p>
    <w:p w14:paraId="62A6F3F7" w14:textId="77777777" w:rsidR="003406A5" w:rsidRDefault="003406A5" w:rsidP="003406A5">
      <w:pPr>
        <w:pStyle w:val="Textoindependiente"/>
      </w:pPr>
    </w:p>
    <w:p w14:paraId="3D7E51F7" w14:textId="77777777" w:rsidR="00922E94" w:rsidRDefault="00922E94" w:rsidP="003406A5">
      <w:pPr>
        <w:pStyle w:val="Textoindependiente"/>
      </w:pPr>
    </w:p>
    <w:p w14:paraId="219BD692" w14:textId="2F30151E" w:rsidR="003C08CB" w:rsidRDefault="00A74EAA" w:rsidP="00A74EAA">
      <w:pPr>
        <w:tabs>
          <w:tab w:val="left" w:pos="6732"/>
        </w:tabs>
        <w:spacing w:before="72"/>
        <w:jc w:val="right"/>
        <w:rPr>
          <w:rFonts w:ascii="LM Roman Slanted 12" w:hAnsi="LM Roman Slanted 12"/>
          <w:i/>
          <w:spacing w:val="-2"/>
          <w:sz w:val="24"/>
        </w:rPr>
      </w:pPr>
      <w:r>
        <w:rPr>
          <w:rFonts w:ascii="LM Roman Slanted 12" w:hAnsi="LM Roman Slanted 12"/>
          <w:i/>
          <w:sz w:val="24"/>
        </w:rPr>
        <w:t>Conceptos</w:t>
      </w:r>
      <w:r>
        <w:rPr>
          <w:rFonts w:ascii="LM Roman Slanted 12" w:hAnsi="LM Roman Slanted 12"/>
          <w:i/>
          <w:spacing w:val="-12"/>
          <w:sz w:val="24"/>
        </w:rPr>
        <w:t xml:space="preserve"> </w:t>
      </w:r>
      <w:r>
        <w:rPr>
          <w:rFonts w:ascii="LM Roman Slanted 12" w:hAnsi="LM Roman Slanted 12"/>
          <w:i/>
          <w:spacing w:val="-2"/>
          <w:sz w:val="24"/>
        </w:rPr>
        <w:t>teóricos</w:t>
      </w:r>
    </w:p>
    <w:p w14:paraId="6F4DDE0D" w14:textId="77777777" w:rsidR="00A74EAA" w:rsidRPr="00A74EAA" w:rsidRDefault="00A74EAA" w:rsidP="00A74EAA">
      <w:pPr>
        <w:tabs>
          <w:tab w:val="left" w:pos="6732"/>
        </w:tabs>
        <w:spacing w:before="72"/>
        <w:jc w:val="right"/>
        <w:rPr>
          <w:rFonts w:ascii="LM Roman Slanted 12" w:hAnsi="LM Roman Slanted 12"/>
          <w:i/>
          <w:sz w:val="24"/>
        </w:rPr>
      </w:pPr>
    </w:p>
    <w:p w14:paraId="40486E3C" w14:textId="1AF7F568" w:rsidR="00EC2A87" w:rsidRDefault="00AD48EC">
      <w:pPr>
        <w:pStyle w:val="Textoindependiente"/>
        <w:numPr>
          <w:ilvl w:val="0"/>
          <w:numId w:val="6"/>
        </w:numPr>
        <w:spacing w:before="102"/>
        <w:jc w:val="both"/>
      </w:pPr>
      <w:r>
        <w:t xml:space="preserve">Capa de </w:t>
      </w:r>
      <w:proofErr w:type="spellStart"/>
      <w:r>
        <w:t>pooling</w:t>
      </w:r>
      <w:proofErr w:type="spellEnd"/>
      <w:r>
        <w:t xml:space="preserve">: La operación de </w:t>
      </w:r>
      <w:proofErr w:type="spellStart"/>
      <w:r>
        <w:t>pooling</w:t>
      </w:r>
      <w:proofErr w:type="spellEnd"/>
      <w:r>
        <w:t xml:space="preserve"> reduce </w:t>
      </w:r>
      <w:r w:rsidR="00E51AEF">
        <w:t>las dimensiones espaciales</w:t>
      </w:r>
      <w:r>
        <w:t xml:space="preserve"> de los mapas de activación, disminuyendo el número de parámetros</w:t>
      </w:r>
      <w:r w:rsidR="00951BCE">
        <w:t xml:space="preserve"> y el coste computacional</w:t>
      </w:r>
      <w:r w:rsidR="00E51AEF">
        <w:t>. El más común es Max-</w:t>
      </w:r>
      <w:proofErr w:type="spellStart"/>
      <w:r w:rsidR="00E51AEF">
        <w:t>Pooling</w:t>
      </w:r>
      <w:proofErr w:type="spellEnd"/>
      <w:r w:rsidR="00E51AEF">
        <w:t>, que selecciona el valor máximo de una región.</w:t>
      </w:r>
      <w:r w:rsidR="00232EC6">
        <w:t xml:space="preserve"> </w:t>
      </w:r>
      <w:r w:rsidR="00232EC6">
        <w:fldChar w:fldCharType="begin"/>
      </w:r>
      <w:r w:rsidR="00022111">
        <w:instrText xml:space="preserve"> ADDIN ZOTERO_ITEM CSL_CITATION {"citationID":"1iQ1WVvf","properties":{"formattedCitation":"[4]","plainCitation":"[4]","noteIndex":0},"citationItems":[{"id":10,"uris":["http://zotero.org/users/16975901/items/GLA6DQDD"],"itemData":{"id":10,"type":"book","collection-title":"Texts in Computer Science","event-place":"Cham","ISBN":"978-3-030-34371-2","language":"en","license":"https://www.springer.com/tdm","note":"DOI: 10.1007/978-3-030-34372-9","publisher":"Springer International Publishing","publisher-place":"Cham","source":"DOI.org (Crossref)","title":"Computer Vision: Algorithms and Applications","title-short":"Computer Vision","URL":"https://link.springer.com/10.1007/978-3-030-34372-9","author":[{"family":"Szeliski","given":"Richard"}],"accessed":{"date-parts":[["2025",4,20]]},"issued":{"date-parts":[["2022"]]}}}],"schema":"https://github.com/citation-style-language/schema/raw/master/csl-citation.json"} </w:instrText>
      </w:r>
      <w:r w:rsidR="00232EC6">
        <w:fldChar w:fldCharType="separate"/>
      </w:r>
      <w:r w:rsidR="00022111" w:rsidRPr="00022111">
        <w:t>[4]</w:t>
      </w:r>
      <w:r w:rsidR="00232EC6">
        <w:fldChar w:fldCharType="end"/>
      </w:r>
    </w:p>
    <w:p w14:paraId="52F2785A" w14:textId="77777777" w:rsidR="00E51AEF" w:rsidRDefault="00E51AEF" w:rsidP="00E51AEF">
      <w:pPr>
        <w:pStyle w:val="Textoindependiente"/>
        <w:spacing w:before="102"/>
      </w:pPr>
    </w:p>
    <w:p w14:paraId="750BD336" w14:textId="77777777" w:rsidR="00FC69BD" w:rsidRDefault="00E51AEF" w:rsidP="00FC69BD">
      <w:pPr>
        <w:pStyle w:val="Textoindependiente"/>
        <w:keepNext/>
        <w:spacing w:before="102"/>
        <w:jc w:val="center"/>
      </w:pPr>
      <w:bookmarkStart w:id="40" w:name="Figura3_4"/>
      <w:r>
        <w:rPr>
          <w:noProof/>
        </w:rPr>
        <w:drawing>
          <wp:inline distT="0" distB="0" distL="0" distR="0" wp14:anchorId="09AD0D73" wp14:editId="7B0B32C8">
            <wp:extent cx="3232298" cy="1054090"/>
            <wp:effectExtent l="0" t="0" r="6350" b="0"/>
            <wp:docPr id="1028978164" name="Imagen 6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978164" name="Imagen 690"/>
                    <pic:cNvPicPr/>
                  </pic:nvPicPr>
                  <pic:blipFill>
                    <a:blip r:embed="rId365">
                      <a:extLst>
                        <a:ext uri="{28A0092B-C50C-407E-A947-70E740481C1C}">
                          <a14:useLocalDpi xmlns:a14="http://schemas.microsoft.com/office/drawing/2010/main" val="0"/>
                        </a:ext>
                      </a:extLst>
                    </a:blip>
                    <a:stretch>
                      <a:fillRect/>
                    </a:stretch>
                  </pic:blipFill>
                  <pic:spPr>
                    <a:xfrm>
                      <a:off x="0" y="0"/>
                      <a:ext cx="3254248" cy="1061248"/>
                    </a:xfrm>
                    <a:prstGeom prst="rect">
                      <a:avLst/>
                    </a:prstGeom>
                  </pic:spPr>
                </pic:pic>
              </a:graphicData>
            </a:graphic>
          </wp:inline>
        </w:drawing>
      </w:r>
      <w:bookmarkEnd w:id="40"/>
    </w:p>
    <w:p w14:paraId="5F375FD4" w14:textId="10C429BC" w:rsidR="00B76294" w:rsidRDefault="00FC69BD" w:rsidP="00FC69BD">
      <w:pPr>
        <w:pStyle w:val="Descripcin"/>
        <w:jc w:val="center"/>
      </w:pPr>
      <w:bookmarkStart w:id="41" w:name="_Toc199442341"/>
      <w:bookmarkStart w:id="42" w:name="_Toc199630096"/>
      <w:r>
        <w:t xml:space="preserve">Figura </w:t>
      </w:r>
      <w:r>
        <w:fldChar w:fldCharType="begin"/>
      </w:r>
      <w:r>
        <w:instrText xml:space="preserve"> SEQ Figura \* ARABIC </w:instrText>
      </w:r>
      <w:r>
        <w:fldChar w:fldCharType="separate"/>
      </w:r>
      <w:r w:rsidR="008B6F00">
        <w:rPr>
          <w:noProof/>
        </w:rPr>
        <w:t>2</w:t>
      </w:r>
      <w:r>
        <w:fldChar w:fldCharType="end"/>
      </w:r>
      <w:r>
        <w:t>: Ejemplo Max-</w:t>
      </w:r>
      <w:proofErr w:type="spellStart"/>
      <w:r>
        <w:t>Pooling</w:t>
      </w:r>
      <w:proofErr w:type="spellEnd"/>
      <w:r>
        <w:t xml:space="preserve"> </w:t>
      </w:r>
      <w:r>
        <w:fldChar w:fldCharType="begin"/>
      </w:r>
      <w:r>
        <w:instrText xml:space="preserve"> ADDIN ZOTERO_ITEM CSL_CITATION {"citationID":"buil20s6","properties":{"formattedCitation":"[6]","plainCitation":"[6]","noteIndex":0},"citationItems":[{"id":21,"uris":["http://zotero.org/users/16975901/items/KJY2U2IT"],"itemData":{"id":21,"type":"webpage","abstract":"Explore the basics of convolutional neural networks (also called CNNs or ConvNets) in this MATLAB Tech Talk. You’ll learn 3 concepts: local receptive fields, shared weights &amp; biases, and activation &amp; pooling. You’ll also learn 3 ways to train CNNs.","container-title":"Mathworks","language":"en","title":"Introduction to Deep Learning: What Are Convolutional Neural Networks?","title-short":"Introduction to Deep Learning","URL":"https://es.mathworks.com/videos/introduction-to-deep-learning-what-are-convolutional-neural-networks--1489512765771.html","accessed":{"date-parts":[["2025",4,20]]}}}],"schema":"https://github.com/citation-style-language/schema/raw/master/csl-citation.json"} </w:instrText>
      </w:r>
      <w:r>
        <w:fldChar w:fldCharType="separate"/>
      </w:r>
      <w:r w:rsidRPr="00FC69BD">
        <w:t>[6]</w:t>
      </w:r>
      <w:bookmarkEnd w:id="41"/>
      <w:bookmarkEnd w:id="42"/>
      <w:r>
        <w:fldChar w:fldCharType="end"/>
      </w:r>
    </w:p>
    <w:p w14:paraId="67D32858" w14:textId="77777777" w:rsidR="00B76294" w:rsidRDefault="00B76294" w:rsidP="00B76294">
      <w:pPr>
        <w:pStyle w:val="Textoindependiente"/>
        <w:spacing w:before="102"/>
        <w:ind w:left="1440"/>
        <w:jc w:val="both"/>
        <w:rPr>
          <w:rStyle w:val="PieFigurasCar"/>
        </w:rPr>
      </w:pPr>
    </w:p>
    <w:p w14:paraId="3C2780D1" w14:textId="456FA9D5" w:rsidR="00E51AEF" w:rsidRDefault="004E14A6">
      <w:pPr>
        <w:pStyle w:val="Textoindependiente"/>
        <w:numPr>
          <w:ilvl w:val="0"/>
          <w:numId w:val="6"/>
        </w:numPr>
        <w:spacing w:before="102"/>
        <w:jc w:val="both"/>
      </w:pPr>
      <w:r>
        <w:t xml:space="preserve">Capa de salida: </w:t>
      </w:r>
      <w:proofErr w:type="spellStart"/>
      <w:r>
        <w:t>Softmax</w:t>
      </w:r>
      <w:proofErr w:type="spellEnd"/>
      <w:r>
        <w:t xml:space="preserve">: La última capa de una red neuronal convolucional suele ser la función </w:t>
      </w:r>
      <w:proofErr w:type="spellStart"/>
      <w:r>
        <w:t>softmax</w:t>
      </w:r>
      <w:proofErr w:type="spellEnd"/>
      <w:r>
        <w:t xml:space="preserve">. Esta capa se encarga de convertir los valores obtenidos anteriormente en probabilidades, lo que permite asignar a cada imagen una clase concreta. </w:t>
      </w:r>
      <w:r>
        <w:fldChar w:fldCharType="begin"/>
      </w:r>
      <w:r w:rsidR="00022111">
        <w:instrText xml:space="preserve"> ADDIN ZOTERO_ITEM CSL_CITATION {"citationID":"VSpi8fcc","properties":{"formattedCitation":"[7]","plainCitation":"[7]","noteIndex":0},"citationItems":[{"id":23,"uris":["http://zotero.org/users/16975901/items/ZZQIXIDQ"],"itemData":{"id":23,"type":"webpage","note":"MIT Press","title":"Deep Learning Softmax","URL":"https://www.deeplearningbook.org/contents/mlp.html","author":[{"family":"Goodfellow","given":"Ian"},{"family":"Bengio","given":"Yoshua"},{"family":"Courville","given":"Aaron"}],"accessed":{"date-parts":[["2025",4,20]]}}}],"schema":"https://github.com/citation-style-language/schema/raw/master/csl-citation.json"} </w:instrText>
      </w:r>
      <w:r>
        <w:fldChar w:fldCharType="separate"/>
      </w:r>
      <w:r w:rsidR="00022111" w:rsidRPr="00022111">
        <w:t>[7]</w:t>
      </w:r>
      <w:r>
        <w:fldChar w:fldCharType="end"/>
      </w:r>
      <w:r>
        <w:t xml:space="preserve"> La función </w:t>
      </w:r>
      <w:proofErr w:type="spellStart"/>
      <w:r>
        <w:t>softmax</w:t>
      </w:r>
      <w:proofErr w:type="spellEnd"/>
      <w:r>
        <w:t xml:space="preserve"> se define como:</w:t>
      </w:r>
    </w:p>
    <w:p w14:paraId="6B0A67AB" w14:textId="77777777" w:rsidR="00E51AEF" w:rsidRDefault="00E51AEF" w:rsidP="00E51AEF">
      <w:pPr>
        <w:pStyle w:val="Textoindependiente"/>
        <w:spacing w:before="102"/>
      </w:pPr>
    </w:p>
    <w:p w14:paraId="41362E76" w14:textId="77777777" w:rsidR="00FC69BD" w:rsidRDefault="004E14A6" w:rsidP="00FC69BD">
      <w:pPr>
        <w:pStyle w:val="Textoindependiente"/>
        <w:keepNext/>
        <w:spacing w:before="102"/>
        <w:jc w:val="center"/>
      </w:pPr>
      <w:bookmarkStart w:id="43" w:name="Figura3_5"/>
      <w:r>
        <w:rPr>
          <w:noProof/>
        </w:rPr>
        <w:drawing>
          <wp:inline distT="0" distB="0" distL="0" distR="0" wp14:anchorId="7DD07995" wp14:editId="3452DB83">
            <wp:extent cx="2120720" cy="495300"/>
            <wp:effectExtent l="0" t="0" r="0" b="0"/>
            <wp:docPr id="351241425" name="Imagen 691" descr="Imagen de la pantalla de un celular con let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241425" name="Imagen 691" descr="Imagen de la pantalla de un celular con letras&#10;&#10;El contenido generado por IA puede ser incorrecto."/>
                    <pic:cNvPicPr/>
                  </pic:nvPicPr>
                  <pic:blipFill>
                    <a:blip r:embed="rId366">
                      <a:extLst>
                        <a:ext uri="{28A0092B-C50C-407E-A947-70E740481C1C}">
                          <a14:useLocalDpi xmlns:a14="http://schemas.microsoft.com/office/drawing/2010/main" val="0"/>
                        </a:ext>
                      </a:extLst>
                    </a:blip>
                    <a:stretch>
                      <a:fillRect/>
                    </a:stretch>
                  </pic:blipFill>
                  <pic:spPr>
                    <a:xfrm>
                      <a:off x="0" y="0"/>
                      <a:ext cx="2156971" cy="503766"/>
                    </a:xfrm>
                    <a:prstGeom prst="rect">
                      <a:avLst/>
                    </a:prstGeom>
                  </pic:spPr>
                </pic:pic>
              </a:graphicData>
            </a:graphic>
          </wp:inline>
        </w:drawing>
      </w:r>
      <w:bookmarkEnd w:id="43"/>
    </w:p>
    <w:p w14:paraId="30FFC21F" w14:textId="1F10C04D" w:rsidR="00FC69BD" w:rsidRDefault="00FC69BD" w:rsidP="00FC69BD">
      <w:pPr>
        <w:pStyle w:val="Descripcin"/>
        <w:jc w:val="center"/>
      </w:pPr>
      <w:bookmarkStart w:id="44" w:name="_Toc199442417"/>
      <w:r>
        <w:t xml:space="preserve">Ecuación </w:t>
      </w:r>
      <w:r>
        <w:fldChar w:fldCharType="begin"/>
      </w:r>
      <w:r>
        <w:instrText xml:space="preserve"> SEQ Ecuación \* ARABIC </w:instrText>
      </w:r>
      <w:r>
        <w:fldChar w:fldCharType="separate"/>
      </w:r>
      <w:r w:rsidR="008B6F00">
        <w:rPr>
          <w:noProof/>
        </w:rPr>
        <w:t>3</w:t>
      </w:r>
      <w:r>
        <w:fldChar w:fldCharType="end"/>
      </w:r>
      <w:r>
        <w:t xml:space="preserve">: Función </w:t>
      </w:r>
      <w:proofErr w:type="spellStart"/>
      <w:r>
        <w:t>softmax</w:t>
      </w:r>
      <w:proofErr w:type="spellEnd"/>
      <w:r>
        <w:t xml:space="preserve"> </w:t>
      </w:r>
      <w:r>
        <w:fldChar w:fldCharType="begin"/>
      </w:r>
      <w:r>
        <w:instrText xml:space="preserve"> ADDIN ZOTERO_ITEM CSL_CITATION {"citationID":"4JgDJ1qb","properties":{"formattedCitation":"[7]","plainCitation":"[7]","noteIndex":0},"citationItems":[{"id":23,"uris":["http://zotero.org/users/16975901/items/ZZQIXIDQ"],"itemData":{"id":23,"type":"webpage","note":"MIT Press","title":"Deep Learning Softmax","URL":"https://www.deeplearningbook.org/contents/mlp.html","author":[{"family":"Goodfellow","given":"Ian"},{"family":"Bengio","given":"Yoshua"},{"family":"Courville","given":"Aaron"}],"accessed":{"date-parts":[["2025",4,20]]}}}],"schema":"https://github.com/citation-style-language/schema/raw/master/csl-citation.json"} </w:instrText>
      </w:r>
      <w:r>
        <w:fldChar w:fldCharType="separate"/>
      </w:r>
      <w:r w:rsidRPr="00FC69BD">
        <w:t>[7]</w:t>
      </w:r>
      <w:bookmarkEnd w:id="44"/>
      <w:r>
        <w:fldChar w:fldCharType="end"/>
      </w:r>
    </w:p>
    <w:p w14:paraId="5CA9100C" w14:textId="77777777" w:rsidR="004E14A6" w:rsidRDefault="004E14A6" w:rsidP="004E14A6">
      <w:pPr>
        <w:pStyle w:val="Textoindependiente"/>
        <w:spacing w:before="102"/>
        <w:jc w:val="center"/>
      </w:pPr>
    </w:p>
    <w:p w14:paraId="22389EEB" w14:textId="4C9244B9" w:rsidR="004E14A6" w:rsidRPr="00951BCE" w:rsidRDefault="00951BCE">
      <w:pPr>
        <w:pStyle w:val="Ttulo2"/>
        <w:numPr>
          <w:ilvl w:val="3"/>
          <w:numId w:val="7"/>
        </w:numPr>
        <w:rPr>
          <w:lang w:val="en-US"/>
        </w:rPr>
      </w:pPr>
      <w:bookmarkStart w:id="45" w:name="_Toc200231669"/>
      <w:r w:rsidRPr="00951BCE">
        <w:rPr>
          <w:lang w:val="en-US"/>
        </w:rPr>
        <w:t>You Only Look Once (Y</w:t>
      </w:r>
      <w:r>
        <w:rPr>
          <w:lang w:val="en-US"/>
        </w:rPr>
        <w:t>OLO)</w:t>
      </w:r>
      <w:bookmarkEnd w:id="45"/>
    </w:p>
    <w:p w14:paraId="299E7623" w14:textId="76322395" w:rsidR="004E14A6" w:rsidRDefault="00F1690F" w:rsidP="004B7E0B">
      <w:pPr>
        <w:pStyle w:val="Textoindependiente"/>
        <w:spacing w:before="102"/>
        <w:ind w:firstLine="720"/>
        <w:jc w:val="both"/>
      </w:pPr>
      <w:r w:rsidRPr="00F1690F">
        <w:t>YOLO (</w:t>
      </w:r>
      <w:proofErr w:type="spellStart"/>
      <w:r w:rsidRPr="00F1690F">
        <w:t>You</w:t>
      </w:r>
      <w:proofErr w:type="spellEnd"/>
      <w:r w:rsidRPr="00F1690F">
        <w:t xml:space="preserve"> </w:t>
      </w:r>
      <w:proofErr w:type="spellStart"/>
      <w:r w:rsidRPr="00F1690F">
        <w:t>Only</w:t>
      </w:r>
      <w:proofErr w:type="spellEnd"/>
      <w:r w:rsidRPr="00F1690F">
        <w:t xml:space="preserve"> </w:t>
      </w:r>
      <w:proofErr w:type="gramStart"/>
      <w:r w:rsidRPr="00F1690F">
        <w:t>Look</w:t>
      </w:r>
      <w:proofErr w:type="gramEnd"/>
      <w:r w:rsidRPr="00F1690F">
        <w:t xml:space="preserve"> Once) es un </w:t>
      </w:r>
      <w:r>
        <w:t>algoritmo</w:t>
      </w:r>
      <w:r w:rsidRPr="00F1690F">
        <w:t xml:space="preserve"> de</w:t>
      </w:r>
      <w:r>
        <w:t xml:space="preserve"> detección de objetos que se apoya en redes neuronales convolucionales. A diferencia de otros métodos más tradicionales, los cuales dividen el problema de detección en distintas fases, YOLO lo aborda como un único problema de regresión.</w:t>
      </w:r>
    </w:p>
    <w:p w14:paraId="3D18BDF7" w14:textId="19729F00" w:rsidR="00F1690F" w:rsidRPr="00F1690F" w:rsidRDefault="00F1690F" w:rsidP="004B7E0B">
      <w:pPr>
        <w:pStyle w:val="Textoindependiente"/>
        <w:spacing w:before="102"/>
        <w:ind w:firstLine="720"/>
        <w:jc w:val="both"/>
      </w:pPr>
      <w:r>
        <w:t>E</w:t>
      </w:r>
      <w:r w:rsidR="006B3BF0">
        <w:t>ste</w:t>
      </w:r>
      <w:r>
        <w:t xml:space="preserve"> algoritmo divide la imagen de entrada en una cuadrícula</w:t>
      </w:r>
      <w:r w:rsidR="001B5E57">
        <w:t xml:space="preserve">, donde cada celda es responsable de predecir un </w:t>
      </w:r>
      <w:r w:rsidR="00533845">
        <w:t>número</w:t>
      </w:r>
      <w:r w:rsidR="001B5E57">
        <w:t xml:space="preserve"> fijo de cajas delimitadoras junto a una puntuación de confianza. Esta puntuación refleja la probabilidad de presencia de un objeto y la clase a la que pertenece. Gracias a que este modelo realiza todo el proceso en una sola instancia, se consigue una detección rápida y eficiente</w:t>
      </w:r>
      <w:r w:rsidR="006B3BF0">
        <w:t>, lo cual es ideal para aplicaciones en tiempo real</w:t>
      </w:r>
      <w:r w:rsidR="001B5E57">
        <w:t xml:space="preserve">. </w:t>
      </w:r>
      <w:r w:rsidR="001B5E57">
        <w:fldChar w:fldCharType="begin"/>
      </w:r>
      <w:r w:rsidR="00022111">
        <w:instrText xml:space="preserve"> ADDIN ZOTERO_ITEM CSL_CITATION {"citationID":"BEZaMsmp","properties":{"formattedCitation":"[8]","plainCitation":"[8]","noteIndex":0},"citationItems":[{"id":18,"uris":["http://zotero.org/users/16975901/items/TFEBEULG"],"itemData":{"id":18,"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4,20]]},"issued":{"date-parts":[["2016",6]]}}}],"schema":"https://github.com/citation-style-language/schema/raw/master/csl-citation.json"} </w:instrText>
      </w:r>
      <w:r w:rsidR="001B5E57">
        <w:fldChar w:fldCharType="separate"/>
      </w:r>
      <w:r w:rsidR="00022111" w:rsidRPr="00022111">
        <w:t>[8]</w:t>
      </w:r>
      <w:r w:rsidR="001B5E57">
        <w:fldChar w:fldCharType="end"/>
      </w:r>
    </w:p>
    <w:p w14:paraId="1590AB4D" w14:textId="77777777" w:rsidR="000E2E21" w:rsidRDefault="000E2E21" w:rsidP="000E2E21">
      <w:pPr>
        <w:tabs>
          <w:tab w:val="left" w:pos="6732"/>
        </w:tabs>
        <w:spacing w:before="72"/>
        <w:rPr>
          <w:rFonts w:ascii="LM Roman Slanted 12" w:hAnsi="LM Roman Slanted 12"/>
          <w:i/>
          <w:sz w:val="24"/>
        </w:rPr>
      </w:pPr>
    </w:p>
    <w:p w14:paraId="0C6ED32A" w14:textId="77777777" w:rsidR="003406A5" w:rsidRDefault="003406A5" w:rsidP="000E2E21">
      <w:pPr>
        <w:tabs>
          <w:tab w:val="left" w:pos="6732"/>
        </w:tabs>
        <w:spacing w:before="72"/>
        <w:rPr>
          <w:rFonts w:ascii="LM Roman Slanted 12" w:hAnsi="LM Roman Slanted 12"/>
          <w:i/>
          <w:sz w:val="24"/>
        </w:rPr>
      </w:pPr>
    </w:p>
    <w:p w14:paraId="0A887748" w14:textId="78310A8E" w:rsidR="000E2E21" w:rsidRDefault="000E2E21" w:rsidP="000E2E21">
      <w:pPr>
        <w:tabs>
          <w:tab w:val="left" w:pos="6732"/>
        </w:tabs>
        <w:spacing w:before="72"/>
        <w:rPr>
          <w:rFonts w:ascii="LM Roman Slanted 12" w:hAnsi="LM Roman Slanted 12"/>
          <w:i/>
          <w:spacing w:val="-2"/>
          <w:sz w:val="24"/>
        </w:rPr>
      </w:pPr>
      <w:r>
        <w:rPr>
          <w:rFonts w:ascii="LM Roman Slanted 12" w:hAnsi="LM Roman Slanted 12"/>
          <w:i/>
          <w:sz w:val="24"/>
        </w:rPr>
        <w:t>Conceptos</w:t>
      </w:r>
      <w:r>
        <w:rPr>
          <w:rFonts w:ascii="LM Roman Slanted 12" w:hAnsi="LM Roman Slanted 12"/>
          <w:i/>
          <w:spacing w:val="-12"/>
          <w:sz w:val="24"/>
        </w:rPr>
        <w:t xml:space="preserve"> </w:t>
      </w:r>
      <w:r>
        <w:rPr>
          <w:rFonts w:ascii="LM Roman Slanted 12" w:hAnsi="LM Roman Slanted 12"/>
          <w:i/>
          <w:spacing w:val="-2"/>
          <w:sz w:val="24"/>
        </w:rPr>
        <w:t>teóricos</w:t>
      </w:r>
    </w:p>
    <w:p w14:paraId="0D86E193" w14:textId="77777777" w:rsidR="000E2E21" w:rsidRDefault="000E2E21" w:rsidP="000E2E21">
      <w:pPr>
        <w:pStyle w:val="Textoindependiente"/>
        <w:spacing w:before="102"/>
      </w:pPr>
    </w:p>
    <w:p w14:paraId="242110AA" w14:textId="068F550F" w:rsidR="00AD2C5D" w:rsidRDefault="006772DE" w:rsidP="004B7E0B">
      <w:pPr>
        <w:pStyle w:val="Textoindependiente"/>
        <w:spacing w:before="102"/>
        <w:ind w:firstLine="720"/>
        <w:jc w:val="both"/>
      </w:pPr>
      <w:r>
        <w:t>La arquitectura general de YOLO</w:t>
      </w:r>
      <w:r w:rsidR="00B92FF5">
        <w:t>, v</w:t>
      </w:r>
      <w:r w:rsidR="00D65783">
        <w:t xml:space="preserve">er </w:t>
      </w:r>
      <w:r w:rsidR="00D65783">
        <w:fldChar w:fldCharType="begin"/>
      </w:r>
      <w:r w:rsidR="00D65783">
        <w:instrText xml:space="preserve"> REF _Ref199441913 \h </w:instrText>
      </w:r>
      <w:r w:rsidR="00D65783">
        <w:fldChar w:fldCharType="separate"/>
      </w:r>
      <w:r w:rsidR="008B6F00">
        <w:t xml:space="preserve">Figura </w:t>
      </w:r>
      <w:r w:rsidR="008B6F00">
        <w:rPr>
          <w:noProof/>
        </w:rPr>
        <w:t>3</w:t>
      </w:r>
      <w:r w:rsidR="00D65783">
        <w:fldChar w:fldCharType="end"/>
      </w:r>
      <w:r w:rsidR="00B92FF5">
        <w:t xml:space="preserve">, </w:t>
      </w:r>
      <w:r>
        <w:t>combina varias capas convolucionales</w:t>
      </w:r>
      <w:r w:rsidR="00AD2C5D">
        <w:t xml:space="preserve"> para la extracción de características con capas completamente conectadas, las cuales generan las predicciones finales. A continuación, se muestra la arquitectura correspondiente a la primera versión de YOLO, la cual estaba compuesta por 24 capas convolucionales y 2 capas completamente conectadas. </w:t>
      </w:r>
      <w:r w:rsidR="00AD2C5D">
        <w:fldChar w:fldCharType="begin"/>
      </w:r>
      <w:r w:rsidR="00022111">
        <w:instrText xml:space="preserve"> ADDIN ZOTERO_ITEM CSL_CITATION {"citationID":"r9PW6MT1","properties":{"formattedCitation":"[8]","plainCitation":"[8]","noteIndex":0},"citationItems":[{"id":18,"uris":["http://zotero.org/users/16975901/items/TFEBEULG"],"itemData":{"id":18,"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4,20]]},"issued":{"date-parts":[["2016",6]]}}}],"schema":"https://github.com/citation-style-language/schema/raw/master/csl-citation.json"} </w:instrText>
      </w:r>
      <w:r w:rsidR="00AD2C5D">
        <w:fldChar w:fldCharType="separate"/>
      </w:r>
      <w:r w:rsidR="00022111" w:rsidRPr="00022111">
        <w:t>[8]</w:t>
      </w:r>
      <w:r w:rsidR="00AD2C5D">
        <w:fldChar w:fldCharType="end"/>
      </w:r>
    </w:p>
    <w:p w14:paraId="7BE22F20" w14:textId="77777777" w:rsidR="00AD2C5D" w:rsidRDefault="00AD2C5D" w:rsidP="00AD2C5D">
      <w:pPr>
        <w:pStyle w:val="Textoindependiente"/>
        <w:spacing w:before="102"/>
        <w:ind w:firstLine="720"/>
        <w:jc w:val="center"/>
      </w:pPr>
    </w:p>
    <w:p w14:paraId="356E5FBC" w14:textId="77777777" w:rsidR="000270C6" w:rsidRDefault="00AD2C5D" w:rsidP="007140BC">
      <w:pPr>
        <w:pStyle w:val="Textoindependiente"/>
        <w:keepNext/>
        <w:spacing w:before="102"/>
        <w:jc w:val="center"/>
      </w:pPr>
      <w:r>
        <w:rPr>
          <w:noProof/>
        </w:rPr>
        <w:drawing>
          <wp:inline distT="0" distB="0" distL="0" distR="0" wp14:anchorId="02D47FC9" wp14:editId="5AB103A7">
            <wp:extent cx="4738254" cy="1961756"/>
            <wp:effectExtent l="0" t="0" r="5715" b="635"/>
            <wp:docPr id="146944184" name="Imagen 692"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44184" name="Imagen 692" descr="Diagrama"/>
                    <pic:cNvPicPr/>
                  </pic:nvPicPr>
                  <pic:blipFill>
                    <a:blip r:embed="rId367">
                      <a:extLst>
                        <a:ext uri="{28A0092B-C50C-407E-A947-70E740481C1C}">
                          <a14:useLocalDpi xmlns:a14="http://schemas.microsoft.com/office/drawing/2010/main" val="0"/>
                        </a:ext>
                      </a:extLst>
                    </a:blip>
                    <a:stretch>
                      <a:fillRect/>
                    </a:stretch>
                  </pic:blipFill>
                  <pic:spPr>
                    <a:xfrm>
                      <a:off x="0" y="0"/>
                      <a:ext cx="4745039" cy="1964565"/>
                    </a:xfrm>
                    <a:prstGeom prst="rect">
                      <a:avLst/>
                    </a:prstGeom>
                  </pic:spPr>
                </pic:pic>
              </a:graphicData>
            </a:graphic>
          </wp:inline>
        </w:drawing>
      </w:r>
    </w:p>
    <w:p w14:paraId="22CC6C6F" w14:textId="0FAD1095" w:rsidR="00BB0210" w:rsidRDefault="000270C6" w:rsidP="007140BC">
      <w:pPr>
        <w:pStyle w:val="Descripcin"/>
        <w:jc w:val="center"/>
      </w:pPr>
      <w:bookmarkStart w:id="46" w:name="_Ref199441913"/>
      <w:bookmarkStart w:id="47" w:name="_Toc199442342"/>
      <w:bookmarkStart w:id="48" w:name="_Toc199630097"/>
      <w:r>
        <w:t xml:space="preserve">Figura </w:t>
      </w:r>
      <w:r>
        <w:fldChar w:fldCharType="begin"/>
      </w:r>
      <w:r>
        <w:instrText xml:space="preserve"> SEQ Figura \* ARABIC </w:instrText>
      </w:r>
      <w:r>
        <w:fldChar w:fldCharType="separate"/>
      </w:r>
      <w:r w:rsidR="008B6F00">
        <w:rPr>
          <w:noProof/>
        </w:rPr>
        <w:t>3</w:t>
      </w:r>
      <w:r>
        <w:fldChar w:fldCharType="end"/>
      </w:r>
      <w:bookmarkEnd w:id="46"/>
      <w:r w:rsidR="00D65783">
        <w:t xml:space="preserve">: Arquitectura YOLO </w:t>
      </w:r>
      <w:r w:rsidR="00D65783">
        <w:fldChar w:fldCharType="begin"/>
      </w:r>
      <w:r w:rsidR="00D65783">
        <w:instrText xml:space="preserve"> ADDIN ZOTERO_ITEM CSL_CITATION {"citationID":"lzJZPcY9","properties":{"formattedCitation":"[8]","plainCitation":"[8]","noteIndex":0},"citationItems":[{"id":18,"uris":["http://zotero.org/users/16975901/items/TFEBEULG"],"itemData":{"id":18,"type":"paper-conferenc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container-title":"2016 IEEE Conference on Computer Vision and Pattern Recognition (CVPR)","DOI":"10.1109/CVPR.2016.91","event-title":"2016 IEEE Conference on Computer Vision and Pattern Recognition (CVPR)","note":"ISSN: 1063-6919","page":"779-788","source":"IEEE Xplore","title":"You Only Look Once: Unified, Real-Time Object Detection","title-short":"You Only Look Once","URL":"https://ieeexplore.ieee.org/document/7780460","author":[{"family":"Redmon","given":"Joseph"},{"family":"Divvala","given":"Santosh"},{"family":"Girshick","given":"Ross"},{"family":"Farhadi","given":"Ali"}],"accessed":{"date-parts":[["2025",4,20]]},"issued":{"date-parts":[["2016",6]]}}}],"schema":"https://github.com/citation-style-language/schema/raw/master/csl-citation.json"} </w:instrText>
      </w:r>
      <w:r w:rsidR="00D65783">
        <w:fldChar w:fldCharType="separate"/>
      </w:r>
      <w:r w:rsidR="00D65783" w:rsidRPr="00D65783">
        <w:t>[8]</w:t>
      </w:r>
      <w:bookmarkEnd w:id="47"/>
      <w:bookmarkEnd w:id="48"/>
      <w:r w:rsidR="00D65783">
        <w:fldChar w:fldCharType="end"/>
      </w:r>
    </w:p>
    <w:p w14:paraId="07E6D4DF" w14:textId="77777777" w:rsidR="00AD2C5D" w:rsidRDefault="00AD2C5D" w:rsidP="00AD2C5D">
      <w:pPr>
        <w:pStyle w:val="Textoindependiente"/>
        <w:spacing w:before="102"/>
      </w:pPr>
    </w:p>
    <w:p w14:paraId="35ED6A15" w14:textId="77777777" w:rsidR="00BB0210" w:rsidRDefault="00BB0210" w:rsidP="00951BCE">
      <w:pPr>
        <w:pStyle w:val="Textoindependiente"/>
        <w:spacing w:before="102"/>
      </w:pPr>
    </w:p>
    <w:p w14:paraId="016A8D30" w14:textId="77777777" w:rsidR="00BB0210" w:rsidRPr="00F1690F" w:rsidRDefault="00BB0210" w:rsidP="00951BCE">
      <w:pPr>
        <w:pStyle w:val="Textoindependiente"/>
        <w:spacing w:before="102"/>
      </w:pPr>
    </w:p>
    <w:p w14:paraId="67B09B99" w14:textId="77777777" w:rsidR="00951BCE" w:rsidRPr="00F1690F" w:rsidRDefault="00951BCE" w:rsidP="00951BCE">
      <w:pPr>
        <w:pStyle w:val="Textoindependiente"/>
        <w:spacing w:before="102"/>
      </w:pPr>
    </w:p>
    <w:p w14:paraId="3BE68F0E" w14:textId="77777777" w:rsidR="00951BCE" w:rsidRPr="00F1690F" w:rsidRDefault="00951BCE" w:rsidP="00951BCE">
      <w:pPr>
        <w:pStyle w:val="Textoindependiente"/>
        <w:spacing w:before="102"/>
      </w:pPr>
    </w:p>
    <w:p w14:paraId="1987F6BC" w14:textId="77777777" w:rsidR="00951BCE" w:rsidRPr="00F1690F" w:rsidRDefault="00951BCE" w:rsidP="00951BCE">
      <w:pPr>
        <w:pStyle w:val="Textoindependiente"/>
        <w:spacing w:before="102"/>
      </w:pPr>
    </w:p>
    <w:p w14:paraId="0452BA60" w14:textId="77777777" w:rsidR="00951BCE" w:rsidRPr="00F1690F" w:rsidRDefault="00951BCE" w:rsidP="00951BCE">
      <w:pPr>
        <w:pStyle w:val="Textoindependiente"/>
        <w:spacing w:before="102"/>
      </w:pPr>
    </w:p>
    <w:p w14:paraId="61E6AF0D" w14:textId="77777777" w:rsidR="00951BCE" w:rsidRPr="00F1690F" w:rsidRDefault="00951BCE" w:rsidP="00951BCE">
      <w:pPr>
        <w:pStyle w:val="Textoindependiente"/>
        <w:spacing w:before="102"/>
      </w:pPr>
    </w:p>
    <w:p w14:paraId="63F3FCC1" w14:textId="77777777" w:rsidR="00951BCE" w:rsidRPr="00F1690F" w:rsidRDefault="00951BCE" w:rsidP="00951BCE">
      <w:pPr>
        <w:pStyle w:val="Textoindependiente"/>
        <w:spacing w:before="102"/>
      </w:pPr>
    </w:p>
    <w:p w14:paraId="24FAE8E9" w14:textId="77777777" w:rsidR="004E14A6" w:rsidRPr="00F1690F" w:rsidRDefault="004E14A6" w:rsidP="00951BCE">
      <w:pPr>
        <w:pStyle w:val="Textoindependiente"/>
        <w:spacing w:before="102"/>
      </w:pPr>
    </w:p>
    <w:p w14:paraId="363961F0" w14:textId="07A5C703" w:rsidR="00951BCE" w:rsidRPr="00F1690F" w:rsidRDefault="00951BCE" w:rsidP="00951BCE">
      <w:pPr>
        <w:pStyle w:val="Textoindependiente"/>
        <w:spacing w:before="102"/>
        <w:sectPr w:rsidR="00951BCE" w:rsidRPr="00F1690F">
          <w:headerReference w:type="even" r:id="rId368"/>
          <w:pgSz w:w="11910" w:h="16840"/>
          <w:pgMar w:top="1920" w:right="1600" w:bottom="280" w:left="1540" w:header="0" w:footer="0" w:gutter="0"/>
          <w:cols w:space="720"/>
        </w:sectPr>
      </w:pPr>
    </w:p>
    <w:bookmarkStart w:id="49" w:name="4._Técnicas_y_herramientas"/>
    <w:bookmarkStart w:id="50" w:name="_bookmark14"/>
    <w:bookmarkStart w:id="51" w:name="_Toc200231670"/>
    <w:bookmarkEnd w:id="49"/>
    <w:bookmarkEnd w:id="50"/>
    <w:p w14:paraId="526EFBF8" w14:textId="561CE5CB" w:rsidR="00792D5C" w:rsidRDefault="000D3D66">
      <w:pPr>
        <w:pStyle w:val="Ttulo1"/>
        <w:numPr>
          <w:ilvl w:val="2"/>
          <w:numId w:val="1"/>
        </w:numPr>
        <w:tabs>
          <w:tab w:val="left" w:pos="1576"/>
        </w:tabs>
        <w:ind w:left="1576" w:hanging="695"/>
      </w:pPr>
      <w:r>
        <w:rPr>
          <w:noProof/>
        </w:rPr>
        <w:lastRenderedPageBreak/>
        <mc:AlternateContent>
          <mc:Choice Requires="wps">
            <w:drawing>
              <wp:anchor distT="0" distB="0" distL="0" distR="0" simplePos="0" relativeHeight="487625728" behindDoc="1" locked="0" layoutInCell="1" allowOverlap="1" wp14:anchorId="22B26063" wp14:editId="1930DC81">
                <wp:simplePos x="0" y="0"/>
                <wp:positionH relativeFrom="page">
                  <wp:posOffset>1073012</wp:posOffset>
                </wp:positionH>
                <wp:positionV relativeFrom="topMargin">
                  <wp:posOffset>2860978</wp:posOffset>
                </wp:positionV>
                <wp:extent cx="4846320" cy="1270"/>
                <wp:effectExtent l="0" t="0" r="0" b="0"/>
                <wp:wrapNone/>
                <wp:docPr id="1052729881"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031B005" id="Graphic 869" o:spid="_x0000_s1026" style="position:absolute;margin-left:84.5pt;margin-top:225.25pt;width:381.6pt;height:.1pt;z-index:-15690752;visibility:visible;mso-wrap-style:square;mso-wrap-distance-left:0;mso-wrap-distance-top:0;mso-wrap-distance-right:0;mso-wrap-distance-bottom:0;mso-position-horizontal:absolute;mso-position-horizontal-relative:page;mso-position-vertical:absolute;mso-position-vertical-relative:top-margin-area;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" path="m,l4845926,e" filled="f" strokeweight=".14039mm">
                <v:path arrowok="t"/>
                <w10:wrap anchorx="page" anchory="margin"/>
              </v:shape>
            </w:pict>
          </mc:Fallback>
        </mc:AlternateContent>
      </w:r>
      <w:r>
        <w:t>Técnicas</w:t>
      </w:r>
      <w:r>
        <w:rPr>
          <w:spacing w:val="-7"/>
        </w:rPr>
        <w:t xml:space="preserve"> </w:t>
      </w:r>
      <w:r>
        <w:t>y</w:t>
      </w:r>
      <w:r>
        <w:rPr>
          <w:spacing w:val="-7"/>
        </w:rPr>
        <w:t xml:space="preserve"> </w:t>
      </w:r>
      <w:r>
        <w:rPr>
          <w:spacing w:val="-2"/>
        </w:rPr>
        <w:t>herramientas</w:t>
      </w:r>
      <w:bookmarkEnd w:id="51"/>
    </w:p>
    <w:p w14:paraId="06C53363" w14:textId="4B0D3E53" w:rsidR="00792D5C" w:rsidRDefault="008B6F00">
      <w:pPr>
        <w:pStyle w:val="Textoindependiente"/>
        <w:spacing w:before="5"/>
        <w:rPr>
          <w:rFonts w:ascii="LM Sans 10"/>
          <w:b/>
          <w:sz w:val="15"/>
        </w:rPr>
      </w:pPr>
      <w:r>
        <w:rPr>
          <w:noProof/>
        </w:rPr>
        <mc:AlternateContent>
          <mc:Choice Requires="wps">
            <w:drawing>
              <wp:anchor distT="0" distB="0" distL="0" distR="0" simplePos="0" relativeHeight="487609344" behindDoc="1" locked="0" layoutInCell="1" allowOverlap="1" wp14:anchorId="5D15C982" wp14:editId="63203DA4">
                <wp:simplePos x="0" y="0"/>
                <wp:positionH relativeFrom="page">
                  <wp:posOffset>1078877</wp:posOffset>
                </wp:positionH>
                <wp:positionV relativeFrom="paragraph">
                  <wp:posOffset>155124</wp:posOffset>
                </wp:positionV>
                <wp:extent cx="4846320" cy="1270"/>
                <wp:effectExtent l="0" t="0" r="0" b="0"/>
                <wp:wrapTopAndBottom/>
                <wp:docPr id="1205" name="Graphic 12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704AF246" id="Graphic 1205" o:spid="_x0000_s1026" style="position:absolute;margin-left:84.95pt;margin-top:12.2pt;width:381.6pt;height:.1pt;z-index:-15707136;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56510BB8" w14:textId="49C2DFE6" w:rsidR="00792D5C" w:rsidRDefault="00792D5C">
      <w:pPr>
        <w:pStyle w:val="Textoindependiente"/>
        <w:rPr>
          <w:rFonts w:ascii="LM Sans 10"/>
          <w:b/>
        </w:rPr>
      </w:pPr>
    </w:p>
    <w:p w14:paraId="7E3B78DE" w14:textId="77777777" w:rsidR="00792D5C" w:rsidRDefault="00792D5C">
      <w:pPr>
        <w:pStyle w:val="Textoindependiente"/>
        <w:spacing w:before="186"/>
        <w:rPr>
          <w:rFonts w:ascii="LM Sans 10"/>
          <w:b/>
        </w:rPr>
      </w:pPr>
    </w:p>
    <w:p w14:paraId="60740410" w14:textId="28D4EF6E" w:rsidR="006F1A2F" w:rsidRDefault="006F1A2F" w:rsidP="004B7E0B">
      <w:pPr>
        <w:pStyle w:val="Textoindependiente"/>
        <w:spacing w:before="102"/>
        <w:ind w:firstLine="720"/>
        <w:jc w:val="both"/>
      </w:pPr>
      <w:r>
        <w:t xml:space="preserve">En este apartado se describen las principales herramientas y aplicaciones utilizadas en el proyecto, </w:t>
      </w:r>
      <w:r w:rsidR="00890A05">
        <w:t>justificando su elección y uso.</w:t>
      </w:r>
    </w:p>
    <w:p w14:paraId="61007594" w14:textId="77777777" w:rsidR="00890A05" w:rsidRDefault="00890A05" w:rsidP="006F1A2F">
      <w:pPr>
        <w:pStyle w:val="Textoindependiente"/>
        <w:spacing w:before="102"/>
        <w:ind w:firstLine="720"/>
      </w:pPr>
    </w:p>
    <w:p w14:paraId="7711580B" w14:textId="18D4D5AD" w:rsidR="00890A05" w:rsidRDefault="00890A05">
      <w:pPr>
        <w:pStyle w:val="Ttulo2"/>
        <w:numPr>
          <w:ilvl w:val="1"/>
          <w:numId w:val="16"/>
        </w:numPr>
      </w:pPr>
      <w:bookmarkStart w:id="52" w:name="_Toc200231671"/>
      <w:r>
        <w:t>Python</w:t>
      </w:r>
      <w:bookmarkEnd w:id="52"/>
    </w:p>
    <w:p w14:paraId="63F6192E" w14:textId="77777777" w:rsidR="00792D5C" w:rsidRDefault="00792D5C" w:rsidP="004B7E0B">
      <w:pPr>
        <w:pStyle w:val="Textoindependiente"/>
        <w:jc w:val="both"/>
      </w:pPr>
    </w:p>
    <w:p w14:paraId="7330F172" w14:textId="4AA19C69" w:rsidR="00792D5C" w:rsidRDefault="009A5A45" w:rsidP="004B7E0B">
      <w:pPr>
        <w:pStyle w:val="Textoindependiente"/>
        <w:spacing w:before="102"/>
        <w:ind w:firstLine="720"/>
        <w:jc w:val="both"/>
      </w:pPr>
      <w:r>
        <w:t xml:space="preserve">Python </w:t>
      </w:r>
      <w:r w:rsidR="00A5726F">
        <w:fldChar w:fldCharType="begin"/>
      </w:r>
      <w:r w:rsidR="00A5726F">
        <w:instrText xml:space="preserve"> ADDIN ZOTERO_ITEM CSL_CITATION {"citationID":"D1GTXExT","properties":{"formattedCitation":"[9]","plainCitation":"[9]","noteIndex":0},"citationItems":[{"id":39,"uris":["http://zotero.org/users/16975901/items/GH9ZHQ5Z"],"itemData":{"id":39,"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w:instrText>
      </w:r>
      <w:r w:rsidR="00A5726F">
        <w:rPr>
          <w:rFonts w:ascii="Cambria Math" w:hAnsi="Cambria Math" w:cs="Cambria Math"/>
        </w:rPr>
        <w:instrText>​</w:instrText>
      </w:r>
      <w:r w:rsidR="00A5726F">
        <w:instrText xml:space="preserve"> Python se clasifica constantemente como uno de los lenguajes de programación más populares.[4]</w:instrText>
      </w:r>
      <w:r w:rsidR="00A5726F">
        <w:rPr>
          <w:rFonts w:ascii="Cambria Math" w:hAnsi="Cambria Math" w:cs="Cambria Math"/>
        </w:rPr>
        <w:instrText>​</w:instrText>
      </w:r>
      <w:r w:rsidR="00A5726F">
        <w:instrText xml:space="preserve">","container-title":"Wikipedia, la enciclopedia libre","language":"es","license":"Creative Commons Attribution-ShareAlike License","note":"Page Version ID: 166937646","source":"Wikipedia","title":"Python","URL":"https://es.wikipedia.org/w/index.php?title=Python&amp;oldid=166937646","accessed":{"date-parts":[["2025",5,15]]},"issued":{"date-parts":[["2025",4,19]]}}}],"schema":"https://github.com/citation-style-language/schema/raw/master/csl-citation.json"} </w:instrText>
      </w:r>
      <w:r w:rsidR="00A5726F">
        <w:fldChar w:fldCharType="separate"/>
      </w:r>
      <w:r w:rsidR="00A5726F" w:rsidRPr="00A5726F">
        <w:t>[9]</w:t>
      </w:r>
      <w:r w:rsidR="00A5726F">
        <w:fldChar w:fldCharType="end"/>
      </w:r>
      <w:r w:rsidR="00A5726F">
        <w:t xml:space="preserve"> </w:t>
      </w:r>
      <w:r w:rsidR="00A5726F" w:rsidRPr="00A5726F">
        <w:t>es un lenguaje de programación de alto nivel, multiplataforma e interpretado, por lo que no necesita compilarse para ser ejecutado. Se caracteriza por una sintaxis limpia, lo que facilita su aprendizaje.</w:t>
      </w:r>
    </w:p>
    <w:p w14:paraId="00F8A441" w14:textId="3A8B78C0" w:rsidR="00A5726F" w:rsidRDefault="00A5726F" w:rsidP="004B7E0B">
      <w:pPr>
        <w:pStyle w:val="Textoindependiente"/>
        <w:spacing w:before="102"/>
        <w:ind w:firstLine="720"/>
        <w:jc w:val="both"/>
      </w:pPr>
      <w:r w:rsidRPr="00A5726F">
        <w:t>Se ha utilizado como lenguaje principal, tanto para la detección de vehículos como para el servidor web y la conexión con la base de datos.</w:t>
      </w:r>
    </w:p>
    <w:p w14:paraId="7C979A00" w14:textId="77777777" w:rsidR="00A5726F" w:rsidRDefault="00A5726F" w:rsidP="004B7E0B">
      <w:pPr>
        <w:pStyle w:val="Textoindependiente"/>
        <w:spacing w:before="102"/>
        <w:ind w:firstLine="720"/>
        <w:jc w:val="both"/>
      </w:pPr>
    </w:p>
    <w:p w14:paraId="03E0771F" w14:textId="2DE6987D" w:rsidR="00A5726F" w:rsidRDefault="00A5726F">
      <w:pPr>
        <w:pStyle w:val="Ttulo2"/>
        <w:numPr>
          <w:ilvl w:val="1"/>
          <w:numId w:val="16"/>
        </w:numPr>
        <w:jc w:val="both"/>
      </w:pPr>
      <w:bookmarkStart w:id="53" w:name="_Toc200231672"/>
      <w:r>
        <w:t>Visual</w:t>
      </w:r>
      <w:r w:rsidR="001143BC">
        <w:t xml:space="preserve"> Studio </w:t>
      </w:r>
      <w:proofErr w:type="spellStart"/>
      <w:r w:rsidR="001143BC">
        <w:t>Code</w:t>
      </w:r>
      <w:bookmarkEnd w:id="53"/>
      <w:proofErr w:type="spellEnd"/>
    </w:p>
    <w:p w14:paraId="37AB864B" w14:textId="77777777" w:rsidR="00792D5C" w:rsidRDefault="00792D5C" w:rsidP="004B7E0B">
      <w:pPr>
        <w:pStyle w:val="Textoindependiente"/>
        <w:jc w:val="both"/>
      </w:pPr>
    </w:p>
    <w:p w14:paraId="098CE3ED" w14:textId="044B699A" w:rsidR="001143BC" w:rsidRDefault="001143BC" w:rsidP="004B7E0B">
      <w:pPr>
        <w:pStyle w:val="Textoindependiente"/>
        <w:spacing w:before="102"/>
        <w:ind w:firstLine="720"/>
        <w:jc w:val="both"/>
      </w:pPr>
      <w:r>
        <w:t xml:space="preserve">Visual Studio </w:t>
      </w:r>
      <w:proofErr w:type="spellStart"/>
      <w:r>
        <w:t>Code</w:t>
      </w:r>
      <w:proofErr w:type="spellEnd"/>
      <w:r>
        <w:t xml:space="preserve"> </w:t>
      </w:r>
      <w:r>
        <w:fldChar w:fldCharType="begin"/>
      </w:r>
      <w:r>
        <w:instrText xml:space="preserve"> ADDIN ZOTERO_ITEM CSL_CITATION {"citationID":"joy16uYy","properties":{"formattedCitation":"[10]","plainCitation":"[10]","noteIndex":0},"citationItems":[{"id":41,"uris":["http://zotero.org/users/16975901/items/37ZV3AQF"],"itemData":{"id":41,"type":"webpage","abstract":"VSCode es el editor de código para programadores más extendido y con más éxito de todos los tiempos. Conoce las ventajas y características de Visual Studio Code.","container-title":"Arsys","language":"es","title":"¿Qué es Visual Studio Code y cuáles son sus ventajas? | Blog de Arsys","title-short":"¿Qué es Visual Studio Code y cuáles son sus ventajas?","URL":"https://www.arsys.es/blog/que-es-visual-studio-code-y-cuales-son-sus-ventajas","accessed":{"date-parts":[["2025",5,15]]}}}],"schema":"https://github.com/citation-style-language/schema/raw/master/csl-citation.json"} </w:instrText>
      </w:r>
      <w:r>
        <w:fldChar w:fldCharType="separate"/>
      </w:r>
      <w:r w:rsidRPr="001143BC">
        <w:t>[10]</w:t>
      </w:r>
      <w:r>
        <w:fldChar w:fldCharType="end"/>
      </w:r>
      <w:r>
        <w:t xml:space="preserve"> e</w:t>
      </w:r>
      <w:r w:rsidRPr="001143BC">
        <w:t>s un editor de código gratuito y multiplataforma desarrollado por Microsoft. Funciona con casi cualquier lenguaje de programación y cuenta con herramientas para depurar, control de versiones y una gran cantidad de extensiones.</w:t>
      </w:r>
    </w:p>
    <w:p w14:paraId="2A29F3DB" w14:textId="4730BD36" w:rsidR="001143BC" w:rsidRDefault="001143BC" w:rsidP="004B7E0B">
      <w:pPr>
        <w:pStyle w:val="Textoindependiente"/>
        <w:spacing w:before="102"/>
        <w:ind w:firstLine="720"/>
        <w:jc w:val="both"/>
      </w:pPr>
      <w:r w:rsidRPr="001143BC">
        <w:t xml:space="preserve">En este proyecto se ha empleado para el completo desarrollo del proyecto, tanto la parte de </w:t>
      </w:r>
      <w:proofErr w:type="spellStart"/>
      <w:r w:rsidRPr="001143BC">
        <w:t>backend</w:t>
      </w:r>
      <w:proofErr w:type="spellEnd"/>
      <w:r w:rsidRPr="001143BC">
        <w:t xml:space="preserve"> como la de </w:t>
      </w:r>
      <w:proofErr w:type="spellStart"/>
      <w:r w:rsidRPr="001143BC">
        <w:t>frontend</w:t>
      </w:r>
      <w:proofErr w:type="spellEnd"/>
      <w:r w:rsidRPr="001143BC">
        <w:t xml:space="preserve">. Además, se ha </w:t>
      </w:r>
      <w:r w:rsidR="00D36DA4" w:rsidRPr="001143BC">
        <w:t>realizado</w:t>
      </w:r>
      <w:r w:rsidRPr="001143BC">
        <w:t xml:space="preserve"> el control de versiones desde </w:t>
      </w:r>
      <w:proofErr w:type="spellStart"/>
      <w:r w:rsidRPr="001143BC">
        <w:t>VSCode</w:t>
      </w:r>
      <w:proofErr w:type="spellEnd"/>
      <w:r w:rsidRPr="001143BC">
        <w:t xml:space="preserve"> gracias a su integración con Git.</w:t>
      </w:r>
    </w:p>
    <w:p w14:paraId="4A4BCA08" w14:textId="77777777" w:rsidR="00792D5C" w:rsidRDefault="00792D5C">
      <w:pPr>
        <w:pStyle w:val="Textoindependiente"/>
      </w:pPr>
    </w:p>
    <w:p w14:paraId="58926621" w14:textId="77777777" w:rsidR="00792D5C" w:rsidRDefault="00792D5C">
      <w:pPr>
        <w:pStyle w:val="Textoindependiente"/>
      </w:pPr>
    </w:p>
    <w:p w14:paraId="0364D5EF" w14:textId="77777777" w:rsidR="00792D5C" w:rsidRDefault="00792D5C">
      <w:pPr>
        <w:pStyle w:val="Textoindependiente"/>
      </w:pPr>
    </w:p>
    <w:p w14:paraId="4E6FF269" w14:textId="77777777" w:rsidR="00792D5C" w:rsidRDefault="00792D5C">
      <w:pPr>
        <w:pStyle w:val="Textoindependiente"/>
      </w:pPr>
    </w:p>
    <w:p w14:paraId="37B39603" w14:textId="77777777" w:rsidR="00792D5C" w:rsidRDefault="00792D5C">
      <w:pPr>
        <w:pStyle w:val="Textoindependiente"/>
      </w:pPr>
    </w:p>
    <w:p w14:paraId="2F9D0D61" w14:textId="7069A0EB" w:rsidR="006F1A2F" w:rsidRDefault="006F1A2F" w:rsidP="006F1A2F">
      <w:pPr>
        <w:pStyle w:val="Textoindependiente"/>
        <w:ind w:right="1719"/>
        <w:sectPr w:rsidR="006F1A2F">
          <w:pgSz w:w="11910" w:h="16840"/>
          <w:pgMar w:top="4520" w:right="1600" w:bottom="280" w:left="1540" w:header="4337" w:footer="0" w:gutter="0"/>
          <w:cols w:space="720"/>
        </w:sectPr>
      </w:pPr>
    </w:p>
    <w:p w14:paraId="3ADD535B" w14:textId="77777777" w:rsidR="00FA5FA4" w:rsidRDefault="00FA5FA4" w:rsidP="000E2E21">
      <w:pPr>
        <w:tabs>
          <w:tab w:val="left" w:pos="6732"/>
        </w:tabs>
        <w:spacing w:before="72"/>
        <w:jc w:val="right"/>
        <w:rPr>
          <w:rFonts w:ascii="LM Roman Slanted 12" w:hAnsi="LM Roman Slanted 12"/>
          <w:i/>
          <w:sz w:val="24"/>
        </w:rPr>
      </w:pPr>
    </w:p>
    <w:p w14:paraId="371706A6" w14:textId="1DD621D9" w:rsidR="00792D5C" w:rsidRDefault="000E2E21" w:rsidP="000E2E21">
      <w:pPr>
        <w:tabs>
          <w:tab w:val="left" w:pos="6732"/>
        </w:tabs>
        <w:spacing w:before="72"/>
        <w:jc w:val="right"/>
        <w:rPr>
          <w:rFonts w:ascii="LM Roman Slanted 12" w:hAnsi="LM Roman Slanted 12"/>
          <w:i/>
          <w:sz w:val="24"/>
        </w:rPr>
      </w:pPr>
      <w:r>
        <w:rPr>
          <w:rFonts w:ascii="LM Roman Slanted 12" w:hAnsi="LM Roman Slanted 12"/>
          <w:i/>
          <w:sz w:val="24"/>
        </w:rPr>
        <w:t>Técnicas y herramientas</w:t>
      </w:r>
    </w:p>
    <w:p w14:paraId="4281D83C" w14:textId="77777777" w:rsidR="000E2E21" w:rsidRPr="000E2E21" w:rsidRDefault="000E2E21" w:rsidP="000E2E21">
      <w:pPr>
        <w:tabs>
          <w:tab w:val="left" w:pos="6732"/>
        </w:tabs>
        <w:spacing w:before="72"/>
        <w:jc w:val="right"/>
        <w:rPr>
          <w:rFonts w:ascii="LM Roman Slanted 12" w:hAnsi="LM Roman Slanted 12"/>
          <w:i/>
          <w:spacing w:val="-2"/>
          <w:sz w:val="24"/>
        </w:rPr>
      </w:pPr>
    </w:p>
    <w:p w14:paraId="750D3D3B" w14:textId="77572842" w:rsidR="001143BC" w:rsidRDefault="001143BC">
      <w:pPr>
        <w:pStyle w:val="Ttulo2"/>
        <w:numPr>
          <w:ilvl w:val="1"/>
          <w:numId w:val="16"/>
        </w:numPr>
      </w:pPr>
      <w:bookmarkStart w:id="54" w:name="_Toc200231673"/>
      <w:proofErr w:type="spellStart"/>
      <w:r>
        <w:t>Flask</w:t>
      </w:r>
      <w:bookmarkEnd w:id="54"/>
      <w:proofErr w:type="spellEnd"/>
    </w:p>
    <w:p w14:paraId="5C336F96" w14:textId="77777777" w:rsidR="001143BC" w:rsidRDefault="001143BC" w:rsidP="001143BC">
      <w:pPr>
        <w:pStyle w:val="Textoindependiente"/>
      </w:pPr>
    </w:p>
    <w:p w14:paraId="66F5346F" w14:textId="06ECC8F0" w:rsidR="001143BC" w:rsidRDefault="003D70F7" w:rsidP="004B7E0B">
      <w:pPr>
        <w:pStyle w:val="Textoindependiente"/>
        <w:spacing w:before="102"/>
        <w:ind w:firstLine="720"/>
        <w:jc w:val="both"/>
      </w:pPr>
      <w:proofErr w:type="spellStart"/>
      <w:r>
        <w:t>Flask</w:t>
      </w:r>
      <w:proofErr w:type="spellEnd"/>
      <w:r>
        <w:t xml:space="preserve"> </w:t>
      </w:r>
      <w:r>
        <w:fldChar w:fldCharType="begin"/>
      </w:r>
      <w:r>
        <w:instrText xml:space="preserve"> ADDIN ZOTERO_ITEM CSL_CITATION {"citationID":"1b2HcKKw","properties":{"formattedCitation":"[11]","plainCitation":"[11]","noteIndex":0},"citationItems":[{"id":43,"uris":["http://zotero.org/users/16975901/items/DW9CKYX9"],"itemData":{"id":43,"type":"webpage","abstract":"Te contamos qué es Flask, el microframework de Python quee permite crear aplicaciones web con pocas lineas de código.","container-title":"OpenWebinars.net","language":"es","title":"Qué es Flask y ventajas que ofrece | OpenWebinars","URL":"https://openwebinars.net/blog/que-es-flask/","accessed":{"date-parts":[["2025",5,15]]}}}],"schema":"https://github.com/citation-style-language/schema/raw/master/csl-citation.json"} </w:instrText>
      </w:r>
      <w:r>
        <w:fldChar w:fldCharType="separate"/>
      </w:r>
      <w:r w:rsidRPr="003D70F7">
        <w:t>[11]</w:t>
      </w:r>
      <w:r>
        <w:fldChar w:fldCharType="end"/>
      </w:r>
      <w:r>
        <w:t xml:space="preserve"> </w:t>
      </w:r>
      <w:r w:rsidRPr="003D70F7">
        <w:t xml:space="preserve">es un </w:t>
      </w:r>
      <w:proofErr w:type="spellStart"/>
      <w:r w:rsidRPr="003D70F7">
        <w:t>microframework</w:t>
      </w:r>
      <w:proofErr w:type="spellEnd"/>
      <w:r w:rsidRPr="003D70F7">
        <w:t xml:space="preserve"> escrito en Python. Permite desarrollar aplicaciones web de forma sencilla con una instalación mínima, por lo que si se requieren más componentes cuenta con una gran cantidad de </w:t>
      </w:r>
      <w:proofErr w:type="spellStart"/>
      <w:r w:rsidRPr="003D70F7">
        <w:t>plugins</w:t>
      </w:r>
      <w:proofErr w:type="spellEnd"/>
      <w:r w:rsidRPr="003D70F7">
        <w:t>.</w:t>
      </w:r>
    </w:p>
    <w:p w14:paraId="2ACF6A62" w14:textId="1739BD4A" w:rsidR="003D70F7" w:rsidRDefault="003D70F7" w:rsidP="004B7E0B">
      <w:pPr>
        <w:pStyle w:val="Textoindependiente"/>
        <w:spacing w:before="102"/>
        <w:ind w:firstLine="720"/>
        <w:jc w:val="both"/>
      </w:pPr>
      <w:r w:rsidRPr="003D70F7">
        <w:t xml:space="preserve">Se ha empleado </w:t>
      </w:r>
      <w:proofErr w:type="spellStart"/>
      <w:r w:rsidRPr="003D70F7">
        <w:t>Flask</w:t>
      </w:r>
      <w:proofErr w:type="spellEnd"/>
      <w:r w:rsidRPr="003D70F7">
        <w:t xml:space="preserve"> sobre otras opciones gracias a recomendaciones y a la sencilla integración con la mayor parte librerías empleadas en el proyecto</w:t>
      </w:r>
      <w:r>
        <w:t>.</w:t>
      </w:r>
    </w:p>
    <w:p w14:paraId="4694A35A" w14:textId="77777777" w:rsidR="00591037" w:rsidRDefault="00591037" w:rsidP="004B7E0B">
      <w:pPr>
        <w:pStyle w:val="Textoindependiente"/>
        <w:spacing w:before="102"/>
        <w:ind w:firstLine="720"/>
        <w:jc w:val="both"/>
      </w:pPr>
    </w:p>
    <w:p w14:paraId="23365347" w14:textId="7207ED68" w:rsidR="00591037" w:rsidRDefault="00591037">
      <w:pPr>
        <w:pStyle w:val="Ttulo2"/>
        <w:numPr>
          <w:ilvl w:val="1"/>
          <w:numId w:val="16"/>
        </w:numPr>
        <w:jc w:val="both"/>
      </w:pPr>
      <w:bookmarkStart w:id="55" w:name="_Toc200231674"/>
      <w:r>
        <w:t>MySQL</w:t>
      </w:r>
      <w:bookmarkEnd w:id="55"/>
    </w:p>
    <w:p w14:paraId="0003D275" w14:textId="77777777" w:rsidR="001143BC" w:rsidRDefault="001143BC" w:rsidP="004B7E0B">
      <w:pPr>
        <w:pStyle w:val="Textoindependiente"/>
        <w:jc w:val="both"/>
      </w:pPr>
    </w:p>
    <w:p w14:paraId="322F5B5D" w14:textId="3E5E7087" w:rsidR="00591037" w:rsidRDefault="001A27DF" w:rsidP="004B7E0B">
      <w:pPr>
        <w:pStyle w:val="Textoindependiente"/>
        <w:spacing w:before="102"/>
        <w:ind w:firstLine="720"/>
        <w:jc w:val="both"/>
      </w:pPr>
      <w:r>
        <w:t xml:space="preserve">MySQL </w:t>
      </w:r>
      <w:r>
        <w:fldChar w:fldCharType="begin"/>
      </w:r>
      <w:r>
        <w:instrText xml:space="preserve"> ADDIN ZOTERO_ITEM CSL_CITATION {"citationID":"zidhrcMw","properties":{"formattedCitation":"[12]","plainCitation":"[12]","noteIndex":0},"citationItems":[{"id":45,"uris":["http://zotero.org/users/16975901/items/FLAVP4LG"],"itemData":{"id":45,"type":"webpage","abstract":"Los sistemas de gestión de datos MySQL: aprende qué son, cómo gestionarlos y cómo acceder a ellos desde otras páginas web.","container-title":"Arsys","language":"es","title":"¿Qué es MySQL? Explicación y características | Blog de Arsys","title-short":"¿Qué es MySQL?","URL":"https://www.arsys.es/blog/mysql","accessed":{"date-parts":[["2025",5,17]]}}}],"schema":"https://github.com/citation-style-language/schema/raw/master/csl-citation.json"} </w:instrText>
      </w:r>
      <w:r>
        <w:fldChar w:fldCharType="separate"/>
      </w:r>
      <w:r w:rsidRPr="001A27DF">
        <w:t>[12]</w:t>
      </w:r>
      <w:r>
        <w:fldChar w:fldCharType="end"/>
      </w:r>
      <w:r w:rsidR="00155348">
        <w:t xml:space="preserve"> </w:t>
      </w:r>
      <w:r w:rsidR="00155348" w:rsidRPr="00155348">
        <w:t>es un sistema de gestión de base de datos relacional de código abierto desarrollado por Oracle. Es ampliamente utilizada para aplicaciones web ya que es gratuito y de código abierto además de ofrecer</w:t>
      </w:r>
      <w:r w:rsidR="00563066">
        <w:t>:</w:t>
      </w:r>
    </w:p>
    <w:p w14:paraId="22008CC1" w14:textId="1F76147C" w:rsidR="00563066" w:rsidRDefault="00563066">
      <w:pPr>
        <w:pStyle w:val="Textoindependiente"/>
        <w:numPr>
          <w:ilvl w:val="0"/>
          <w:numId w:val="6"/>
        </w:numPr>
        <w:spacing w:before="102"/>
        <w:jc w:val="both"/>
      </w:pPr>
      <w:r>
        <w:t>Escalabilidad</w:t>
      </w:r>
    </w:p>
    <w:p w14:paraId="68C709E8" w14:textId="4E864479" w:rsidR="00563066" w:rsidRDefault="00563066">
      <w:pPr>
        <w:pStyle w:val="Textoindependiente"/>
        <w:numPr>
          <w:ilvl w:val="0"/>
          <w:numId w:val="6"/>
        </w:numPr>
        <w:spacing w:before="102"/>
        <w:jc w:val="both"/>
      </w:pPr>
      <w:r>
        <w:t>Seguridad</w:t>
      </w:r>
    </w:p>
    <w:p w14:paraId="14D1D9D1" w14:textId="5E7A1CBA" w:rsidR="00563066" w:rsidRDefault="00563066">
      <w:pPr>
        <w:pStyle w:val="Textoindependiente"/>
        <w:numPr>
          <w:ilvl w:val="0"/>
          <w:numId w:val="6"/>
        </w:numPr>
        <w:spacing w:before="102"/>
        <w:jc w:val="both"/>
      </w:pPr>
      <w:r>
        <w:t>Alto rendimiento</w:t>
      </w:r>
    </w:p>
    <w:p w14:paraId="4175EA71" w14:textId="7DB86ED9" w:rsidR="00563066" w:rsidRDefault="00563066" w:rsidP="004B7E0B">
      <w:pPr>
        <w:pStyle w:val="Textoindependiente"/>
        <w:spacing w:before="102"/>
        <w:ind w:firstLine="720"/>
        <w:jc w:val="both"/>
      </w:pPr>
      <w:r w:rsidRPr="00563066">
        <w:t>Se ha optado por usar MySQL frente a otras opciones como SQLite o PostgreSQL principalmente por su seguridad, robustez y facilidad de configuración.</w:t>
      </w:r>
    </w:p>
    <w:p w14:paraId="2E372FFC" w14:textId="12A364C1" w:rsidR="00563066" w:rsidRDefault="00563066" w:rsidP="004B7E0B">
      <w:pPr>
        <w:pStyle w:val="Textoindependiente"/>
        <w:spacing w:before="102"/>
        <w:ind w:firstLine="720"/>
        <w:jc w:val="both"/>
      </w:pPr>
      <w:r w:rsidRPr="00563066">
        <w:t xml:space="preserve">Se ha empleado para almacenar y gestionar los registros de los vehículos detectados, incluyendo la información relevante de cada uno. Se ha realizado la comunicación del proyecto con la base de datos mediante la librería </w:t>
      </w:r>
      <w:proofErr w:type="spellStart"/>
      <w:r w:rsidRPr="00563066">
        <w:t>mysql-connector-python</w:t>
      </w:r>
      <w:proofErr w:type="spellEnd"/>
      <w:r w:rsidRPr="00563066">
        <w:t xml:space="preserve">. </w:t>
      </w:r>
      <w:r w:rsidR="005253C0">
        <w:fldChar w:fldCharType="begin"/>
      </w:r>
      <w:r w:rsidR="005253C0">
        <w:instrText xml:space="preserve"> ADDIN ZOTERO_ITEM CSL_CITATION {"citationID":"pIfrVN99","properties":{"formattedCitation":"[13]","plainCitation":"[13]","noteIndex":0},"citationItems":[{"id":47,"uris":["http://zotero.org/users/16975901/items/YZUDW2XP"],"itemData":{"id":47,"type":"software","genre":"Python","license":"OSI Approved :: GNU General Public License","medium":"MacOS :: MacOS X, Microsoft :: Windows, POSIX :: Linux, Unix","source":"PyPI","title":"mysql-connector-python: A self-contained Python driver for communicating with MySQL servers, using an API that is compliant with the Python Database API Specification v2.0 (PEP 249).","title-short":"mysql-connector-python","URL":"https://dev.mysql.com/doc/connector-python/en/","version":"9.3.0","accessed":{"date-parts":[["2025",5,17]]}}}],"schema":"https://github.com/citation-style-language/schema/raw/master/csl-citation.json"} </w:instrText>
      </w:r>
      <w:r w:rsidR="005253C0">
        <w:fldChar w:fldCharType="separate"/>
      </w:r>
      <w:r w:rsidR="005253C0" w:rsidRPr="005253C0">
        <w:t>[13]</w:t>
      </w:r>
      <w:r w:rsidR="005253C0">
        <w:fldChar w:fldCharType="end"/>
      </w:r>
    </w:p>
    <w:p w14:paraId="103C443A" w14:textId="77777777" w:rsidR="006263E9" w:rsidRDefault="006263E9" w:rsidP="004B7E0B">
      <w:pPr>
        <w:pStyle w:val="Textoindependiente"/>
        <w:spacing w:before="102"/>
        <w:ind w:firstLine="720"/>
        <w:jc w:val="both"/>
      </w:pPr>
    </w:p>
    <w:p w14:paraId="19EDF165" w14:textId="0680682B" w:rsidR="006263E9" w:rsidRDefault="00F606AB">
      <w:pPr>
        <w:pStyle w:val="Ttulo2"/>
        <w:numPr>
          <w:ilvl w:val="1"/>
          <w:numId w:val="16"/>
        </w:numPr>
        <w:jc w:val="both"/>
      </w:pPr>
      <w:bookmarkStart w:id="56" w:name="_Toc200231675"/>
      <w:proofErr w:type="spellStart"/>
      <w:r>
        <w:t>Github</w:t>
      </w:r>
      <w:bookmarkEnd w:id="56"/>
      <w:proofErr w:type="spellEnd"/>
    </w:p>
    <w:p w14:paraId="76A04CD8" w14:textId="77777777" w:rsidR="001143BC" w:rsidRDefault="001143BC" w:rsidP="004B7E0B">
      <w:pPr>
        <w:pStyle w:val="Textoindependiente"/>
        <w:spacing w:before="102"/>
        <w:jc w:val="both"/>
      </w:pPr>
    </w:p>
    <w:p w14:paraId="6402578F" w14:textId="7DA07F53" w:rsidR="001143BC" w:rsidRDefault="00F606AB" w:rsidP="004B7E0B">
      <w:pPr>
        <w:pStyle w:val="Textoindependiente"/>
        <w:spacing w:before="102"/>
        <w:ind w:firstLine="720"/>
        <w:jc w:val="both"/>
      </w:pPr>
      <w:proofErr w:type="spellStart"/>
      <w:r>
        <w:t>Github</w:t>
      </w:r>
      <w:proofErr w:type="spellEnd"/>
      <w:r w:rsidR="00FF1764">
        <w:t xml:space="preserve"> </w:t>
      </w:r>
      <w:r w:rsidR="00FF1764">
        <w:fldChar w:fldCharType="begin"/>
      </w:r>
      <w:r w:rsidR="00FF1764">
        <w:instrText xml:space="preserve"> ADDIN ZOTERO_ITEM CSL_CITATION {"citationID":"5Qz4EbSB","properties":{"formattedCitation":"[14]","plainCitation":"[14]","noteIndex":0},"citationItems":[{"id":49,"uris":["http://zotero.org/users/16975901/items/CUZGTKWS"],"itemData":{"id":49,"type":"webpage","title":"Introducción — Conociendo GitHub 0.1 documentation","URL":"https://conociendogithub.readthedocs.io/en/latest/data/introduccion/","accessed":{"date-parts":[["2025",5,17]]}}}],"schema":"https://github.com/citation-style-language/schema/raw/master/csl-citation.json"} </w:instrText>
      </w:r>
      <w:r w:rsidR="00FF1764">
        <w:fldChar w:fldCharType="separate"/>
      </w:r>
      <w:r w:rsidR="00FF1764" w:rsidRPr="00FF1764">
        <w:t>[14]</w:t>
      </w:r>
      <w:r w:rsidR="00FF1764">
        <w:fldChar w:fldCharType="end"/>
      </w:r>
      <w:r w:rsidR="00F15DE0">
        <w:t xml:space="preserve"> </w:t>
      </w:r>
      <w:r w:rsidR="00F15DE0" w:rsidRPr="00F15DE0">
        <w:t>es una plataforma de desarrollo colaborativo que permite alojar proyectos utilizando Git como control de versiones. Ofrece herramientas muy útiles para el trabajo en equipo, como pueden ser:</w:t>
      </w:r>
    </w:p>
    <w:p w14:paraId="1A1E0EA3" w14:textId="598C9CED" w:rsidR="00F15DE0" w:rsidRDefault="00F15DE0">
      <w:pPr>
        <w:pStyle w:val="Textoindependiente"/>
        <w:numPr>
          <w:ilvl w:val="0"/>
          <w:numId w:val="17"/>
        </w:numPr>
        <w:spacing w:before="102"/>
        <w:jc w:val="both"/>
      </w:pPr>
      <w:r>
        <w:t>Wiki</w:t>
      </w:r>
    </w:p>
    <w:p w14:paraId="2E6D737A" w14:textId="3E61B5B5" w:rsidR="00F15DE0" w:rsidRDefault="00F15DE0">
      <w:pPr>
        <w:pStyle w:val="Textoindependiente"/>
        <w:numPr>
          <w:ilvl w:val="0"/>
          <w:numId w:val="17"/>
        </w:numPr>
        <w:spacing w:before="102"/>
        <w:jc w:val="both"/>
      </w:pPr>
      <w:r>
        <w:t>Visor de ramas</w:t>
      </w:r>
    </w:p>
    <w:p w14:paraId="10A0C343" w14:textId="2F13DF11" w:rsidR="00F15DE0" w:rsidRDefault="00F15DE0">
      <w:pPr>
        <w:pStyle w:val="Textoindependiente"/>
        <w:numPr>
          <w:ilvl w:val="0"/>
          <w:numId w:val="17"/>
        </w:numPr>
        <w:spacing w:before="102"/>
        <w:jc w:val="both"/>
      </w:pPr>
      <w:r>
        <w:t>Herramienta de revisión de código</w:t>
      </w:r>
    </w:p>
    <w:p w14:paraId="3857BA8B" w14:textId="394471D2" w:rsidR="00F15DE0" w:rsidRDefault="00F15DE0">
      <w:pPr>
        <w:pStyle w:val="Textoindependiente"/>
        <w:numPr>
          <w:ilvl w:val="0"/>
          <w:numId w:val="17"/>
        </w:numPr>
        <w:spacing w:before="102"/>
        <w:jc w:val="both"/>
      </w:pPr>
      <w:r>
        <w:t>Sistema de seguimiento de problemas</w:t>
      </w:r>
    </w:p>
    <w:p w14:paraId="1574A28F" w14:textId="77777777" w:rsidR="000E2E21" w:rsidRDefault="000E2E21" w:rsidP="000E2E21">
      <w:pPr>
        <w:pStyle w:val="Textoindependiente"/>
        <w:spacing w:before="102"/>
      </w:pPr>
    </w:p>
    <w:p w14:paraId="10DFDF3B" w14:textId="136275FE" w:rsidR="000E2E21" w:rsidRDefault="000E2E21" w:rsidP="000E2E21">
      <w:pPr>
        <w:tabs>
          <w:tab w:val="left" w:pos="6732"/>
        </w:tabs>
        <w:spacing w:before="72"/>
        <w:rPr>
          <w:rFonts w:ascii="LM Roman Slanted 12" w:hAnsi="LM Roman Slanted 12"/>
          <w:i/>
          <w:sz w:val="24"/>
        </w:rPr>
      </w:pPr>
      <w:r>
        <w:rPr>
          <w:rFonts w:ascii="LM Roman Slanted 12" w:hAnsi="LM Roman Slanted 12"/>
          <w:i/>
          <w:sz w:val="24"/>
        </w:rPr>
        <w:t>Técnicas y herramientas</w:t>
      </w:r>
    </w:p>
    <w:p w14:paraId="3A635E1A" w14:textId="77777777" w:rsidR="000E2E21" w:rsidRPr="000E2E21" w:rsidRDefault="000E2E21" w:rsidP="000E2E21">
      <w:pPr>
        <w:tabs>
          <w:tab w:val="left" w:pos="6732"/>
        </w:tabs>
        <w:spacing w:before="72"/>
        <w:rPr>
          <w:rFonts w:ascii="LM Roman Slanted 12" w:hAnsi="LM Roman Slanted 12"/>
          <w:i/>
          <w:spacing w:val="-2"/>
          <w:sz w:val="24"/>
        </w:rPr>
      </w:pPr>
    </w:p>
    <w:p w14:paraId="39A409BE" w14:textId="3DA7A4C5" w:rsidR="001143BC" w:rsidRDefault="000E2E21" w:rsidP="004B7E0B">
      <w:pPr>
        <w:pStyle w:val="Textoindependiente"/>
        <w:spacing w:before="102"/>
        <w:ind w:firstLine="720"/>
        <w:jc w:val="both"/>
      </w:pPr>
      <w:r w:rsidRPr="000E2E21">
        <w:t>GitHub es una de las herramientas más importantes del proyecto, ya que dentro se encuentran todos los archivos necesarios para su ejecución además del historial donde se refleja el progreso</w:t>
      </w:r>
      <w:r>
        <w:t xml:space="preserve"> de cada sprint.</w:t>
      </w:r>
    </w:p>
    <w:p w14:paraId="49914E02" w14:textId="77777777" w:rsidR="000E2E21" w:rsidRDefault="000E2E21" w:rsidP="004B7E0B">
      <w:pPr>
        <w:pStyle w:val="Textoindependiente"/>
        <w:spacing w:before="102"/>
        <w:ind w:firstLine="720"/>
        <w:jc w:val="both"/>
      </w:pPr>
    </w:p>
    <w:p w14:paraId="1F5ECB29" w14:textId="35B86BB3" w:rsidR="000E2E21" w:rsidRDefault="000E2E21">
      <w:pPr>
        <w:pStyle w:val="Ttulo2"/>
        <w:numPr>
          <w:ilvl w:val="1"/>
          <w:numId w:val="16"/>
        </w:numPr>
        <w:jc w:val="both"/>
      </w:pPr>
      <w:bookmarkStart w:id="57" w:name="_Toc200231676"/>
      <w:proofErr w:type="spellStart"/>
      <w:r>
        <w:t>Zube</w:t>
      </w:r>
      <w:bookmarkEnd w:id="57"/>
      <w:proofErr w:type="spellEnd"/>
    </w:p>
    <w:p w14:paraId="2AF5B730" w14:textId="77777777" w:rsidR="001143BC" w:rsidRDefault="001143BC" w:rsidP="004B7E0B">
      <w:pPr>
        <w:pStyle w:val="Textoindependiente"/>
        <w:jc w:val="both"/>
      </w:pPr>
    </w:p>
    <w:p w14:paraId="1576B593" w14:textId="00E8F809" w:rsidR="001143BC" w:rsidRDefault="00632868" w:rsidP="004B7E0B">
      <w:pPr>
        <w:pStyle w:val="Textoindependiente"/>
        <w:spacing w:before="102"/>
        <w:ind w:firstLine="720"/>
        <w:jc w:val="both"/>
      </w:pPr>
      <w:proofErr w:type="spellStart"/>
      <w:r>
        <w:t>Zube</w:t>
      </w:r>
      <w:proofErr w:type="spellEnd"/>
      <w:r>
        <w:t xml:space="preserve"> </w:t>
      </w:r>
      <w:r>
        <w:fldChar w:fldCharType="begin"/>
      </w:r>
      <w:r>
        <w:instrText xml:space="preserve"> ADDIN ZOTERO_ITEM CSL_CITATION {"citationID":"6zsTgUsc","properties":{"formattedCitation":"[15]","plainCitation":"[15]","noteIndex":0},"citationItems":[{"id":51,"uris":["http://zotero.org/users/16975901/items/VC6VC2SM"],"itemData":{"id":51,"type":"webpage","abstract":"Cuando se desarrolla un sistema es necesario tener una plataforma que perita registrar nuevas tareas, asignarlas a programadores y analistas, devolverlas, enviarlas al sector de calidad para que hagan las pruebas correspondientes, abrir tareas de corrección de pequeños bugs.. el proceso de programación, cuando se realiza bien, puede ser bastante complejo, motivo por el cual","language":"es","title":"Zube, un sistema de gestión de proyectos para programadores","URL":"https://wwwhatsnew.com/2015/10/04/zube-un-sistema-de-gestion-de-proyectos-para-programadores/","accessed":{"date-parts":[["2025",5,17]]},"issued":{"date-parts":[["2015",10,4]]}}}],"schema":"https://github.com/citation-style-language/schema/raw/master/csl-citation.json"} </w:instrText>
      </w:r>
      <w:r>
        <w:fldChar w:fldCharType="separate"/>
      </w:r>
      <w:r w:rsidRPr="00632868">
        <w:t>[15]</w:t>
      </w:r>
      <w:r>
        <w:fldChar w:fldCharType="end"/>
      </w:r>
      <w:r>
        <w:t xml:space="preserve"> es una herramienta de gestión de proyectos que se integra con </w:t>
      </w:r>
      <w:proofErr w:type="spellStart"/>
      <w:r>
        <w:t>Github</w:t>
      </w:r>
      <w:proofErr w:type="spellEnd"/>
      <w:r>
        <w:t xml:space="preserve">. Nos permite controlar gestionar los </w:t>
      </w:r>
      <w:proofErr w:type="spellStart"/>
      <w:r>
        <w:t>issues</w:t>
      </w:r>
      <w:proofErr w:type="spellEnd"/>
      <w:r>
        <w:t xml:space="preserve">, planificar tareas y </w:t>
      </w:r>
      <w:r w:rsidR="00DA33C4">
        <w:t>organizar el trabajo</w:t>
      </w:r>
      <w:r>
        <w:t xml:space="preserve"> mediante tableros visuales como </w:t>
      </w:r>
      <w:proofErr w:type="spellStart"/>
      <w:r>
        <w:t>Sprints</w:t>
      </w:r>
      <w:proofErr w:type="spellEnd"/>
      <w:r>
        <w:t xml:space="preserve"> o Kanban.</w:t>
      </w:r>
    </w:p>
    <w:p w14:paraId="40DAA9A7" w14:textId="34698A1C" w:rsidR="00632868" w:rsidRDefault="00DA33C4" w:rsidP="004B7E0B">
      <w:pPr>
        <w:pStyle w:val="Textoindependiente"/>
        <w:spacing w:before="102"/>
        <w:ind w:firstLine="720"/>
        <w:jc w:val="both"/>
      </w:pPr>
      <w:r>
        <w:t xml:space="preserve">Se ha utilizado </w:t>
      </w:r>
      <w:proofErr w:type="spellStart"/>
      <w:r>
        <w:t>Zube</w:t>
      </w:r>
      <w:proofErr w:type="spellEnd"/>
      <w:r>
        <w:t xml:space="preserve"> para organizar las tareas de cada sprint, asignarles una dificultad y evaluar si los objetivos del sprint se han cumplido de forma adecuada.</w:t>
      </w:r>
    </w:p>
    <w:p w14:paraId="0DB87B34" w14:textId="77777777" w:rsidR="00DA33C4" w:rsidRDefault="00DA33C4" w:rsidP="004B7E0B">
      <w:pPr>
        <w:pStyle w:val="Textoindependiente"/>
        <w:spacing w:before="102"/>
        <w:jc w:val="both"/>
      </w:pPr>
    </w:p>
    <w:p w14:paraId="3AC596DD" w14:textId="0A882E1B" w:rsidR="00DA33C4" w:rsidRDefault="00DA33C4">
      <w:pPr>
        <w:pStyle w:val="Ttulo2"/>
        <w:numPr>
          <w:ilvl w:val="1"/>
          <w:numId w:val="16"/>
        </w:numPr>
        <w:jc w:val="both"/>
      </w:pPr>
      <w:bookmarkStart w:id="58" w:name="_Toc200231677"/>
      <w:r>
        <w:t>Zotero</w:t>
      </w:r>
      <w:bookmarkEnd w:id="58"/>
    </w:p>
    <w:p w14:paraId="297C8E8F" w14:textId="77777777" w:rsidR="001143BC" w:rsidRDefault="001143BC" w:rsidP="004B7E0B">
      <w:pPr>
        <w:pStyle w:val="Textoindependiente"/>
        <w:jc w:val="both"/>
      </w:pPr>
    </w:p>
    <w:p w14:paraId="047D1A92" w14:textId="5F8D252F" w:rsidR="00632868" w:rsidRDefault="00DA33C4" w:rsidP="004B7E0B">
      <w:pPr>
        <w:pStyle w:val="Textoindependiente"/>
        <w:spacing w:before="102"/>
        <w:ind w:firstLine="720"/>
        <w:jc w:val="both"/>
      </w:pPr>
      <w:r>
        <w:t>Zotero</w:t>
      </w:r>
      <w:r w:rsidR="0062786A">
        <w:t xml:space="preserve"> </w:t>
      </w:r>
      <w:r w:rsidR="0062786A">
        <w:fldChar w:fldCharType="begin"/>
      </w:r>
      <w:r w:rsidR="0062786A">
        <w:instrText xml:space="preserve"> ADDIN ZOTERO_ITEM CSL_CITATION {"citationID":"aD0a1GOz","properties":{"formattedCitation":"[16]","plainCitation":"[16]","noteIndex":0},"citationItems":[{"id":53,"uris":["http://zotero.org/users/16975901/items/MFW2FTAG"],"itemData":{"id":53,"type":"entry-encyclopedia","abstract":"Zotero (de zotëroj, verbo albanés que significa adquirir o dominar una habilidad) es un gestor de referencias bibliográficas, libre y de código abierto,[2]</w:instrText>
      </w:r>
      <w:r w:rsidR="0062786A">
        <w:rPr>
          <w:rFonts w:ascii="Cambria Math" w:hAnsi="Cambria Math" w:cs="Cambria Math"/>
        </w:rPr>
        <w:instrText>​</w:instrText>
      </w:r>
      <w:r w:rsidR="0062786A">
        <w:instrText xml:space="preserve"> desarrollado por el Center for History and New Media de la Universidad George Mason. Actualmente, es administrada por la Corporation for Digital Scholarship, una organización sin fines de lucro dedicada al desarrollo de software y servicios para investigadores e instituciones que trabajan sobre patrimonio cultural y desarrollado por una comunidad global. Es un programa multiplataforma, compatible con el sistema operativo Windows, Mac OS X y GNU/Linux, y con los navegadores Chrome, Safari, Opera, Firefox y Edge. La versión más reciente es Zotero 7.[3]</w:instrText>
      </w:r>
      <w:r w:rsidR="0062786A">
        <w:rPr>
          <w:rFonts w:ascii="Cambria Math" w:hAnsi="Cambria Math" w:cs="Cambria Math"/>
        </w:rPr>
        <w:instrText>​</w:instrText>
      </w:r>
      <w:r w:rsidR="0062786A">
        <w:instrText xml:space="preserve">","container-title":"Wikipedia, la enciclopedia libre","language":"es","license":"Creative Commons Attribution-ShareAlike License","note":"Page Version ID: 166145269","source":"Wikipedia","title":"Zotero","URL":"https://es.wikipedia.org/w/index.php?title=Zotero&amp;oldid=166145269","accessed":{"date-parts":[["2025",5,17]]},"issued":{"date-parts":[["2025",3,16]]}}}],"schema":"https://github.com/citation-style-language/schema/raw/master/csl-citation.json"} </w:instrText>
      </w:r>
      <w:r w:rsidR="0062786A">
        <w:fldChar w:fldCharType="separate"/>
      </w:r>
      <w:r w:rsidR="0062786A" w:rsidRPr="0062786A">
        <w:t>[16]</w:t>
      </w:r>
      <w:r w:rsidR="0062786A">
        <w:fldChar w:fldCharType="end"/>
      </w:r>
      <w:r>
        <w:t xml:space="preserve"> es un gestor de referencias bibliográficas </w:t>
      </w:r>
      <w:r w:rsidR="0062786A">
        <w:t xml:space="preserve">gratuito </w:t>
      </w:r>
      <w:r w:rsidR="009B12A3">
        <w:t xml:space="preserve">y </w:t>
      </w:r>
      <w:r w:rsidR="0062786A">
        <w:t xml:space="preserve">de código abierto. Permite recopilar, organizar </w:t>
      </w:r>
      <w:r w:rsidR="009B12A3">
        <w:t>y citar fuentes de información en diferentes formatos como APA, IEE, Vancouver.</w:t>
      </w:r>
    </w:p>
    <w:p w14:paraId="2C99DF99" w14:textId="4CC6595F" w:rsidR="009B12A3" w:rsidRDefault="009B12A3" w:rsidP="004B7E0B">
      <w:pPr>
        <w:pStyle w:val="Textoindependiente"/>
        <w:spacing w:before="102"/>
        <w:ind w:firstLine="720"/>
        <w:jc w:val="both"/>
      </w:pPr>
      <w:r>
        <w:t>En este proyecto, se ha empleado Zotero para generar las referencias bibliográficas de la memoria y los anexos.</w:t>
      </w:r>
    </w:p>
    <w:p w14:paraId="612226FA" w14:textId="77777777" w:rsidR="00632868" w:rsidRDefault="00632868" w:rsidP="001143BC">
      <w:pPr>
        <w:pStyle w:val="Textoindependiente"/>
      </w:pPr>
    </w:p>
    <w:p w14:paraId="4AC30D31" w14:textId="7CC02A4F" w:rsidR="00632868" w:rsidRDefault="00C27698">
      <w:pPr>
        <w:pStyle w:val="Ttulo2"/>
        <w:numPr>
          <w:ilvl w:val="1"/>
          <w:numId w:val="16"/>
        </w:numPr>
      </w:pPr>
      <w:bookmarkStart w:id="59" w:name="_Toc200231678"/>
      <w:proofErr w:type="spellStart"/>
      <w:r>
        <w:t>Ultralytics</w:t>
      </w:r>
      <w:bookmarkEnd w:id="59"/>
      <w:proofErr w:type="spellEnd"/>
    </w:p>
    <w:p w14:paraId="65DD3166" w14:textId="77777777" w:rsidR="00632868" w:rsidRDefault="00632868" w:rsidP="001143BC">
      <w:pPr>
        <w:pStyle w:val="Textoindependiente"/>
      </w:pPr>
    </w:p>
    <w:p w14:paraId="78C4B06E" w14:textId="622ABD35" w:rsidR="00D52FF8" w:rsidRDefault="00C27698" w:rsidP="004B7E0B">
      <w:pPr>
        <w:pStyle w:val="Textoindependiente"/>
        <w:spacing w:before="102"/>
        <w:ind w:firstLine="720"/>
        <w:jc w:val="both"/>
      </w:pPr>
      <w:proofErr w:type="spellStart"/>
      <w:r>
        <w:t>Ultralytics</w:t>
      </w:r>
      <w:proofErr w:type="spellEnd"/>
      <w:r w:rsidR="000572CD">
        <w:t xml:space="preserve"> </w:t>
      </w:r>
      <w:r w:rsidR="000572CD">
        <w:fldChar w:fldCharType="begin"/>
      </w:r>
      <w:r w:rsidR="000572CD">
        <w:instrText xml:space="preserve"> ADDIN ZOTERO_ITEM CSL_CITATION {"citationID":"u3erTNE6","properties":{"formattedCitation":"[17]","plainCitation":"[17]","noteIndex":0},"citationItems":[{"id":57,"uris":["http://zotero.org/users/16975901/items/TVA6ZCII"],"itemData":{"id":57,"type":"software","genre":"Python","license":"OSI Approved :: GNU Affero General Public License v3 or later","medium":"MacOS, Microsoft :: Windows, POSIX :: Linux","source":"PyPI","title":"ultralytics: Ultralytics YOLO </w:instrText>
      </w:r>
      <w:r w:rsidR="000572CD">
        <w:rPr>
          <w:rFonts w:ascii="Segoe UI Emoji" w:hAnsi="Segoe UI Emoji" w:cs="Segoe UI Emoji"/>
        </w:rPr>
        <w:instrText>🚀</w:instrText>
      </w:r>
      <w:r w:rsidR="000572CD">
        <w:instrText xml:space="preserve"> for SOTA object detection, multi-object tracking, instance segmentation, pose estimation and image classification.","title-short":"ultralytics","URL":"https://ultralytics.com","version":"8.3.138","accessed":{"date-parts":[["2025",5,18]]}}}],"schema":"https://github.com/citation-style-language/schema/raw/master/csl-citation.json"} </w:instrText>
      </w:r>
      <w:r w:rsidR="000572CD">
        <w:fldChar w:fldCharType="separate"/>
      </w:r>
      <w:r w:rsidR="000572CD" w:rsidRPr="000572CD">
        <w:t>[17]</w:t>
      </w:r>
      <w:r w:rsidR="000572CD">
        <w:fldChar w:fldCharType="end"/>
      </w:r>
      <w:r>
        <w:t xml:space="preserve"> es una librería de Pytho</w:t>
      </w:r>
      <w:r w:rsidR="00C06094">
        <w:t>n que</w:t>
      </w:r>
      <w:r w:rsidR="00CD4C92">
        <w:t xml:space="preserve"> permite cargar modelos </w:t>
      </w:r>
      <w:proofErr w:type="spellStart"/>
      <w:r w:rsidR="00CD4C92">
        <w:t>preentrenados</w:t>
      </w:r>
      <w:proofErr w:type="spellEnd"/>
      <w:r w:rsidR="00CD4C92">
        <w:t xml:space="preserve"> como YOLO, pudiendo aplicar diferentes funcionalidades como detección, seguimiento</w:t>
      </w:r>
      <w:r w:rsidR="00176BC7">
        <w:t xml:space="preserve"> y</w:t>
      </w:r>
      <w:r w:rsidR="00CD4C92">
        <w:t xml:space="preserve"> clasificación</w:t>
      </w:r>
      <w:r w:rsidR="00176BC7">
        <w:t xml:space="preserve"> de objetos</w:t>
      </w:r>
      <w:r w:rsidR="00CD4C92">
        <w:t>.</w:t>
      </w:r>
    </w:p>
    <w:p w14:paraId="341FA169" w14:textId="5F8D8FD7" w:rsidR="00CD4C92" w:rsidRDefault="00185361" w:rsidP="004B7E0B">
      <w:pPr>
        <w:pStyle w:val="Textoindependiente"/>
        <w:spacing w:before="102"/>
        <w:ind w:firstLine="720"/>
        <w:jc w:val="both"/>
      </w:pPr>
      <w:r>
        <w:t>En el proyecto se ha utilizado esta librería para realizar la detección de vehículos cargando el modelo YOLO</w:t>
      </w:r>
      <w:r w:rsidR="0040205A">
        <w:t>v</w:t>
      </w:r>
      <w:r>
        <w:t xml:space="preserve">11. </w:t>
      </w:r>
      <w:r w:rsidR="0040205A">
        <w:t>La libr</w:t>
      </w:r>
      <w:r>
        <w:t>e</w:t>
      </w:r>
      <w:r w:rsidR="0040205A">
        <w:t>ría está</w:t>
      </w:r>
      <w:r>
        <w:t xml:space="preserve"> integrada con </w:t>
      </w:r>
      <w:proofErr w:type="spellStart"/>
      <w:r>
        <w:t>PyTorch</w:t>
      </w:r>
      <w:proofErr w:type="spellEnd"/>
      <w:r w:rsidR="000572CD">
        <w:t xml:space="preserve"> </w:t>
      </w:r>
      <w:r w:rsidR="000572CD">
        <w:fldChar w:fldCharType="begin"/>
      </w:r>
      <w:r w:rsidR="000572CD">
        <w:instrText xml:space="preserve"> ADDIN ZOTERO_ITEM CSL_CITATION {"citationID":"qfta6Z4t","properties":{"formattedCitation":"[18]","plainCitation":"[18]","noteIndex":0},"citationItems":[{"id":58,"uris":["http://zotero.org/users/16975901/items/WT7LS9G6"],"itemData":{"id":58,"type":"post-weblog","abstract":"PyTorch Foundation is the deep learning community home for the open source PyTorch framework and ecosystem.","container-title":"PyTorch","language":"en-US","title":"PyTorch","URL":"https://pytorch.org/","accessed":{"date-parts":[["2025",5,18]]}}}],"schema":"https://github.com/citation-style-language/schema/raw/master/csl-citation.json"} </w:instrText>
      </w:r>
      <w:r w:rsidR="000572CD">
        <w:fldChar w:fldCharType="separate"/>
      </w:r>
      <w:r w:rsidR="000572CD" w:rsidRPr="000572CD">
        <w:t>[18]</w:t>
      </w:r>
      <w:r w:rsidR="000572CD">
        <w:fldChar w:fldCharType="end"/>
      </w:r>
      <w:r>
        <w:t>, por lo que se ha podido mejorar el rendimiento utilizando la aceleración por GPU.</w:t>
      </w:r>
    </w:p>
    <w:p w14:paraId="710A8F7C" w14:textId="77777777" w:rsidR="00E1181E" w:rsidRDefault="00E1181E" w:rsidP="00E1181E">
      <w:pPr>
        <w:pStyle w:val="Textoindependiente"/>
        <w:spacing w:before="102"/>
      </w:pPr>
    </w:p>
    <w:p w14:paraId="30383197" w14:textId="77777777" w:rsidR="00E318C6" w:rsidRDefault="00E318C6" w:rsidP="00E1181E">
      <w:pPr>
        <w:pStyle w:val="Textoindependiente"/>
        <w:spacing w:before="102"/>
      </w:pPr>
    </w:p>
    <w:p w14:paraId="1ED1D31C" w14:textId="77777777" w:rsidR="00E318C6" w:rsidRDefault="00E318C6" w:rsidP="00E1181E">
      <w:pPr>
        <w:pStyle w:val="Textoindependiente"/>
        <w:spacing w:before="102"/>
      </w:pPr>
    </w:p>
    <w:p w14:paraId="302338EC" w14:textId="77777777" w:rsidR="005F7ADC" w:rsidRDefault="005F7ADC" w:rsidP="005F7ADC">
      <w:pPr>
        <w:pStyle w:val="Textoindependiente"/>
      </w:pPr>
    </w:p>
    <w:p w14:paraId="63E3A9CE" w14:textId="77777777" w:rsidR="005F7ADC" w:rsidRDefault="005F7ADC" w:rsidP="005F7ADC">
      <w:pPr>
        <w:pStyle w:val="Textoindependiente"/>
      </w:pPr>
    </w:p>
    <w:p w14:paraId="6B6436A8" w14:textId="77777777" w:rsidR="004B7E0B" w:rsidRDefault="004B7E0B" w:rsidP="005F7ADC">
      <w:pPr>
        <w:pStyle w:val="Textoindependiente"/>
      </w:pPr>
    </w:p>
    <w:p w14:paraId="35CA635B" w14:textId="42947CD3" w:rsidR="005F7ADC" w:rsidRDefault="005F7ADC" w:rsidP="005F7ADC">
      <w:pPr>
        <w:tabs>
          <w:tab w:val="left" w:pos="6732"/>
        </w:tabs>
        <w:spacing w:before="72"/>
        <w:jc w:val="right"/>
        <w:rPr>
          <w:rFonts w:ascii="LM Roman Slanted 12" w:hAnsi="LM Roman Slanted 12"/>
          <w:i/>
          <w:sz w:val="24"/>
        </w:rPr>
      </w:pPr>
      <w:r>
        <w:rPr>
          <w:rFonts w:ascii="LM Roman Slanted 12" w:hAnsi="LM Roman Slanted 12"/>
          <w:i/>
          <w:sz w:val="24"/>
        </w:rPr>
        <w:t>Técnicas y herramientas</w:t>
      </w:r>
    </w:p>
    <w:p w14:paraId="33311298" w14:textId="77777777" w:rsidR="005F7ADC" w:rsidRPr="005F7ADC" w:rsidRDefault="005F7ADC" w:rsidP="005F7ADC">
      <w:pPr>
        <w:tabs>
          <w:tab w:val="left" w:pos="6732"/>
        </w:tabs>
        <w:spacing w:before="72"/>
        <w:jc w:val="right"/>
        <w:rPr>
          <w:rFonts w:ascii="LM Roman Slanted 12" w:hAnsi="LM Roman Slanted 12"/>
          <w:i/>
          <w:sz w:val="24"/>
        </w:rPr>
      </w:pPr>
    </w:p>
    <w:p w14:paraId="60B3A8B8" w14:textId="1E514DD2" w:rsidR="00E1181E" w:rsidRDefault="00E1181E">
      <w:pPr>
        <w:pStyle w:val="Ttulo2"/>
        <w:numPr>
          <w:ilvl w:val="1"/>
          <w:numId w:val="16"/>
        </w:numPr>
        <w:jc w:val="both"/>
      </w:pPr>
      <w:bookmarkStart w:id="60" w:name="_Toc200231679"/>
      <w:proofErr w:type="spellStart"/>
      <w:r>
        <w:t>OpenCV</w:t>
      </w:r>
      <w:bookmarkEnd w:id="60"/>
      <w:proofErr w:type="spellEnd"/>
    </w:p>
    <w:p w14:paraId="56E1C5D9" w14:textId="77777777" w:rsidR="0040205A" w:rsidRDefault="0040205A" w:rsidP="004B7E0B">
      <w:pPr>
        <w:pStyle w:val="Textoindependiente"/>
        <w:spacing w:before="102"/>
        <w:jc w:val="both"/>
      </w:pPr>
    </w:p>
    <w:p w14:paraId="167B7478" w14:textId="2FBCBF86" w:rsidR="0040205A" w:rsidRDefault="00E1181E" w:rsidP="004B7E0B">
      <w:pPr>
        <w:pStyle w:val="Textoindependiente"/>
        <w:spacing w:before="102"/>
        <w:ind w:firstLine="720"/>
        <w:jc w:val="both"/>
      </w:pPr>
      <w:proofErr w:type="spellStart"/>
      <w:r>
        <w:t>OpenCV</w:t>
      </w:r>
      <w:proofErr w:type="spellEnd"/>
      <w:r w:rsidR="005F7ADC">
        <w:t xml:space="preserve"> </w:t>
      </w:r>
      <w:r w:rsidR="005F7ADC">
        <w:fldChar w:fldCharType="begin"/>
      </w:r>
      <w:r w:rsidR="005F7ADC">
        <w:instrText xml:space="preserve"> ADDIN ZOTERO_ITEM CSL_CITATION {"citationID":"giEdvSwm","properties":{"formattedCitation":"[19]","plainCitation":"[19]","noteIndex":0},"citationItems":[{"id":61,"uris":["http://zotero.org/users/16975901/items/J2LIZZA9"],"itemData":{"id":61,"type":"entry-encyclopedia","abstract":"OpenCV es una biblioteca libre de visión artificial originalmente desarrollada por Intel. OpenCV significa Open Computer Vision (Visión Computacional Abierta). Desde que apareció su primera versión alfa en el mes de enero de 1999, se ha utilizado en una gran cantidad de aplicaciones, y hasta 2020 se la sigue mencionando como la biblioteca más popular de visión artificial.[1]</w:instrText>
      </w:r>
      <w:r w:rsidR="005F7ADC">
        <w:rPr>
          <w:rFonts w:ascii="Cambria Math" w:hAnsi="Cambria Math" w:cs="Cambria Math"/>
        </w:rPr>
        <w:instrText>​</w:instrText>
      </w:r>
      <w:r w:rsidR="005F7ADC">
        <w:instrText xml:space="preserve"> Detección de movimiento, reconocimiento de objetos, reconstrucción 3D a partir de imágenes, son sólo algunos ejemplos de aplicaciones de OpenCV.\nSu popularidad se debe a que es:\n\nlibre, publicada bajo licencia BSD, que permite que sea usada libremente para propósitos comerciales y de investigación\nmultiplataforma, para los sistemas operativos GNU/Linux, Mac OS X, Windows y Android, y para diversas arquitecturas de hardware como x86, x64 (PC), ARM (celulares y Raspberry Pi)\ndocumentada y explicada: la organización tiene una preocupación activa de mantener la documentación de referencia para desarrolladores lo más completa y actualizada posible, ejemplos de uso de sus funciones y tutoriales accesibles al público no iniciado en visión artificial, además de difundir y fomentar libros y sitios de formación.\nEl proyecto pretende proporcionar un entorno de desarrollo fácil de utilizar y altamente eficiente. Esto se ha logrado realizando su programación en código C y C++ optimizados, aprovechando además las capacidades que proveen los procesadores multinúcleo. OpenCV puede además utilizar el sistema de primitivas de rendimiento integradas de Intel, un conjunto de rutinas de bajo nivel específicas para procesadores Intel (IPP).","container-title":"Wikipedia, la enciclopedia libre","language":"es","license":"Creative Commons Attribution-ShareAlike License","note":"Page Version ID: 167234905","source":"Wikipedia","title":"OpenCV","URL":"https://es.wikipedia.org/w/index.php?title=OpenCV&amp;oldid=167234905","accessed":{"date-parts":[["2025",5,18]]},"issued":{"date-parts":[["2025",5,6]]}}}],"schema":"https://github.com/citation-style-language/schema/raw/master/csl-citation.json"} </w:instrText>
      </w:r>
      <w:r w:rsidR="005F7ADC">
        <w:fldChar w:fldCharType="separate"/>
      </w:r>
      <w:r w:rsidR="005F7ADC" w:rsidRPr="005F7ADC">
        <w:t>[19]</w:t>
      </w:r>
      <w:r w:rsidR="005F7ADC">
        <w:fldChar w:fldCharType="end"/>
      </w:r>
      <w:r>
        <w:t xml:space="preserve"> es una librería de visión</w:t>
      </w:r>
      <w:r w:rsidR="00E318C6">
        <w:t xml:space="preserve"> por computador muy popular</w:t>
      </w:r>
      <w:r w:rsidR="005F7ADC">
        <w:t>,</w:t>
      </w:r>
      <w:r w:rsidR="00E318C6">
        <w:t xml:space="preserve"> ya que es libre, multiplataforma y cuenta con una amplia documentación. Se emplea </w:t>
      </w:r>
      <w:r w:rsidR="005F7ADC">
        <w:t>principalmente</w:t>
      </w:r>
      <w:r w:rsidR="00E318C6">
        <w:t xml:space="preserve"> en aplicaciones que requieren procesamiento de imágenes y vídeos.</w:t>
      </w:r>
    </w:p>
    <w:p w14:paraId="2B851041" w14:textId="66C5DE3A" w:rsidR="005F7ADC" w:rsidRDefault="005F7ADC" w:rsidP="004B7E0B">
      <w:pPr>
        <w:pStyle w:val="Textoindependiente"/>
        <w:spacing w:before="102"/>
        <w:ind w:firstLine="720"/>
        <w:jc w:val="both"/>
      </w:pPr>
      <w:r>
        <w:t xml:space="preserve">La carga y lectura de los vídeos subidos por el usuario, así como el procesamiento y renderizado de los </w:t>
      </w:r>
      <w:proofErr w:type="spellStart"/>
      <w:r>
        <w:t>frames</w:t>
      </w:r>
      <w:proofErr w:type="spellEnd"/>
      <w:r>
        <w:t xml:space="preserve"> en tiempo real, se ha realizado con esta librería.</w:t>
      </w:r>
    </w:p>
    <w:p w14:paraId="1E084BD8" w14:textId="77777777" w:rsidR="005F7ADC" w:rsidRDefault="005F7ADC" w:rsidP="004B7E0B">
      <w:pPr>
        <w:pStyle w:val="Textoindependiente"/>
        <w:spacing w:before="102"/>
        <w:jc w:val="both"/>
      </w:pPr>
    </w:p>
    <w:p w14:paraId="53516D16" w14:textId="03CA78C0" w:rsidR="005F7ADC" w:rsidRDefault="005F7ADC">
      <w:pPr>
        <w:pStyle w:val="Ttulo2"/>
        <w:numPr>
          <w:ilvl w:val="1"/>
          <w:numId w:val="16"/>
        </w:numPr>
        <w:jc w:val="both"/>
      </w:pPr>
      <w:bookmarkStart w:id="61" w:name="_Toc200231680"/>
      <w:proofErr w:type="spellStart"/>
      <w:r>
        <w:t>PyMediaInfo</w:t>
      </w:r>
      <w:bookmarkEnd w:id="61"/>
      <w:proofErr w:type="spellEnd"/>
    </w:p>
    <w:p w14:paraId="2A8CFBAA" w14:textId="77777777" w:rsidR="00D52FF8" w:rsidRDefault="00D52FF8" w:rsidP="004B7E0B">
      <w:pPr>
        <w:pStyle w:val="Textoindependiente"/>
        <w:jc w:val="both"/>
      </w:pPr>
    </w:p>
    <w:p w14:paraId="6B259BF8" w14:textId="433219CD" w:rsidR="00D52FF8" w:rsidRDefault="005F7ADC" w:rsidP="004B7E0B">
      <w:pPr>
        <w:pStyle w:val="Textoindependiente"/>
        <w:spacing w:before="102"/>
        <w:ind w:firstLine="720"/>
        <w:jc w:val="both"/>
      </w:pPr>
      <w:proofErr w:type="spellStart"/>
      <w:r>
        <w:t>PyMediaInfo</w:t>
      </w:r>
      <w:proofErr w:type="spellEnd"/>
      <w:r>
        <w:t xml:space="preserve"> </w:t>
      </w:r>
      <w:r>
        <w:fldChar w:fldCharType="begin"/>
      </w:r>
      <w:r>
        <w:instrText xml:space="preserve"> ADDIN ZOTERO_ITEM CSL_CITATION {"citationID":"dySgqKzq","properties":{"formattedCitation":"[20]","plainCitation":"[20]","noteIndex":0},"citationItems":[{"id":63,"uris":["http://zotero.org/users/16975901/items/NH5T6AZH"],"itemData":{"id":63,"type":"software","genre":"Python","license":"OSI Approved :: MIT License","medium":"MacOS :: MacOS X, Microsoft :: Windows, POSIX :: Linux","source":"PyPI","title":"pymediainfo: A Python wrapper for the MediaInfo library.","title-short":"pymediainfo","URL":"https://github.com/sbraz/pymediainfo","version":"7.0.1","accessed":{"date-parts":[["2025",5,18]]}}}],"schema":"https://github.com/citation-style-language/schema/raw/master/csl-citation.json"} </w:instrText>
      </w:r>
      <w:r>
        <w:fldChar w:fldCharType="separate"/>
      </w:r>
      <w:r w:rsidRPr="005F7ADC">
        <w:t>[20]</w:t>
      </w:r>
      <w:r>
        <w:fldChar w:fldCharType="end"/>
      </w:r>
      <w:r>
        <w:t xml:space="preserve"> es una librería de Python que actúa como interfaz de la librería </w:t>
      </w:r>
      <w:proofErr w:type="spellStart"/>
      <w:r>
        <w:t>MediaInfo</w:t>
      </w:r>
      <w:proofErr w:type="spellEnd"/>
      <w:r>
        <w:t>, la cual permite extraer los metadatos de archivos multimedia</w:t>
      </w:r>
      <w:r w:rsidR="00A53CFC">
        <w:t>.</w:t>
      </w:r>
    </w:p>
    <w:p w14:paraId="5532F2F4" w14:textId="7131F328" w:rsidR="00A53CFC" w:rsidRDefault="00A53CFC" w:rsidP="004B7E0B">
      <w:pPr>
        <w:pStyle w:val="Textoindependiente"/>
        <w:spacing w:before="102"/>
        <w:ind w:firstLine="720"/>
        <w:jc w:val="both"/>
      </w:pPr>
      <w:r>
        <w:t xml:space="preserve">En este proyecto se ha utilizado </w:t>
      </w:r>
      <w:proofErr w:type="spellStart"/>
      <w:r>
        <w:t>PyMediaInfo</w:t>
      </w:r>
      <w:proofErr w:type="spellEnd"/>
      <w:r>
        <w:t xml:space="preserve"> para obtener las coordenadas GPS de los vídeos subidos por el usuario. Esto ha permitido detectar automáticamente si el vídeo fue sido grabado en alguna de las facultades de la Universidad de Burgos.</w:t>
      </w:r>
    </w:p>
    <w:p w14:paraId="6973C48D" w14:textId="77777777" w:rsidR="008F693E" w:rsidRDefault="008F693E" w:rsidP="004B7E0B">
      <w:pPr>
        <w:pStyle w:val="Textoindependiente"/>
        <w:spacing w:before="102"/>
        <w:jc w:val="both"/>
      </w:pPr>
    </w:p>
    <w:p w14:paraId="01AF8593" w14:textId="19624017" w:rsidR="008F693E" w:rsidRDefault="008F693E">
      <w:pPr>
        <w:pStyle w:val="Ttulo2"/>
        <w:numPr>
          <w:ilvl w:val="1"/>
          <w:numId w:val="16"/>
        </w:numPr>
        <w:jc w:val="both"/>
      </w:pPr>
      <w:bookmarkStart w:id="62" w:name="_Toc200231681"/>
      <w:proofErr w:type="spellStart"/>
      <w:r>
        <w:t>Shapely</w:t>
      </w:r>
      <w:bookmarkEnd w:id="62"/>
      <w:proofErr w:type="spellEnd"/>
    </w:p>
    <w:p w14:paraId="732D9C46" w14:textId="77777777" w:rsidR="00D52FF8" w:rsidRDefault="00D52FF8" w:rsidP="004B7E0B">
      <w:pPr>
        <w:pStyle w:val="Textoindependiente"/>
        <w:jc w:val="both"/>
      </w:pPr>
    </w:p>
    <w:p w14:paraId="6C1D75B4" w14:textId="7C7C355F" w:rsidR="00D52FF8" w:rsidRDefault="008F693E" w:rsidP="004B7E0B">
      <w:pPr>
        <w:pStyle w:val="Textoindependiente"/>
        <w:spacing w:before="102"/>
        <w:ind w:firstLine="720"/>
        <w:jc w:val="both"/>
      </w:pPr>
      <w:proofErr w:type="spellStart"/>
      <w:r>
        <w:t>Shapely</w:t>
      </w:r>
      <w:proofErr w:type="spellEnd"/>
      <w:r>
        <w:t xml:space="preserve"> </w:t>
      </w:r>
      <w:r>
        <w:fldChar w:fldCharType="begin"/>
      </w:r>
      <w:r>
        <w:instrText xml:space="preserve"> ADDIN ZOTERO_ITEM CSL_CITATION {"citationID":"q27ViCY1","properties":{"formattedCitation":"[21]","plainCitation":"[21]","noteIndex":0},"citationItems":[{"id":65,"uris":["http://zotero.org/users/16975901/items/IQDBZJ4W"],"itemData":{"id":65,"type":"software","genre":"Python","license":"OSI Approved :: BSD License","medium":"MacOS, Microsoft :: Windows, Unix","source":"PyPI","title":"shapely: Manipulation and analysis of geometric objects","title-short":"shapely","version":"2.1.0"}}],"schema":"https://github.com/citation-style-language/schema/raw/master/csl-citation.json"} </w:instrText>
      </w:r>
      <w:r>
        <w:fldChar w:fldCharType="separate"/>
      </w:r>
      <w:r w:rsidRPr="008F693E">
        <w:t>[21]</w:t>
      </w:r>
      <w:r>
        <w:fldChar w:fldCharType="end"/>
      </w:r>
      <w:r>
        <w:t xml:space="preserve"> es una librería de Python para el análisis y manipulación de objetos geométricos planos.</w:t>
      </w:r>
      <w:r w:rsidR="006C1DA9">
        <w:t xml:space="preserve"> Permite realizar operaciones como el cálculo de distancias, intersecciones y la comprobación de pertenencia de puntos a determinadas áreas.</w:t>
      </w:r>
    </w:p>
    <w:p w14:paraId="4AA9F1C3" w14:textId="036F13DC" w:rsidR="006C1DA9" w:rsidRDefault="006C1DA9" w:rsidP="004B7E0B">
      <w:pPr>
        <w:pStyle w:val="Textoindependiente"/>
        <w:spacing w:before="102"/>
        <w:ind w:firstLine="720"/>
        <w:jc w:val="both"/>
      </w:pPr>
      <w:r>
        <w:t xml:space="preserve">Se ha utilizado </w:t>
      </w:r>
      <w:proofErr w:type="spellStart"/>
      <w:r>
        <w:t>Shapely</w:t>
      </w:r>
      <w:proofErr w:type="spellEnd"/>
      <w:r>
        <w:t xml:space="preserve"> para determinar si las coordenadas extraídas con </w:t>
      </w:r>
      <w:proofErr w:type="spellStart"/>
      <w:r>
        <w:t>PyMediaInfo</w:t>
      </w:r>
      <w:proofErr w:type="spellEnd"/>
      <w:r>
        <w:t xml:space="preserve"> se encuentran dentro del área de alguna facultad.</w:t>
      </w:r>
    </w:p>
    <w:p w14:paraId="559105FF" w14:textId="77777777" w:rsidR="00D52FF8" w:rsidRDefault="00D52FF8" w:rsidP="001143BC">
      <w:pPr>
        <w:pStyle w:val="Textoindependiente"/>
      </w:pPr>
    </w:p>
    <w:p w14:paraId="6C628DDC" w14:textId="77777777" w:rsidR="005F78A6" w:rsidRDefault="005F78A6" w:rsidP="001143BC">
      <w:pPr>
        <w:pStyle w:val="Textoindependiente"/>
      </w:pPr>
    </w:p>
    <w:p w14:paraId="5AB29A18" w14:textId="77777777" w:rsidR="005F78A6" w:rsidRDefault="005F78A6" w:rsidP="001143BC">
      <w:pPr>
        <w:pStyle w:val="Textoindependiente"/>
      </w:pPr>
    </w:p>
    <w:p w14:paraId="5AF71C78" w14:textId="77777777" w:rsidR="005F78A6" w:rsidRDefault="005F78A6" w:rsidP="001143BC">
      <w:pPr>
        <w:pStyle w:val="Textoindependiente"/>
      </w:pPr>
    </w:p>
    <w:p w14:paraId="4CFDFEB0" w14:textId="77777777" w:rsidR="005F78A6" w:rsidRDefault="005F78A6" w:rsidP="001143BC">
      <w:pPr>
        <w:pStyle w:val="Textoindependiente"/>
      </w:pPr>
    </w:p>
    <w:p w14:paraId="45FAD9A5" w14:textId="77777777" w:rsidR="005F78A6" w:rsidRDefault="005F78A6" w:rsidP="001143BC">
      <w:pPr>
        <w:pStyle w:val="Textoindependiente"/>
      </w:pPr>
    </w:p>
    <w:p w14:paraId="165C7760" w14:textId="77777777" w:rsidR="005F78A6" w:rsidRDefault="005F78A6" w:rsidP="001143BC">
      <w:pPr>
        <w:pStyle w:val="Textoindependiente"/>
      </w:pPr>
    </w:p>
    <w:p w14:paraId="15AF4F9A" w14:textId="77777777" w:rsidR="005F78A6" w:rsidRDefault="005F78A6" w:rsidP="001143BC">
      <w:pPr>
        <w:pStyle w:val="Textoindependiente"/>
      </w:pPr>
    </w:p>
    <w:p w14:paraId="0FCD68FB" w14:textId="77777777" w:rsidR="005F78A6" w:rsidRDefault="005F78A6" w:rsidP="001143BC">
      <w:pPr>
        <w:pStyle w:val="Textoindependiente"/>
      </w:pPr>
    </w:p>
    <w:p w14:paraId="2B1A0DAE" w14:textId="77777777" w:rsidR="00902883" w:rsidRDefault="00902883" w:rsidP="001143BC">
      <w:pPr>
        <w:pStyle w:val="Textoindependiente"/>
      </w:pPr>
    </w:p>
    <w:p w14:paraId="5BBA204F" w14:textId="77777777" w:rsidR="004B7E0B" w:rsidRDefault="004B7E0B" w:rsidP="001143BC">
      <w:pPr>
        <w:pStyle w:val="Textoindependiente"/>
      </w:pPr>
    </w:p>
    <w:p w14:paraId="3C6609E9" w14:textId="77777777" w:rsidR="005F78A6" w:rsidRDefault="005F78A6" w:rsidP="005F78A6">
      <w:pPr>
        <w:tabs>
          <w:tab w:val="left" w:pos="6732"/>
        </w:tabs>
        <w:spacing w:before="72"/>
        <w:rPr>
          <w:rFonts w:ascii="LM Roman Slanted 12" w:hAnsi="LM Roman Slanted 12"/>
          <w:i/>
          <w:sz w:val="24"/>
        </w:rPr>
      </w:pPr>
      <w:r>
        <w:rPr>
          <w:rFonts w:ascii="LM Roman Slanted 12" w:hAnsi="LM Roman Slanted 12"/>
          <w:i/>
          <w:sz w:val="24"/>
        </w:rPr>
        <w:t>Técnicas y herramientas</w:t>
      </w:r>
    </w:p>
    <w:p w14:paraId="1DD9D4D9" w14:textId="77777777" w:rsidR="005F78A6" w:rsidRDefault="005F78A6" w:rsidP="001143BC">
      <w:pPr>
        <w:pStyle w:val="Textoindependiente"/>
      </w:pPr>
    </w:p>
    <w:p w14:paraId="0C886C43" w14:textId="0C8A7C8C" w:rsidR="00D52FF8" w:rsidRDefault="006C1DA9">
      <w:pPr>
        <w:pStyle w:val="Ttulo2"/>
        <w:numPr>
          <w:ilvl w:val="1"/>
          <w:numId w:val="16"/>
        </w:numPr>
        <w:jc w:val="both"/>
      </w:pPr>
      <w:bookmarkStart w:id="63" w:name="_Toc200231682"/>
      <w:proofErr w:type="spellStart"/>
      <w:r>
        <w:t>GeoJSON</w:t>
      </w:r>
      <w:bookmarkEnd w:id="63"/>
      <w:proofErr w:type="spellEnd"/>
    </w:p>
    <w:p w14:paraId="75BFF3CF" w14:textId="77777777" w:rsidR="00D52FF8" w:rsidRDefault="00D52FF8" w:rsidP="004B7E0B">
      <w:pPr>
        <w:pStyle w:val="Textoindependiente"/>
        <w:jc w:val="both"/>
      </w:pPr>
    </w:p>
    <w:p w14:paraId="7A08FC55" w14:textId="46F48FA3" w:rsidR="00D52FF8" w:rsidRPr="005F78A6" w:rsidRDefault="006C1DA9" w:rsidP="004B7E0B">
      <w:pPr>
        <w:pStyle w:val="Textoindependiente"/>
        <w:spacing w:before="102"/>
        <w:ind w:firstLine="720"/>
        <w:jc w:val="both"/>
      </w:pPr>
      <w:proofErr w:type="spellStart"/>
      <w:r w:rsidRPr="005F78A6">
        <w:t>GeoJSON</w:t>
      </w:r>
      <w:proofErr w:type="spellEnd"/>
      <w:r w:rsidRPr="005F78A6">
        <w:t xml:space="preserve"> </w:t>
      </w:r>
      <w:r w:rsidRPr="005F78A6">
        <w:fldChar w:fldCharType="begin"/>
      </w:r>
      <w:r w:rsidRPr="005F78A6">
        <w:instrText xml:space="preserve"> ADDIN ZOTERO_ITEM CSL_CITATION {"citationID":"xhJ4o1AT","properties":{"formattedCitation":"[22]","plainCitation":"[22]","noteIndex":0},"citationItems":[{"id":67,"uris":["http://zotero.org/users/16975901/items/8YUGHGNV"],"itemData":{"id":67,"type":"entry-encyclopedia","abstract":"GeoJSON[1]</w:instrText>
      </w:r>
      <w:r w:rsidRPr="005F78A6">
        <w:rPr>
          <w:rFonts w:ascii="Cambria Math" w:hAnsi="Cambria Math" w:cs="Cambria Math"/>
        </w:rPr>
        <w:instrText>​</w:instrText>
      </w:r>
      <w:r w:rsidRPr="005F78A6">
        <w:instrText xml:space="preserve"> es un formato estándar abierto diseñado para representar elementos geográficos sencillos, junto con sus atributos no espaciales, basado en JavaScript Object Notation.[2]</w:instrText>
      </w:r>
      <w:r w:rsidRPr="005F78A6">
        <w:rPr>
          <w:rFonts w:ascii="Cambria Math" w:hAnsi="Cambria Math" w:cs="Cambria Math"/>
        </w:rPr>
        <w:instrText>​</w:instrText>
      </w:r>
      <w:r w:rsidRPr="005F78A6">
        <w:instrText>[3]</w:instrText>
      </w:r>
      <w:r w:rsidRPr="005F78A6">
        <w:rPr>
          <w:rFonts w:ascii="Cambria Math" w:hAnsi="Cambria Math" w:cs="Cambria Math"/>
        </w:rPr>
        <w:instrText>​</w:instrText>
      </w:r>
      <w:r w:rsidRPr="005F78A6">
        <w:instrText xml:space="preserve"> El formato es ampliamente utilizado en aplicaciones de cartografía en entornos web al permitir el intercambio de datos de manera rápida, ligera y sencilla.\nLa gramática del formato está basada en el estándar WKT del Open Geospatial Consortium, con unas geometrías que pueden ser de tipo punto (direcciones, ubicaciones, puntos de interés, etc.), líneas (calles, carreteras, fronteras, etc.), polígonos (países, provincias, parcelas catastrales, etc.) y colecciones de estos tipos.  GeoJSON usa un sistema de referencia de coordenadas geográficas, WGS84 y unidades en grados decimales.[4]</w:instrText>
      </w:r>
      <w:r w:rsidRPr="005F78A6">
        <w:rPr>
          <w:rFonts w:ascii="Cambria Math" w:hAnsi="Cambria Math" w:cs="Cambria Math"/>
        </w:rPr>
        <w:instrText>​</w:instrText>
      </w:r>
      <w:r w:rsidRPr="005F78A6">
        <w:instrText>\nEl formato GeoJSON difiere de otros estándares SIG en que no está desarrollado y mantenido por una organización oficial, sino que es mantenido por una comunidad de desarrolladores en Internet.[5]</w:instrText>
      </w:r>
      <w:r w:rsidRPr="005F78A6">
        <w:rPr>
          <w:rFonts w:ascii="Cambria Math" w:hAnsi="Cambria Math" w:cs="Cambria Math"/>
        </w:rPr>
        <w:instrText>​</w:instrText>
      </w:r>
      <w:r w:rsidRPr="005F78A6">
        <w:instrText xml:space="preserve">\nUna evolución de este formato es TopoJSON, una extensión de GeoJSON que codifica topología geoespacial y que proporciona ficheros de menor tamaño que GeoJson.","container-title":"Wikipedia, la enciclopedia libre","language":"es","license":"Creative Commons Attribution-ShareAlike License","note":"Page Version ID: 163246303","source":"Wikipedia","title":"GeoJSON","URL":"https://es.wikipedia.org/w/index.php?title=GeoJSON&amp;oldid=163246303","accessed":{"date-parts":[["2025",5,18]]},"issued":{"date-parts":[["2024",10,27]]}}}],"schema":"https://github.com/citation-style-language/schema/raw/master/csl-citation.json"} </w:instrText>
      </w:r>
      <w:r w:rsidRPr="005F78A6">
        <w:fldChar w:fldCharType="separate"/>
      </w:r>
      <w:r w:rsidRPr="005F78A6">
        <w:t>[22]</w:t>
      </w:r>
      <w:r w:rsidRPr="005F78A6">
        <w:fldChar w:fldCharType="end"/>
      </w:r>
      <w:r w:rsidRPr="005F78A6">
        <w:t xml:space="preserve"> es un formato de datos basado en JSON diseñado para representar información geográfica como puntos, líneas y polígonos.</w:t>
      </w:r>
    </w:p>
    <w:p w14:paraId="213F37FF" w14:textId="5E937DC2" w:rsidR="006C1DA9" w:rsidRPr="005F78A6" w:rsidRDefault="006C1DA9" w:rsidP="004B7E0B">
      <w:pPr>
        <w:pStyle w:val="Textoindependiente"/>
        <w:spacing w:before="102"/>
        <w:ind w:firstLine="720"/>
        <w:jc w:val="both"/>
      </w:pPr>
      <w:r w:rsidRPr="005F78A6">
        <w:t xml:space="preserve">En el proyecto se empleó </w:t>
      </w:r>
      <w:r w:rsidR="005F78A6">
        <w:t xml:space="preserve">la herramienta </w:t>
      </w:r>
      <w:r w:rsidRPr="005F78A6">
        <w:t>geojson.io</w:t>
      </w:r>
      <w:r w:rsidR="005F78A6" w:rsidRPr="005F78A6">
        <w:t xml:space="preserve"> </w:t>
      </w:r>
      <w:r w:rsidR="005F78A6" w:rsidRPr="005F78A6">
        <w:fldChar w:fldCharType="begin"/>
      </w:r>
      <w:r w:rsidR="005F78A6" w:rsidRPr="005F78A6">
        <w:instrText xml:space="preserve"> ADDIN ZOTERO_ITEM CSL_CITATION {"citationID":"tST5BPv5","properties":{"formattedCitation":"[23]","plainCitation":"[23]","noteIndex":0},"citationItems":[{"id":69,"uris":["http://zotero.org/users/16975901/items/UZ9VMKW6"],"itemData":{"id":69,"type":"webpage","abstract":"A quick, simple tool for creating, viewing, and sharing spatial data.","container-title":"geojson.io","title":"geojson.io | powered by Mapbox","URL":"https://geojson.io","author":[{"family":"Mapbox","given":""}],"accessed":{"date-parts":[["2025",5,18]]}}}],"schema":"https://github.com/citation-style-language/schema/raw/master/csl-citation.json"} </w:instrText>
      </w:r>
      <w:r w:rsidR="005F78A6" w:rsidRPr="005F78A6">
        <w:fldChar w:fldCharType="separate"/>
      </w:r>
      <w:r w:rsidR="005F78A6" w:rsidRPr="005F78A6">
        <w:t>[23]</w:t>
      </w:r>
      <w:r w:rsidR="005F78A6" w:rsidRPr="005F78A6">
        <w:fldChar w:fldCharType="end"/>
      </w:r>
      <w:r w:rsidR="005F78A6" w:rsidRPr="005F78A6">
        <w:t xml:space="preserve"> para delimitar manualmente el área de cada facultad de la Universidad de Burgos</w:t>
      </w:r>
      <w:r w:rsidR="005F78A6">
        <w:t xml:space="preserve"> y, posteriormente, poder verificar con </w:t>
      </w:r>
      <w:proofErr w:type="spellStart"/>
      <w:r w:rsidR="005F78A6">
        <w:t>Shapely</w:t>
      </w:r>
      <w:proofErr w:type="spellEnd"/>
      <w:r w:rsidR="005F78A6">
        <w:t xml:space="preserve"> si las coordenadas pertenecen a una de estas zonas.</w:t>
      </w:r>
    </w:p>
    <w:p w14:paraId="3A4436F7" w14:textId="77777777" w:rsidR="00D52FF8" w:rsidRDefault="00D52FF8" w:rsidP="004B7E0B">
      <w:pPr>
        <w:pStyle w:val="Textoindependiente"/>
        <w:jc w:val="both"/>
      </w:pPr>
    </w:p>
    <w:p w14:paraId="0C1A0C44" w14:textId="44173BEF" w:rsidR="00331D80" w:rsidRDefault="00331D80">
      <w:pPr>
        <w:pStyle w:val="Ttulo2"/>
        <w:numPr>
          <w:ilvl w:val="1"/>
          <w:numId w:val="16"/>
        </w:numPr>
        <w:jc w:val="both"/>
      </w:pPr>
      <w:bookmarkStart w:id="64" w:name="_Toc200231683"/>
      <w:r>
        <w:t>Chart.js</w:t>
      </w:r>
      <w:bookmarkEnd w:id="64"/>
    </w:p>
    <w:p w14:paraId="44DFAB39" w14:textId="77777777" w:rsidR="00D52FF8" w:rsidRDefault="00D52FF8" w:rsidP="004B7E0B">
      <w:pPr>
        <w:pStyle w:val="Textoindependiente"/>
        <w:jc w:val="both"/>
      </w:pPr>
    </w:p>
    <w:p w14:paraId="6B50245D" w14:textId="450A461E" w:rsidR="00D52FF8" w:rsidRDefault="00331D80" w:rsidP="004B7E0B">
      <w:pPr>
        <w:pStyle w:val="Textoindependiente"/>
        <w:spacing w:before="102"/>
        <w:ind w:firstLine="720"/>
        <w:jc w:val="both"/>
      </w:pPr>
      <w:r>
        <w:t xml:space="preserve">Chart.js </w:t>
      </w:r>
      <w:r w:rsidR="00035FAA">
        <w:fldChar w:fldCharType="begin"/>
      </w:r>
      <w:r w:rsidR="00035FAA">
        <w:instrText xml:space="preserve"> ADDIN ZOTERO_ITEM CSL_CITATION {"citationID":"SHFpbecu","properties":{"formattedCitation":"[24]","plainCitation":"[24]","noteIndex":0},"citationItems":[{"id":71,"uris":["http://zotero.org/users/16975901/items/EXBDQUEB"],"itemData":{"id":71,"type":"webpage","title":"Chart.js | Chart.js","URL":"https://www.chartjs.org/docs/latest/","accessed":{"date-parts":[["2025",5,18]]}}}],"schema":"https://github.com/citation-style-language/schema/raw/master/csl-citation.json"} </w:instrText>
      </w:r>
      <w:r w:rsidR="00035FAA">
        <w:fldChar w:fldCharType="separate"/>
      </w:r>
      <w:r w:rsidR="00035FAA" w:rsidRPr="00035FAA">
        <w:t>[24]</w:t>
      </w:r>
      <w:r w:rsidR="00035FAA">
        <w:fldChar w:fldCharType="end"/>
      </w:r>
      <w:r w:rsidR="00035FAA">
        <w:t xml:space="preserve"> es una librería de JavaScript que permite generar gráficos de forma sencilla utilizando lienzos HTML5. Es </w:t>
      </w:r>
      <w:r w:rsidR="000E019F">
        <w:t xml:space="preserve">ampliamente utilizada en aplicaciones </w:t>
      </w:r>
      <w:r w:rsidR="007F5E3E">
        <w:t xml:space="preserve">que </w:t>
      </w:r>
      <w:r w:rsidR="00D02C26">
        <w:t>quieren</w:t>
      </w:r>
      <w:r w:rsidR="007F5E3E">
        <w:t xml:space="preserve"> representar</w:t>
      </w:r>
      <w:r w:rsidR="000E019F">
        <w:t xml:space="preserve"> grandes </w:t>
      </w:r>
      <w:r w:rsidR="007F5E3E">
        <w:t>conjuntos de datos de forma visual</w:t>
      </w:r>
      <w:r w:rsidR="000E019F">
        <w:t xml:space="preserve">. </w:t>
      </w:r>
      <w:r w:rsidR="007F5E3E">
        <w:t>Los gráficos generados no se pueden</w:t>
      </w:r>
      <w:r w:rsidR="000E019F">
        <w:t xml:space="preserve"> estilar usando CSS, por lo que</w:t>
      </w:r>
      <w:r w:rsidR="007F5E3E">
        <w:t xml:space="preserve"> para personalizarlos</w:t>
      </w:r>
      <w:r w:rsidR="000E019F">
        <w:t xml:space="preserve"> se deben emplear solamente las opciones integradas </w:t>
      </w:r>
      <w:r w:rsidR="007F5E3E">
        <w:t>en la librería.</w:t>
      </w:r>
    </w:p>
    <w:p w14:paraId="55DE2B1F" w14:textId="44434B30" w:rsidR="000E019F" w:rsidRDefault="000E019F" w:rsidP="004B7E0B">
      <w:pPr>
        <w:pStyle w:val="Textoindependiente"/>
        <w:spacing w:before="102"/>
        <w:ind w:firstLine="720"/>
        <w:jc w:val="both"/>
      </w:pPr>
      <w:r>
        <w:t xml:space="preserve">En este proyecto se ha utilizado Chart.js </w:t>
      </w:r>
      <w:r w:rsidR="007F5E3E">
        <w:t>para representar gráficamente la cantidad de vehículos detectados por tipo y día</w:t>
      </w:r>
      <w:r w:rsidR="009C2A77">
        <w:t>, en función del</w:t>
      </w:r>
      <w:r w:rsidR="007F5E3E">
        <w:t xml:space="preserve"> periodo seleccionado por el usuario.</w:t>
      </w:r>
    </w:p>
    <w:p w14:paraId="40B969E2" w14:textId="77777777" w:rsidR="00130734" w:rsidRDefault="00130734" w:rsidP="00130734">
      <w:pPr>
        <w:pStyle w:val="Textoindependiente"/>
        <w:spacing w:before="102"/>
        <w:jc w:val="both"/>
      </w:pPr>
    </w:p>
    <w:p w14:paraId="731EA132" w14:textId="39066279" w:rsidR="00130734" w:rsidRDefault="00130734">
      <w:pPr>
        <w:pStyle w:val="Ttulo2"/>
        <w:numPr>
          <w:ilvl w:val="1"/>
          <w:numId w:val="16"/>
        </w:numPr>
      </w:pPr>
      <w:bookmarkStart w:id="65" w:name="_Toc200231684"/>
      <w:proofErr w:type="spellStart"/>
      <w:r>
        <w:t>DataTables</w:t>
      </w:r>
      <w:bookmarkEnd w:id="65"/>
      <w:proofErr w:type="spellEnd"/>
    </w:p>
    <w:p w14:paraId="36C8AE5A" w14:textId="77777777" w:rsidR="00D52FF8" w:rsidRDefault="00D52FF8" w:rsidP="001143BC">
      <w:pPr>
        <w:pStyle w:val="Textoindependiente"/>
      </w:pPr>
    </w:p>
    <w:p w14:paraId="59C53DB8" w14:textId="01424F96" w:rsidR="00D52FF8" w:rsidRDefault="00130734" w:rsidP="00130734">
      <w:pPr>
        <w:pStyle w:val="Textoindependiente"/>
        <w:spacing w:before="102"/>
        <w:ind w:firstLine="720"/>
      </w:pPr>
      <w:proofErr w:type="spellStart"/>
      <w:r>
        <w:t>DataTables</w:t>
      </w:r>
      <w:proofErr w:type="spellEnd"/>
      <w:r w:rsidR="0034454C">
        <w:t xml:space="preserve"> </w:t>
      </w:r>
      <w:r w:rsidR="0034454C">
        <w:fldChar w:fldCharType="begin"/>
      </w:r>
      <w:r w:rsidR="0034454C">
        <w:instrText xml:space="preserve"> ADDIN ZOTERO_ITEM CSL_CITATION {"citationID":"TEZSqCuQ","properties":{"formattedCitation":"[25]","plainCitation":"[25]","noteIndex":0},"citationItems":[{"id":75,"uris":["http://zotero.org/users/16975901/items/MEFQEVDD"],"itemData":{"id":75,"type":"webpage","title":"DataTables | Javascript table library","URL":"https://datatables.net/","accessed":{"date-parts":[["2025",5,20]]}}}],"schema":"https://github.com/citation-style-language/schema/raw/master/csl-citation.json"} </w:instrText>
      </w:r>
      <w:r w:rsidR="0034454C">
        <w:fldChar w:fldCharType="separate"/>
      </w:r>
      <w:r w:rsidR="0034454C" w:rsidRPr="0034454C">
        <w:t>[25]</w:t>
      </w:r>
      <w:r w:rsidR="0034454C">
        <w:fldChar w:fldCharType="end"/>
      </w:r>
      <w:r w:rsidR="0034454C">
        <w:t xml:space="preserve"> es una librería de JavaScript</w:t>
      </w:r>
      <w:r w:rsidR="00280168">
        <w:t xml:space="preserve"> que permite mejorar las tablas HTML de una aplicación, añadiendo funcionalidades como ordenación paginación, búsqueda de </w:t>
      </w:r>
      <w:r w:rsidR="00BD1D02">
        <w:t xml:space="preserve">forma </w:t>
      </w:r>
      <w:r w:rsidR="00280168">
        <w:t>sencilla.</w:t>
      </w:r>
    </w:p>
    <w:p w14:paraId="40294375" w14:textId="3248794F" w:rsidR="00280168" w:rsidRDefault="00280168" w:rsidP="00130734">
      <w:pPr>
        <w:pStyle w:val="Textoindependiente"/>
        <w:spacing w:before="102"/>
        <w:ind w:firstLine="720"/>
      </w:pPr>
      <w:r>
        <w:t xml:space="preserve">Se ha utilizado </w:t>
      </w:r>
      <w:proofErr w:type="spellStart"/>
      <w:r>
        <w:t>DataTables</w:t>
      </w:r>
      <w:proofErr w:type="spellEnd"/>
      <w:r>
        <w:t xml:space="preserve"> para mostrar de forma interactiva una tabla con los resultados de la detección del periodo seleccionado.</w:t>
      </w:r>
    </w:p>
    <w:p w14:paraId="7440F36A" w14:textId="77777777" w:rsidR="005F78A6" w:rsidRDefault="005F78A6" w:rsidP="001143BC">
      <w:pPr>
        <w:pStyle w:val="Textoindependiente"/>
      </w:pPr>
    </w:p>
    <w:p w14:paraId="4205E5FD" w14:textId="77777777" w:rsidR="005F78A6" w:rsidRDefault="005F78A6" w:rsidP="001143BC">
      <w:pPr>
        <w:pStyle w:val="Textoindependiente"/>
      </w:pPr>
    </w:p>
    <w:p w14:paraId="1326E571" w14:textId="77777777" w:rsidR="005F78A6" w:rsidRDefault="005F78A6" w:rsidP="001143BC">
      <w:pPr>
        <w:pStyle w:val="Textoindependiente"/>
      </w:pPr>
    </w:p>
    <w:p w14:paraId="74F945D1" w14:textId="77777777" w:rsidR="005F78A6" w:rsidRDefault="005F78A6" w:rsidP="001143BC">
      <w:pPr>
        <w:pStyle w:val="Textoindependiente"/>
      </w:pPr>
    </w:p>
    <w:p w14:paraId="14FAF54D" w14:textId="77777777" w:rsidR="00D52FF8" w:rsidRDefault="00D52FF8" w:rsidP="001143BC">
      <w:pPr>
        <w:pStyle w:val="Textoindependiente"/>
      </w:pPr>
    </w:p>
    <w:p w14:paraId="19D0F1D4" w14:textId="77777777" w:rsidR="00D52FF8" w:rsidRDefault="00D52FF8" w:rsidP="001143BC">
      <w:pPr>
        <w:pStyle w:val="Textoindependiente"/>
      </w:pPr>
    </w:p>
    <w:p w14:paraId="0966E1EE" w14:textId="63C70C69" w:rsidR="00D52FF8" w:rsidRPr="001143BC" w:rsidRDefault="00D52FF8" w:rsidP="001143BC">
      <w:pPr>
        <w:pStyle w:val="Textoindependiente"/>
        <w:sectPr w:rsidR="00D52FF8" w:rsidRPr="001143BC" w:rsidSect="005D2AE3">
          <w:headerReference w:type="even" r:id="rId369"/>
          <w:pgSz w:w="11910" w:h="16840"/>
          <w:pgMar w:top="1920" w:right="1600" w:bottom="280" w:left="1540" w:header="0" w:footer="0" w:gutter="0"/>
          <w:cols w:space="720"/>
          <w:docGrid w:linePitch="299"/>
        </w:sectPr>
      </w:pPr>
    </w:p>
    <w:bookmarkStart w:id="66" w:name="5._Aspectos_relevantes_del_desarrollo_de"/>
    <w:bookmarkStart w:id="67" w:name="_bookmark15"/>
    <w:bookmarkStart w:id="68" w:name="_Toc200231685"/>
    <w:bookmarkEnd w:id="66"/>
    <w:bookmarkEnd w:id="67"/>
    <w:p w14:paraId="4AF60FD9" w14:textId="5DCCBF9E" w:rsidR="00792D5C" w:rsidRDefault="000D3D66">
      <w:pPr>
        <w:pStyle w:val="Ttulo1"/>
        <w:numPr>
          <w:ilvl w:val="2"/>
          <w:numId w:val="1"/>
        </w:numPr>
        <w:tabs>
          <w:tab w:val="left" w:pos="1433"/>
          <w:tab w:val="left" w:pos="1654"/>
        </w:tabs>
        <w:spacing w:before="161" w:line="204" w:lineRule="auto"/>
        <w:ind w:left="1433" w:right="1777" w:hanging="474"/>
      </w:pPr>
      <w:r>
        <w:rPr>
          <w:noProof/>
        </w:rPr>
        <w:lastRenderedPageBreak/>
        <mc:AlternateContent>
          <mc:Choice Requires="wps">
            <w:drawing>
              <wp:anchor distT="0" distB="0" distL="0" distR="0" simplePos="0" relativeHeight="487627776" behindDoc="1" locked="0" layoutInCell="1" allowOverlap="1" wp14:anchorId="35E91171" wp14:editId="12DFE824">
                <wp:simplePos x="0" y="0"/>
                <wp:positionH relativeFrom="page">
                  <wp:posOffset>1092943</wp:posOffset>
                </wp:positionH>
                <wp:positionV relativeFrom="margin">
                  <wp:align>top</wp:align>
                </wp:positionV>
                <wp:extent cx="4846320" cy="1270"/>
                <wp:effectExtent l="0" t="0" r="0" b="0"/>
                <wp:wrapNone/>
                <wp:docPr id="1228593462"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329EE8C4" id="Graphic 869" o:spid="_x0000_s1026" style="position:absolute;margin-left:86.05pt;margin-top:0;width:381.6pt;height:.1pt;z-index:-15688704;visibility:visible;mso-wrap-style:square;mso-wrap-distance-left:0;mso-wrap-distance-top:0;mso-wrap-distance-right:0;mso-wrap-distance-bottom:0;mso-position-horizontal:absolute;mso-position-horizontal-relative:page;mso-position-vertical:top;mso-position-vertical-relative:margin;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" path="m,l4845926,e" filled="f" strokeweight=".14039mm">
                <v:path arrowok="t"/>
                <w10:wrap anchorx="page" anchory="margin"/>
              </v:shape>
            </w:pict>
          </mc:Fallback>
        </mc:AlternateContent>
      </w:r>
      <w:r>
        <w:tab/>
        <w:t>Aspectos relevantes del desarrollo del proyecto</w:t>
      </w:r>
      <w:bookmarkEnd w:id="68"/>
    </w:p>
    <w:p w14:paraId="5CCACE00" w14:textId="01C36F65" w:rsidR="00792D5C" w:rsidRDefault="008B6F00">
      <w:pPr>
        <w:pStyle w:val="Textoindependiente"/>
        <w:spacing w:before="14"/>
        <w:rPr>
          <w:rFonts w:ascii="LM Sans 10"/>
          <w:b/>
          <w:sz w:val="16"/>
        </w:rPr>
      </w:pPr>
      <w:r>
        <w:rPr>
          <w:noProof/>
        </w:rPr>
        <mc:AlternateContent>
          <mc:Choice Requires="wps">
            <w:drawing>
              <wp:anchor distT="0" distB="0" distL="0" distR="0" simplePos="0" relativeHeight="487609856" behindDoc="1" locked="0" layoutInCell="1" allowOverlap="1" wp14:anchorId="6719B6C2" wp14:editId="7ED162EA">
                <wp:simplePos x="0" y="0"/>
                <wp:positionH relativeFrom="page">
                  <wp:posOffset>1078877</wp:posOffset>
                </wp:positionH>
                <wp:positionV relativeFrom="paragraph">
                  <wp:posOffset>169682</wp:posOffset>
                </wp:positionV>
                <wp:extent cx="4846320" cy="1270"/>
                <wp:effectExtent l="0" t="0" r="0" b="0"/>
                <wp:wrapTopAndBottom/>
                <wp:docPr id="1207" name="Graphic 12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897510E" id="Graphic 1207" o:spid="_x0000_s1026" style="position:absolute;margin-left:84.95pt;margin-top:13.35pt;width:381.6pt;height:.1pt;z-index:-15706624;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" path="m,l4845926,e" filled="f" strokeweight=".14039mm">
                <v:path arrowok="t"/>
                <w10:wrap type="topAndBottom" anchorx="page"/>
              </v:shape>
            </w:pict>
          </mc:Fallback>
        </mc:AlternateContent>
      </w:r>
    </w:p>
    <w:p w14:paraId="6B4DAB7E" w14:textId="0B916B2E" w:rsidR="00792D5C" w:rsidRDefault="00792D5C">
      <w:pPr>
        <w:pStyle w:val="Textoindependiente"/>
        <w:rPr>
          <w:rFonts w:ascii="LM Sans 10"/>
          <w:b/>
        </w:rPr>
      </w:pPr>
    </w:p>
    <w:p w14:paraId="1DB8E448" w14:textId="77777777" w:rsidR="00792D5C" w:rsidRDefault="00792D5C">
      <w:pPr>
        <w:pStyle w:val="Textoindependiente"/>
        <w:spacing w:before="186"/>
        <w:rPr>
          <w:rFonts w:ascii="LM Sans 10"/>
          <w:b/>
        </w:rPr>
      </w:pPr>
    </w:p>
    <w:p w14:paraId="591A5A06" w14:textId="0BC1DAC6" w:rsidR="00792D5C" w:rsidRDefault="0058493F" w:rsidP="00FC655F">
      <w:pPr>
        <w:pStyle w:val="Textoindependiente"/>
        <w:spacing w:before="102"/>
        <w:ind w:firstLine="720"/>
        <w:jc w:val="both"/>
      </w:pPr>
      <w:r>
        <w:t>Este apartado recoge los aspectos más destacados del desarrollo del proyecto</w:t>
      </w:r>
      <w:r w:rsidR="00012270">
        <w:t>,</w:t>
      </w:r>
      <w:r>
        <w:t xml:space="preserve"> </w:t>
      </w:r>
      <w:r w:rsidR="00012270">
        <w:t>incluyendo</w:t>
      </w:r>
      <w:r>
        <w:t xml:space="preserve"> </w:t>
      </w:r>
      <w:r w:rsidR="00E241AE">
        <w:t>cómo</w:t>
      </w:r>
      <w:r>
        <w:t xml:space="preserve"> surgió la idea, formación</w:t>
      </w:r>
      <w:r w:rsidR="00012270">
        <w:t xml:space="preserve"> adquirida</w:t>
      </w:r>
      <w:r>
        <w:t>, ciclo de vida del desarrollo del proyecto y retos planteados.</w:t>
      </w:r>
    </w:p>
    <w:p w14:paraId="62FC7709" w14:textId="77777777" w:rsidR="00792D5C" w:rsidRDefault="00792D5C" w:rsidP="00FC655F">
      <w:pPr>
        <w:pStyle w:val="Textoindependiente"/>
        <w:jc w:val="both"/>
      </w:pPr>
    </w:p>
    <w:p w14:paraId="0A6F92D4" w14:textId="70181397" w:rsidR="00792D5C" w:rsidRPr="00BD33BB" w:rsidRDefault="00BD33BB" w:rsidP="00FC655F">
      <w:pPr>
        <w:pStyle w:val="Textoindependiente"/>
        <w:jc w:val="both"/>
        <w:rPr>
          <w:b/>
          <w:bCs/>
          <w:sz w:val="28"/>
          <w:szCs w:val="28"/>
        </w:rPr>
      </w:pPr>
      <w:r w:rsidRPr="00BD33BB">
        <w:rPr>
          <w:b/>
          <w:bCs/>
          <w:sz w:val="28"/>
          <w:szCs w:val="28"/>
        </w:rPr>
        <w:t>Inicio del proyecto</w:t>
      </w:r>
    </w:p>
    <w:p w14:paraId="75607A79" w14:textId="10FA2E55" w:rsidR="00792D5C" w:rsidRDefault="00BD33BB" w:rsidP="00FC655F">
      <w:pPr>
        <w:pStyle w:val="Textoindependiente"/>
        <w:spacing w:before="102"/>
        <w:ind w:firstLine="720"/>
        <w:jc w:val="both"/>
      </w:pPr>
      <w:r>
        <w:t xml:space="preserve">A la hora de buscar tema para realizar el Trabajo de Fin de Grado, </w:t>
      </w:r>
      <w:r w:rsidR="00486D91">
        <w:t>tenía interés en desarrollar a</w:t>
      </w:r>
      <w:r>
        <w:t xml:space="preserve">lgo relacionado con gestión de la información o inteligencia artificial, ya que me parecieron asignaturas interesantes. Con esta idea, hable con José Manuel, profesor de la asignatura, para explorar posibles opciones. </w:t>
      </w:r>
    </w:p>
    <w:p w14:paraId="11475B49" w14:textId="7677AE7E" w:rsidR="00792D5C" w:rsidRDefault="002A7B84" w:rsidP="00FC655F">
      <w:pPr>
        <w:pStyle w:val="Textoindependiente"/>
        <w:spacing w:before="102"/>
        <w:ind w:firstLine="720"/>
        <w:jc w:val="both"/>
      </w:pPr>
      <w:r>
        <w:t>José Manuel me propuso un tema</w:t>
      </w:r>
      <w:r w:rsidR="00C90FEF">
        <w:t xml:space="preserve"> enmarcado </w:t>
      </w:r>
      <w:r w:rsidR="00332BAE">
        <w:t xml:space="preserve">en las iniciativas de sostenibilidad promovidas por el ranking </w:t>
      </w:r>
      <w:proofErr w:type="spellStart"/>
      <w:r w:rsidR="00332BAE">
        <w:t>Greenmetrics</w:t>
      </w:r>
      <w:proofErr w:type="spellEnd"/>
      <w:r w:rsidR="00805F76">
        <w:t xml:space="preserve"> </w:t>
      </w:r>
      <w:r w:rsidR="00805F76">
        <w:fldChar w:fldCharType="begin"/>
      </w:r>
      <w:r w:rsidR="00805F76">
        <w:instrText xml:space="preserve"> ADDIN ZOTERO_ITEM CSL_CITATION {"citationID":"y0jEkYMl","properties":{"formattedCitation":"[26]","plainCitation":"[26]","noteIndex":0},"citationItems":[{"id":92,"uris":["http://zotero.org/users/16975901/items/DPHPFL8L"],"itemData":{"id":92,"type":"webpage","title":"Overall Rankings 2024 - UI GreenMetric","URL":"https://greenmetric.ui.ac.id/rankings/overall-rankings-2024","accessed":{"date-parts":[["2025",6,4]]}}}],"schema":"https://github.com/citation-style-language/schema/raw/master/csl-citation.json"} </w:instrText>
      </w:r>
      <w:r w:rsidR="00805F76">
        <w:fldChar w:fldCharType="separate"/>
      </w:r>
      <w:r w:rsidR="00805F76" w:rsidRPr="00805F76">
        <w:t>[26]</w:t>
      </w:r>
      <w:r w:rsidR="00805F76">
        <w:fldChar w:fldCharType="end"/>
      </w:r>
      <w:r w:rsidR="00332BAE">
        <w:t>. Me resultó interesante ya que combinaba una parte de explotación de datos</w:t>
      </w:r>
      <w:r w:rsidR="00E2589D">
        <w:t xml:space="preserve"> con otra de visión por computador, por lo que me decidí por este.</w:t>
      </w:r>
    </w:p>
    <w:p w14:paraId="1FD23BD3" w14:textId="77777777" w:rsidR="00FC655F" w:rsidRDefault="00FC655F" w:rsidP="00FC655F">
      <w:pPr>
        <w:pStyle w:val="Textoindependiente"/>
        <w:jc w:val="both"/>
      </w:pPr>
    </w:p>
    <w:p w14:paraId="1BF9923D" w14:textId="5F4DD309" w:rsidR="00792D5C" w:rsidRPr="00FC655F" w:rsidRDefault="00E2589D" w:rsidP="00FC655F">
      <w:pPr>
        <w:pStyle w:val="Textoindependiente"/>
        <w:jc w:val="both"/>
        <w:rPr>
          <w:b/>
          <w:bCs/>
          <w:sz w:val="28"/>
          <w:szCs w:val="28"/>
        </w:rPr>
      </w:pPr>
      <w:r w:rsidRPr="00E2589D">
        <w:rPr>
          <w:b/>
          <w:bCs/>
          <w:sz w:val="28"/>
          <w:szCs w:val="28"/>
        </w:rPr>
        <w:t>Metodologías</w:t>
      </w:r>
    </w:p>
    <w:p w14:paraId="506BEF1F" w14:textId="4BDB0B37" w:rsidR="00792D5C" w:rsidRDefault="00DB62E3" w:rsidP="00FC655F">
      <w:pPr>
        <w:pStyle w:val="Textoindependiente"/>
        <w:spacing w:before="102"/>
        <w:ind w:firstLine="720"/>
        <w:jc w:val="both"/>
      </w:pPr>
      <w:r>
        <w:t>La metodología empleada en el proyecto ha sido SCRUM, aprendida en la asignatura de gestión de proyectos</w:t>
      </w:r>
      <w:r w:rsidR="00FC655F">
        <w:t>.</w:t>
      </w:r>
      <w:r w:rsidR="00F32336">
        <w:t xml:space="preserve"> Esta metodología se basa en </w:t>
      </w:r>
      <w:r w:rsidR="00DB61BF">
        <w:t>intervalos de tiempo</w:t>
      </w:r>
      <w:r w:rsidR="00F32336">
        <w:t xml:space="preserve"> cort</w:t>
      </w:r>
      <w:r w:rsidR="00DB61BF">
        <w:t>o</w:t>
      </w:r>
      <w:r w:rsidR="00F32336">
        <w:t>s</w:t>
      </w:r>
      <w:r w:rsidR="00DB61BF">
        <w:t>, de una o dos semanas,</w:t>
      </w:r>
      <w:r w:rsidR="00F32336">
        <w:t xml:space="preserve"> llamad</w:t>
      </w:r>
      <w:r w:rsidR="00DB61BF">
        <w:t>o</w:t>
      </w:r>
      <w:r w:rsidR="00F32336">
        <w:t xml:space="preserve">s </w:t>
      </w:r>
      <w:proofErr w:type="spellStart"/>
      <w:r w:rsidR="00F32336">
        <w:t>sprints</w:t>
      </w:r>
      <w:proofErr w:type="spellEnd"/>
      <w:r w:rsidR="00F32336">
        <w:t>, donde se marcan unos objetivos concretos</w:t>
      </w:r>
      <w:r w:rsidR="00DB61BF">
        <w:t xml:space="preserve"> a realizar</w:t>
      </w:r>
      <w:r w:rsidR="00F32336">
        <w:t>.</w:t>
      </w:r>
    </w:p>
    <w:p w14:paraId="096C0BC4" w14:textId="34EB98E9" w:rsidR="00FC655F" w:rsidRDefault="00FC655F" w:rsidP="00FC655F">
      <w:pPr>
        <w:pStyle w:val="Textoindependiente"/>
        <w:spacing w:before="102"/>
        <w:ind w:firstLine="720"/>
        <w:jc w:val="both"/>
      </w:pPr>
      <w:r>
        <w:t xml:space="preserve">Se ha empleado </w:t>
      </w:r>
      <w:proofErr w:type="spellStart"/>
      <w:r>
        <w:t>Zube</w:t>
      </w:r>
      <w:proofErr w:type="spellEnd"/>
      <w:r>
        <w:t xml:space="preserve"> para poder gestionar </w:t>
      </w:r>
      <w:r w:rsidR="00F32336">
        <w:t xml:space="preserve">fácilmente </w:t>
      </w:r>
      <w:r>
        <w:t>las tareas</w:t>
      </w:r>
      <w:r w:rsidR="00F32336">
        <w:t xml:space="preserve"> mediante tableros</w:t>
      </w:r>
      <w:r>
        <w:t xml:space="preserve">, asignarles </w:t>
      </w:r>
      <w:proofErr w:type="spellStart"/>
      <w:r w:rsidRPr="00FC655F">
        <w:rPr>
          <w:i/>
          <w:iCs/>
        </w:rPr>
        <w:t>Story</w:t>
      </w:r>
      <w:proofErr w:type="spellEnd"/>
      <w:r w:rsidRPr="00FC655F">
        <w:rPr>
          <w:i/>
          <w:iCs/>
        </w:rPr>
        <w:t xml:space="preserve"> </w:t>
      </w:r>
      <w:proofErr w:type="spellStart"/>
      <w:r w:rsidRPr="00FC655F">
        <w:rPr>
          <w:i/>
          <w:iCs/>
        </w:rPr>
        <w:t>points</w:t>
      </w:r>
      <w:proofErr w:type="spellEnd"/>
      <w:r w:rsidR="00F32336">
        <w:rPr>
          <w:i/>
          <w:iCs/>
        </w:rPr>
        <w:t xml:space="preserve"> </w:t>
      </w:r>
      <w:r w:rsidR="00F32336">
        <w:t>y ver el progreso.</w:t>
      </w:r>
      <w:r>
        <w:rPr>
          <w:i/>
          <w:iCs/>
        </w:rPr>
        <w:t xml:space="preserve"> </w:t>
      </w:r>
    </w:p>
    <w:p w14:paraId="287DA027" w14:textId="77777777" w:rsidR="00FC655F" w:rsidRDefault="00FC655F" w:rsidP="00DB62E3">
      <w:pPr>
        <w:pStyle w:val="Textoindependiente"/>
        <w:spacing w:before="102"/>
        <w:ind w:firstLine="720"/>
      </w:pPr>
    </w:p>
    <w:p w14:paraId="20B5EC06" w14:textId="77777777" w:rsidR="00FC655F" w:rsidRDefault="00FC655F" w:rsidP="00DB62E3">
      <w:pPr>
        <w:pStyle w:val="Textoindependiente"/>
        <w:spacing w:before="102"/>
        <w:ind w:firstLine="720"/>
      </w:pPr>
    </w:p>
    <w:p w14:paraId="05DEDFB5" w14:textId="77777777" w:rsidR="00FC655F" w:rsidRDefault="00FC655F" w:rsidP="00DB62E3">
      <w:pPr>
        <w:pStyle w:val="Textoindependiente"/>
        <w:spacing w:before="102"/>
        <w:ind w:firstLine="720"/>
      </w:pPr>
    </w:p>
    <w:p w14:paraId="1F916049" w14:textId="2870C6F4" w:rsidR="00792D5C" w:rsidRDefault="00792D5C" w:rsidP="00FC655F">
      <w:pPr>
        <w:pStyle w:val="Textoindependiente"/>
        <w:spacing w:before="1"/>
        <w:ind w:right="1718"/>
        <w:sectPr w:rsidR="00792D5C">
          <w:pgSz w:w="11910" w:h="16840"/>
          <w:pgMar w:top="4520" w:right="1600" w:bottom="280" w:left="1540" w:header="4337" w:footer="0" w:gutter="0"/>
          <w:cols w:space="720"/>
        </w:sectPr>
      </w:pPr>
    </w:p>
    <w:p w14:paraId="5CE3645D" w14:textId="77777777" w:rsidR="00A4653C" w:rsidRDefault="00A4653C" w:rsidP="00F32336">
      <w:pPr>
        <w:pStyle w:val="Textoindependiente"/>
        <w:spacing w:before="102"/>
        <w:ind w:firstLine="720"/>
        <w:jc w:val="both"/>
      </w:pPr>
    </w:p>
    <w:p w14:paraId="5B6C19C4" w14:textId="0FDE7379" w:rsidR="00A4653C" w:rsidRPr="00A4653C" w:rsidRDefault="00A4653C" w:rsidP="00A4653C">
      <w:pPr>
        <w:tabs>
          <w:tab w:val="left" w:pos="6732"/>
        </w:tabs>
        <w:spacing w:before="72"/>
        <w:jc w:val="right"/>
        <w:rPr>
          <w:rFonts w:ascii="LM Roman Slanted 12" w:hAnsi="LM Roman Slanted 12"/>
          <w:i/>
          <w:sz w:val="24"/>
        </w:rPr>
      </w:pPr>
      <w:r>
        <w:rPr>
          <w:rFonts w:ascii="LM Roman Slanted 12" w:hAnsi="LM Roman Slanted 12"/>
          <w:i/>
          <w:sz w:val="24"/>
        </w:rPr>
        <w:t>Aspectos relevantes del desarrollo del proyecto</w:t>
      </w:r>
    </w:p>
    <w:p w14:paraId="7E464A1A" w14:textId="77777777" w:rsidR="00A4653C" w:rsidRDefault="00A4653C" w:rsidP="00F32336">
      <w:pPr>
        <w:pStyle w:val="Textoindependiente"/>
        <w:spacing w:before="102"/>
        <w:ind w:firstLine="720"/>
        <w:jc w:val="both"/>
      </w:pPr>
    </w:p>
    <w:p w14:paraId="44739D31" w14:textId="5D2562A5" w:rsidR="00FC655F" w:rsidRDefault="00F32336" w:rsidP="00F32336">
      <w:pPr>
        <w:pStyle w:val="Textoindependiente"/>
        <w:spacing w:before="102"/>
        <w:ind w:firstLine="720"/>
        <w:jc w:val="both"/>
      </w:pPr>
      <w:r>
        <w:t>Al final de cada sprint</w:t>
      </w:r>
      <w:r w:rsidR="00FC655F">
        <w:t>, se</w:t>
      </w:r>
      <w:r w:rsidR="00012270">
        <w:t xml:space="preserve"> realizaba una reunión </w:t>
      </w:r>
      <w:r>
        <w:t>donde se presentaban los objetivos alcanzados, posibles problemas encontrados y se planificaba el siguiente sprint.</w:t>
      </w:r>
    </w:p>
    <w:p w14:paraId="5933384F" w14:textId="77777777" w:rsidR="00F32336" w:rsidRDefault="00F32336" w:rsidP="00F32336">
      <w:pPr>
        <w:pStyle w:val="Textoindependiente"/>
        <w:spacing w:before="102"/>
        <w:jc w:val="both"/>
      </w:pPr>
    </w:p>
    <w:p w14:paraId="702D2AC5" w14:textId="544E1E7C" w:rsidR="00F32336" w:rsidRPr="00F32336" w:rsidRDefault="00F32336" w:rsidP="00F32336">
      <w:pPr>
        <w:pStyle w:val="Textoindependiente"/>
        <w:spacing w:before="102"/>
        <w:jc w:val="both"/>
        <w:rPr>
          <w:b/>
          <w:bCs/>
          <w:sz w:val="28"/>
          <w:szCs w:val="28"/>
        </w:rPr>
      </w:pPr>
      <w:r w:rsidRPr="00F32336">
        <w:rPr>
          <w:b/>
          <w:bCs/>
          <w:sz w:val="28"/>
          <w:szCs w:val="28"/>
        </w:rPr>
        <w:t>Formación</w:t>
      </w:r>
    </w:p>
    <w:p w14:paraId="079F6740" w14:textId="4A61564F" w:rsidR="00F32336" w:rsidRDefault="00F32336" w:rsidP="00F32336">
      <w:pPr>
        <w:pStyle w:val="Textoindependiente"/>
        <w:spacing w:before="102"/>
        <w:ind w:firstLine="720"/>
        <w:jc w:val="both"/>
      </w:pPr>
      <w:r>
        <w:t xml:space="preserve">Para realizar el proyecto, ha sido necesario investigar </w:t>
      </w:r>
      <w:r w:rsidR="00F86223">
        <w:t>en áreas las cuales no se habían tratado durante el grado. Los principales temas fueron:</w:t>
      </w:r>
    </w:p>
    <w:p w14:paraId="1281BA5E" w14:textId="77777777" w:rsidR="00F86223" w:rsidRDefault="00F86223" w:rsidP="00F32336">
      <w:pPr>
        <w:pStyle w:val="Textoindependiente"/>
        <w:spacing w:before="102"/>
        <w:ind w:firstLine="720"/>
        <w:jc w:val="both"/>
      </w:pPr>
    </w:p>
    <w:p w14:paraId="453F9471" w14:textId="0A010728" w:rsidR="00F32336" w:rsidRPr="00F86223" w:rsidRDefault="00F86223" w:rsidP="00F32336">
      <w:pPr>
        <w:pStyle w:val="Textoindependiente"/>
        <w:spacing w:before="102"/>
        <w:jc w:val="both"/>
        <w:rPr>
          <w:b/>
          <w:bCs/>
        </w:rPr>
      </w:pPr>
      <w:r w:rsidRPr="00F86223">
        <w:rPr>
          <w:b/>
          <w:bCs/>
        </w:rPr>
        <w:t>Visión por computador</w:t>
      </w:r>
    </w:p>
    <w:p w14:paraId="31FF6ABB" w14:textId="77777777" w:rsidR="00A4653C" w:rsidRDefault="00A4653C" w:rsidP="00A4653C">
      <w:pPr>
        <w:pStyle w:val="Textoindependiente"/>
        <w:spacing w:before="102"/>
        <w:ind w:firstLine="720"/>
        <w:jc w:val="both"/>
      </w:pPr>
      <w:r>
        <w:t>Dado que el objetivo principal del proyecto es detectar y clasificar objetos en un vídeo, ha sido imprescindible aprender el funcionamiento general de modelos basado en redes convolucionales, en concreto YOLO.</w:t>
      </w:r>
    </w:p>
    <w:p w14:paraId="4AC258CA" w14:textId="2EAE4839" w:rsidR="00F32336" w:rsidRDefault="00A4653C" w:rsidP="00A4653C">
      <w:pPr>
        <w:pStyle w:val="Textoindependiente"/>
        <w:spacing w:before="102"/>
        <w:ind w:firstLine="720"/>
        <w:jc w:val="both"/>
      </w:pPr>
      <w:r>
        <w:t>Fue necesario consultar documentación y tutoriales sobre redes neuronales y modelos de detección para entender como configurar y utilizar este modelo.</w:t>
      </w:r>
    </w:p>
    <w:p w14:paraId="7E5529B6" w14:textId="77777777" w:rsidR="00A4653C" w:rsidRDefault="00A4653C" w:rsidP="00A4653C">
      <w:pPr>
        <w:pStyle w:val="Textoindependiente"/>
        <w:spacing w:before="102"/>
        <w:ind w:firstLine="720"/>
        <w:jc w:val="both"/>
      </w:pPr>
    </w:p>
    <w:p w14:paraId="402C465C" w14:textId="43C3B4FF" w:rsidR="00A4653C" w:rsidRPr="00A4653C" w:rsidRDefault="00A4653C" w:rsidP="00A4653C">
      <w:pPr>
        <w:pStyle w:val="Textoindependiente"/>
        <w:spacing w:before="102"/>
        <w:jc w:val="both"/>
        <w:rPr>
          <w:b/>
          <w:bCs/>
        </w:rPr>
      </w:pPr>
      <w:proofErr w:type="spellStart"/>
      <w:r w:rsidRPr="00A4653C">
        <w:rPr>
          <w:b/>
          <w:bCs/>
        </w:rPr>
        <w:t>Flask</w:t>
      </w:r>
      <w:proofErr w:type="spellEnd"/>
    </w:p>
    <w:p w14:paraId="06E8E41E" w14:textId="77777777" w:rsidR="00DB61BF" w:rsidRDefault="00DB61BF" w:rsidP="00DB61BF">
      <w:pPr>
        <w:pStyle w:val="Textoindependiente"/>
        <w:spacing w:before="102"/>
        <w:ind w:firstLine="720"/>
        <w:jc w:val="both"/>
      </w:pPr>
      <w:r>
        <w:t xml:space="preserve">Para crear la aplicación web, se eligió </w:t>
      </w:r>
      <w:proofErr w:type="spellStart"/>
      <w:r>
        <w:t>Flask</w:t>
      </w:r>
      <w:proofErr w:type="spellEnd"/>
      <w:r>
        <w:t xml:space="preserve"> por su sencillez para crear aplicaciones web en Python.</w:t>
      </w:r>
    </w:p>
    <w:p w14:paraId="18387206" w14:textId="427CEBF2" w:rsidR="00A4653C" w:rsidRDefault="00DB61BF" w:rsidP="00DB61BF">
      <w:pPr>
        <w:pStyle w:val="Textoindependiente"/>
        <w:spacing w:before="102"/>
        <w:ind w:firstLine="720"/>
        <w:jc w:val="both"/>
      </w:pPr>
      <w:r>
        <w:t xml:space="preserve">Utilicé tutoriales para comprender de forma adecuada como implementar el </w:t>
      </w:r>
      <w:r w:rsidR="00E241AE">
        <w:t>patrón</w:t>
      </w:r>
      <w:r>
        <w:t xml:space="preserve"> MVC, el manejo de sesiones de usuario y la integración de plantillas HTML mediante </w:t>
      </w:r>
      <w:proofErr w:type="spellStart"/>
      <w:r>
        <w:t>Jinja</w:t>
      </w:r>
      <w:proofErr w:type="spellEnd"/>
      <w:r>
        <w:t>.</w:t>
      </w:r>
    </w:p>
    <w:p w14:paraId="311A4349" w14:textId="77777777" w:rsidR="00A4653C" w:rsidRDefault="00A4653C" w:rsidP="00A4653C">
      <w:pPr>
        <w:pStyle w:val="Textoindependiente"/>
        <w:spacing w:before="102"/>
        <w:ind w:firstLine="720"/>
        <w:jc w:val="both"/>
      </w:pPr>
    </w:p>
    <w:p w14:paraId="649AA897" w14:textId="4D6AC287" w:rsidR="00A4653C" w:rsidRPr="00DB61BF" w:rsidRDefault="00DB61BF" w:rsidP="00DB61BF">
      <w:pPr>
        <w:pStyle w:val="Textoindependiente"/>
        <w:spacing w:before="102"/>
        <w:jc w:val="both"/>
        <w:rPr>
          <w:b/>
          <w:bCs/>
        </w:rPr>
      </w:pPr>
      <w:r w:rsidRPr="00DB61BF">
        <w:rPr>
          <w:b/>
          <w:bCs/>
        </w:rPr>
        <w:t>JavaScript</w:t>
      </w:r>
    </w:p>
    <w:p w14:paraId="169BB7AF" w14:textId="77777777" w:rsidR="00DB61BF" w:rsidRDefault="00DB61BF" w:rsidP="00DB61BF">
      <w:pPr>
        <w:pStyle w:val="Textoindependiente"/>
        <w:spacing w:before="102"/>
        <w:ind w:firstLine="720"/>
        <w:jc w:val="both"/>
      </w:pPr>
      <w:r>
        <w:t xml:space="preserve">Para poder mostrar los resultados y métricas en la interfaz, ha sido necesario aprender JavaScript. </w:t>
      </w:r>
    </w:p>
    <w:p w14:paraId="3638CEC2" w14:textId="4C849D84" w:rsidR="00DB61BF" w:rsidRDefault="00DB61BF" w:rsidP="00DB61BF">
      <w:pPr>
        <w:pStyle w:val="Textoindependiente"/>
        <w:spacing w:before="102"/>
        <w:ind w:firstLine="720"/>
        <w:jc w:val="both"/>
      </w:pPr>
      <w:r>
        <w:t xml:space="preserve">Se han empleado bibliotecas como </w:t>
      </w:r>
      <w:proofErr w:type="spellStart"/>
      <w:r>
        <w:t>DataTables</w:t>
      </w:r>
      <w:proofErr w:type="spellEnd"/>
      <w:r>
        <w:t xml:space="preserve"> y Chart.js que han facilitado en gran medida la explotación de los datos, permitiendo crear gráficos y tablas de forma sencilla.</w:t>
      </w:r>
    </w:p>
    <w:p w14:paraId="3C60BF8B" w14:textId="77777777" w:rsidR="00DB61BF" w:rsidRDefault="00DB61BF" w:rsidP="00DB61BF">
      <w:pPr>
        <w:pStyle w:val="Textoindependiente"/>
        <w:spacing w:before="102"/>
        <w:ind w:firstLine="720"/>
        <w:jc w:val="both"/>
      </w:pPr>
    </w:p>
    <w:p w14:paraId="66A113E1" w14:textId="77777777" w:rsidR="00DB61BF" w:rsidRDefault="00DB61BF" w:rsidP="00DB61BF">
      <w:pPr>
        <w:pStyle w:val="Textoindependiente"/>
        <w:spacing w:before="102"/>
        <w:ind w:firstLine="720"/>
        <w:jc w:val="both"/>
      </w:pPr>
    </w:p>
    <w:p w14:paraId="089AA3F5" w14:textId="77777777" w:rsidR="00DB61BF" w:rsidRDefault="00DB61BF" w:rsidP="00A4653C">
      <w:pPr>
        <w:pStyle w:val="Textoindependiente"/>
        <w:spacing w:before="102"/>
        <w:ind w:firstLine="720"/>
        <w:jc w:val="both"/>
      </w:pPr>
    </w:p>
    <w:p w14:paraId="59424C5B" w14:textId="77777777" w:rsidR="00DB61BF" w:rsidRDefault="00DB61BF" w:rsidP="00A4653C">
      <w:pPr>
        <w:pStyle w:val="Textoindependiente"/>
        <w:spacing w:before="102"/>
        <w:ind w:firstLine="720"/>
        <w:jc w:val="both"/>
      </w:pPr>
    </w:p>
    <w:p w14:paraId="1FF5237C" w14:textId="77777777" w:rsidR="00DB61BF" w:rsidRDefault="00DB61BF" w:rsidP="000130D7">
      <w:pPr>
        <w:pStyle w:val="Textoindependiente"/>
        <w:spacing w:before="102"/>
        <w:jc w:val="both"/>
      </w:pPr>
    </w:p>
    <w:p w14:paraId="6A36795C" w14:textId="5844D19C" w:rsidR="000130D7" w:rsidRDefault="000130D7" w:rsidP="000130D7">
      <w:pPr>
        <w:pStyle w:val="Textoindependiente"/>
        <w:spacing w:before="102"/>
        <w:jc w:val="both"/>
      </w:pPr>
      <w:r>
        <w:rPr>
          <w:rFonts w:ascii="LM Roman Slanted 12" w:hAnsi="LM Roman Slanted 12"/>
          <w:i/>
        </w:rPr>
        <w:t>Aspectos relevantes del desarrollo del proyecto</w:t>
      </w:r>
    </w:p>
    <w:p w14:paraId="4C97026C" w14:textId="77777777" w:rsidR="000130D7" w:rsidRDefault="000130D7" w:rsidP="000130D7">
      <w:pPr>
        <w:pStyle w:val="Textoindependiente"/>
        <w:spacing w:before="102"/>
        <w:jc w:val="both"/>
      </w:pPr>
    </w:p>
    <w:p w14:paraId="4F488515" w14:textId="08F8AA7A" w:rsidR="000130D7" w:rsidRPr="003C0135" w:rsidRDefault="000130D7" w:rsidP="000130D7">
      <w:pPr>
        <w:pStyle w:val="Textoindependiente"/>
        <w:spacing w:before="102"/>
        <w:jc w:val="both"/>
        <w:rPr>
          <w:b/>
          <w:bCs/>
          <w:sz w:val="28"/>
          <w:szCs w:val="28"/>
        </w:rPr>
      </w:pPr>
      <w:r w:rsidRPr="003C0135">
        <w:rPr>
          <w:b/>
          <w:bCs/>
          <w:sz w:val="28"/>
          <w:szCs w:val="28"/>
        </w:rPr>
        <w:t>Desarrollo del proyecto</w:t>
      </w:r>
    </w:p>
    <w:p w14:paraId="565CAC95" w14:textId="50461D49" w:rsidR="000130D7" w:rsidRDefault="000F0A46" w:rsidP="000130D7">
      <w:pPr>
        <w:pStyle w:val="Textoindependiente"/>
        <w:spacing w:before="102"/>
        <w:ind w:firstLine="720"/>
        <w:jc w:val="both"/>
      </w:pPr>
      <w:r>
        <w:t xml:space="preserve">Durante las primeras semanas del desarrollo del proyecto, </w:t>
      </w:r>
      <w:r w:rsidR="009E3558">
        <w:t>se eligió el entorno de desarrollo donde se iba a trabajar</w:t>
      </w:r>
      <w:r w:rsidR="002C6DC6">
        <w:t xml:space="preserve"> y se creó una interfaz simple para realizar las pruebas iniciales</w:t>
      </w:r>
      <w:r w:rsidR="009E3558">
        <w:t>. A su vez, se investigó sobre</w:t>
      </w:r>
      <w:r w:rsidR="00DC7E4F">
        <w:t xml:space="preserve"> trabajos relacionados y diferentes modelos de detección</w:t>
      </w:r>
      <w:r w:rsidR="00805F76">
        <w:t xml:space="preserve"> como R-CNN </w:t>
      </w:r>
      <w:r w:rsidR="00805F76">
        <w:fldChar w:fldCharType="begin"/>
      </w:r>
      <w:r w:rsidR="00805F76">
        <w:instrText xml:space="preserve"> ADDIN ZOTERO_ITEM CSL_CITATION {"citationID":"qfUbIjDA","properties":{"formattedCitation":"[27]","plainCitation":"[27]","noteIndex":0},"citationItems":[{"id":96,"uris":["http://zotero.org/users/16975901/items/SNYEFSXI"],"itemData":{"id":96,"type":"webpage","abstract":"Your All-in-One Learning Portal: GeeksforGeeks is a comprehensive educational platform that empowers learners across domains-spanning computer science and programming, school education, upskilling, commerce, software tools, competitive exams, and more.","container-title":"GeeksforGeeks","language":"en-US","note":"section: Machine Learning","title":"R-CNN - Region-Based Convolutional Neural Networks","URL":"https://www.geeksforgeeks.org/r-cnn-region-based-cnns/","accessed":{"date-parts":[["2025",6,7]]},"issued":{"literal":"00:00:30+00:00"}}}],"schema":"https://github.com/citation-style-language/schema/raw/master/csl-citation.json"} </w:instrText>
      </w:r>
      <w:r w:rsidR="00805F76">
        <w:fldChar w:fldCharType="separate"/>
      </w:r>
      <w:r w:rsidR="00805F76" w:rsidRPr="00805F76">
        <w:t>[27]</w:t>
      </w:r>
      <w:r w:rsidR="00805F76">
        <w:fldChar w:fldCharType="end"/>
      </w:r>
      <w:r w:rsidR="00805F76">
        <w:t xml:space="preserve"> y SSD </w:t>
      </w:r>
      <w:r w:rsidR="00805F76" w:rsidRPr="00805F76">
        <w:t>[28]</w:t>
      </w:r>
      <w:r w:rsidR="00DC7E4F">
        <w:t xml:space="preserve">. Tras esto, finalmente </w:t>
      </w:r>
      <w:r w:rsidR="0044494E">
        <w:t>se decidió implementar el modelo YOLO ya que e</w:t>
      </w:r>
      <w:r w:rsidR="00252598">
        <w:t>s</w:t>
      </w:r>
      <w:r w:rsidR="0044494E">
        <w:t xml:space="preserve"> el que mejores resultados da en general. </w:t>
      </w:r>
      <w:r>
        <w:t xml:space="preserve"> </w:t>
      </w:r>
    </w:p>
    <w:p w14:paraId="3E26F81A" w14:textId="77777777" w:rsidR="000130D7" w:rsidRDefault="000130D7" w:rsidP="000130D7">
      <w:pPr>
        <w:pStyle w:val="Textoindependiente"/>
        <w:spacing w:before="102"/>
        <w:jc w:val="both"/>
      </w:pPr>
    </w:p>
    <w:p w14:paraId="1D836FE2" w14:textId="77777777" w:rsidR="0044494E" w:rsidRDefault="0044494E" w:rsidP="0044494E">
      <w:pPr>
        <w:pStyle w:val="Textoindependiente"/>
        <w:keepNext/>
        <w:spacing w:before="102"/>
        <w:jc w:val="center"/>
      </w:pPr>
      <w:r>
        <w:rPr>
          <w:noProof/>
        </w:rPr>
        <w:drawing>
          <wp:inline distT="0" distB="0" distL="0" distR="0" wp14:anchorId="0906D523" wp14:editId="7277B45F">
            <wp:extent cx="5114261" cy="2737908"/>
            <wp:effectExtent l="0" t="0" r="0" b="5715"/>
            <wp:docPr id="628255563" name="Imagen 50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55563" name="Imagen 501" descr="Gráfico, Gráfico de barras&#10;&#10;El contenido generado por IA puede ser incorrecto."/>
                    <pic:cNvPicPr/>
                  </pic:nvPicPr>
                  <pic:blipFill>
                    <a:blip r:embed="rId370">
                      <a:extLst>
                        <a:ext uri="{28A0092B-C50C-407E-A947-70E740481C1C}">
                          <a14:useLocalDpi xmlns:a14="http://schemas.microsoft.com/office/drawing/2010/main" val="0"/>
                        </a:ext>
                      </a:extLst>
                    </a:blip>
                    <a:stretch>
                      <a:fillRect/>
                    </a:stretch>
                  </pic:blipFill>
                  <pic:spPr>
                    <a:xfrm>
                      <a:off x="0" y="0"/>
                      <a:ext cx="5121237" cy="2741643"/>
                    </a:xfrm>
                    <a:prstGeom prst="rect">
                      <a:avLst/>
                    </a:prstGeom>
                  </pic:spPr>
                </pic:pic>
              </a:graphicData>
            </a:graphic>
          </wp:inline>
        </w:drawing>
      </w:r>
    </w:p>
    <w:p w14:paraId="05044B08" w14:textId="67DEA1E9" w:rsidR="000130D7" w:rsidRDefault="0044494E" w:rsidP="0044494E">
      <w:pPr>
        <w:pStyle w:val="Descripcin"/>
        <w:jc w:val="center"/>
      </w:pPr>
      <w:bookmarkStart w:id="69" w:name="_Toc199630098"/>
      <w:r>
        <w:t xml:space="preserve">Figura </w:t>
      </w:r>
      <w:r>
        <w:fldChar w:fldCharType="begin"/>
      </w:r>
      <w:r>
        <w:instrText xml:space="preserve"> SEQ Figura \* ARABIC </w:instrText>
      </w:r>
      <w:r>
        <w:fldChar w:fldCharType="separate"/>
      </w:r>
      <w:r w:rsidR="008B6F00">
        <w:rPr>
          <w:noProof/>
        </w:rPr>
        <w:t>4</w:t>
      </w:r>
      <w:r>
        <w:fldChar w:fldCharType="end"/>
      </w:r>
      <w:r w:rsidR="00FC230B">
        <w:t>: Comparación FPS entre modelos</w:t>
      </w:r>
      <w:r w:rsidR="007957C4">
        <w:t xml:space="preserve"> </w:t>
      </w:r>
      <w:r w:rsidR="007957C4">
        <w:fldChar w:fldCharType="begin"/>
      </w:r>
      <w:r w:rsidR="00805F76">
        <w:instrText xml:space="preserve"> ADDIN ZOTERO_ITEM CSL_CITATION {"citationID":"tpChMG9S","properties":{"formattedCitation":"[29]","plainCitation":"[29]","noteIndex":0},"citationItems":[{"id":88,"uris":["http://zotero.org/users/16975901/items/A2JAGHEE"],"itemData":{"id":88,"type":"article-journal","abstract":"PDF | On Jun 30, 2020, S A Sanchez and others published A review: Comparison of performance metrics of pretrained models for object detection using the TensorFlow framework | Find, read and cite all the research you need on ResearchGate","container-title":"IOP Conference Series: Materials Science and Engineering","DOI":"10.1088/1757-899X/844/1/012024","ISSN":"1757-899X","language":"en","page":"012024","source":"www.researchgate.net","title":"A review: Comparison of performance metrics of pretrained models for object detection using the TensorFlow framework","title-short":"(PDF) A review","volume":"844","author":[{"family":"Romero","given":"H"},{"family":"Morales Acosta","given":"Alex"}],"issued":{"date-parts":[["2020",6]]}}}],"schema":"https://github.com/citation-style-language/schema/raw/master/csl-citation.json"} </w:instrText>
      </w:r>
      <w:r w:rsidR="007957C4">
        <w:fldChar w:fldCharType="separate"/>
      </w:r>
      <w:bookmarkEnd w:id="69"/>
      <w:r w:rsidR="00805F76" w:rsidRPr="00805F76">
        <w:t>[29]</w:t>
      </w:r>
      <w:r w:rsidR="007957C4">
        <w:fldChar w:fldCharType="end"/>
      </w:r>
    </w:p>
    <w:p w14:paraId="12D2D234" w14:textId="77777777" w:rsidR="000130D7" w:rsidRDefault="000130D7" w:rsidP="000130D7">
      <w:pPr>
        <w:pStyle w:val="Textoindependiente"/>
        <w:spacing w:before="102"/>
        <w:jc w:val="both"/>
      </w:pPr>
    </w:p>
    <w:p w14:paraId="18D138CE" w14:textId="3C1AFBD7" w:rsidR="000130D7" w:rsidRDefault="002C6DC6" w:rsidP="002C6DC6">
      <w:pPr>
        <w:pStyle w:val="Textoindependiente"/>
        <w:spacing w:before="102"/>
        <w:ind w:firstLine="720"/>
        <w:jc w:val="both"/>
      </w:pPr>
      <w:r>
        <w:t xml:space="preserve">Posteriormente, se desplegó la aplicación en un servidor </w:t>
      </w:r>
      <w:proofErr w:type="spellStart"/>
      <w:r>
        <w:t>flask</w:t>
      </w:r>
      <w:proofErr w:type="spellEnd"/>
      <w:r>
        <w:t>. Se diseñó la nueva interfaz, se implementó YOLO y se realizó la conexión con la base de datos.</w:t>
      </w:r>
    </w:p>
    <w:p w14:paraId="7A9A0D66" w14:textId="77777777" w:rsidR="002F5AFC" w:rsidRDefault="002F5AFC" w:rsidP="002C6DC6">
      <w:pPr>
        <w:pStyle w:val="Textoindependiente"/>
        <w:spacing w:before="102"/>
        <w:ind w:firstLine="720"/>
        <w:jc w:val="both"/>
      </w:pPr>
    </w:p>
    <w:p w14:paraId="34259061" w14:textId="77777777" w:rsidR="000578F9" w:rsidRDefault="002C6DC6" w:rsidP="007140BC">
      <w:pPr>
        <w:pStyle w:val="Textoindependiente"/>
        <w:keepNext/>
        <w:spacing w:before="102"/>
        <w:jc w:val="center"/>
      </w:pPr>
      <w:r w:rsidRPr="002C6DC6">
        <w:rPr>
          <w:noProof/>
        </w:rPr>
        <w:drawing>
          <wp:inline distT="0" distB="0" distL="0" distR="0" wp14:anchorId="27432742" wp14:editId="38317571">
            <wp:extent cx="3264196" cy="1105757"/>
            <wp:effectExtent l="0" t="0" r="0" b="0"/>
            <wp:docPr id="793537325"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537325" name="Imagen 1" descr="Texto&#10;&#10;El contenido generado por IA puede ser incorrecto."/>
                    <pic:cNvPicPr/>
                  </pic:nvPicPr>
                  <pic:blipFill>
                    <a:blip r:embed="rId371"/>
                    <a:stretch>
                      <a:fillRect/>
                    </a:stretch>
                  </pic:blipFill>
                  <pic:spPr>
                    <a:xfrm>
                      <a:off x="0" y="0"/>
                      <a:ext cx="3264196" cy="1105757"/>
                    </a:xfrm>
                    <a:prstGeom prst="rect">
                      <a:avLst/>
                    </a:prstGeom>
                  </pic:spPr>
                </pic:pic>
              </a:graphicData>
            </a:graphic>
          </wp:inline>
        </w:drawing>
      </w:r>
    </w:p>
    <w:p w14:paraId="0D0A3049" w14:textId="14D564AF" w:rsidR="002C6DC6" w:rsidRDefault="000578F9" w:rsidP="007140BC">
      <w:pPr>
        <w:pStyle w:val="Descripcin"/>
        <w:jc w:val="center"/>
      </w:pPr>
      <w:bookmarkStart w:id="70" w:name="_Toc199630099"/>
      <w:r>
        <w:t xml:space="preserve">Figura </w:t>
      </w:r>
      <w:r>
        <w:fldChar w:fldCharType="begin"/>
      </w:r>
      <w:r>
        <w:instrText xml:space="preserve"> SEQ Figura \* ARABIC </w:instrText>
      </w:r>
      <w:r>
        <w:fldChar w:fldCharType="separate"/>
      </w:r>
      <w:r w:rsidR="008B6F00">
        <w:rPr>
          <w:noProof/>
        </w:rPr>
        <w:t>5</w:t>
      </w:r>
      <w:r>
        <w:fldChar w:fldCharType="end"/>
      </w:r>
      <w:r>
        <w:t>: Conexión con MySQL</w:t>
      </w:r>
      <w:bookmarkEnd w:id="70"/>
    </w:p>
    <w:p w14:paraId="2B725988" w14:textId="77777777" w:rsidR="000130D7" w:rsidRDefault="000130D7" w:rsidP="000130D7">
      <w:pPr>
        <w:pStyle w:val="Textoindependiente"/>
        <w:spacing w:before="102"/>
        <w:jc w:val="both"/>
      </w:pPr>
    </w:p>
    <w:p w14:paraId="4B1B76BA" w14:textId="77777777" w:rsidR="00DB61BF" w:rsidRDefault="00DB61BF" w:rsidP="003C0135">
      <w:pPr>
        <w:pStyle w:val="Textoindependiente"/>
        <w:spacing w:before="102"/>
        <w:jc w:val="both"/>
      </w:pPr>
    </w:p>
    <w:p w14:paraId="5008066A" w14:textId="77777777" w:rsidR="00DB61BF" w:rsidRDefault="00DB61BF" w:rsidP="00035515">
      <w:pPr>
        <w:pStyle w:val="Textoindependiente"/>
        <w:spacing w:before="102"/>
        <w:ind w:left="720"/>
        <w:jc w:val="both"/>
      </w:pPr>
    </w:p>
    <w:p w14:paraId="1B9C2274" w14:textId="77777777" w:rsidR="00DB61BF" w:rsidRDefault="00DB61BF" w:rsidP="000130D7">
      <w:pPr>
        <w:pStyle w:val="Textoindependiente"/>
        <w:spacing w:before="102"/>
        <w:jc w:val="both"/>
      </w:pPr>
    </w:p>
    <w:p w14:paraId="05D408CB" w14:textId="77777777" w:rsidR="002C6DC6" w:rsidRDefault="002C6DC6" w:rsidP="002C6DC6">
      <w:pPr>
        <w:pStyle w:val="Textoindependiente"/>
        <w:spacing w:before="102"/>
        <w:jc w:val="right"/>
      </w:pPr>
      <w:r>
        <w:rPr>
          <w:rFonts w:ascii="LM Roman Slanted 12" w:hAnsi="LM Roman Slanted 12"/>
          <w:i/>
        </w:rPr>
        <w:t>Aspectos relevantes del desarrollo del proyecto</w:t>
      </w:r>
    </w:p>
    <w:p w14:paraId="7CC4E691" w14:textId="77777777" w:rsidR="002C6DC6" w:rsidRDefault="002C6DC6" w:rsidP="000130D7">
      <w:pPr>
        <w:pStyle w:val="Textoindependiente"/>
        <w:spacing w:before="102"/>
        <w:jc w:val="both"/>
      </w:pPr>
    </w:p>
    <w:p w14:paraId="105727C3" w14:textId="77777777" w:rsidR="000578F9" w:rsidRDefault="000578F9" w:rsidP="000578F9">
      <w:pPr>
        <w:pStyle w:val="Textoindependiente"/>
        <w:keepNext/>
        <w:spacing w:before="102"/>
        <w:jc w:val="center"/>
      </w:pPr>
      <w:r w:rsidRPr="000578F9">
        <w:rPr>
          <w:noProof/>
        </w:rPr>
        <w:drawing>
          <wp:inline distT="0" distB="0" distL="0" distR="0" wp14:anchorId="6B7DDF9A" wp14:editId="4DB88392">
            <wp:extent cx="3134162" cy="1562318"/>
            <wp:effectExtent l="0" t="0" r="9525" b="0"/>
            <wp:docPr id="1626314376"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314376" name="Imagen 1" descr="Texto&#10;&#10;El contenido generado por IA puede ser incorrecto."/>
                    <pic:cNvPicPr/>
                  </pic:nvPicPr>
                  <pic:blipFill>
                    <a:blip r:embed="rId372"/>
                    <a:stretch>
                      <a:fillRect/>
                    </a:stretch>
                  </pic:blipFill>
                  <pic:spPr>
                    <a:xfrm>
                      <a:off x="0" y="0"/>
                      <a:ext cx="3134162" cy="1562318"/>
                    </a:xfrm>
                    <a:prstGeom prst="rect">
                      <a:avLst/>
                    </a:prstGeom>
                  </pic:spPr>
                </pic:pic>
              </a:graphicData>
            </a:graphic>
          </wp:inline>
        </w:drawing>
      </w:r>
    </w:p>
    <w:p w14:paraId="0D33586D" w14:textId="16177990" w:rsidR="002C6DC6" w:rsidRDefault="000578F9" w:rsidP="000578F9">
      <w:pPr>
        <w:pStyle w:val="Descripcin"/>
        <w:jc w:val="center"/>
      </w:pPr>
      <w:bookmarkStart w:id="71" w:name="_Toc199630100"/>
      <w:r>
        <w:t xml:space="preserve">Figura </w:t>
      </w:r>
      <w:r>
        <w:fldChar w:fldCharType="begin"/>
      </w:r>
      <w:r>
        <w:instrText xml:space="preserve"> SEQ Figura \* ARABIC </w:instrText>
      </w:r>
      <w:r>
        <w:fldChar w:fldCharType="separate"/>
      </w:r>
      <w:r w:rsidR="008B6F00">
        <w:rPr>
          <w:noProof/>
        </w:rPr>
        <w:t>6</w:t>
      </w:r>
      <w:r>
        <w:fldChar w:fldCharType="end"/>
      </w:r>
      <w:r>
        <w:t>: Función de conexión</w:t>
      </w:r>
      <w:bookmarkEnd w:id="71"/>
    </w:p>
    <w:p w14:paraId="37F0FFF9" w14:textId="77777777" w:rsidR="00F32336" w:rsidRDefault="00F32336" w:rsidP="00F32336">
      <w:pPr>
        <w:pStyle w:val="Textoindependiente"/>
        <w:spacing w:before="102"/>
        <w:jc w:val="both"/>
      </w:pPr>
    </w:p>
    <w:p w14:paraId="582DD63E" w14:textId="66D8F284" w:rsidR="002F5AFC" w:rsidRDefault="002F5AFC" w:rsidP="00A41461">
      <w:pPr>
        <w:pStyle w:val="Textoindependiente"/>
        <w:spacing w:before="102"/>
        <w:ind w:firstLine="720"/>
        <w:jc w:val="both"/>
      </w:pPr>
      <w:r>
        <w:t>Una v</w:t>
      </w:r>
      <w:r w:rsidR="00514302">
        <w:t>e</w:t>
      </w:r>
      <w:r>
        <w:t xml:space="preserve">z comprobada la conexión, se creó la tabla donde se iban a </w:t>
      </w:r>
      <w:r w:rsidR="00514302">
        <w:t xml:space="preserve">almacenar las detecciones registradas por </w:t>
      </w:r>
      <w:r w:rsidR="00035515">
        <w:t xml:space="preserve">las diferentes versiones de </w:t>
      </w:r>
      <w:r w:rsidR="00514302">
        <w:t>YOLO</w:t>
      </w:r>
      <w:r w:rsidR="00035515">
        <w:t>v11</w:t>
      </w:r>
      <w:r w:rsidR="00514302">
        <w:t>.</w:t>
      </w:r>
      <w:r w:rsidR="00FE3870">
        <w:t xml:space="preserve"> (Ver </w:t>
      </w:r>
      <w:r w:rsidR="00FE3870">
        <w:fldChar w:fldCharType="begin"/>
      </w:r>
      <w:r w:rsidR="00FE3870">
        <w:instrText xml:space="preserve"> REF _Ref199616458 \h </w:instrText>
      </w:r>
      <w:r w:rsidR="00FE3870">
        <w:fldChar w:fldCharType="separate"/>
      </w:r>
      <w:r w:rsidR="008B6F00">
        <w:t xml:space="preserve">Figura </w:t>
      </w:r>
      <w:r w:rsidR="008B6F00">
        <w:rPr>
          <w:noProof/>
        </w:rPr>
        <w:t>7</w:t>
      </w:r>
      <w:r w:rsidR="00FE3870">
        <w:fldChar w:fldCharType="end"/>
      </w:r>
      <w:r w:rsidR="00FE3870">
        <w:t>)</w:t>
      </w:r>
      <w:r w:rsidR="00514302">
        <w:t xml:space="preserve"> </w:t>
      </w:r>
      <w:r w:rsidR="00CC3F5C">
        <w:t>Se implementó una función donde, mediante un video de prueba, se realizaba el conteo de vehículos que cruzaban una línea definida en una posición determinada.</w:t>
      </w:r>
    </w:p>
    <w:p w14:paraId="7B27F38C" w14:textId="584480C4" w:rsidR="002F5AFC" w:rsidRDefault="00CC3F5C" w:rsidP="00A41461">
      <w:pPr>
        <w:pStyle w:val="Textoindependiente"/>
        <w:spacing w:before="102"/>
        <w:ind w:firstLine="720"/>
        <w:jc w:val="both"/>
      </w:pPr>
      <w:r>
        <w:t>Teniendo un prototipo que cargaba un vídeo y realizaba el conteo correctamente, se comenzó con el almacenamiento de los logs para su posterior análisis.</w:t>
      </w:r>
    </w:p>
    <w:p w14:paraId="44FA6EE9" w14:textId="77777777" w:rsidR="00A41461" w:rsidRDefault="00A41461" w:rsidP="00A41461">
      <w:pPr>
        <w:pStyle w:val="Textoindependiente"/>
        <w:spacing w:before="102"/>
        <w:ind w:firstLine="720"/>
        <w:jc w:val="both"/>
      </w:pPr>
    </w:p>
    <w:p w14:paraId="34C60CA1" w14:textId="77777777" w:rsidR="00E42F68" w:rsidRDefault="00E42F68" w:rsidP="007140BC">
      <w:pPr>
        <w:pStyle w:val="Textoindependiente"/>
        <w:keepNext/>
        <w:spacing w:before="102"/>
        <w:jc w:val="center"/>
      </w:pPr>
      <w:r w:rsidRPr="00E42F68">
        <w:rPr>
          <w:noProof/>
        </w:rPr>
        <w:drawing>
          <wp:inline distT="0" distB="0" distL="0" distR="0" wp14:anchorId="40A14C47" wp14:editId="4BD2889C">
            <wp:extent cx="3530010" cy="2916974"/>
            <wp:effectExtent l="0" t="0" r="0" b="0"/>
            <wp:docPr id="2107179672"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179672" name="Imagen 1" descr="Texto&#10;&#10;El contenido generado por IA puede ser incorrecto."/>
                    <pic:cNvPicPr/>
                  </pic:nvPicPr>
                  <pic:blipFill>
                    <a:blip r:embed="rId373"/>
                    <a:stretch>
                      <a:fillRect/>
                    </a:stretch>
                  </pic:blipFill>
                  <pic:spPr>
                    <a:xfrm>
                      <a:off x="0" y="0"/>
                      <a:ext cx="3535739" cy="2921708"/>
                    </a:xfrm>
                    <a:prstGeom prst="rect">
                      <a:avLst/>
                    </a:prstGeom>
                  </pic:spPr>
                </pic:pic>
              </a:graphicData>
            </a:graphic>
          </wp:inline>
        </w:drawing>
      </w:r>
    </w:p>
    <w:p w14:paraId="1EBEE5B0" w14:textId="0C4276EC" w:rsidR="00CC3F5C" w:rsidRDefault="00E42F68" w:rsidP="007140BC">
      <w:pPr>
        <w:pStyle w:val="Descripcin"/>
        <w:jc w:val="center"/>
      </w:pPr>
      <w:bookmarkStart w:id="72" w:name="_Ref199616458"/>
      <w:bookmarkStart w:id="73" w:name="_Toc199630101"/>
      <w:r>
        <w:t xml:space="preserve">Figura </w:t>
      </w:r>
      <w:r>
        <w:fldChar w:fldCharType="begin"/>
      </w:r>
      <w:r>
        <w:instrText xml:space="preserve"> SEQ Figura \* ARABIC </w:instrText>
      </w:r>
      <w:r>
        <w:fldChar w:fldCharType="separate"/>
      </w:r>
      <w:r w:rsidR="008B6F00">
        <w:rPr>
          <w:noProof/>
        </w:rPr>
        <w:t>7</w:t>
      </w:r>
      <w:r>
        <w:fldChar w:fldCharType="end"/>
      </w:r>
      <w:bookmarkEnd w:id="72"/>
      <w:r>
        <w:t>: Tabla de registros</w:t>
      </w:r>
      <w:bookmarkEnd w:id="73"/>
    </w:p>
    <w:p w14:paraId="7FE12C62" w14:textId="77777777" w:rsidR="002F5AFC" w:rsidRDefault="002F5AFC" w:rsidP="00F32336">
      <w:pPr>
        <w:pStyle w:val="Textoindependiente"/>
        <w:spacing w:before="102"/>
        <w:jc w:val="both"/>
      </w:pPr>
    </w:p>
    <w:p w14:paraId="08C0F811" w14:textId="77777777" w:rsidR="002F5AFC" w:rsidRDefault="002F5AFC" w:rsidP="00F32336">
      <w:pPr>
        <w:pStyle w:val="Textoindependiente"/>
        <w:spacing w:before="102"/>
        <w:jc w:val="both"/>
      </w:pPr>
    </w:p>
    <w:p w14:paraId="1392DD19" w14:textId="77777777" w:rsidR="002F5AFC" w:rsidRDefault="002F5AFC" w:rsidP="00F32336">
      <w:pPr>
        <w:pStyle w:val="Textoindependiente"/>
        <w:spacing w:before="102"/>
        <w:jc w:val="both"/>
      </w:pPr>
    </w:p>
    <w:p w14:paraId="6F6052EC" w14:textId="77777777" w:rsidR="002F5AFC" w:rsidRDefault="002F5AFC" w:rsidP="00F32336">
      <w:pPr>
        <w:pStyle w:val="Textoindependiente"/>
        <w:spacing w:before="102"/>
        <w:jc w:val="both"/>
      </w:pPr>
    </w:p>
    <w:p w14:paraId="63459BC4" w14:textId="77777777" w:rsidR="002F5AFC" w:rsidRDefault="002F5AFC" w:rsidP="00F32336">
      <w:pPr>
        <w:pStyle w:val="Textoindependiente"/>
        <w:spacing w:before="102"/>
        <w:jc w:val="both"/>
      </w:pPr>
    </w:p>
    <w:p w14:paraId="43E22D73" w14:textId="77777777" w:rsidR="004A428C" w:rsidRDefault="004A428C" w:rsidP="004A428C">
      <w:pPr>
        <w:pStyle w:val="Textoindependiente"/>
        <w:spacing w:before="102"/>
      </w:pPr>
      <w:r>
        <w:rPr>
          <w:rFonts w:ascii="LM Roman Slanted 12" w:hAnsi="LM Roman Slanted 12"/>
          <w:i/>
        </w:rPr>
        <w:t>Aspectos relevantes del desarrollo del proyecto</w:t>
      </w:r>
    </w:p>
    <w:p w14:paraId="39696EBA" w14:textId="77777777" w:rsidR="002F5AFC" w:rsidRDefault="002F5AFC" w:rsidP="00F32336">
      <w:pPr>
        <w:pStyle w:val="Textoindependiente"/>
        <w:spacing w:before="102"/>
        <w:jc w:val="both"/>
      </w:pPr>
    </w:p>
    <w:p w14:paraId="7FDF91D6" w14:textId="09CF8497" w:rsidR="002F5AFC" w:rsidRDefault="00522644" w:rsidP="00522644">
      <w:pPr>
        <w:pStyle w:val="Textoindependiente"/>
        <w:spacing w:before="102"/>
        <w:ind w:firstLine="720"/>
        <w:jc w:val="both"/>
      </w:pPr>
      <w:r>
        <w:t>Tras tener la funcionalidad de detección prácticamente completa, se decidió crear un sistema de gestión de usuarios. Se implementaron dos usuarios:</w:t>
      </w:r>
    </w:p>
    <w:p w14:paraId="17964FE7" w14:textId="45323A27" w:rsidR="00522644" w:rsidRDefault="00522644">
      <w:pPr>
        <w:pStyle w:val="Textoindependiente"/>
        <w:numPr>
          <w:ilvl w:val="0"/>
          <w:numId w:val="18"/>
        </w:numPr>
        <w:spacing w:before="102"/>
        <w:jc w:val="both"/>
      </w:pPr>
      <w:r>
        <w:t xml:space="preserve">Expert: </w:t>
      </w:r>
      <w:r w:rsidR="00C46BCA">
        <w:t>R</w:t>
      </w:r>
      <w:r>
        <w:t>ealiza todo lo referente a la detección, desde la subida y configuración de opciones hasta la visualización completa del procesamiento que realiza YOLO.</w:t>
      </w:r>
      <w:r w:rsidR="00C46BCA">
        <w:t xml:space="preserve"> (</w:t>
      </w:r>
      <w:r w:rsidR="00C46BCA">
        <w:fldChar w:fldCharType="begin"/>
      </w:r>
      <w:r w:rsidR="00C46BCA">
        <w:instrText xml:space="preserve"> REF _Ref199613204 \h </w:instrText>
      </w:r>
      <w:r w:rsidR="00C46BCA">
        <w:fldChar w:fldCharType="separate"/>
      </w:r>
      <w:r w:rsidR="008B6F00">
        <w:t xml:space="preserve">Figura </w:t>
      </w:r>
      <w:r w:rsidR="008B6F00">
        <w:rPr>
          <w:noProof/>
        </w:rPr>
        <w:t>8</w:t>
      </w:r>
      <w:r w:rsidR="00C46BCA">
        <w:fldChar w:fldCharType="end"/>
      </w:r>
      <w:r w:rsidR="00C46BCA">
        <w:t>)</w:t>
      </w:r>
    </w:p>
    <w:p w14:paraId="4237A7D7" w14:textId="5B233F37" w:rsidR="00522644" w:rsidRDefault="00522644">
      <w:pPr>
        <w:pStyle w:val="Textoindependiente"/>
        <w:numPr>
          <w:ilvl w:val="0"/>
          <w:numId w:val="18"/>
        </w:numPr>
        <w:spacing w:before="102"/>
        <w:jc w:val="both"/>
      </w:pPr>
      <w:proofErr w:type="spellStart"/>
      <w:r>
        <w:t>User</w:t>
      </w:r>
      <w:proofErr w:type="spellEnd"/>
      <w:r>
        <w:t>:</w:t>
      </w:r>
      <w:r w:rsidR="00C46BCA">
        <w:t xml:space="preserve"> Realiza todo lo relacionado con la gestión de la información y explotación de datos. Puede seleccionar el periodo de fechas deseado, y se le muestran estadísticas y gráficos de gran interés.</w:t>
      </w:r>
      <w:r w:rsidR="00284118">
        <w:t xml:space="preserve"> (</w:t>
      </w:r>
      <w:r w:rsidR="00284118">
        <w:fldChar w:fldCharType="begin"/>
      </w:r>
      <w:r w:rsidR="00284118">
        <w:instrText xml:space="preserve"> REF _Ref199613270 \h </w:instrText>
      </w:r>
      <w:r w:rsidR="00284118">
        <w:fldChar w:fldCharType="separate"/>
      </w:r>
      <w:r w:rsidR="008B6F00">
        <w:t xml:space="preserve">Figura </w:t>
      </w:r>
      <w:r w:rsidR="008B6F00">
        <w:rPr>
          <w:noProof/>
        </w:rPr>
        <w:t>9</w:t>
      </w:r>
      <w:r w:rsidR="00284118">
        <w:fldChar w:fldCharType="end"/>
      </w:r>
      <w:r w:rsidR="00284118">
        <w:t>)</w:t>
      </w:r>
    </w:p>
    <w:p w14:paraId="50F68147" w14:textId="77777777" w:rsidR="002F5AFC" w:rsidRDefault="002F5AFC" w:rsidP="00F32336">
      <w:pPr>
        <w:pStyle w:val="Textoindependiente"/>
        <w:spacing w:before="102"/>
        <w:jc w:val="both"/>
      </w:pPr>
    </w:p>
    <w:p w14:paraId="7A973A83" w14:textId="77777777" w:rsidR="00C46BCA" w:rsidRDefault="00C46BCA" w:rsidP="007140BC">
      <w:pPr>
        <w:pStyle w:val="Textoindependiente"/>
        <w:keepNext/>
        <w:spacing w:before="102"/>
        <w:jc w:val="center"/>
      </w:pPr>
      <w:r>
        <w:rPr>
          <w:noProof/>
        </w:rPr>
        <w:drawing>
          <wp:inline distT="0" distB="0" distL="0" distR="0" wp14:anchorId="2525CD60" wp14:editId="48E1427B">
            <wp:extent cx="5804565" cy="2636874"/>
            <wp:effectExtent l="0" t="0" r="5715" b="0"/>
            <wp:docPr id="1640729156"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29156" name="Imagen 1" descr="Interfaz de usuario gráfica, Aplicación&#10;&#10;El contenido generado por IA puede ser incorrecto."/>
                    <pic:cNvPicPr/>
                  </pic:nvPicPr>
                  <pic:blipFill>
                    <a:blip r:embed="rId374"/>
                    <a:stretch>
                      <a:fillRect/>
                    </a:stretch>
                  </pic:blipFill>
                  <pic:spPr>
                    <a:xfrm>
                      <a:off x="0" y="0"/>
                      <a:ext cx="5809226" cy="2638991"/>
                    </a:xfrm>
                    <a:prstGeom prst="rect">
                      <a:avLst/>
                    </a:prstGeom>
                  </pic:spPr>
                </pic:pic>
              </a:graphicData>
            </a:graphic>
          </wp:inline>
        </w:drawing>
      </w:r>
    </w:p>
    <w:p w14:paraId="6D01B09D" w14:textId="54D31A46" w:rsidR="00C46BCA" w:rsidRDefault="00C46BCA" w:rsidP="007140BC">
      <w:pPr>
        <w:pStyle w:val="Descripcin"/>
        <w:jc w:val="center"/>
      </w:pPr>
      <w:bookmarkStart w:id="74" w:name="_Ref199613204"/>
      <w:bookmarkStart w:id="75" w:name="_Toc199630102"/>
      <w:r>
        <w:t xml:space="preserve">Figura </w:t>
      </w:r>
      <w:r>
        <w:fldChar w:fldCharType="begin"/>
      </w:r>
      <w:r>
        <w:instrText xml:space="preserve"> SEQ Figura \* ARABIC </w:instrText>
      </w:r>
      <w:r>
        <w:fldChar w:fldCharType="separate"/>
      </w:r>
      <w:r w:rsidR="008B6F00">
        <w:rPr>
          <w:noProof/>
        </w:rPr>
        <w:t>8</w:t>
      </w:r>
      <w:r>
        <w:fldChar w:fldCharType="end"/>
      </w:r>
      <w:bookmarkEnd w:id="74"/>
      <w:r>
        <w:t>: Ventana usuario experto</w:t>
      </w:r>
      <w:bookmarkEnd w:id="75"/>
    </w:p>
    <w:p w14:paraId="2A141C77" w14:textId="77777777" w:rsidR="00C46BCA" w:rsidRDefault="00C46BCA" w:rsidP="00C46BCA">
      <w:pPr>
        <w:pStyle w:val="Textoindependiente"/>
        <w:spacing w:before="102"/>
        <w:ind w:firstLine="720"/>
        <w:jc w:val="center"/>
      </w:pPr>
    </w:p>
    <w:p w14:paraId="47189091" w14:textId="77777777" w:rsidR="00C46BCA" w:rsidRDefault="00C46BCA" w:rsidP="00C46BCA">
      <w:pPr>
        <w:pStyle w:val="Textoindependiente"/>
        <w:spacing w:before="102"/>
        <w:ind w:firstLine="720"/>
        <w:jc w:val="center"/>
      </w:pPr>
    </w:p>
    <w:p w14:paraId="7F6674EC" w14:textId="77777777" w:rsidR="00C46BCA" w:rsidRDefault="00C46BCA" w:rsidP="00C46BCA">
      <w:pPr>
        <w:pStyle w:val="Textoindependiente"/>
        <w:spacing w:before="102"/>
        <w:ind w:firstLine="720"/>
        <w:jc w:val="center"/>
      </w:pPr>
    </w:p>
    <w:p w14:paraId="5D9AA8E8" w14:textId="77777777" w:rsidR="00C46BCA" w:rsidRDefault="00C46BCA" w:rsidP="00C46BCA">
      <w:pPr>
        <w:pStyle w:val="Textoindependiente"/>
        <w:spacing w:before="102"/>
        <w:ind w:firstLine="720"/>
        <w:jc w:val="center"/>
      </w:pPr>
    </w:p>
    <w:p w14:paraId="29BFF931" w14:textId="77777777" w:rsidR="007140BC" w:rsidRDefault="007140BC" w:rsidP="00C46BCA">
      <w:pPr>
        <w:pStyle w:val="Textoindependiente"/>
        <w:spacing w:before="102"/>
        <w:ind w:firstLine="720"/>
        <w:jc w:val="center"/>
      </w:pPr>
    </w:p>
    <w:p w14:paraId="396ABD99" w14:textId="77777777" w:rsidR="007140BC" w:rsidRDefault="007140BC" w:rsidP="00C46BCA">
      <w:pPr>
        <w:pStyle w:val="Textoindependiente"/>
        <w:spacing w:before="102"/>
        <w:ind w:firstLine="720"/>
        <w:jc w:val="center"/>
      </w:pPr>
    </w:p>
    <w:p w14:paraId="29968C95" w14:textId="77777777" w:rsidR="007140BC" w:rsidRDefault="007140BC" w:rsidP="00C46BCA">
      <w:pPr>
        <w:pStyle w:val="Textoindependiente"/>
        <w:spacing w:before="102"/>
        <w:ind w:firstLine="720"/>
        <w:jc w:val="center"/>
      </w:pPr>
    </w:p>
    <w:p w14:paraId="7014C251" w14:textId="77777777" w:rsidR="007140BC" w:rsidRDefault="007140BC" w:rsidP="00C46BCA">
      <w:pPr>
        <w:pStyle w:val="Textoindependiente"/>
        <w:spacing w:before="102"/>
        <w:ind w:firstLine="720"/>
        <w:jc w:val="center"/>
      </w:pPr>
    </w:p>
    <w:p w14:paraId="3BD76B16" w14:textId="77777777" w:rsidR="007140BC" w:rsidRDefault="007140BC" w:rsidP="00C46BCA">
      <w:pPr>
        <w:pStyle w:val="Textoindependiente"/>
        <w:spacing w:before="102"/>
        <w:ind w:firstLine="720"/>
        <w:jc w:val="center"/>
      </w:pPr>
    </w:p>
    <w:p w14:paraId="302E969D" w14:textId="77777777" w:rsidR="007140BC" w:rsidRDefault="007140BC" w:rsidP="00C46BCA">
      <w:pPr>
        <w:pStyle w:val="Textoindependiente"/>
        <w:spacing w:before="102"/>
        <w:ind w:firstLine="720"/>
        <w:jc w:val="center"/>
      </w:pPr>
    </w:p>
    <w:p w14:paraId="7EB5430A" w14:textId="77777777" w:rsidR="007140BC" w:rsidRDefault="007140BC" w:rsidP="00C46BCA">
      <w:pPr>
        <w:pStyle w:val="Textoindependiente"/>
        <w:spacing w:before="102"/>
        <w:ind w:firstLine="720"/>
        <w:jc w:val="center"/>
      </w:pPr>
    </w:p>
    <w:p w14:paraId="5FA99D38" w14:textId="77777777" w:rsidR="007140BC" w:rsidRDefault="007140BC" w:rsidP="007140BC">
      <w:pPr>
        <w:pStyle w:val="Textoindependiente"/>
        <w:spacing w:before="102"/>
      </w:pPr>
    </w:p>
    <w:p w14:paraId="39233FBD" w14:textId="77777777" w:rsidR="007140BC" w:rsidRDefault="007140BC" w:rsidP="007140BC">
      <w:pPr>
        <w:pStyle w:val="Textoindependiente"/>
        <w:spacing w:before="102"/>
        <w:jc w:val="right"/>
      </w:pPr>
      <w:r>
        <w:rPr>
          <w:rFonts w:ascii="LM Roman Slanted 12" w:hAnsi="LM Roman Slanted 12"/>
          <w:i/>
        </w:rPr>
        <w:t>Aspectos relevantes del desarrollo del proyecto</w:t>
      </w:r>
    </w:p>
    <w:p w14:paraId="705ED03C" w14:textId="77777777" w:rsidR="007140BC" w:rsidRDefault="007140BC" w:rsidP="007140BC">
      <w:pPr>
        <w:pStyle w:val="Textoindependiente"/>
        <w:spacing w:before="102"/>
      </w:pPr>
    </w:p>
    <w:p w14:paraId="099CB1CA" w14:textId="77777777" w:rsidR="00857341" w:rsidRDefault="00C46BCA" w:rsidP="007140BC">
      <w:pPr>
        <w:pStyle w:val="Textoindependiente"/>
        <w:keepNext/>
        <w:spacing w:before="102"/>
        <w:jc w:val="center"/>
      </w:pPr>
      <w:r>
        <w:rPr>
          <w:noProof/>
        </w:rPr>
        <w:drawing>
          <wp:inline distT="0" distB="0" distL="0" distR="0" wp14:anchorId="6182D167" wp14:editId="283B94E9">
            <wp:extent cx="5684807" cy="2552653"/>
            <wp:effectExtent l="0" t="0" r="0" b="635"/>
            <wp:docPr id="426159924" name="Imagen 1"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159924" name="Imagen 1" descr="Interfaz de usuario gráfica&#10;&#10;El contenido generado por IA puede ser incorrecto."/>
                    <pic:cNvPicPr/>
                  </pic:nvPicPr>
                  <pic:blipFill>
                    <a:blip r:embed="rId375"/>
                    <a:stretch>
                      <a:fillRect/>
                    </a:stretch>
                  </pic:blipFill>
                  <pic:spPr>
                    <a:xfrm>
                      <a:off x="0" y="0"/>
                      <a:ext cx="5694261" cy="2556898"/>
                    </a:xfrm>
                    <a:prstGeom prst="rect">
                      <a:avLst/>
                    </a:prstGeom>
                  </pic:spPr>
                </pic:pic>
              </a:graphicData>
            </a:graphic>
          </wp:inline>
        </w:drawing>
      </w:r>
    </w:p>
    <w:p w14:paraId="03C2E94C" w14:textId="012ECE79" w:rsidR="00C46BCA" w:rsidRDefault="00857341" w:rsidP="00857341">
      <w:pPr>
        <w:pStyle w:val="Descripcin"/>
        <w:jc w:val="center"/>
      </w:pPr>
      <w:bookmarkStart w:id="76" w:name="_Ref199613270"/>
      <w:bookmarkStart w:id="77" w:name="_Toc199630103"/>
      <w:r>
        <w:t xml:space="preserve">Figura </w:t>
      </w:r>
      <w:r>
        <w:fldChar w:fldCharType="begin"/>
      </w:r>
      <w:r>
        <w:instrText xml:space="preserve"> SEQ Figura \* ARABIC </w:instrText>
      </w:r>
      <w:r>
        <w:fldChar w:fldCharType="separate"/>
      </w:r>
      <w:r w:rsidR="008B6F00">
        <w:rPr>
          <w:noProof/>
        </w:rPr>
        <w:t>9</w:t>
      </w:r>
      <w:r>
        <w:fldChar w:fldCharType="end"/>
      </w:r>
      <w:bookmarkEnd w:id="76"/>
      <w:r>
        <w:t>: Ventana usuario</w:t>
      </w:r>
      <w:bookmarkEnd w:id="77"/>
    </w:p>
    <w:p w14:paraId="73829B53" w14:textId="77777777" w:rsidR="002F5AFC" w:rsidRDefault="002F5AFC" w:rsidP="00F32336">
      <w:pPr>
        <w:pStyle w:val="Textoindependiente"/>
        <w:spacing w:before="102"/>
        <w:jc w:val="both"/>
      </w:pPr>
    </w:p>
    <w:p w14:paraId="43456CBA" w14:textId="77777777" w:rsidR="007140BC" w:rsidRDefault="00084DE3" w:rsidP="00084DE3">
      <w:pPr>
        <w:pStyle w:val="Textoindependiente"/>
        <w:spacing w:before="102"/>
        <w:ind w:firstLine="720"/>
        <w:jc w:val="both"/>
      </w:pPr>
      <w:r>
        <w:t xml:space="preserve">Se intentó automatizar en la medida de lo posible todos los aspectos relacionados con la detección de los vehículos. Para ello, se añadió una funcionalidad que permite al usuario </w:t>
      </w:r>
      <w:r w:rsidR="007140BC">
        <w:t>dibujar</w:t>
      </w:r>
      <w:r>
        <w:t xml:space="preserve"> la línea de cruce donde él desee</w:t>
      </w:r>
      <w:r w:rsidR="00585CEE">
        <w:t xml:space="preserve">. Fue necesario adaptar la función de conteo ya que anteriormente, al ser una línea horizontal, </w:t>
      </w:r>
      <w:r w:rsidR="007140BC">
        <w:t xml:space="preserve">no se tenía en cuenta que la línea pudiese ser dibujada diagonalmente. </w:t>
      </w:r>
    </w:p>
    <w:p w14:paraId="35E6EB19" w14:textId="77777777" w:rsidR="00537003" w:rsidRDefault="007140BC" w:rsidP="00537003">
      <w:pPr>
        <w:pStyle w:val="Textoindependiente"/>
        <w:keepNext/>
        <w:spacing w:before="102"/>
        <w:ind w:firstLine="720"/>
        <w:jc w:val="center"/>
      </w:pPr>
      <w:r w:rsidRPr="007140BC">
        <w:rPr>
          <w:noProof/>
        </w:rPr>
        <w:drawing>
          <wp:inline distT="0" distB="0" distL="0" distR="0" wp14:anchorId="4547E285" wp14:editId="0DCAB554">
            <wp:extent cx="3306725" cy="3108761"/>
            <wp:effectExtent l="0" t="0" r="8255" b="0"/>
            <wp:docPr id="164716945" name="Imagen 1" descr="Imagen que contiene camioneta, firmar, calle, frente&#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16945" name="Imagen 1" descr="Imagen que contiene camioneta, firmar, calle, frente&#10;&#10;El contenido generado por IA puede ser incorrecto."/>
                    <pic:cNvPicPr/>
                  </pic:nvPicPr>
                  <pic:blipFill>
                    <a:blip r:embed="rId376"/>
                    <a:stretch>
                      <a:fillRect/>
                    </a:stretch>
                  </pic:blipFill>
                  <pic:spPr>
                    <a:xfrm>
                      <a:off x="0" y="0"/>
                      <a:ext cx="3311741" cy="3113477"/>
                    </a:xfrm>
                    <a:prstGeom prst="rect">
                      <a:avLst/>
                    </a:prstGeom>
                  </pic:spPr>
                </pic:pic>
              </a:graphicData>
            </a:graphic>
          </wp:inline>
        </w:drawing>
      </w:r>
    </w:p>
    <w:p w14:paraId="28C42407" w14:textId="3F89E1B3" w:rsidR="007140BC" w:rsidRDefault="00537003" w:rsidP="00537003">
      <w:pPr>
        <w:pStyle w:val="Descripcin"/>
        <w:jc w:val="center"/>
      </w:pPr>
      <w:bookmarkStart w:id="78" w:name="_Toc199630104"/>
      <w:r>
        <w:t xml:space="preserve">Figura </w:t>
      </w:r>
      <w:r>
        <w:fldChar w:fldCharType="begin"/>
      </w:r>
      <w:r>
        <w:instrText xml:space="preserve"> SEQ Figura \* ARABIC </w:instrText>
      </w:r>
      <w:r>
        <w:fldChar w:fldCharType="separate"/>
      </w:r>
      <w:r w:rsidR="008B6F00">
        <w:rPr>
          <w:noProof/>
        </w:rPr>
        <w:t>10</w:t>
      </w:r>
      <w:r>
        <w:fldChar w:fldCharType="end"/>
      </w:r>
      <w:r>
        <w:t>: Línea de cruce personalizad</w:t>
      </w:r>
      <w:bookmarkEnd w:id="78"/>
    </w:p>
    <w:p w14:paraId="299BAD66" w14:textId="77777777" w:rsidR="007140BC" w:rsidRDefault="007140BC" w:rsidP="00084DE3">
      <w:pPr>
        <w:pStyle w:val="Textoindependiente"/>
        <w:spacing w:before="102"/>
        <w:ind w:firstLine="720"/>
        <w:jc w:val="both"/>
      </w:pPr>
    </w:p>
    <w:p w14:paraId="44AA8034" w14:textId="77777777" w:rsidR="007140BC" w:rsidRDefault="007140BC" w:rsidP="00084DE3">
      <w:pPr>
        <w:pStyle w:val="Textoindependiente"/>
        <w:spacing w:before="102"/>
        <w:ind w:firstLine="720"/>
        <w:jc w:val="both"/>
      </w:pPr>
    </w:p>
    <w:p w14:paraId="13E038AD" w14:textId="77777777" w:rsidR="007140BC" w:rsidRDefault="007140BC" w:rsidP="00537003">
      <w:pPr>
        <w:pStyle w:val="Textoindependiente"/>
        <w:spacing w:before="102"/>
        <w:jc w:val="both"/>
      </w:pPr>
    </w:p>
    <w:p w14:paraId="16BD330A" w14:textId="77777777" w:rsidR="00537003" w:rsidRDefault="00537003" w:rsidP="00537003">
      <w:pPr>
        <w:pStyle w:val="Textoindependiente"/>
        <w:spacing w:before="102"/>
      </w:pPr>
      <w:r>
        <w:rPr>
          <w:rFonts w:ascii="LM Roman Slanted 12" w:hAnsi="LM Roman Slanted 12"/>
          <w:i/>
        </w:rPr>
        <w:t>Aspectos relevantes del desarrollo del proyecto</w:t>
      </w:r>
    </w:p>
    <w:p w14:paraId="7AE93484" w14:textId="77777777" w:rsidR="007140BC" w:rsidRDefault="007140BC" w:rsidP="00537003">
      <w:pPr>
        <w:pStyle w:val="Textoindependiente"/>
        <w:spacing w:before="102"/>
        <w:jc w:val="both"/>
      </w:pPr>
    </w:p>
    <w:p w14:paraId="3725DCA4" w14:textId="55A526FC" w:rsidR="00F54D67" w:rsidRDefault="007140BC" w:rsidP="00084DE3">
      <w:pPr>
        <w:pStyle w:val="Textoindependiente"/>
        <w:spacing w:before="102"/>
        <w:ind w:firstLine="720"/>
        <w:jc w:val="both"/>
      </w:pPr>
      <w:r>
        <w:t xml:space="preserve">Además, se añadió otra funcionalidad para poder detectar automáticamente desde que facultad se ha grabado el vídeo. Con vídeos de prueba grabados desde diferentes modelos de móvil, se extrajeron los metadatos </w:t>
      </w:r>
      <w:r w:rsidR="00F54D67">
        <w:t xml:space="preserve">para ajustar la conversión a coordenadas, ya que difieren entre sistemas operativos. Comprobado que las coordenadas eran las correctas, se procedió a la asignación automática. </w:t>
      </w:r>
      <w:r w:rsidR="00AB11C5">
        <w:t>(</w:t>
      </w:r>
      <w:r w:rsidR="00AB11C5">
        <w:fldChar w:fldCharType="begin"/>
      </w:r>
      <w:r w:rsidR="00AB11C5">
        <w:instrText xml:space="preserve"> REF _Ref199615083 \h </w:instrText>
      </w:r>
      <w:r w:rsidR="00AB11C5">
        <w:fldChar w:fldCharType="separate"/>
      </w:r>
      <w:r w:rsidR="008B6F00">
        <w:t xml:space="preserve">Figura </w:t>
      </w:r>
      <w:r w:rsidR="008B6F00">
        <w:rPr>
          <w:noProof/>
        </w:rPr>
        <w:t>11</w:t>
      </w:r>
      <w:r w:rsidR="00AB11C5">
        <w:fldChar w:fldCharType="end"/>
      </w:r>
      <w:r w:rsidR="00AB11C5">
        <w:t>)</w:t>
      </w:r>
    </w:p>
    <w:p w14:paraId="7AB111DF" w14:textId="22041836" w:rsidR="002F5AFC" w:rsidRDefault="00F54D67" w:rsidP="00084DE3">
      <w:pPr>
        <w:pStyle w:val="Textoindependiente"/>
        <w:spacing w:before="102"/>
        <w:ind w:firstLine="720"/>
        <w:jc w:val="both"/>
      </w:pPr>
      <w:r>
        <w:t xml:space="preserve">Se tuvo en cuenta </w:t>
      </w:r>
      <w:r w:rsidR="00CA17D0">
        <w:t>que,</w:t>
      </w:r>
      <w:r>
        <w:t xml:space="preserve"> por diversos motivos, el vídeo subido puede no tener metadatos o estar en otro formato, por lo </w:t>
      </w:r>
      <w:r w:rsidR="00251B17">
        <w:t>que,</w:t>
      </w:r>
      <w:r>
        <w:t xml:space="preserve"> en estos casos, se muestra un formulario para que se seleccione manualmente la facultad</w:t>
      </w:r>
      <w:r w:rsidR="008E550E">
        <w:t>.</w:t>
      </w:r>
      <w:r w:rsidR="00AB11C5">
        <w:t xml:space="preserve"> (</w:t>
      </w:r>
      <w:r w:rsidR="00AB11C5">
        <w:fldChar w:fldCharType="begin"/>
      </w:r>
      <w:r w:rsidR="00AB11C5">
        <w:instrText xml:space="preserve"> REF _Ref199615089 \h </w:instrText>
      </w:r>
      <w:r w:rsidR="00AB11C5">
        <w:fldChar w:fldCharType="separate"/>
      </w:r>
      <w:r w:rsidR="008B6F00">
        <w:t xml:space="preserve">Figura </w:t>
      </w:r>
      <w:r w:rsidR="008B6F00">
        <w:rPr>
          <w:noProof/>
        </w:rPr>
        <w:t>12</w:t>
      </w:r>
      <w:r w:rsidR="00AB11C5">
        <w:fldChar w:fldCharType="end"/>
      </w:r>
      <w:r w:rsidR="00AB11C5">
        <w:t>)</w:t>
      </w:r>
    </w:p>
    <w:p w14:paraId="1C16CB5A" w14:textId="77777777" w:rsidR="002F5AFC" w:rsidRDefault="002F5AFC" w:rsidP="00F32336">
      <w:pPr>
        <w:pStyle w:val="Textoindependiente"/>
        <w:spacing w:before="102"/>
        <w:jc w:val="both"/>
      </w:pPr>
    </w:p>
    <w:p w14:paraId="2CF45369" w14:textId="77777777" w:rsidR="008E550E" w:rsidRDefault="008E550E" w:rsidP="008E550E">
      <w:pPr>
        <w:pStyle w:val="Textoindependiente"/>
        <w:keepNext/>
        <w:spacing w:before="102"/>
        <w:jc w:val="center"/>
      </w:pPr>
      <w:r w:rsidRPr="008E550E">
        <w:rPr>
          <w:noProof/>
        </w:rPr>
        <w:drawing>
          <wp:inline distT="0" distB="0" distL="0" distR="0" wp14:anchorId="351E0D69" wp14:editId="7284BB6F">
            <wp:extent cx="4344006" cy="1629002"/>
            <wp:effectExtent l="0" t="0" r="0" b="9525"/>
            <wp:docPr id="1793134308"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134308" name="Imagen 1" descr="Interfaz de usuario gráfica, Aplicación&#10;&#10;El contenido generado por IA puede ser incorrecto."/>
                    <pic:cNvPicPr/>
                  </pic:nvPicPr>
                  <pic:blipFill>
                    <a:blip r:embed="rId377"/>
                    <a:stretch>
                      <a:fillRect/>
                    </a:stretch>
                  </pic:blipFill>
                  <pic:spPr>
                    <a:xfrm>
                      <a:off x="0" y="0"/>
                      <a:ext cx="4344006" cy="1629002"/>
                    </a:xfrm>
                    <a:prstGeom prst="rect">
                      <a:avLst/>
                    </a:prstGeom>
                  </pic:spPr>
                </pic:pic>
              </a:graphicData>
            </a:graphic>
          </wp:inline>
        </w:drawing>
      </w:r>
    </w:p>
    <w:p w14:paraId="2E83B0C2" w14:textId="41AB39C2" w:rsidR="002F5AFC" w:rsidRDefault="008E550E" w:rsidP="008E550E">
      <w:pPr>
        <w:pStyle w:val="Descripcin"/>
        <w:jc w:val="center"/>
      </w:pPr>
      <w:bookmarkStart w:id="79" w:name="_Ref199615083"/>
      <w:bookmarkStart w:id="80" w:name="_Toc199630105"/>
      <w:r>
        <w:t xml:space="preserve">Figura </w:t>
      </w:r>
      <w:r>
        <w:fldChar w:fldCharType="begin"/>
      </w:r>
      <w:r>
        <w:instrText xml:space="preserve"> SEQ Figura \* ARABIC </w:instrText>
      </w:r>
      <w:r>
        <w:fldChar w:fldCharType="separate"/>
      </w:r>
      <w:r w:rsidR="008B6F00">
        <w:rPr>
          <w:noProof/>
        </w:rPr>
        <w:t>11</w:t>
      </w:r>
      <w:r>
        <w:fldChar w:fldCharType="end"/>
      </w:r>
      <w:bookmarkEnd w:id="79"/>
      <w:r>
        <w:t>: Facultad detectada automáticamente</w:t>
      </w:r>
      <w:bookmarkEnd w:id="80"/>
    </w:p>
    <w:p w14:paraId="469E8C27" w14:textId="77777777" w:rsidR="008E550E" w:rsidRDefault="008E550E" w:rsidP="008E550E">
      <w:pPr>
        <w:pStyle w:val="Textoindependiente"/>
        <w:spacing w:before="102"/>
        <w:jc w:val="center"/>
      </w:pPr>
    </w:p>
    <w:p w14:paraId="69FA5154" w14:textId="77777777" w:rsidR="008E550E" w:rsidRDefault="008E550E" w:rsidP="008E550E">
      <w:pPr>
        <w:pStyle w:val="Textoindependiente"/>
        <w:keepNext/>
        <w:spacing w:before="102"/>
        <w:jc w:val="center"/>
      </w:pPr>
      <w:r w:rsidRPr="008E550E">
        <w:rPr>
          <w:noProof/>
        </w:rPr>
        <w:drawing>
          <wp:inline distT="0" distB="0" distL="0" distR="0" wp14:anchorId="7F238264" wp14:editId="24694754">
            <wp:extent cx="4467849" cy="1390844"/>
            <wp:effectExtent l="0" t="0" r="9525" b="0"/>
            <wp:docPr id="1653392927"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392927" name="Imagen 1" descr="Interfaz de usuario gráfica, Aplicación&#10;&#10;El contenido generado por IA puede ser incorrecto."/>
                    <pic:cNvPicPr/>
                  </pic:nvPicPr>
                  <pic:blipFill>
                    <a:blip r:embed="rId378"/>
                    <a:stretch>
                      <a:fillRect/>
                    </a:stretch>
                  </pic:blipFill>
                  <pic:spPr>
                    <a:xfrm>
                      <a:off x="0" y="0"/>
                      <a:ext cx="4467849" cy="1390844"/>
                    </a:xfrm>
                    <a:prstGeom prst="rect">
                      <a:avLst/>
                    </a:prstGeom>
                  </pic:spPr>
                </pic:pic>
              </a:graphicData>
            </a:graphic>
          </wp:inline>
        </w:drawing>
      </w:r>
    </w:p>
    <w:p w14:paraId="2D8B7856" w14:textId="589460D1" w:rsidR="008E550E" w:rsidRDefault="008E550E" w:rsidP="008E550E">
      <w:pPr>
        <w:pStyle w:val="Descripcin"/>
        <w:jc w:val="center"/>
      </w:pPr>
      <w:bookmarkStart w:id="81" w:name="_Ref199615089"/>
      <w:bookmarkStart w:id="82" w:name="_Toc199630106"/>
      <w:r>
        <w:t xml:space="preserve">Figura </w:t>
      </w:r>
      <w:r>
        <w:fldChar w:fldCharType="begin"/>
      </w:r>
      <w:r>
        <w:instrText xml:space="preserve"> SEQ Figura \* ARABIC </w:instrText>
      </w:r>
      <w:r>
        <w:fldChar w:fldCharType="separate"/>
      </w:r>
      <w:r w:rsidR="008B6F00">
        <w:rPr>
          <w:noProof/>
        </w:rPr>
        <w:t>12</w:t>
      </w:r>
      <w:r>
        <w:fldChar w:fldCharType="end"/>
      </w:r>
      <w:bookmarkEnd w:id="81"/>
      <w:r>
        <w:t>: Facultad no detectada automáticamente</w:t>
      </w:r>
      <w:bookmarkEnd w:id="82"/>
    </w:p>
    <w:p w14:paraId="414C1A1D" w14:textId="77777777" w:rsidR="002F5AFC" w:rsidRDefault="002F5AFC" w:rsidP="00F32336">
      <w:pPr>
        <w:pStyle w:val="Textoindependiente"/>
        <w:spacing w:before="102"/>
        <w:jc w:val="both"/>
      </w:pPr>
    </w:p>
    <w:p w14:paraId="58CCBC21" w14:textId="77777777" w:rsidR="002F5AFC" w:rsidRDefault="002F5AFC" w:rsidP="00F32336">
      <w:pPr>
        <w:pStyle w:val="Textoindependiente"/>
        <w:spacing w:before="102"/>
        <w:jc w:val="both"/>
      </w:pPr>
    </w:p>
    <w:p w14:paraId="3C3384F1" w14:textId="77777777" w:rsidR="002F5AFC" w:rsidRDefault="002F5AFC" w:rsidP="00F32336">
      <w:pPr>
        <w:pStyle w:val="Textoindependiente"/>
        <w:spacing w:before="102"/>
        <w:jc w:val="both"/>
      </w:pPr>
    </w:p>
    <w:p w14:paraId="086DB8E7" w14:textId="77777777" w:rsidR="002F5AFC" w:rsidRDefault="002F5AFC" w:rsidP="00F32336">
      <w:pPr>
        <w:pStyle w:val="Textoindependiente"/>
        <w:spacing w:before="102"/>
        <w:jc w:val="both"/>
      </w:pPr>
    </w:p>
    <w:p w14:paraId="679221E6" w14:textId="77777777" w:rsidR="002F5AFC" w:rsidRDefault="002F5AFC" w:rsidP="00F32336">
      <w:pPr>
        <w:pStyle w:val="Textoindependiente"/>
        <w:spacing w:before="102"/>
        <w:jc w:val="both"/>
      </w:pPr>
    </w:p>
    <w:p w14:paraId="54DE4530" w14:textId="77777777" w:rsidR="002F5AFC" w:rsidRDefault="002F5AFC" w:rsidP="00F32336">
      <w:pPr>
        <w:pStyle w:val="Textoindependiente"/>
        <w:spacing w:before="102"/>
        <w:jc w:val="both"/>
      </w:pPr>
    </w:p>
    <w:p w14:paraId="2575F36D" w14:textId="77777777" w:rsidR="002F5AFC" w:rsidRDefault="002F5AFC" w:rsidP="00F32336">
      <w:pPr>
        <w:pStyle w:val="Textoindependiente"/>
        <w:spacing w:before="102"/>
        <w:jc w:val="both"/>
      </w:pPr>
    </w:p>
    <w:p w14:paraId="46318E77" w14:textId="77777777" w:rsidR="00251B17" w:rsidRDefault="00251B17" w:rsidP="00F32336">
      <w:pPr>
        <w:pStyle w:val="Textoindependiente"/>
        <w:spacing w:before="102"/>
        <w:jc w:val="both"/>
      </w:pPr>
    </w:p>
    <w:p w14:paraId="134488EB" w14:textId="77777777" w:rsidR="002F5AFC" w:rsidRDefault="002F5AFC" w:rsidP="00F32336">
      <w:pPr>
        <w:pStyle w:val="Textoindependiente"/>
        <w:spacing w:before="102"/>
        <w:jc w:val="both"/>
      </w:pPr>
    </w:p>
    <w:p w14:paraId="43DEBF6A" w14:textId="77777777" w:rsidR="00CA17D0" w:rsidRDefault="00CA17D0" w:rsidP="00CA17D0">
      <w:pPr>
        <w:pStyle w:val="Textoindependiente"/>
        <w:spacing w:before="102"/>
        <w:jc w:val="right"/>
      </w:pPr>
      <w:r>
        <w:rPr>
          <w:rFonts w:ascii="LM Roman Slanted 12" w:hAnsi="LM Roman Slanted 12"/>
          <w:i/>
        </w:rPr>
        <w:t>Aspectos relevantes del desarrollo del proyecto</w:t>
      </w:r>
    </w:p>
    <w:p w14:paraId="4806F1D5" w14:textId="77777777" w:rsidR="002F5AFC" w:rsidRDefault="002F5AFC" w:rsidP="00F32336">
      <w:pPr>
        <w:pStyle w:val="Textoindependiente"/>
        <w:spacing w:before="102"/>
        <w:jc w:val="both"/>
      </w:pPr>
    </w:p>
    <w:p w14:paraId="1E2A66AC" w14:textId="286B7A7A" w:rsidR="002F5AFC" w:rsidRDefault="00CA17D0" w:rsidP="00CA17D0">
      <w:pPr>
        <w:pStyle w:val="Textoindependiente"/>
        <w:spacing w:before="102"/>
        <w:ind w:firstLine="720"/>
        <w:jc w:val="both"/>
      </w:pPr>
      <w:r>
        <w:t>Dando por finalizada la implementación completa del usuario experto, se continuó con el usuario estándar. Mediante librerías de JavaScript y consultas SQL, se añadieron gráficos, estadísticas y tablas que proporcionan al usuario un análisis detallado de la movilidad en las diferentes facultades de la Universidad de Burgos.</w:t>
      </w:r>
      <w:r w:rsidR="00D26353">
        <w:t xml:space="preserve"> También se pueden exportar los resultados a un archivo CSV para la explotación personalizada por parte del usuario.</w:t>
      </w:r>
    </w:p>
    <w:p w14:paraId="4457FE70" w14:textId="77777777" w:rsidR="002F5AFC" w:rsidRDefault="002F5AFC" w:rsidP="00F32336">
      <w:pPr>
        <w:pStyle w:val="Textoindependiente"/>
        <w:spacing w:before="102"/>
        <w:jc w:val="both"/>
      </w:pPr>
    </w:p>
    <w:p w14:paraId="36FAF115" w14:textId="77777777" w:rsidR="00D26353" w:rsidRDefault="00D26353" w:rsidP="00D26353">
      <w:pPr>
        <w:pStyle w:val="Textoindependiente"/>
        <w:keepNext/>
        <w:spacing w:before="102"/>
        <w:jc w:val="center"/>
      </w:pPr>
      <w:r w:rsidRPr="00D26353">
        <w:rPr>
          <w:noProof/>
        </w:rPr>
        <w:drawing>
          <wp:inline distT="0" distB="0" distL="0" distR="0" wp14:anchorId="5BB25F70" wp14:editId="00F68DDC">
            <wp:extent cx="5209954" cy="2215270"/>
            <wp:effectExtent l="0" t="0" r="0" b="0"/>
            <wp:docPr id="1228110738" name="Imagen 1" descr="Gráfico, Gráfico de barr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110738" name="Imagen 1" descr="Gráfico, Gráfico de barras&#10;&#10;El contenido generado por IA puede ser incorrecto."/>
                    <pic:cNvPicPr/>
                  </pic:nvPicPr>
                  <pic:blipFill>
                    <a:blip r:embed="rId379"/>
                    <a:stretch>
                      <a:fillRect/>
                    </a:stretch>
                  </pic:blipFill>
                  <pic:spPr>
                    <a:xfrm>
                      <a:off x="0" y="0"/>
                      <a:ext cx="5216218" cy="2217933"/>
                    </a:xfrm>
                    <a:prstGeom prst="rect">
                      <a:avLst/>
                    </a:prstGeom>
                  </pic:spPr>
                </pic:pic>
              </a:graphicData>
            </a:graphic>
          </wp:inline>
        </w:drawing>
      </w:r>
    </w:p>
    <w:p w14:paraId="7A7C6C82" w14:textId="6C39483B" w:rsidR="002F5AFC" w:rsidRDefault="00D26353" w:rsidP="00D26353">
      <w:pPr>
        <w:pStyle w:val="Descripcin"/>
        <w:jc w:val="center"/>
      </w:pPr>
      <w:bookmarkStart w:id="83" w:name="_Toc199630107"/>
      <w:r>
        <w:t xml:space="preserve">Figura </w:t>
      </w:r>
      <w:r>
        <w:fldChar w:fldCharType="begin"/>
      </w:r>
      <w:r>
        <w:instrText xml:space="preserve"> SEQ Figura \* ARABIC </w:instrText>
      </w:r>
      <w:r>
        <w:fldChar w:fldCharType="separate"/>
      </w:r>
      <w:r w:rsidR="008B6F00">
        <w:rPr>
          <w:noProof/>
        </w:rPr>
        <w:t>13</w:t>
      </w:r>
      <w:r>
        <w:fldChar w:fldCharType="end"/>
      </w:r>
      <w:r>
        <w:t>: Gráfico de resultados</w:t>
      </w:r>
      <w:bookmarkEnd w:id="83"/>
    </w:p>
    <w:p w14:paraId="78EB122D" w14:textId="77777777" w:rsidR="00D26353" w:rsidRDefault="00D26353" w:rsidP="00F32336">
      <w:pPr>
        <w:pStyle w:val="Textoindependiente"/>
        <w:spacing w:before="102"/>
        <w:jc w:val="both"/>
      </w:pPr>
    </w:p>
    <w:p w14:paraId="03AEBA68" w14:textId="77777777" w:rsidR="00D26353" w:rsidRDefault="00D26353" w:rsidP="00D26353">
      <w:pPr>
        <w:pStyle w:val="Textoindependiente"/>
        <w:keepNext/>
        <w:spacing w:before="102"/>
        <w:jc w:val="center"/>
      </w:pPr>
      <w:r w:rsidRPr="00D26353">
        <w:rPr>
          <w:noProof/>
        </w:rPr>
        <w:drawing>
          <wp:inline distT="0" distB="0" distL="0" distR="0" wp14:anchorId="3B17AEAC" wp14:editId="2E765A60">
            <wp:extent cx="5568950" cy="1567815"/>
            <wp:effectExtent l="0" t="0" r="0" b="0"/>
            <wp:docPr id="1972891193"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91193" name="Imagen 1" descr="Interfaz de usuario gráfica, Aplicación&#10;&#10;El contenido generado por IA puede ser incorrecto."/>
                    <pic:cNvPicPr/>
                  </pic:nvPicPr>
                  <pic:blipFill>
                    <a:blip r:embed="rId380"/>
                    <a:stretch>
                      <a:fillRect/>
                    </a:stretch>
                  </pic:blipFill>
                  <pic:spPr>
                    <a:xfrm>
                      <a:off x="0" y="0"/>
                      <a:ext cx="5568950" cy="1567815"/>
                    </a:xfrm>
                    <a:prstGeom prst="rect">
                      <a:avLst/>
                    </a:prstGeom>
                  </pic:spPr>
                </pic:pic>
              </a:graphicData>
            </a:graphic>
          </wp:inline>
        </w:drawing>
      </w:r>
    </w:p>
    <w:p w14:paraId="063F5180" w14:textId="7D52D0D9" w:rsidR="002F5AFC" w:rsidRDefault="00D26353" w:rsidP="00D26353">
      <w:pPr>
        <w:pStyle w:val="Descripcin"/>
        <w:jc w:val="center"/>
      </w:pPr>
      <w:bookmarkStart w:id="84" w:name="_Toc199630108"/>
      <w:r>
        <w:t xml:space="preserve">Figura </w:t>
      </w:r>
      <w:r>
        <w:fldChar w:fldCharType="begin"/>
      </w:r>
      <w:r>
        <w:instrText xml:space="preserve"> SEQ Figura \* ARABIC </w:instrText>
      </w:r>
      <w:r>
        <w:fldChar w:fldCharType="separate"/>
      </w:r>
      <w:r w:rsidR="008B6F00">
        <w:rPr>
          <w:noProof/>
        </w:rPr>
        <w:t>14</w:t>
      </w:r>
      <w:r>
        <w:fldChar w:fldCharType="end"/>
      </w:r>
      <w:r>
        <w:t>: Estadísticas generales</w:t>
      </w:r>
      <w:bookmarkEnd w:id="84"/>
    </w:p>
    <w:p w14:paraId="46D5FCD0" w14:textId="77777777" w:rsidR="002F5AFC" w:rsidRDefault="002F5AFC" w:rsidP="00F32336">
      <w:pPr>
        <w:pStyle w:val="Textoindependiente"/>
        <w:spacing w:before="102"/>
        <w:jc w:val="both"/>
      </w:pPr>
    </w:p>
    <w:p w14:paraId="583A34B6" w14:textId="77777777" w:rsidR="00147B89" w:rsidRDefault="00147B89" w:rsidP="00F32336">
      <w:pPr>
        <w:pStyle w:val="Textoindependiente"/>
        <w:spacing w:before="102"/>
        <w:jc w:val="both"/>
      </w:pPr>
    </w:p>
    <w:p w14:paraId="78E86EFD" w14:textId="77777777" w:rsidR="00147B89" w:rsidRDefault="00147B89" w:rsidP="00F32336">
      <w:pPr>
        <w:pStyle w:val="Textoindependiente"/>
        <w:spacing w:before="102"/>
        <w:jc w:val="both"/>
      </w:pPr>
    </w:p>
    <w:p w14:paraId="25C121B2" w14:textId="77777777" w:rsidR="00147B89" w:rsidRDefault="00147B89" w:rsidP="00F32336">
      <w:pPr>
        <w:pStyle w:val="Textoindependiente"/>
        <w:spacing w:before="102"/>
        <w:jc w:val="both"/>
      </w:pPr>
    </w:p>
    <w:p w14:paraId="2A831589" w14:textId="77777777" w:rsidR="00147B89" w:rsidRDefault="00147B89" w:rsidP="00F32336">
      <w:pPr>
        <w:pStyle w:val="Textoindependiente"/>
        <w:spacing w:before="102"/>
        <w:jc w:val="both"/>
      </w:pPr>
    </w:p>
    <w:p w14:paraId="3A3CCD31" w14:textId="77777777" w:rsidR="00147B89" w:rsidRDefault="00147B89" w:rsidP="00F32336">
      <w:pPr>
        <w:pStyle w:val="Textoindependiente"/>
        <w:spacing w:before="102"/>
        <w:jc w:val="both"/>
      </w:pPr>
    </w:p>
    <w:p w14:paraId="0269AC27" w14:textId="77777777" w:rsidR="00147B89" w:rsidRDefault="00147B89" w:rsidP="00F32336">
      <w:pPr>
        <w:pStyle w:val="Textoindependiente"/>
        <w:spacing w:before="102"/>
        <w:jc w:val="both"/>
      </w:pPr>
    </w:p>
    <w:p w14:paraId="6CD189A0" w14:textId="77777777" w:rsidR="00147B89" w:rsidRDefault="00147B89" w:rsidP="00F32336">
      <w:pPr>
        <w:pStyle w:val="Textoindependiente"/>
        <w:spacing w:before="102"/>
        <w:jc w:val="both"/>
      </w:pPr>
    </w:p>
    <w:p w14:paraId="4ABBB463" w14:textId="25C0A617" w:rsidR="00147B89" w:rsidRDefault="00147B89" w:rsidP="00147B89">
      <w:pPr>
        <w:pStyle w:val="Textoindependiente"/>
        <w:spacing w:before="102"/>
      </w:pPr>
      <w:r>
        <w:rPr>
          <w:rFonts w:ascii="LM Roman Slanted 12" w:hAnsi="LM Roman Slanted 12"/>
          <w:i/>
        </w:rPr>
        <w:t>Aspectos relevantes del desarrollo del proyecto</w:t>
      </w:r>
    </w:p>
    <w:p w14:paraId="1F5E61A7" w14:textId="77777777" w:rsidR="00147B89" w:rsidRDefault="00147B89" w:rsidP="00F32336">
      <w:pPr>
        <w:pStyle w:val="Textoindependiente"/>
        <w:spacing w:before="102"/>
        <w:jc w:val="both"/>
      </w:pPr>
    </w:p>
    <w:p w14:paraId="03DF8300" w14:textId="77777777" w:rsidR="00D26353" w:rsidRDefault="00D26353" w:rsidP="00D26353">
      <w:pPr>
        <w:pStyle w:val="Textoindependiente"/>
        <w:keepNext/>
        <w:spacing w:before="102"/>
        <w:jc w:val="center"/>
      </w:pPr>
      <w:r w:rsidRPr="00D26353">
        <w:rPr>
          <w:noProof/>
        </w:rPr>
        <w:drawing>
          <wp:inline distT="0" distB="0" distL="0" distR="0" wp14:anchorId="2B2900C2" wp14:editId="721F9918">
            <wp:extent cx="5568950" cy="2376170"/>
            <wp:effectExtent l="0" t="0" r="0" b="5080"/>
            <wp:docPr id="1385669112" name="Imagen 1" descr="Interfaz de usuario gráfica, Tabl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669112" name="Imagen 1" descr="Interfaz de usuario gráfica, Tabla&#10;&#10;El contenido generado por IA puede ser incorrecto."/>
                    <pic:cNvPicPr/>
                  </pic:nvPicPr>
                  <pic:blipFill>
                    <a:blip r:embed="rId381"/>
                    <a:stretch>
                      <a:fillRect/>
                    </a:stretch>
                  </pic:blipFill>
                  <pic:spPr>
                    <a:xfrm>
                      <a:off x="0" y="0"/>
                      <a:ext cx="5568950" cy="2376170"/>
                    </a:xfrm>
                    <a:prstGeom prst="rect">
                      <a:avLst/>
                    </a:prstGeom>
                  </pic:spPr>
                </pic:pic>
              </a:graphicData>
            </a:graphic>
          </wp:inline>
        </w:drawing>
      </w:r>
    </w:p>
    <w:p w14:paraId="1D8E291F" w14:textId="352090D1" w:rsidR="002F5AFC" w:rsidRDefault="00D26353" w:rsidP="00D26353">
      <w:pPr>
        <w:pStyle w:val="Descripcin"/>
        <w:jc w:val="center"/>
      </w:pPr>
      <w:bookmarkStart w:id="85" w:name="_Toc199630109"/>
      <w:r>
        <w:t xml:space="preserve">Figura </w:t>
      </w:r>
      <w:r>
        <w:fldChar w:fldCharType="begin"/>
      </w:r>
      <w:r>
        <w:instrText xml:space="preserve"> SEQ Figura \* ARABIC </w:instrText>
      </w:r>
      <w:r>
        <w:fldChar w:fldCharType="separate"/>
      </w:r>
      <w:r w:rsidR="008B6F00">
        <w:rPr>
          <w:noProof/>
        </w:rPr>
        <w:t>15</w:t>
      </w:r>
      <w:r>
        <w:fldChar w:fldCharType="end"/>
      </w:r>
      <w:r>
        <w:t>: Tabla de resultados</w:t>
      </w:r>
      <w:bookmarkEnd w:id="85"/>
    </w:p>
    <w:p w14:paraId="45F0103C" w14:textId="77777777" w:rsidR="002F5AFC" w:rsidRDefault="002F5AFC" w:rsidP="00F32336">
      <w:pPr>
        <w:pStyle w:val="Textoindependiente"/>
        <w:spacing w:before="102"/>
        <w:jc w:val="both"/>
      </w:pPr>
    </w:p>
    <w:p w14:paraId="444275C9" w14:textId="12678131" w:rsidR="002F5AFC" w:rsidRDefault="00251B17" w:rsidP="00251B17">
      <w:pPr>
        <w:pStyle w:val="Textoindependiente"/>
        <w:spacing w:before="102"/>
        <w:ind w:firstLine="720"/>
        <w:jc w:val="both"/>
      </w:pPr>
      <w:r>
        <w:t xml:space="preserve">Para finalizar, se implementó la internacionalización de la </w:t>
      </w:r>
      <w:proofErr w:type="gramStart"/>
      <w:r>
        <w:t>app</w:t>
      </w:r>
      <w:proofErr w:type="gramEnd"/>
      <w:r>
        <w:t xml:space="preserve"> mediante dos diccionarios con las traducciones, uno en español y otro en inglés.</w:t>
      </w:r>
    </w:p>
    <w:p w14:paraId="7D1462A8" w14:textId="61BEBBB0" w:rsidR="00763205" w:rsidRDefault="00763205" w:rsidP="00251B17">
      <w:pPr>
        <w:pStyle w:val="Textoindependiente"/>
        <w:spacing w:before="102"/>
        <w:ind w:firstLine="720"/>
        <w:jc w:val="both"/>
      </w:pPr>
      <w:r>
        <w:t xml:space="preserve">Se intentó </w:t>
      </w:r>
      <w:r w:rsidR="009A2C60">
        <w:t>desplegar la aplicación en plataformas web de hosting gratuito, pero al estar diseñadas para aplicaciones ligeras no permitían instalar las librerías necesarias para ejecutar la aplicación. Además, presentan limitaciones en cuanto a recursos de memoria y tiempo de ejecución. Por ello, se optó por crear una máquina virtual donde se puede garantizar un entorno de ejecución controlado.</w:t>
      </w:r>
    </w:p>
    <w:p w14:paraId="07E47912" w14:textId="26B0F3BE" w:rsidR="00251B17" w:rsidRDefault="00251B17" w:rsidP="00251B17">
      <w:pPr>
        <w:pStyle w:val="Textoindependiente"/>
        <w:spacing w:before="102"/>
        <w:ind w:firstLine="720"/>
        <w:jc w:val="both"/>
      </w:pPr>
      <w:r>
        <w:t xml:space="preserve">Terminado el proyecto, se realizó el análisis del código con la herramienta </w:t>
      </w:r>
      <w:proofErr w:type="spellStart"/>
      <w:r>
        <w:t>SonarCloud</w:t>
      </w:r>
      <w:proofErr w:type="spellEnd"/>
      <w:r w:rsidR="00E55B7F">
        <w:t>.</w:t>
      </w:r>
      <w:r w:rsidR="00E55B7F">
        <w:fldChar w:fldCharType="begin"/>
      </w:r>
      <w:r w:rsidR="00805F76">
        <w:instrText xml:space="preserve"> ADDIN ZOTERO_ITEM CSL_CITATION {"citationID":"6FeNwPQC","properties":{"formattedCitation":"[30]","plainCitation":"[30]","noteIndex":0},"citationItems":[{"id":90,"uris":["http://zotero.org/users/16975901/items/5VWJCBZH"],"itemData":{"id":90,"type":"webpage","title":"Login - SonarQube Cloud","URL":"https://sonarcloud.io/login","accessed":{"date-parts":[["2025",5,31]]}}}],"schema":"https://github.com/citation-style-language/schema/raw/master/csl-citation.json"} </w:instrText>
      </w:r>
      <w:r w:rsidR="00E55B7F">
        <w:fldChar w:fldCharType="separate"/>
      </w:r>
      <w:r w:rsidR="00805F76" w:rsidRPr="00805F76">
        <w:t>[30]</w:t>
      </w:r>
      <w:r w:rsidR="00E55B7F">
        <w:fldChar w:fldCharType="end"/>
      </w:r>
      <w:r w:rsidR="00006A09">
        <w:t xml:space="preserve"> Una vez analizado el </w:t>
      </w:r>
      <w:r w:rsidR="00553279">
        <w:t>repositorio</w:t>
      </w:r>
      <w:r w:rsidR="00006A09">
        <w:t xml:space="preserve">, se realizaron las mejoras </w:t>
      </w:r>
      <w:r w:rsidR="00553279">
        <w:t xml:space="preserve">de código </w:t>
      </w:r>
      <w:r w:rsidR="00006A09">
        <w:t>correspondiente</w:t>
      </w:r>
      <w:r w:rsidR="00553279">
        <w:t>s</w:t>
      </w:r>
      <w:r w:rsidR="00006A09">
        <w:t>. Fue necesario aumentar la seguridad en cuanto al acceso de datos ya que anteriormente, al ser un prototipo, las claves de prueba estaban en el código</w:t>
      </w:r>
      <w:r w:rsidR="00E9569A">
        <w:t xml:space="preserve">. También se realizaron pequeñas mejoras en cuanto a </w:t>
      </w:r>
      <w:r w:rsidR="006D47B4">
        <w:t>duplicación</w:t>
      </w:r>
      <w:r w:rsidR="00E9569A">
        <w:t xml:space="preserve"> y mantenimiento del código</w:t>
      </w:r>
      <w:r w:rsidR="00006A09">
        <w:t xml:space="preserve"> </w:t>
      </w:r>
    </w:p>
    <w:p w14:paraId="4D6B0721" w14:textId="77777777" w:rsidR="002F5AFC" w:rsidRDefault="002F5AFC" w:rsidP="00F32336">
      <w:pPr>
        <w:pStyle w:val="Textoindependiente"/>
        <w:spacing w:before="102"/>
        <w:jc w:val="both"/>
      </w:pPr>
    </w:p>
    <w:p w14:paraId="6642B2D7" w14:textId="77777777" w:rsidR="009A2C60" w:rsidRDefault="009A2C60" w:rsidP="00F32336">
      <w:pPr>
        <w:pStyle w:val="Textoindependiente"/>
        <w:spacing w:before="102"/>
        <w:jc w:val="both"/>
      </w:pPr>
    </w:p>
    <w:p w14:paraId="045BFC5F" w14:textId="77777777" w:rsidR="009A2C60" w:rsidRDefault="009A2C60" w:rsidP="00F32336">
      <w:pPr>
        <w:pStyle w:val="Textoindependiente"/>
        <w:spacing w:before="102"/>
        <w:jc w:val="both"/>
      </w:pPr>
    </w:p>
    <w:p w14:paraId="4A506663" w14:textId="77777777" w:rsidR="009A2C60" w:rsidRDefault="009A2C60" w:rsidP="00F32336">
      <w:pPr>
        <w:pStyle w:val="Textoindependiente"/>
        <w:spacing w:before="102"/>
        <w:jc w:val="both"/>
      </w:pPr>
    </w:p>
    <w:p w14:paraId="5F1DF3F2" w14:textId="77777777" w:rsidR="009A2C60" w:rsidRDefault="009A2C60" w:rsidP="00F32336">
      <w:pPr>
        <w:pStyle w:val="Textoindependiente"/>
        <w:spacing w:before="102"/>
        <w:jc w:val="both"/>
      </w:pPr>
    </w:p>
    <w:p w14:paraId="60595957" w14:textId="77777777" w:rsidR="009A2C60" w:rsidRDefault="009A2C60" w:rsidP="00F32336">
      <w:pPr>
        <w:pStyle w:val="Textoindependiente"/>
        <w:spacing w:before="102"/>
        <w:jc w:val="both"/>
      </w:pPr>
    </w:p>
    <w:p w14:paraId="530431B1" w14:textId="77777777" w:rsidR="009A2C60" w:rsidRDefault="009A2C60" w:rsidP="00F32336">
      <w:pPr>
        <w:pStyle w:val="Textoindependiente"/>
        <w:spacing w:before="102"/>
        <w:jc w:val="both"/>
      </w:pPr>
    </w:p>
    <w:p w14:paraId="27B85D00" w14:textId="77777777" w:rsidR="009A2C60" w:rsidRDefault="009A2C60" w:rsidP="00F32336">
      <w:pPr>
        <w:pStyle w:val="Textoindependiente"/>
        <w:spacing w:before="102"/>
        <w:jc w:val="both"/>
      </w:pPr>
    </w:p>
    <w:p w14:paraId="2CFEB637" w14:textId="77777777" w:rsidR="009A2C60" w:rsidRDefault="009A2C60" w:rsidP="00F32336">
      <w:pPr>
        <w:pStyle w:val="Textoindependiente"/>
        <w:spacing w:before="102"/>
        <w:jc w:val="both"/>
      </w:pPr>
    </w:p>
    <w:p w14:paraId="44B49E29" w14:textId="77777777" w:rsidR="009A2C60" w:rsidRDefault="009A2C60" w:rsidP="009A2C60">
      <w:pPr>
        <w:pStyle w:val="Textoindependiente"/>
        <w:spacing w:before="102"/>
        <w:jc w:val="right"/>
      </w:pPr>
      <w:r>
        <w:rPr>
          <w:rFonts w:ascii="LM Roman Slanted 12" w:hAnsi="LM Roman Slanted 12"/>
          <w:i/>
        </w:rPr>
        <w:t>Aspectos relevantes del desarrollo del proyecto</w:t>
      </w:r>
    </w:p>
    <w:p w14:paraId="0316AAB5" w14:textId="77777777" w:rsidR="009A2C60" w:rsidRDefault="009A2C60" w:rsidP="00F32336">
      <w:pPr>
        <w:pStyle w:val="Textoindependiente"/>
        <w:spacing w:before="102"/>
        <w:jc w:val="both"/>
      </w:pPr>
    </w:p>
    <w:p w14:paraId="620714C4" w14:textId="77777777" w:rsidR="009A2C60" w:rsidRDefault="009A2C60" w:rsidP="00F32336">
      <w:pPr>
        <w:pStyle w:val="Textoindependiente"/>
        <w:spacing w:before="102"/>
        <w:jc w:val="both"/>
      </w:pPr>
    </w:p>
    <w:p w14:paraId="46888984" w14:textId="77777777" w:rsidR="006D47B4" w:rsidRDefault="006D47B4" w:rsidP="006D47B4">
      <w:pPr>
        <w:pStyle w:val="Textoindependiente"/>
        <w:keepNext/>
        <w:spacing w:before="102"/>
        <w:jc w:val="center"/>
      </w:pPr>
      <w:r w:rsidRPr="006D47B4">
        <w:rPr>
          <w:noProof/>
        </w:rPr>
        <w:drawing>
          <wp:inline distT="0" distB="0" distL="0" distR="0" wp14:anchorId="6B3C658C" wp14:editId="33C8CAF3">
            <wp:extent cx="4986670" cy="2920926"/>
            <wp:effectExtent l="0" t="0" r="4445" b="0"/>
            <wp:docPr id="149029047" name="Imagen 1" descr="Captura de pantalla de un celu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29047" name="Imagen 1" descr="Captura de pantalla de un celular&#10;&#10;El contenido generado por IA puede ser incorrecto."/>
                    <pic:cNvPicPr/>
                  </pic:nvPicPr>
                  <pic:blipFill>
                    <a:blip r:embed="rId382"/>
                    <a:stretch>
                      <a:fillRect/>
                    </a:stretch>
                  </pic:blipFill>
                  <pic:spPr>
                    <a:xfrm>
                      <a:off x="0" y="0"/>
                      <a:ext cx="4994397" cy="2925452"/>
                    </a:xfrm>
                    <a:prstGeom prst="rect">
                      <a:avLst/>
                    </a:prstGeom>
                  </pic:spPr>
                </pic:pic>
              </a:graphicData>
            </a:graphic>
          </wp:inline>
        </w:drawing>
      </w:r>
    </w:p>
    <w:p w14:paraId="1B6BCF84" w14:textId="1F10D9F5" w:rsidR="002F5AFC" w:rsidRDefault="006D47B4" w:rsidP="006D47B4">
      <w:pPr>
        <w:pStyle w:val="Descripcin"/>
        <w:jc w:val="center"/>
      </w:pPr>
      <w:bookmarkStart w:id="86" w:name="_Toc199630110"/>
      <w:r>
        <w:t xml:space="preserve">Figura </w:t>
      </w:r>
      <w:r>
        <w:fldChar w:fldCharType="begin"/>
      </w:r>
      <w:r>
        <w:instrText xml:space="preserve"> SEQ Figura \* ARABIC </w:instrText>
      </w:r>
      <w:r>
        <w:fldChar w:fldCharType="separate"/>
      </w:r>
      <w:r w:rsidR="008B6F00">
        <w:rPr>
          <w:noProof/>
        </w:rPr>
        <w:t>16</w:t>
      </w:r>
      <w:r>
        <w:fldChar w:fldCharType="end"/>
      </w:r>
      <w:r>
        <w:t>: Resultados del análisis del código</w:t>
      </w:r>
      <w:bookmarkEnd w:id="86"/>
    </w:p>
    <w:p w14:paraId="5966E593" w14:textId="77777777" w:rsidR="00147B89" w:rsidRDefault="00147B89" w:rsidP="00F32336">
      <w:pPr>
        <w:pStyle w:val="Textoindependiente"/>
        <w:spacing w:before="102"/>
        <w:jc w:val="both"/>
      </w:pPr>
    </w:p>
    <w:p w14:paraId="4CF28B51" w14:textId="77777777" w:rsidR="00147B89" w:rsidRDefault="00147B89" w:rsidP="00F32336">
      <w:pPr>
        <w:pStyle w:val="Textoindependiente"/>
        <w:spacing w:before="102"/>
        <w:jc w:val="both"/>
      </w:pPr>
    </w:p>
    <w:p w14:paraId="5C9E15DA" w14:textId="5317A3C4" w:rsidR="002F5AFC" w:rsidRDefault="00851B92" w:rsidP="000F53F4">
      <w:pPr>
        <w:pStyle w:val="Textoindependiente"/>
        <w:spacing w:before="102"/>
        <w:ind w:firstLine="720"/>
        <w:jc w:val="both"/>
      </w:pPr>
      <w:r>
        <w:t>El análisis completo se puede encontrar en</w:t>
      </w:r>
    </w:p>
    <w:p w14:paraId="04266AC0" w14:textId="2DDACC26" w:rsidR="00851B92" w:rsidRDefault="00851B92" w:rsidP="000F53F4">
      <w:pPr>
        <w:pStyle w:val="Textoindependiente"/>
        <w:spacing w:before="102"/>
        <w:ind w:firstLine="720"/>
        <w:jc w:val="both"/>
      </w:pPr>
      <w:hyperlink r:id="rId383" w:history="1">
        <w:r w:rsidRPr="000F53F4">
          <w:rPr>
            <w:rStyle w:val="Hipervnculo"/>
          </w:rPr>
          <w:t>https://sonarcloud.io/project/overview?id=pabloosp_VehicleDetection</w:t>
        </w:r>
      </w:hyperlink>
    </w:p>
    <w:p w14:paraId="2EFA450B" w14:textId="77777777" w:rsidR="00D26353" w:rsidRDefault="00D26353" w:rsidP="00F32336">
      <w:pPr>
        <w:pStyle w:val="Textoindependiente"/>
        <w:spacing w:before="102"/>
        <w:jc w:val="both"/>
      </w:pPr>
    </w:p>
    <w:p w14:paraId="36F327FA" w14:textId="6F8F36FD" w:rsidR="00D26353" w:rsidRPr="000541B3" w:rsidRDefault="000F53F4" w:rsidP="00F32336">
      <w:pPr>
        <w:pStyle w:val="Textoindependiente"/>
        <w:spacing w:before="102"/>
        <w:jc w:val="both"/>
        <w:rPr>
          <w:b/>
          <w:bCs/>
          <w:sz w:val="28"/>
          <w:szCs w:val="28"/>
        </w:rPr>
      </w:pPr>
      <w:r w:rsidRPr="000541B3">
        <w:rPr>
          <w:b/>
          <w:bCs/>
          <w:sz w:val="28"/>
          <w:szCs w:val="28"/>
        </w:rPr>
        <w:t xml:space="preserve">Resolución de problemas </w:t>
      </w:r>
      <w:r w:rsidR="00E241AE" w:rsidRPr="000541B3">
        <w:rPr>
          <w:b/>
          <w:bCs/>
          <w:sz w:val="28"/>
          <w:szCs w:val="28"/>
        </w:rPr>
        <w:t>técnicos</w:t>
      </w:r>
    </w:p>
    <w:p w14:paraId="191AA500" w14:textId="23D1ABDA" w:rsidR="00D26353" w:rsidRDefault="003C0135" w:rsidP="006B74E1">
      <w:pPr>
        <w:pStyle w:val="Textoindependiente"/>
        <w:spacing w:before="102"/>
        <w:ind w:firstLine="720"/>
        <w:jc w:val="both"/>
      </w:pPr>
      <w:r>
        <w:t>A lo largo del desarrollo, se han presentado diferentes problemas que han requerido ser solventados antes de avanzar.</w:t>
      </w:r>
    </w:p>
    <w:p w14:paraId="38066F0D" w14:textId="77777777" w:rsidR="006B74E1" w:rsidRPr="006B74E1" w:rsidRDefault="006B74E1" w:rsidP="006B74E1">
      <w:pPr>
        <w:pStyle w:val="Textoindependiente"/>
        <w:spacing w:before="102"/>
        <w:jc w:val="both"/>
        <w:rPr>
          <w:sz w:val="12"/>
          <w:szCs w:val="12"/>
        </w:rPr>
      </w:pPr>
    </w:p>
    <w:p w14:paraId="5074B230" w14:textId="4A395644" w:rsidR="00D26353" w:rsidRPr="000541B3" w:rsidRDefault="000541B3" w:rsidP="00F32336">
      <w:pPr>
        <w:pStyle w:val="Textoindependiente"/>
        <w:spacing w:before="102"/>
        <w:jc w:val="both"/>
        <w:rPr>
          <w:b/>
          <w:bCs/>
        </w:rPr>
      </w:pPr>
      <w:r w:rsidRPr="000541B3">
        <w:rPr>
          <w:b/>
          <w:bCs/>
        </w:rPr>
        <w:t>Conexión segura con la base de datos</w:t>
      </w:r>
    </w:p>
    <w:p w14:paraId="3AC8C8F2" w14:textId="3AB0020B" w:rsidR="00F6337D" w:rsidRDefault="000541B3" w:rsidP="000541B3">
      <w:pPr>
        <w:pStyle w:val="Textoindependiente"/>
        <w:spacing w:before="102"/>
        <w:ind w:firstLine="720"/>
        <w:jc w:val="both"/>
      </w:pPr>
      <w:r>
        <w:t xml:space="preserve">Inicialmente, las credenciales de la base de datos estaban </w:t>
      </w:r>
      <w:r w:rsidR="00544C3A">
        <w:t>almacenadas</w:t>
      </w:r>
      <w:r>
        <w:t xml:space="preserve"> en texto dentro del código, lo que suponía un riesgo en la seguridad del proyecto. </w:t>
      </w:r>
    </w:p>
    <w:p w14:paraId="24C67F6D" w14:textId="762DD788" w:rsidR="000541B3" w:rsidRDefault="000541B3" w:rsidP="000541B3">
      <w:pPr>
        <w:pStyle w:val="Textoindependiente"/>
        <w:spacing w:before="102"/>
        <w:ind w:firstLine="720"/>
        <w:jc w:val="both"/>
      </w:pPr>
      <w:r>
        <w:t xml:space="preserve">Para ello, se extrajeron </w:t>
      </w:r>
      <w:r w:rsidR="006F78D2">
        <w:t>dichas</w:t>
      </w:r>
      <w:r>
        <w:t xml:space="preserve"> credenciales a un </w:t>
      </w:r>
      <w:proofErr w:type="gramStart"/>
      <w:r>
        <w:t>archivo .</w:t>
      </w:r>
      <w:proofErr w:type="spellStart"/>
      <w:r>
        <w:t>env</w:t>
      </w:r>
      <w:proofErr w:type="spellEnd"/>
      <w:proofErr w:type="gramEnd"/>
      <w:r>
        <w:t xml:space="preserve"> y que, al lanzar la </w:t>
      </w:r>
      <w:proofErr w:type="gramStart"/>
      <w:r>
        <w:t>app</w:t>
      </w:r>
      <w:proofErr w:type="gramEnd"/>
      <w:r>
        <w:t>, estas credenciales se carguen automáticamente</w:t>
      </w:r>
      <w:r w:rsidR="002717ED">
        <w:t>. Las adaptaciones necesarias para este cambio se detallan en los anexos.</w:t>
      </w:r>
    </w:p>
    <w:p w14:paraId="76416B22" w14:textId="77777777" w:rsidR="009A2C60" w:rsidRDefault="009A2C60" w:rsidP="000541B3">
      <w:pPr>
        <w:pStyle w:val="Textoindependiente"/>
        <w:spacing w:before="102"/>
        <w:ind w:firstLine="720"/>
        <w:jc w:val="both"/>
      </w:pPr>
    </w:p>
    <w:p w14:paraId="16BB6123" w14:textId="77777777" w:rsidR="009A2C60" w:rsidRDefault="009A2C60" w:rsidP="000541B3">
      <w:pPr>
        <w:pStyle w:val="Textoindependiente"/>
        <w:spacing w:before="102"/>
        <w:ind w:firstLine="720"/>
        <w:jc w:val="both"/>
      </w:pPr>
    </w:p>
    <w:p w14:paraId="2AC54B04" w14:textId="77777777" w:rsidR="009A2C60" w:rsidRDefault="009A2C60" w:rsidP="000541B3">
      <w:pPr>
        <w:pStyle w:val="Textoindependiente"/>
        <w:spacing w:before="102"/>
        <w:ind w:firstLine="720"/>
        <w:jc w:val="both"/>
      </w:pPr>
    </w:p>
    <w:p w14:paraId="1D5FBAEF" w14:textId="77777777" w:rsidR="009A2C60" w:rsidRDefault="009A2C60" w:rsidP="000541B3">
      <w:pPr>
        <w:pStyle w:val="Textoindependiente"/>
        <w:spacing w:before="102"/>
        <w:ind w:firstLine="720"/>
        <w:jc w:val="both"/>
      </w:pPr>
    </w:p>
    <w:p w14:paraId="4B5632EC" w14:textId="77777777" w:rsidR="009A2C60" w:rsidRDefault="009A2C60" w:rsidP="009A2C60">
      <w:pPr>
        <w:pStyle w:val="Textoindependiente"/>
        <w:spacing w:before="102"/>
      </w:pPr>
      <w:r>
        <w:rPr>
          <w:rFonts w:ascii="LM Roman Slanted 12" w:hAnsi="LM Roman Slanted 12"/>
          <w:i/>
        </w:rPr>
        <w:t>Aspectos relevantes del desarrollo del proyecto</w:t>
      </w:r>
    </w:p>
    <w:p w14:paraId="332FC99C" w14:textId="77777777" w:rsidR="009A2C60" w:rsidRDefault="009A2C60" w:rsidP="000541B3">
      <w:pPr>
        <w:pStyle w:val="Textoindependiente"/>
        <w:spacing w:before="102"/>
        <w:ind w:firstLine="720"/>
        <w:jc w:val="both"/>
      </w:pPr>
    </w:p>
    <w:p w14:paraId="0B6D1D95" w14:textId="4F7E693D" w:rsidR="00D26353" w:rsidRPr="000541B3" w:rsidRDefault="000541B3" w:rsidP="00F32336">
      <w:pPr>
        <w:pStyle w:val="Textoindependiente"/>
        <w:spacing w:before="102"/>
        <w:jc w:val="both"/>
        <w:rPr>
          <w:b/>
          <w:bCs/>
        </w:rPr>
      </w:pPr>
      <w:r w:rsidRPr="000541B3">
        <w:rPr>
          <w:b/>
          <w:bCs/>
        </w:rPr>
        <w:t>Detección automática de la facultad</w:t>
      </w:r>
    </w:p>
    <w:p w14:paraId="21887571" w14:textId="77777777" w:rsidR="00F6337D" w:rsidRDefault="006B74E1" w:rsidP="00F6337D">
      <w:pPr>
        <w:pStyle w:val="Textoindependiente"/>
        <w:spacing w:before="102"/>
        <w:ind w:firstLine="720"/>
        <w:jc w:val="both"/>
      </w:pPr>
      <w:r>
        <w:t>Algunos vídeos no incluían metadatos o el formato en el que se presentaban no estaba contemplado. Por ello, se realizaron pruebas con diferentes vídeos para adaptar el procesamiento de metadatos</w:t>
      </w:r>
      <w:r w:rsidR="00290E1B">
        <w:t xml:space="preserve"> según el dispositivo de grabación</w:t>
      </w:r>
      <w:r w:rsidR="00F6337D">
        <w:t xml:space="preserve"> y proporcionar un selector manual cuando estos datos no se detecten</w:t>
      </w:r>
      <w:r w:rsidR="00290E1B">
        <w:t xml:space="preserve">. </w:t>
      </w:r>
    </w:p>
    <w:p w14:paraId="5CF5CF97" w14:textId="2DDD656B" w:rsidR="00F6337D" w:rsidRDefault="00290E1B" w:rsidP="00F6337D">
      <w:pPr>
        <w:pStyle w:val="Textoindependiente"/>
        <w:spacing w:before="102"/>
        <w:ind w:firstLine="720"/>
        <w:jc w:val="both"/>
      </w:pPr>
      <w:r>
        <w:t>S</w:t>
      </w:r>
      <w:r w:rsidR="006B74E1">
        <w:t xml:space="preserve">in embargo, podría ser necesario añadir algún caso más </w:t>
      </w:r>
      <w:r w:rsidR="00F6337D">
        <w:t>en caso de no estar contemplado el formato de algún dispositivo.</w:t>
      </w:r>
    </w:p>
    <w:p w14:paraId="70846BC0" w14:textId="4FDCABE6" w:rsidR="00D26353" w:rsidRPr="00F6337D" w:rsidRDefault="00F6337D" w:rsidP="00F32336">
      <w:pPr>
        <w:pStyle w:val="Textoindependiente"/>
        <w:spacing w:before="102"/>
        <w:jc w:val="both"/>
        <w:rPr>
          <w:b/>
          <w:bCs/>
        </w:rPr>
      </w:pPr>
      <w:r w:rsidRPr="00F6337D">
        <w:rPr>
          <w:b/>
          <w:bCs/>
        </w:rPr>
        <w:t xml:space="preserve">Conteo personalizado de </w:t>
      </w:r>
      <w:r w:rsidR="00E241AE" w:rsidRPr="00F6337D">
        <w:rPr>
          <w:b/>
          <w:bCs/>
        </w:rPr>
        <w:t>vehículos</w:t>
      </w:r>
    </w:p>
    <w:p w14:paraId="2DD3B542" w14:textId="77777777" w:rsidR="00F6337D" w:rsidRDefault="00F6337D" w:rsidP="00F6337D">
      <w:pPr>
        <w:pStyle w:val="Textoindependiente"/>
        <w:spacing w:before="102"/>
        <w:ind w:firstLine="720"/>
        <w:jc w:val="both"/>
      </w:pPr>
      <w:r>
        <w:t xml:space="preserve">En un principio, la función de conteo de vehículos solo tenía en cuenta líneas horizontales fijas. Al implementar la mejora que permite al usuario dibujar la línea de forma libre, fue necesario adaptar la lógica de la función. </w:t>
      </w:r>
    </w:p>
    <w:p w14:paraId="19121EBD" w14:textId="1617E5B3" w:rsidR="00D26353" w:rsidRDefault="00F6337D" w:rsidP="00F6337D">
      <w:pPr>
        <w:pStyle w:val="Textoindependiente"/>
        <w:spacing w:before="102"/>
        <w:ind w:firstLine="720"/>
        <w:jc w:val="both"/>
      </w:pPr>
      <w:r>
        <w:t xml:space="preserve">Se necesito </w:t>
      </w:r>
      <w:proofErr w:type="spellStart"/>
      <w:r>
        <w:t>reescalar</w:t>
      </w:r>
      <w:proofErr w:type="spellEnd"/>
      <w:r>
        <w:t xml:space="preserve"> la línea al pasar del </w:t>
      </w:r>
      <w:proofErr w:type="spellStart"/>
      <w:proofErr w:type="gramStart"/>
      <w:r>
        <w:t>frame</w:t>
      </w:r>
      <w:proofErr w:type="spellEnd"/>
      <w:proofErr w:type="gramEnd"/>
      <w:r>
        <w:t xml:space="preserve"> donde se dibuja al recuadro de procesamiento, ya que si no la línea no se mostraría donde indicó el usuario. A su vez, se modificó la lógica de cruce para que solamente se registre una vez cada vehículo adaptando los puntos de intersección entre la línea y el vehículo.</w:t>
      </w:r>
    </w:p>
    <w:p w14:paraId="052DBEFF" w14:textId="77777777" w:rsidR="00D26353" w:rsidRDefault="00D26353" w:rsidP="00F32336">
      <w:pPr>
        <w:pStyle w:val="Textoindependiente"/>
        <w:spacing w:before="102"/>
        <w:jc w:val="both"/>
      </w:pPr>
    </w:p>
    <w:p w14:paraId="251D2775" w14:textId="77777777" w:rsidR="00D26353" w:rsidRDefault="00D26353" w:rsidP="00F32336">
      <w:pPr>
        <w:pStyle w:val="Textoindependiente"/>
        <w:spacing w:before="102"/>
        <w:jc w:val="both"/>
      </w:pPr>
    </w:p>
    <w:p w14:paraId="36FD0192" w14:textId="77777777" w:rsidR="00D26353" w:rsidRDefault="00D26353" w:rsidP="00F32336">
      <w:pPr>
        <w:pStyle w:val="Textoindependiente"/>
        <w:spacing w:before="102"/>
        <w:jc w:val="both"/>
      </w:pPr>
    </w:p>
    <w:p w14:paraId="15F6BDB9" w14:textId="77777777" w:rsidR="002F5AFC" w:rsidRPr="00FC655F" w:rsidRDefault="002F5AFC" w:rsidP="00F32336">
      <w:pPr>
        <w:pStyle w:val="Textoindependiente"/>
        <w:spacing w:before="102"/>
        <w:jc w:val="both"/>
      </w:pPr>
    </w:p>
    <w:p w14:paraId="5A201F69" w14:textId="77777777" w:rsidR="00792D5C" w:rsidRDefault="00792D5C" w:rsidP="00F32336">
      <w:pPr>
        <w:jc w:val="both"/>
        <w:rPr>
          <w:sz w:val="14"/>
        </w:rPr>
      </w:pPr>
    </w:p>
    <w:p w14:paraId="32A09811" w14:textId="77777777" w:rsidR="00FC655F" w:rsidRDefault="00FC655F">
      <w:pPr>
        <w:rPr>
          <w:sz w:val="14"/>
        </w:rPr>
        <w:sectPr w:rsidR="00FC655F">
          <w:headerReference w:type="even" r:id="rId384"/>
          <w:pgSz w:w="11910" w:h="16840"/>
          <w:pgMar w:top="1920" w:right="1600" w:bottom="280" w:left="1540" w:header="0" w:footer="0" w:gutter="0"/>
          <w:cols w:space="720"/>
        </w:sectPr>
      </w:pPr>
    </w:p>
    <w:bookmarkStart w:id="87" w:name="6._Trabajos_relacionados"/>
    <w:bookmarkStart w:id="88" w:name="_bookmark16"/>
    <w:bookmarkStart w:id="89" w:name="_Toc200231686"/>
    <w:bookmarkEnd w:id="87"/>
    <w:bookmarkEnd w:id="88"/>
    <w:p w14:paraId="55F69CF7" w14:textId="19CDB13B" w:rsidR="00792D5C" w:rsidRDefault="000D3D66">
      <w:pPr>
        <w:pStyle w:val="Ttulo1"/>
        <w:numPr>
          <w:ilvl w:val="2"/>
          <w:numId w:val="1"/>
        </w:numPr>
        <w:tabs>
          <w:tab w:val="left" w:pos="1885"/>
        </w:tabs>
        <w:ind w:left="1885" w:hanging="695"/>
      </w:pPr>
      <w:r>
        <w:rPr>
          <w:noProof/>
        </w:rPr>
        <w:lastRenderedPageBreak/>
        <mc:AlternateContent>
          <mc:Choice Requires="wps">
            <w:drawing>
              <wp:anchor distT="0" distB="0" distL="0" distR="0" simplePos="0" relativeHeight="487629824" behindDoc="1" locked="0" layoutInCell="1" allowOverlap="1" wp14:anchorId="5C61EAD4" wp14:editId="4F7D5469">
                <wp:simplePos x="0" y="0"/>
                <wp:positionH relativeFrom="page">
                  <wp:posOffset>1079500</wp:posOffset>
                </wp:positionH>
                <wp:positionV relativeFrom="margin">
                  <wp:align>top</wp:align>
                </wp:positionV>
                <wp:extent cx="4846320" cy="1270"/>
                <wp:effectExtent l="0" t="0" r="0" b="0"/>
                <wp:wrapNone/>
                <wp:docPr id="1625400246"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F39E43B" id="Graphic 869" o:spid="_x0000_s1026" style="position:absolute;margin-left:85pt;margin-top:0;width:381.6pt;height:.1pt;z-index:-15686656;visibility:visible;mso-wrap-style:square;mso-wrap-distance-left:0;mso-wrap-distance-top:0;mso-wrap-distance-right:0;mso-wrap-distance-bottom:0;mso-position-horizontal:absolute;mso-position-horizontal-relative:page;mso-position-vertical:top;mso-position-vertical-relative:margin;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" path="m,l4845926,e" filled="f" strokeweight=".14039mm">
                <v:path arrowok="t"/>
                <w10:wrap anchorx="page" anchory="margin"/>
              </v:shape>
            </w:pict>
          </mc:Fallback>
        </mc:AlternateContent>
      </w:r>
      <w:r>
        <w:t>Trabajos</w:t>
      </w:r>
      <w:r>
        <w:rPr>
          <w:spacing w:val="-32"/>
        </w:rPr>
        <w:t xml:space="preserve"> </w:t>
      </w:r>
      <w:r>
        <w:rPr>
          <w:spacing w:val="-2"/>
        </w:rPr>
        <w:t>relacionados</w:t>
      </w:r>
      <w:bookmarkEnd w:id="89"/>
    </w:p>
    <w:p w14:paraId="70F092EF" w14:textId="77777777" w:rsidR="00792D5C" w:rsidRDefault="008B6F00">
      <w:pPr>
        <w:pStyle w:val="Textoindependiente"/>
        <w:spacing w:before="5"/>
        <w:rPr>
          <w:rFonts w:ascii="LM Sans 10"/>
          <w:b/>
          <w:sz w:val="15"/>
        </w:rPr>
      </w:pPr>
      <w:r>
        <w:rPr>
          <w:noProof/>
        </w:rPr>
        <mc:AlternateContent>
          <mc:Choice Requires="wps">
            <w:drawing>
              <wp:anchor distT="0" distB="0" distL="0" distR="0" simplePos="0" relativeHeight="487610368" behindDoc="1" locked="0" layoutInCell="1" allowOverlap="1" wp14:anchorId="6BC40D44" wp14:editId="5B3DE329">
                <wp:simplePos x="0" y="0"/>
                <wp:positionH relativeFrom="page">
                  <wp:posOffset>1078877</wp:posOffset>
                </wp:positionH>
                <wp:positionV relativeFrom="paragraph">
                  <wp:posOffset>155124</wp:posOffset>
                </wp:positionV>
                <wp:extent cx="4846320" cy="1270"/>
                <wp:effectExtent l="0" t="0" r="0" b="0"/>
                <wp:wrapTopAndBottom/>
                <wp:docPr id="1209" name="Graphic 12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1BB42FD3" id="Graphic 1209" o:spid="_x0000_s1026" style="position:absolute;margin-left:84.95pt;margin-top:12.2pt;width:381.6pt;height:.1pt;z-index:-15706112;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6E910EE9" w14:textId="77777777" w:rsidR="00792D5C" w:rsidRDefault="00792D5C">
      <w:pPr>
        <w:pStyle w:val="Textoindependiente"/>
        <w:spacing w:before="186"/>
        <w:rPr>
          <w:rFonts w:ascii="LM Sans 10"/>
          <w:b/>
        </w:rPr>
      </w:pPr>
    </w:p>
    <w:p w14:paraId="4DF604AB" w14:textId="794BFDBF" w:rsidR="00792D5C" w:rsidRDefault="008B6F00" w:rsidP="004B7E0B">
      <w:pPr>
        <w:pStyle w:val="Textoindependiente"/>
        <w:spacing w:before="102"/>
        <w:ind w:firstLine="720"/>
        <w:jc w:val="both"/>
      </w:pPr>
      <w:r>
        <w:t>E</w:t>
      </w:r>
      <w:r w:rsidR="004D5BA6">
        <w:t>n este apartado se detallan un par de herramientas que hacen uso de la visión por computador y análisis de imágenes y v</w:t>
      </w:r>
      <w:r w:rsidR="005F7ADC">
        <w:t>í</w:t>
      </w:r>
      <w:r w:rsidR="004D5BA6">
        <w:t>deos.</w:t>
      </w:r>
    </w:p>
    <w:p w14:paraId="62EAA041" w14:textId="77777777" w:rsidR="004D5BA6" w:rsidRDefault="004D5BA6" w:rsidP="004B7E0B">
      <w:pPr>
        <w:pStyle w:val="Textoindependiente"/>
        <w:spacing w:before="102"/>
        <w:ind w:firstLine="720"/>
        <w:jc w:val="both"/>
      </w:pPr>
    </w:p>
    <w:p w14:paraId="3B51A0C0" w14:textId="3FD74D12" w:rsidR="004D5BA6" w:rsidRDefault="004D5BA6">
      <w:pPr>
        <w:pStyle w:val="Ttulo2"/>
        <w:numPr>
          <w:ilvl w:val="3"/>
          <w:numId w:val="14"/>
        </w:numPr>
        <w:jc w:val="both"/>
      </w:pPr>
      <w:bookmarkStart w:id="90" w:name="_Toc200231687"/>
      <w:proofErr w:type="spellStart"/>
      <w:r>
        <w:t>Plate</w:t>
      </w:r>
      <w:proofErr w:type="spellEnd"/>
      <w:r>
        <w:t xml:space="preserve"> </w:t>
      </w:r>
      <w:proofErr w:type="spellStart"/>
      <w:r>
        <w:t>Recognizer</w:t>
      </w:r>
      <w:bookmarkEnd w:id="90"/>
      <w:proofErr w:type="spellEnd"/>
    </w:p>
    <w:p w14:paraId="721DF00E" w14:textId="53B7A38F" w:rsidR="00792D5C" w:rsidRDefault="004D5BA6" w:rsidP="004B7E0B">
      <w:pPr>
        <w:pStyle w:val="Textoindependiente"/>
        <w:spacing w:before="102"/>
        <w:ind w:firstLine="720"/>
        <w:jc w:val="both"/>
      </w:pPr>
      <w:proofErr w:type="spellStart"/>
      <w:r>
        <w:t>Plate</w:t>
      </w:r>
      <w:proofErr w:type="spellEnd"/>
      <w:r>
        <w:t xml:space="preserve"> </w:t>
      </w:r>
      <w:proofErr w:type="spellStart"/>
      <w:r>
        <w:t>Recognizer</w:t>
      </w:r>
      <w:proofErr w:type="spellEnd"/>
      <w:r>
        <w:t xml:space="preserve"> </w:t>
      </w:r>
      <w:r w:rsidR="00BB12B9">
        <w:fldChar w:fldCharType="begin"/>
      </w:r>
      <w:r w:rsidR="00805F76">
        <w:instrText xml:space="preserve"> ADDIN ZOTERO_ITEM CSL_CITATION {"citationID":"mDyn6EFW","properties":{"formattedCitation":"[31]","plainCitation":"[31]","noteIndex":0},"citationItems":[{"id":27,"uris":["http://zotero.org/users/16975901/items/R4PX4I64"],"itemData":{"id":27,"type":"webpage","abstract":"Accurate, fast Automatic License Plate Recognition (ALPR) software. Works in dark, blurry images. Includes Vehicle Make, Model, Color.","container-title":"Plate Recognizer","language":"en-US","title":"Automatic License Plate Recognition - High Accuracy ALPR","URL":"https://platerecognizer.com/","accessed":{"date-parts":[["2025",5,14]]}}}],"schema":"https://github.com/citation-style-language/schema/raw/master/csl-citation.json"} </w:instrText>
      </w:r>
      <w:r w:rsidR="00BB12B9">
        <w:fldChar w:fldCharType="separate"/>
      </w:r>
      <w:r w:rsidR="00805F76" w:rsidRPr="00805F76">
        <w:t>[31]</w:t>
      </w:r>
      <w:r w:rsidR="00BB12B9">
        <w:fldChar w:fldCharType="end"/>
      </w:r>
      <w:r w:rsidR="00BB12B9">
        <w:t xml:space="preserve"> </w:t>
      </w:r>
      <w:r w:rsidR="00BB12B9" w:rsidRPr="00BB12B9">
        <w:t>es un software basado en visión por computador que permite el reconocimiento automático de matrículas (ALPR</w:t>
      </w:r>
      <w:r w:rsidR="00BB12B9">
        <w:t xml:space="preserve">). </w:t>
      </w:r>
      <w:r w:rsidR="00BB12B9" w:rsidRPr="00BB12B9">
        <w:t>Está diseñado para poder trabajar con imágenes borrosas, condiciones climatológicas adversas, imágenes de baja resolución, etc. Puede integrarse fácilmente mediante API REST, cuenta con un panel de usuario para ver los resultados y configurar alertas, además de ofrecer kits de desarrollo software (SDK</w:t>
      </w:r>
      <w:r w:rsidR="00BB12B9">
        <w:t>).</w:t>
      </w:r>
    </w:p>
    <w:p w14:paraId="6C57A30F" w14:textId="30747E94" w:rsidR="00BB12B9" w:rsidRDefault="00BB12B9" w:rsidP="004B7E0B">
      <w:pPr>
        <w:pStyle w:val="Textoindependiente"/>
        <w:spacing w:before="102"/>
        <w:ind w:firstLine="720"/>
        <w:jc w:val="both"/>
      </w:pPr>
      <w:r>
        <w:t>Ofrecen diferentes módulos específicos dependiendo del tipo de aplicación, como reconocimiento en imágenes fijas (</w:t>
      </w:r>
      <w:proofErr w:type="spellStart"/>
      <w:r>
        <w:t>Snapshot</w:t>
      </w:r>
      <w:proofErr w:type="spellEnd"/>
      <w:r>
        <w:t xml:space="preserve"> ALPR), vídeos en tiempo real (</w:t>
      </w:r>
      <w:proofErr w:type="spellStart"/>
      <w:r>
        <w:t>Stream</w:t>
      </w:r>
      <w:proofErr w:type="spellEnd"/>
      <w:r>
        <w:t xml:space="preserve"> ALPR), detección de barcos (</w:t>
      </w:r>
      <w:proofErr w:type="spellStart"/>
      <w:r>
        <w:t>Boat</w:t>
      </w:r>
      <w:proofErr w:type="spellEnd"/>
      <w:r>
        <w:t xml:space="preserve"> ID) ... También cuentan con módulos de gestión de aparcamientos y seguimiento de personas. </w:t>
      </w:r>
      <w:r>
        <w:fldChar w:fldCharType="begin"/>
      </w:r>
      <w:r w:rsidR="00805F76">
        <w:instrText xml:space="preserve"> ADDIN ZOTERO_ITEM CSL_CITATION {"citationID":"bWfXVIBK","properties":{"formattedCitation":"[31]","plainCitation":"[31]","noteIndex":0},"citationItems":[{"id":27,"uris":["http://zotero.org/users/16975901/items/R4PX4I64"],"itemData":{"id":27,"type":"webpage","abstract":"Accurate, fast Automatic License Plate Recognition (ALPR) software. Works in dark, blurry images. Includes Vehicle Make, Model, Color.","container-title":"Plate Recognizer","language":"en-US","title":"Automatic License Plate Recognition - High Accuracy ALPR","URL":"https://platerecognizer.com/","accessed":{"date-parts":[["2025",5,14]]}}}],"schema":"https://github.com/citation-style-language/schema/raw/master/csl-citation.json"} </w:instrText>
      </w:r>
      <w:r>
        <w:fldChar w:fldCharType="separate"/>
      </w:r>
      <w:r w:rsidR="00805F76" w:rsidRPr="00805F76">
        <w:t>[31]</w:t>
      </w:r>
      <w:r>
        <w:fldChar w:fldCharType="end"/>
      </w:r>
    </w:p>
    <w:p w14:paraId="79175FDF" w14:textId="79054B4E" w:rsidR="00BB12B9" w:rsidRDefault="00BB12B9" w:rsidP="004B7E0B">
      <w:pPr>
        <w:pStyle w:val="Textoindependiente"/>
        <w:spacing w:before="102"/>
        <w:ind w:firstLine="720"/>
        <w:jc w:val="both"/>
      </w:pPr>
      <w:r>
        <w:t>El precio de este software varía dependiendo del módulo a contratar, pero todos cuentan con un plan gratuito que permite un número muy limitado de detecciones u ofrecen una prueba mensual, y planes de pago que comienzan a partir de los 20$. También cuentan con planes empresariales personalizados.</w:t>
      </w:r>
      <w:r w:rsidR="00907CF0">
        <w:t xml:space="preserve"> </w:t>
      </w:r>
      <w:r w:rsidR="00907CF0">
        <w:fldChar w:fldCharType="begin"/>
      </w:r>
      <w:r w:rsidR="00805F76">
        <w:instrText xml:space="preserve"> ADDIN ZOTERO_ITEM CSL_CITATION {"citationID":"Qo3RmDsB","properties":{"formattedCitation":"[32]","plainCitation":"[32]","noteIndex":0},"citationItems":[{"id":29,"uris":["http://zotero.org/users/16975901/items/7TKNLRVA"],"itemData":{"id":29,"type":"post-weblog","abstract":"Free Trial ALPR software. No credit card required. Affordable monthly, annual or perpetual pricing plans.","container-title":"Plate Recognizer","language":"en-US","title":"Pricing | Plate Recognizer ALPR","URL":"https://platerecognizer.com/pricing/","accessed":{"date-parts":[["2025",5,14]]}}}],"schema":"https://github.com/citation-style-language/schema/raw/master/csl-citation.json"} </w:instrText>
      </w:r>
      <w:r w:rsidR="00907CF0">
        <w:fldChar w:fldCharType="separate"/>
      </w:r>
      <w:r w:rsidR="00805F76" w:rsidRPr="00805F76">
        <w:t>[32]</w:t>
      </w:r>
      <w:r w:rsidR="00907CF0">
        <w:fldChar w:fldCharType="end"/>
      </w:r>
    </w:p>
    <w:p w14:paraId="024038B8" w14:textId="77777777" w:rsidR="00907CF0" w:rsidRDefault="00907CF0" w:rsidP="00BB12B9">
      <w:pPr>
        <w:pStyle w:val="Textoindependiente"/>
        <w:spacing w:before="102"/>
        <w:ind w:firstLine="720"/>
      </w:pPr>
    </w:p>
    <w:p w14:paraId="3D210A4F" w14:textId="77777777" w:rsidR="00907CF0" w:rsidRDefault="00907CF0" w:rsidP="00BB12B9">
      <w:pPr>
        <w:pStyle w:val="Textoindependiente"/>
        <w:spacing w:before="102"/>
        <w:ind w:firstLine="720"/>
      </w:pPr>
    </w:p>
    <w:p w14:paraId="7730226E" w14:textId="77777777" w:rsidR="00907CF0" w:rsidRDefault="00907CF0" w:rsidP="00BB12B9">
      <w:pPr>
        <w:pStyle w:val="Textoindependiente"/>
        <w:spacing w:before="102"/>
        <w:ind w:firstLine="720"/>
      </w:pPr>
    </w:p>
    <w:p w14:paraId="504F8401" w14:textId="77777777" w:rsidR="00907CF0" w:rsidRDefault="00907CF0" w:rsidP="00BB12B9">
      <w:pPr>
        <w:pStyle w:val="Textoindependiente"/>
        <w:spacing w:before="102"/>
        <w:ind w:firstLine="720"/>
      </w:pPr>
    </w:p>
    <w:p w14:paraId="1A547037" w14:textId="77777777" w:rsidR="00907CF0" w:rsidRDefault="00907CF0" w:rsidP="00BB12B9">
      <w:pPr>
        <w:pStyle w:val="Textoindependiente"/>
        <w:spacing w:before="102"/>
        <w:ind w:firstLine="720"/>
      </w:pPr>
    </w:p>
    <w:p w14:paraId="1D224156" w14:textId="12A4B207" w:rsidR="00792D5C" w:rsidRDefault="00907CF0" w:rsidP="00907CF0">
      <w:pPr>
        <w:pStyle w:val="Textoindependiente"/>
        <w:sectPr w:rsidR="00792D5C">
          <w:pgSz w:w="11910" w:h="16840"/>
          <w:pgMar w:top="4520" w:right="1600" w:bottom="280" w:left="1540" w:header="4337" w:footer="0" w:gutter="0"/>
          <w:cols w:space="720"/>
        </w:sectPr>
      </w:pPr>
      <w:r>
        <w:t xml:space="preserve"> </w:t>
      </w:r>
    </w:p>
    <w:p w14:paraId="7B24D118" w14:textId="77777777" w:rsidR="005E2612" w:rsidRDefault="005E2612" w:rsidP="00C721DB">
      <w:pPr>
        <w:tabs>
          <w:tab w:val="left" w:pos="6732"/>
        </w:tabs>
        <w:spacing w:before="72"/>
        <w:jc w:val="right"/>
        <w:rPr>
          <w:rFonts w:ascii="LM Roman Slanted 12" w:hAnsi="LM Roman Slanted 12"/>
          <w:i/>
          <w:sz w:val="24"/>
        </w:rPr>
      </w:pPr>
    </w:p>
    <w:p w14:paraId="1B4D6C1B" w14:textId="74D06E4F" w:rsidR="00C721DB" w:rsidRDefault="00C721DB" w:rsidP="00C721DB">
      <w:pPr>
        <w:tabs>
          <w:tab w:val="left" w:pos="6732"/>
        </w:tabs>
        <w:spacing w:before="72"/>
        <w:jc w:val="right"/>
        <w:rPr>
          <w:rFonts w:ascii="LM Roman Slanted 12" w:hAnsi="LM Roman Slanted 12"/>
          <w:i/>
          <w:sz w:val="24"/>
        </w:rPr>
      </w:pPr>
      <w:r>
        <w:rPr>
          <w:rFonts w:ascii="LM Roman Slanted 12" w:hAnsi="LM Roman Slanted 12"/>
          <w:i/>
          <w:sz w:val="24"/>
        </w:rPr>
        <w:t>Trabajos relacionados</w:t>
      </w:r>
    </w:p>
    <w:p w14:paraId="685E1609" w14:textId="77777777" w:rsidR="00C721DB" w:rsidRPr="00C721DB" w:rsidRDefault="00C721DB" w:rsidP="00C721DB">
      <w:pPr>
        <w:tabs>
          <w:tab w:val="left" w:pos="6732"/>
        </w:tabs>
        <w:spacing w:before="72"/>
        <w:jc w:val="right"/>
        <w:rPr>
          <w:rFonts w:ascii="LM Roman Slanted 12" w:hAnsi="LM Roman Slanted 12"/>
          <w:i/>
          <w:sz w:val="24"/>
        </w:rPr>
      </w:pPr>
    </w:p>
    <w:p w14:paraId="5105AB39" w14:textId="77777777" w:rsidR="002717ED" w:rsidRDefault="00907CF0" w:rsidP="002717ED">
      <w:pPr>
        <w:pStyle w:val="Textoindependiente"/>
        <w:keepNext/>
        <w:spacing w:before="102"/>
        <w:ind w:firstLine="720"/>
        <w:jc w:val="center"/>
      </w:pPr>
      <w:r>
        <w:rPr>
          <w:noProof/>
        </w:rPr>
        <w:drawing>
          <wp:inline distT="0" distB="0" distL="0" distR="0" wp14:anchorId="7FF3D995" wp14:editId="31B713CE">
            <wp:extent cx="4739128" cy="1469292"/>
            <wp:effectExtent l="0" t="0" r="4445" b="0"/>
            <wp:docPr id="186337466" name="Imagen 503" descr="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7466" name="Imagen 503" descr="Interfaz de usuario gráfica&#10;&#10;El contenido generado por IA puede ser incorrecto."/>
                    <pic:cNvPicPr/>
                  </pic:nvPicPr>
                  <pic:blipFill>
                    <a:blip r:embed="rId385" cstate="print">
                      <a:extLst>
                        <a:ext uri="{28A0092B-C50C-407E-A947-70E740481C1C}">
                          <a14:useLocalDpi xmlns:a14="http://schemas.microsoft.com/office/drawing/2010/main" val="0"/>
                        </a:ext>
                      </a:extLst>
                    </a:blip>
                    <a:stretch>
                      <a:fillRect/>
                    </a:stretch>
                  </pic:blipFill>
                  <pic:spPr>
                    <a:xfrm>
                      <a:off x="0" y="0"/>
                      <a:ext cx="4767319" cy="1478032"/>
                    </a:xfrm>
                    <a:prstGeom prst="rect">
                      <a:avLst/>
                    </a:prstGeom>
                  </pic:spPr>
                </pic:pic>
              </a:graphicData>
            </a:graphic>
          </wp:inline>
        </w:drawing>
      </w:r>
    </w:p>
    <w:p w14:paraId="7BAE886D" w14:textId="58A57AF8" w:rsidR="00907CF0" w:rsidRDefault="002717ED" w:rsidP="005E2612">
      <w:pPr>
        <w:pStyle w:val="Descripcin"/>
        <w:jc w:val="center"/>
      </w:pPr>
      <w:bookmarkStart w:id="91" w:name="_Toc199630111"/>
      <w:r>
        <w:t xml:space="preserve">Figura </w:t>
      </w:r>
      <w:r>
        <w:fldChar w:fldCharType="begin"/>
      </w:r>
      <w:r>
        <w:instrText xml:space="preserve"> SEQ Figura \* ARABIC </w:instrText>
      </w:r>
      <w:r>
        <w:fldChar w:fldCharType="separate"/>
      </w:r>
      <w:r w:rsidR="008B6F00">
        <w:rPr>
          <w:noProof/>
        </w:rPr>
        <w:t>17</w:t>
      </w:r>
      <w:r>
        <w:fldChar w:fldCharType="end"/>
      </w:r>
      <w:r>
        <w:t xml:space="preserve">: </w:t>
      </w:r>
      <w:proofErr w:type="spellStart"/>
      <w:r>
        <w:t>Plate</w:t>
      </w:r>
      <w:proofErr w:type="spellEnd"/>
      <w:r>
        <w:t xml:space="preserve"> </w:t>
      </w:r>
      <w:proofErr w:type="spellStart"/>
      <w:r>
        <w:t>Recognizer</w:t>
      </w:r>
      <w:proofErr w:type="spellEnd"/>
      <w:r>
        <w:t xml:space="preserve"> resumen </w:t>
      </w:r>
      <w:r w:rsidR="005E2612">
        <w:fldChar w:fldCharType="begin"/>
      </w:r>
      <w:r w:rsidR="00805F76">
        <w:instrText xml:space="preserve"> ADDIN ZOTERO_ITEM CSL_CITATION {"citationID":"GZRzC5to","properties":{"formattedCitation":"[31]","plainCitation":"[31]","noteIndex":0},"citationItems":[{"id":27,"uris":["http://zotero.org/users/16975901/items/R4PX4I64"],"itemData":{"id":27,"type":"webpage","abstract":"Accurate, fast Automatic License Plate Recognition (ALPR) software. Works in dark, blurry images. Includes Vehicle Make, Model, Color.","container-title":"Plate Recognizer","language":"en-US","title":"Automatic License Plate Recognition - High Accuracy ALPR","URL":"https://platerecognizer.com/","accessed":{"date-parts":[["2025",5,14]]}}}],"schema":"https://github.com/citation-style-language/schema/raw/master/csl-citation.json"} </w:instrText>
      </w:r>
      <w:r w:rsidR="005E2612">
        <w:fldChar w:fldCharType="separate"/>
      </w:r>
      <w:bookmarkEnd w:id="91"/>
      <w:r w:rsidR="00805F76" w:rsidRPr="00805F76">
        <w:t>[31]</w:t>
      </w:r>
      <w:r w:rsidR="005E2612">
        <w:fldChar w:fldCharType="end"/>
      </w:r>
    </w:p>
    <w:p w14:paraId="7F90E5E5" w14:textId="77777777" w:rsidR="005E2612" w:rsidRPr="005E2612" w:rsidRDefault="005E2612" w:rsidP="005E2612"/>
    <w:p w14:paraId="13D9BD63" w14:textId="77777777" w:rsidR="005E2612" w:rsidRDefault="00D245F3" w:rsidP="005E2612">
      <w:pPr>
        <w:pStyle w:val="Textoindependiente"/>
        <w:keepNext/>
        <w:jc w:val="center"/>
      </w:pPr>
      <w:r>
        <w:rPr>
          <w:noProof/>
        </w:rPr>
        <w:drawing>
          <wp:inline distT="0" distB="0" distL="0" distR="0" wp14:anchorId="0D22E7B0" wp14:editId="48506A51">
            <wp:extent cx="3927764" cy="2434587"/>
            <wp:effectExtent l="0" t="0" r="0" b="4445"/>
            <wp:docPr id="1781814688" name="Imagen 504" descr="Interfaz de usuario gráfica, Sitio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814688" name="Imagen 504" descr="Interfaz de usuario gráfica, Sitio web"/>
                    <pic:cNvPicPr/>
                  </pic:nvPicPr>
                  <pic:blipFill>
                    <a:blip r:embed="rId386" cstate="print">
                      <a:extLst>
                        <a:ext uri="{28A0092B-C50C-407E-A947-70E740481C1C}">
                          <a14:useLocalDpi xmlns:a14="http://schemas.microsoft.com/office/drawing/2010/main" val="0"/>
                        </a:ext>
                      </a:extLst>
                    </a:blip>
                    <a:stretch>
                      <a:fillRect/>
                    </a:stretch>
                  </pic:blipFill>
                  <pic:spPr>
                    <a:xfrm>
                      <a:off x="0" y="0"/>
                      <a:ext cx="3943466" cy="2444320"/>
                    </a:xfrm>
                    <a:prstGeom prst="rect">
                      <a:avLst/>
                    </a:prstGeom>
                  </pic:spPr>
                </pic:pic>
              </a:graphicData>
            </a:graphic>
          </wp:inline>
        </w:drawing>
      </w:r>
    </w:p>
    <w:p w14:paraId="4AB3E478" w14:textId="491EC420" w:rsidR="00D245F3" w:rsidRPr="00D245F3" w:rsidRDefault="005E2612" w:rsidP="005E2612">
      <w:pPr>
        <w:pStyle w:val="Descripcin"/>
        <w:jc w:val="center"/>
        <w:rPr>
          <w:lang w:val="en-US"/>
        </w:rPr>
      </w:pPr>
      <w:bookmarkStart w:id="92" w:name="_Toc199630112"/>
      <w:proofErr w:type="spellStart"/>
      <w:r w:rsidRPr="005E2612">
        <w:rPr>
          <w:lang w:val="en-US"/>
        </w:rPr>
        <w:t>Figura</w:t>
      </w:r>
      <w:proofErr w:type="spellEnd"/>
      <w:r w:rsidRPr="005E2612">
        <w:rPr>
          <w:lang w:val="en-US"/>
        </w:rPr>
        <w:t xml:space="preserve"> </w:t>
      </w:r>
      <w:r>
        <w:fldChar w:fldCharType="begin"/>
      </w:r>
      <w:r w:rsidRPr="005E2612">
        <w:rPr>
          <w:lang w:val="en-US"/>
        </w:rPr>
        <w:instrText xml:space="preserve"> SEQ Figura \* ARABIC </w:instrText>
      </w:r>
      <w:r>
        <w:fldChar w:fldCharType="separate"/>
      </w:r>
      <w:r w:rsidR="008B6F00">
        <w:rPr>
          <w:noProof/>
          <w:lang w:val="en-US"/>
        </w:rPr>
        <w:t>18</w:t>
      </w:r>
      <w:r>
        <w:fldChar w:fldCharType="end"/>
      </w:r>
      <w:r w:rsidRPr="005E2612">
        <w:rPr>
          <w:lang w:val="en-US"/>
        </w:rPr>
        <w:t>: ALPR that Works</w:t>
      </w:r>
      <w:r>
        <w:rPr>
          <w:lang w:val="en-US"/>
        </w:rPr>
        <w:t xml:space="preserve"> </w:t>
      </w:r>
      <w:r>
        <w:rPr>
          <w:lang w:val="en-US"/>
        </w:rPr>
        <w:fldChar w:fldCharType="begin"/>
      </w:r>
      <w:r w:rsidR="00805F76">
        <w:rPr>
          <w:lang w:val="en-US"/>
        </w:rPr>
        <w:instrText xml:space="preserve"> ADDIN ZOTERO_ITEM CSL_CITATION {"citationID":"XTBY9G4P","properties":{"formattedCitation":"[31]","plainCitation":"[31]","noteIndex":0},"citationItems":[{"id":27,"uris":["http://zotero.org/users/16975901/items/R4PX4I64"],"itemData":{"id":27,"type":"webpage","abstract":"Accurate, fast Automatic License Plate Recognition (ALPR) software. Works in dark, blurry images. Includes Vehicle Make, Model, Color.","container-title":"Plate Recognizer","language":"en-US","title":"Automatic License Plate Recognition - High Accuracy ALPR","URL":"https://platerecognizer.com/","accessed":{"date-parts":[["2025",5,14]]}}}],"schema":"https://github.com/citation-style-language/schema/raw/master/csl-citation.json"} </w:instrText>
      </w:r>
      <w:r>
        <w:rPr>
          <w:lang w:val="en-US"/>
        </w:rPr>
        <w:fldChar w:fldCharType="separate"/>
      </w:r>
      <w:bookmarkEnd w:id="92"/>
      <w:r w:rsidR="00805F76" w:rsidRPr="00805F76">
        <w:t>[31]</w:t>
      </w:r>
      <w:r>
        <w:rPr>
          <w:lang w:val="en-US"/>
        </w:rPr>
        <w:fldChar w:fldCharType="end"/>
      </w:r>
    </w:p>
    <w:p w14:paraId="7096BD21" w14:textId="77777777" w:rsidR="00907CF0" w:rsidRPr="00D245F3" w:rsidRDefault="00907CF0" w:rsidP="00907CF0">
      <w:pPr>
        <w:pStyle w:val="Textoindependiente"/>
        <w:rPr>
          <w:lang w:val="en-US"/>
        </w:rPr>
      </w:pPr>
    </w:p>
    <w:p w14:paraId="4A0FDF16" w14:textId="0BC04536" w:rsidR="00907CF0" w:rsidRPr="00D245F3" w:rsidRDefault="00D245F3">
      <w:pPr>
        <w:pStyle w:val="Ttulo2"/>
        <w:numPr>
          <w:ilvl w:val="3"/>
          <w:numId w:val="15"/>
        </w:numPr>
        <w:rPr>
          <w:lang w:val="en-US"/>
        </w:rPr>
      </w:pPr>
      <w:bookmarkStart w:id="93" w:name="_Toc200231688"/>
      <w:r w:rsidRPr="00D245F3">
        <w:rPr>
          <w:lang w:val="en-US"/>
        </w:rPr>
        <w:t>A</w:t>
      </w:r>
      <w:r>
        <w:rPr>
          <w:lang w:val="en-US"/>
        </w:rPr>
        <w:t xml:space="preserve">mazon </w:t>
      </w:r>
      <w:proofErr w:type="spellStart"/>
      <w:r>
        <w:rPr>
          <w:lang w:val="en-US"/>
        </w:rPr>
        <w:t>Rekognition</w:t>
      </w:r>
      <w:bookmarkEnd w:id="93"/>
      <w:proofErr w:type="spellEnd"/>
    </w:p>
    <w:p w14:paraId="15AC9907" w14:textId="5973393E" w:rsidR="00907CF0" w:rsidRDefault="00D245F3" w:rsidP="00C721DB">
      <w:pPr>
        <w:pStyle w:val="Textoindependiente"/>
        <w:spacing w:before="102"/>
        <w:ind w:firstLine="720"/>
        <w:jc w:val="both"/>
      </w:pPr>
      <w:r w:rsidRPr="00D245F3">
        <w:t xml:space="preserve">Amazon </w:t>
      </w:r>
      <w:proofErr w:type="spellStart"/>
      <w:r w:rsidRPr="00D245F3">
        <w:t>Rekognition</w:t>
      </w:r>
      <w:proofErr w:type="spellEnd"/>
      <w:r w:rsidRPr="00D245F3">
        <w:t xml:space="preserve"> </w:t>
      </w:r>
      <w:r>
        <w:rPr>
          <w:lang w:val="en-US"/>
        </w:rPr>
        <w:fldChar w:fldCharType="begin"/>
      </w:r>
      <w:r w:rsidR="00805F76">
        <w:instrText xml:space="preserve"> ADDIN ZOTERO_ITEM CSL_CITATION {"citationID":"HfekpuFf","properties":{"formattedCitation":"[33]","plainCitation":"[33]","noteIndex":0},"citationItems":[{"id":31,"uris":["http://zotero.org/users/16975901/items/UYTJCD89"],"itemData":{"id":31,"type":"webpage","title":"¿Qué es Amazon Rekognition? - Amazon Rekognition","URL":"https://docs.aws.amazon.com/es_es/rekognition/latest/dg/what-is.html","accessed":{"date-parts":[["2025",5,14]]}}}],"schema":"https://github.com/citation-style-language/schema/raw/master/csl-citation.json"} </w:instrText>
      </w:r>
      <w:r>
        <w:rPr>
          <w:lang w:val="en-US"/>
        </w:rPr>
        <w:fldChar w:fldCharType="separate"/>
      </w:r>
      <w:r w:rsidR="00805F76" w:rsidRPr="00805F76">
        <w:t>[33]</w:t>
      </w:r>
      <w:r>
        <w:rPr>
          <w:lang w:val="en-US"/>
        </w:rPr>
        <w:fldChar w:fldCharType="end"/>
      </w:r>
      <w:r w:rsidRPr="00D245F3">
        <w:t xml:space="preserve"> es un servicio de análisis creado por AWS (AWS, Amazon Web </w:t>
      </w:r>
      <w:proofErr w:type="spellStart"/>
      <w:r w:rsidRPr="00D245F3">
        <w:t>Services</w:t>
      </w:r>
      <w:proofErr w:type="spellEnd"/>
      <w:r w:rsidRPr="00D245F3">
        <w:t>) basado en la nube que permite analizar imágenes y vídeos gracias a la visión artificial. Se puede integrar en aplicaciones, móviles y dispositivos a través de la API.</w:t>
      </w:r>
    </w:p>
    <w:p w14:paraId="4ED20E0F" w14:textId="5721FF93" w:rsidR="00D245F3" w:rsidRDefault="00D245F3" w:rsidP="00C721DB">
      <w:pPr>
        <w:pStyle w:val="Textoindependiente"/>
        <w:spacing w:before="102"/>
        <w:ind w:firstLine="720"/>
        <w:jc w:val="both"/>
      </w:pPr>
      <w:r w:rsidRPr="00D245F3">
        <w:t>Permite detectar objetos y escenas, verificar la edad de un rostro para evitar fraudes, detectar y filtrar contenido explícito o violento tanto en imágenes como vídeos, reconocer famosos, detectar medidas de seguridad en diferentes sectores, etc.</w:t>
      </w:r>
    </w:p>
    <w:p w14:paraId="6B9A07F9" w14:textId="4802D76A" w:rsidR="00D245F3" w:rsidRPr="00D245F3" w:rsidRDefault="00D245F3" w:rsidP="00C721DB">
      <w:pPr>
        <w:pStyle w:val="Textoindependiente"/>
        <w:spacing w:before="102"/>
        <w:ind w:firstLine="720"/>
        <w:jc w:val="both"/>
      </w:pPr>
      <w:r w:rsidRPr="00D245F3">
        <w:t>Este software se contrata dependiendo de la modalidad que queramos usar, contando con una suscripción gratuita de 12 meses. La modalidad de pago ofrece un coste fijo por imagen.</w:t>
      </w:r>
      <w:r w:rsidR="005E13D1">
        <w:t xml:space="preserve"> </w:t>
      </w:r>
      <w:r w:rsidR="00205316">
        <w:fldChar w:fldCharType="begin"/>
      </w:r>
      <w:r w:rsidR="00805F76">
        <w:instrText xml:space="preserve"> ADDIN ZOTERO_ITEM CSL_CITATION {"citationID":"uSTYGMSC","properties":{"formattedCitation":"[34]","plainCitation":"[34]","noteIndex":0},"citationItems":[{"id":33,"uris":["http://zotero.org/users/16975901/items/PIS79CI8"],"itemData":{"id":33,"type":"webpage","abstract":"Obtenga más información acerca de los precios de Amazon Rekognition.","container-title":"Amazon Web Services, Inc.","language":"es-ES","title":"Amazon Rekognition – Precios – AWS","URL":"https://aws.amazon.com/es/rekognition/pricing/","accessed":{"date-parts":[["2025",5,14]]}}}],"schema":"https://github.com/citation-style-language/schema/raw/master/csl-citation.json"} </w:instrText>
      </w:r>
      <w:r w:rsidR="00205316">
        <w:fldChar w:fldCharType="separate"/>
      </w:r>
      <w:r w:rsidR="00805F76" w:rsidRPr="00805F76">
        <w:t>[34]</w:t>
      </w:r>
      <w:r w:rsidR="00205316">
        <w:fldChar w:fldCharType="end"/>
      </w:r>
    </w:p>
    <w:p w14:paraId="594513BA" w14:textId="77777777" w:rsidR="00907CF0" w:rsidRDefault="00907CF0" w:rsidP="00907CF0">
      <w:pPr>
        <w:pStyle w:val="Textoindependiente"/>
      </w:pPr>
    </w:p>
    <w:p w14:paraId="5493E1F6" w14:textId="77777777" w:rsidR="00D245F3" w:rsidRDefault="00D245F3" w:rsidP="00907CF0">
      <w:pPr>
        <w:pStyle w:val="Textoindependiente"/>
      </w:pPr>
    </w:p>
    <w:p w14:paraId="0D1B366D" w14:textId="77777777" w:rsidR="005E2612" w:rsidRDefault="005E2612" w:rsidP="00907CF0">
      <w:pPr>
        <w:pStyle w:val="Textoindependiente"/>
      </w:pPr>
    </w:p>
    <w:p w14:paraId="7146DD63" w14:textId="77777777" w:rsidR="005E2612" w:rsidRPr="00D245F3" w:rsidRDefault="005E2612" w:rsidP="00907CF0">
      <w:pPr>
        <w:pStyle w:val="Textoindependiente"/>
      </w:pPr>
    </w:p>
    <w:p w14:paraId="198F83D1" w14:textId="77777777" w:rsidR="00C721DB" w:rsidRDefault="00C721DB" w:rsidP="00C721DB">
      <w:pPr>
        <w:tabs>
          <w:tab w:val="left" w:pos="6732"/>
        </w:tabs>
        <w:spacing w:before="72"/>
        <w:rPr>
          <w:rFonts w:ascii="LM Roman Slanted 12" w:hAnsi="LM Roman Slanted 12"/>
          <w:i/>
          <w:sz w:val="24"/>
        </w:rPr>
      </w:pPr>
      <w:r>
        <w:rPr>
          <w:rFonts w:ascii="LM Roman Slanted 12" w:hAnsi="LM Roman Slanted 12"/>
          <w:i/>
          <w:sz w:val="24"/>
        </w:rPr>
        <w:t>Trabajos relacionados</w:t>
      </w:r>
    </w:p>
    <w:p w14:paraId="44E3BE1A" w14:textId="77777777" w:rsidR="00C721DB" w:rsidRPr="00C721DB" w:rsidRDefault="00C721DB" w:rsidP="00C721DB">
      <w:pPr>
        <w:tabs>
          <w:tab w:val="left" w:pos="6732"/>
        </w:tabs>
        <w:spacing w:before="72"/>
        <w:rPr>
          <w:rFonts w:ascii="LM Roman Slanted 12" w:hAnsi="LM Roman Slanted 12"/>
          <w:i/>
          <w:sz w:val="24"/>
        </w:rPr>
      </w:pPr>
    </w:p>
    <w:p w14:paraId="765C0784" w14:textId="77777777" w:rsidR="001E7EF3" w:rsidRDefault="00CB3349" w:rsidP="001E7EF3">
      <w:pPr>
        <w:pStyle w:val="Textoindependiente"/>
        <w:keepNext/>
        <w:jc w:val="center"/>
      </w:pPr>
      <w:r>
        <w:rPr>
          <w:noProof/>
        </w:rPr>
        <w:drawing>
          <wp:inline distT="0" distB="0" distL="0" distR="0" wp14:anchorId="5F12852B" wp14:editId="65DADF7B">
            <wp:extent cx="4664598" cy="2554093"/>
            <wp:effectExtent l="0" t="0" r="3175" b="0"/>
            <wp:docPr id="14159469" name="Imagen 505" descr="Interfaz de usuario gráfica, Sitio web&#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9469" name="Imagen 505" descr="Interfaz de usuario gráfica, Sitio web&#10;&#10;El contenido generado por IA puede ser incorrecto."/>
                    <pic:cNvPicPr/>
                  </pic:nvPicPr>
                  <pic:blipFill>
                    <a:blip r:embed="rId387">
                      <a:extLst>
                        <a:ext uri="{28A0092B-C50C-407E-A947-70E740481C1C}">
                          <a14:useLocalDpi xmlns:a14="http://schemas.microsoft.com/office/drawing/2010/main" val="0"/>
                        </a:ext>
                      </a:extLst>
                    </a:blip>
                    <a:stretch>
                      <a:fillRect/>
                    </a:stretch>
                  </pic:blipFill>
                  <pic:spPr>
                    <a:xfrm>
                      <a:off x="0" y="0"/>
                      <a:ext cx="4673054" cy="2558723"/>
                    </a:xfrm>
                    <a:prstGeom prst="rect">
                      <a:avLst/>
                    </a:prstGeom>
                  </pic:spPr>
                </pic:pic>
              </a:graphicData>
            </a:graphic>
          </wp:inline>
        </w:drawing>
      </w:r>
    </w:p>
    <w:p w14:paraId="1A6A0014" w14:textId="5074CD02" w:rsidR="00907CF0" w:rsidRPr="001E7EF3" w:rsidRDefault="001E7EF3" w:rsidP="001E7EF3">
      <w:pPr>
        <w:pStyle w:val="Descripcin"/>
        <w:jc w:val="center"/>
        <w:rPr>
          <w:lang w:val="en-US"/>
        </w:rPr>
      </w:pPr>
      <w:bookmarkStart w:id="94" w:name="_Toc199630113"/>
      <w:proofErr w:type="spellStart"/>
      <w:r w:rsidRPr="001E7EF3">
        <w:rPr>
          <w:lang w:val="en-US"/>
        </w:rPr>
        <w:t>Figura</w:t>
      </w:r>
      <w:proofErr w:type="spellEnd"/>
      <w:r w:rsidRPr="001E7EF3">
        <w:rPr>
          <w:lang w:val="en-US"/>
        </w:rPr>
        <w:t xml:space="preserve"> </w:t>
      </w:r>
      <w:r>
        <w:fldChar w:fldCharType="begin"/>
      </w:r>
      <w:r w:rsidRPr="001E7EF3">
        <w:rPr>
          <w:lang w:val="en-US"/>
        </w:rPr>
        <w:instrText xml:space="preserve"> SEQ Figura \* ARABIC </w:instrText>
      </w:r>
      <w:r>
        <w:fldChar w:fldCharType="separate"/>
      </w:r>
      <w:r w:rsidR="008B6F00">
        <w:rPr>
          <w:noProof/>
          <w:lang w:val="en-US"/>
        </w:rPr>
        <w:t>19</w:t>
      </w:r>
      <w:r>
        <w:fldChar w:fldCharType="end"/>
      </w:r>
      <w:r w:rsidRPr="001E7EF3">
        <w:rPr>
          <w:lang w:val="en-US"/>
        </w:rPr>
        <w:t xml:space="preserve">: Amazon </w:t>
      </w:r>
      <w:proofErr w:type="spellStart"/>
      <w:r w:rsidRPr="001E7EF3">
        <w:rPr>
          <w:lang w:val="en-US"/>
        </w:rPr>
        <w:t>Rekognition</w:t>
      </w:r>
      <w:proofErr w:type="spellEnd"/>
      <w:r w:rsidRPr="001E7EF3">
        <w:rPr>
          <w:lang w:val="en-US"/>
        </w:rPr>
        <w:t xml:space="preserve"> facial an</w:t>
      </w:r>
      <w:r>
        <w:rPr>
          <w:lang w:val="en-US"/>
        </w:rPr>
        <w:t>alysis</w:t>
      </w:r>
      <w:r>
        <w:rPr>
          <w:lang w:val="en-US"/>
        </w:rPr>
        <w:fldChar w:fldCharType="begin"/>
      </w:r>
      <w:r w:rsidR="00805F76">
        <w:rPr>
          <w:lang w:val="en-US"/>
        </w:rPr>
        <w:instrText xml:space="preserve"> ADDIN ZOTERO_ITEM CSL_CITATION {"citationID":"8BUmxXTa","properties":{"formattedCitation":"[35]","plainCitation":"[35]","noteIndex":0},"citationItems":[{"id":35,"uris":["http://zotero.org/users/16975901/items/GNC4JE33"],"itemData":{"id":35,"type":"webpage","abstract":"Detectar, analizar y comparar rostros con Amazon Rekognition","container-title":"Amazon Web Services, Inc.","language":"es-ES","title":"Detectar, analizar y comparar rostros con Amazon Rekognition","URL":"https://aws.amazon.com/es/getting-started/hands-on/detect-analyze-compare-faces-rekognition/","accessed":{"date-parts":[["2025",5,14]]}}}],"schema":"https://github.com/citation-style-language/schema/raw/master/csl-citation.json"} </w:instrText>
      </w:r>
      <w:r>
        <w:rPr>
          <w:lang w:val="en-US"/>
        </w:rPr>
        <w:fldChar w:fldCharType="separate"/>
      </w:r>
      <w:bookmarkEnd w:id="94"/>
      <w:r w:rsidR="00805F76" w:rsidRPr="00805F76">
        <w:t>[35]</w:t>
      </w:r>
      <w:r>
        <w:rPr>
          <w:lang w:val="en-US"/>
        </w:rPr>
        <w:fldChar w:fldCharType="end"/>
      </w:r>
    </w:p>
    <w:p w14:paraId="28E72FCD" w14:textId="77777777" w:rsidR="00CB3349" w:rsidRPr="00464776" w:rsidRDefault="00CB3349" w:rsidP="00CB3349">
      <w:pPr>
        <w:pStyle w:val="Textoindependiente"/>
        <w:jc w:val="center"/>
        <w:rPr>
          <w:lang w:val="en-US"/>
        </w:rPr>
      </w:pPr>
    </w:p>
    <w:p w14:paraId="4A1B2A69" w14:textId="77777777" w:rsidR="00CB3349" w:rsidRPr="00464776" w:rsidRDefault="00CB3349" w:rsidP="00CB3349">
      <w:pPr>
        <w:pStyle w:val="Textoindependiente"/>
        <w:jc w:val="center"/>
        <w:rPr>
          <w:lang w:val="en-US"/>
        </w:rPr>
      </w:pPr>
    </w:p>
    <w:p w14:paraId="488C9340" w14:textId="77777777" w:rsidR="00CB3349" w:rsidRPr="00464776" w:rsidRDefault="00CB3349" w:rsidP="00CB3349">
      <w:pPr>
        <w:pStyle w:val="Textoindependiente"/>
        <w:jc w:val="center"/>
        <w:rPr>
          <w:lang w:val="en-US"/>
        </w:rPr>
      </w:pPr>
    </w:p>
    <w:p w14:paraId="327680F1" w14:textId="77777777" w:rsidR="00CB3349" w:rsidRPr="00464776" w:rsidRDefault="00CB3349" w:rsidP="00CB3349">
      <w:pPr>
        <w:pStyle w:val="Textoindependiente"/>
        <w:jc w:val="center"/>
        <w:rPr>
          <w:lang w:val="en-US"/>
        </w:rPr>
      </w:pPr>
    </w:p>
    <w:p w14:paraId="5C818458" w14:textId="77777777" w:rsidR="00CB3349" w:rsidRPr="00464776" w:rsidRDefault="00CB3349" w:rsidP="00C721DB">
      <w:pPr>
        <w:pStyle w:val="Textoindependiente"/>
        <w:rPr>
          <w:lang w:val="en-US"/>
        </w:rPr>
      </w:pPr>
    </w:p>
    <w:p w14:paraId="74F77374" w14:textId="77777777" w:rsidR="001E7EF3" w:rsidRDefault="00464776" w:rsidP="001E7EF3">
      <w:pPr>
        <w:pStyle w:val="Textoindependiente"/>
        <w:keepNext/>
        <w:jc w:val="center"/>
      </w:pPr>
      <w:r>
        <w:rPr>
          <w:noProof/>
        </w:rPr>
        <w:drawing>
          <wp:inline distT="0" distB="0" distL="0" distR="0" wp14:anchorId="6E8859F3" wp14:editId="08F1AF4B">
            <wp:extent cx="2572109" cy="2553056"/>
            <wp:effectExtent l="0" t="0" r="0" b="0"/>
            <wp:docPr id="1348236008" name="Imagen 50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236008" name="Imagen 506" descr="Diagrama&#10;&#10;El contenido generado por IA puede ser incorrecto."/>
                    <pic:cNvPicPr/>
                  </pic:nvPicPr>
                  <pic:blipFill>
                    <a:blip r:embed="rId388">
                      <a:extLst>
                        <a:ext uri="{28A0092B-C50C-407E-A947-70E740481C1C}">
                          <a14:useLocalDpi xmlns:a14="http://schemas.microsoft.com/office/drawing/2010/main" val="0"/>
                        </a:ext>
                      </a:extLst>
                    </a:blip>
                    <a:stretch>
                      <a:fillRect/>
                    </a:stretch>
                  </pic:blipFill>
                  <pic:spPr>
                    <a:xfrm>
                      <a:off x="0" y="0"/>
                      <a:ext cx="2572109" cy="2553056"/>
                    </a:xfrm>
                    <a:prstGeom prst="rect">
                      <a:avLst/>
                    </a:prstGeom>
                  </pic:spPr>
                </pic:pic>
              </a:graphicData>
            </a:graphic>
          </wp:inline>
        </w:drawing>
      </w:r>
    </w:p>
    <w:p w14:paraId="30F90065" w14:textId="0E5E8193" w:rsidR="00CB3349" w:rsidRPr="001E7EF3" w:rsidRDefault="001E7EF3" w:rsidP="001E7EF3">
      <w:pPr>
        <w:pStyle w:val="Descripcin"/>
        <w:jc w:val="center"/>
        <w:rPr>
          <w:lang w:val="en-US"/>
        </w:rPr>
      </w:pPr>
      <w:bookmarkStart w:id="95" w:name="_Toc199630114"/>
      <w:proofErr w:type="spellStart"/>
      <w:r w:rsidRPr="001E7EF3">
        <w:rPr>
          <w:lang w:val="en-US"/>
        </w:rPr>
        <w:t>Figura</w:t>
      </w:r>
      <w:proofErr w:type="spellEnd"/>
      <w:r w:rsidRPr="001E7EF3">
        <w:rPr>
          <w:lang w:val="en-US"/>
        </w:rPr>
        <w:t xml:space="preserve"> </w:t>
      </w:r>
      <w:r>
        <w:fldChar w:fldCharType="begin"/>
      </w:r>
      <w:r w:rsidRPr="001E7EF3">
        <w:rPr>
          <w:lang w:val="en-US"/>
        </w:rPr>
        <w:instrText xml:space="preserve"> SEQ Figura \* ARABIC </w:instrText>
      </w:r>
      <w:r>
        <w:fldChar w:fldCharType="separate"/>
      </w:r>
      <w:r w:rsidR="008B6F00">
        <w:rPr>
          <w:noProof/>
          <w:lang w:val="en-US"/>
        </w:rPr>
        <w:t>20</w:t>
      </w:r>
      <w:r>
        <w:fldChar w:fldCharType="end"/>
      </w:r>
      <w:r w:rsidRPr="001E7EF3">
        <w:rPr>
          <w:lang w:val="en-US"/>
        </w:rPr>
        <w:t xml:space="preserve">: Amazon </w:t>
      </w:r>
      <w:proofErr w:type="spellStart"/>
      <w:r w:rsidRPr="001E7EF3">
        <w:rPr>
          <w:lang w:val="en-US"/>
        </w:rPr>
        <w:t>Rekognition</w:t>
      </w:r>
      <w:proofErr w:type="spellEnd"/>
      <w:r w:rsidRPr="001E7EF3">
        <w:rPr>
          <w:lang w:val="en-US"/>
        </w:rPr>
        <w:t xml:space="preserve"> boun</w:t>
      </w:r>
      <w:r>
        <w:rPr>
          <w:lang w:val="en-US"/>
        </w:rPr>
        <w:t xml:space="preserve">ding box </w:t>
      </w:r>
      <w:r>
        <w:rPr>
          <w:lang w:val="en-US"/>
        </w:rPr>
        <w:fldChar w:fldCharType="begin"/>
      </w:r>
      <w:r w:rsidR="00805F76">
        <w:rPr>
          <w:lang w:val="en-US"/>
        </w:rPr>
        <w:instrText xml:space="preserve"> ADDIN ZOTERO_ITEM CSL_CITATION {"citationID":"U2ZjSAvz","properties":{"formattedCitation":"[36]","plainCitation":"[36]","noteIndex":0},"citationItems":[{"id":37,"uris":["http://zotero.org/users/16975901/items/J5RAZRUC"],"itemData":{"id":37,"type":"webpage","title":"Visualización de cuadros delimitadores - Amazon Rekognition","URL":"https://docs.aws.amazon.com/es_es/rekognition/latest/dg/images-displaying-bounding-boxes.html","accessed":{"date-parts":[["2025",5,14]]}}}],"schema":"https://github.com/citation-style-language/schema/raw/master/csl-citation.json"} </w:instrText>
      </w:r>
      <w:r>
        <w:rPr>
          <w:lang w:val="en-US"/>
        </w:rPr>
        <w:fldChar w:fldCharType="separate"/>
      </w:r>
      <w:bookmarkEnd w:id="95"/>
      <w:r w:rsidR="00805F76" w:rsidRPr="00805F76">
        <w:rPr>
          <w:lang w:val="en-US"/>
        </w:rPr>
        <w:t>[36]</w:t>
      </w:r>
      <w:r>
        <w:rPr>
          <w:lang w:val="en-US"/>
        </w:rPr>
        <w:fldChar w:fldCharType="end"/>
      </w:r>
    </w:p>
    <w:p w14:paraId="4537E10A" w14:textId="77777777" w:rsidR="00907CF0" w:rsidRPr="00464776" w:rsidRDefault="00907CF0" w:rsidP="00907CF0">
      <w:pPr>
        <w:pStyle w:val="Textoindependiente"/>
        <w:rPr>
          <w:lang w:val="en-US"/>
        </w:rPr>
      </w:pPr>
    </w:p>
    <w:p w14:paraId="698880C8" w14:textId="5FE87E2C" w:rsidR="00D245F3" w:rsidRPr="00464776" w:rsidRDefault="00D245F3" w:rsidP="00907CF0">
      <w:pPr>
        <w:pStyle w:val="Textoindependiente"/>
        <w:rPr>
          <w:lang w:val="en-US"/>
        </w:rPr>
        <w:sectPr w:rsidR="00D245F3" w:rsidRPr="00464776">
          <w:headerReference w:type="even" r:id="rId389"/>
          <w:pgSz w:w="11910" w:h="16840"/>
          <w:pgMar w:top="1920" w:right="1600" w:bottom="280" w:left="1540" w:header="0" w:footer="0" w:gutter="0"/>
          <w:cols w:space="720"/>
        </w:sectPr>
      </w:pPr>
    </w:p>
    <w:bookmarkStart w:id="96" w:name="7._Conclusiones_y_Líneas_de_trabajo_futu"/>
    <w:bookmarkStart w:id="97" w:name="_bookmark17"/>
    <w:bookmarkStart w:id="98" w:name="_Toc200231689"/>
    <w:bookmarkEnd w:id="96"/>
    <w:bookmarkEnd w:id="97"/>
    <w:p w14:paraId="34C15545" w14:textId="65D427F4" w:rsidR="00792D5C" w:rsidRDefault="000D3D66">
      <w:pPr>
        <w:pStyle w:val="Ttulo1"/>
        <w:numPr>
          <w:ilvl w:val="2"/>
          <w:numId w:val="1"/>
        </w:numPr>
        <w:tabs>
          <w:tab w:val="left" w:pos="1496"/>
          <w:tab w:val="left" w:pos="2295"/>
        </w:tabs>
        <w:spacing w:before="161" w:line="204" w:lineRule="auto"/>
        <w:ind w:left="2295" w:right="1631" w:hanging="1494"/>
      </w:pPr>
      <w:r>
        <w:rPr>
          <w:noProof/>
        </w:rPr>
        <w:lastRenderedPageBreak/>
        <mc:AlternateContent>
          <mc:Choice Requires="wps">
            <w:drawing>
              <wp:anchor distT="0" distB="0" distL="0" distR="0" simplePos="0" relativeHeight="487631872" behindDoc="1" locked="0" layoutInCell="1" allowOverlap="1" wp14:anchorId="51B5AC58" wp14:editId="1AA5A4F9">
                <wp:simplePos x="0" y="0"/>
                <wp:positionH relativeFrom="page">
                  <wp:posOffset>1085438</wp:posOffset>
                </wp:positionH>
                <wp:positionV relativeFrom="margin">
                  <wp:align>top</wp:align>
                </wp:positionV>
                <wp:extent cx="4846320" cy="1270"/>
                <wp:effectExtent l="0" t="0" r="0" b="0"/>
                <wp:wrapNone/>
                <wp:docPr id="1835274846"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4C0FB1B8" id="Graphic 869" o:spid="_x0000_s1026" style="position:absolute;margin-left:85.45pt;margin-top:0;width:381.6pt;height:.1pt;z-index:-15684608;visibility:visible;mso-wrap-style:square;mso-wrap-distance-left:0;mso-wrap-distance-top:0;mso-wrap-distance-right:0;mso-wrap-distance-bottom:0;mso-position-horizontal:absolute;mso-position-horizontal-relative:page;mso-position-vertical:top;mso-position-vertical-relative:margin;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" path="m,l4845926,e" filled="f" strokeweight=".14039mm">
                <v:path arrowok="t"/>
                <w10:wrap anchorx="page" anchory="margin"/>
              </v:shape>
            </w:pict>
          </mc:Fallback>
        </mc:AlternateContent>
      </w:r>
      <w:r>
        <w:t>Conclusiones y Líneas de trabajo futuras</w:t>
      </w:r>
      <w:bookmarkEnd w:id="98"/>
    </w:p>
    <w:p w14:paraId="77F0FF05" w14:textId="26748611" w:rsidR="00792D5C" w:rsidRDefault="008B6F00">
      <w:pPr>
        <w:pStyle w:val="Textoindependiente"/>
        <w:spacing w:before="14"/>
        <w:rPr>
          <w:rFonts w:ascii="LM Sans 10"/>
          <w:b/>
          <w:sz w:val="16"/>
        </w:rPr>
      </w:pPr>
      <w:r>
        <w:rPr>
          <w:noProof/>
        </w:rPr>
        <mc:AlternateContent>
          <mc:Choice Requires="wps">
            <w:drawing>
              <wp:anchor distT="0" distB="0" distL="0" distR="0" simplePos="0" relativeHeight="487610880" behindDoc="1" locked="0" layoutInCell="1" allowOverlap="1" wp14:anchorId="704086AA" wp14:editId="767B21BD">
                <wp:simplePos x="0" y="0"/>
                <wp:positionH relativeFrom="page">
                  <wp:posOffset>1078877</wp:posOffset>
                </wp:positionH>
                <wp:positionV relativeFrom="paragraph">
                  <wp:posOffset>169682</wp:posOffset>
                </wp:positionV>
                <wp:extent cx="4846320" cy="1270"/>
                <wp:effectExtent l="0" t="0" r="0" b="0"/>
                <wp:wrapTopAndBottom/>
                <wp:docPr id="1211" name="Graphic 12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F150EBE" id="Graphic 1211" o:spid="_x0000_s1026" style="position:absolute;margin-left:84.95pt;margin-top:13.35pt;width:381.6pt;height:.1pt;z-index:-15705600;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" path="m,l4845926,e" filled="f" strokeweight=".14039mm">
                <v:path arrowok="t"/>
                <w10:wrap type="topAndBottom" anchorx="page"/>
              </v:shape>
            </w:pict>
          </mc:Fallback>
        </mc:AlternateContent>
      </w:r>
    </w:p>
    <w:p w14:paraId="7374638A" w14:textId="77777777" w:rsidR="00792D5C" w:rsidRDefault="00792D5C">
      <w:pPr>
        <w:pStyle w:val="Textoindependiente"/>
        <w:rPr>
          <w:rFonts w:ascii="LM Sans 10"/>
          <w:b/>
        </w:rPr>
      </w:pPr>
    </w:p>
    <w:p w14:paraId="531BA7BB" w14:textId="77777777" w:rsidR="00792D5C" w:rsidRDefault="00792D5C">
      <w:pPr>
        <w:pStyle w:val="Textoindependiente"/>
        <w:spacing w:before="186"/>
        <w:rPr>
          <w:rFonts w:ascii="LM Sans 10"/>
          <w:b/>
        </w:rPr>
      </w:pPr>
    </w:p>
    <w:p w14:paraId="2A8FC51D" w14:textId="77777777" w:rsidR="00C916D6" w:rsidRDefault="002C131E" w:rsidP="00C916D6">
      <w:pPr>
        <w:pStyle w:val="Textoindependiente"/>
        <w:spacing w:line="206" w:lineRule="auto"/>
        <w:ind w:left="159" w:right="933" w:firstLine="351"/>
        <w:jc w:val="both"/>
      </w:pPr>
      <w:r>
        <w:t xml:space="preserve">En este apartado se detallan las conclusiones obtenidas tras la realización del proyecto y las posibles líneas  </w:t>
      </w:r>
    </w:p>
    <w:p w14:paraId="242409D9" w14:textId="77777777" w:rsidR="00C916D6" w:rsidRDefault="00C916D6" w:rsidP="00C916D6">
      <w:pPr>
        <w:pStyle w:val="Textoindependiente"/>
        <w:spacing w:line="206" w:lineRule="auto"/>
        <w:ind w:right="936"/>
        <w:jc w:val="both"/>
      </w:pPr>
    </w:p>
    <w:p w14:paraId="349516A9" w14:textId="5CC59CFA" w:rsidR="00792D5C" w:rsidRDefault="002C131E">
      <w:pPr>
        <w:pStyle w:val="Ttulo2"/>
        <w:numPr>
          <w:ilvl w:val="3"/>
          <w:numId w:val="19"/>
        </w:numPr>
      </w:pPr>
      <w:bookmarkStart w:id="99" w:name="_Toc200231690"/>
      <w:r>
        <w:t>Conclusiones</w:t>
      </w:r>
      <w:bookmarkEnd w:id="99"/>
    </w:p>
    <w:p w14:paraId="56931FEB" w14:textId="3C99A075" w:rsidR="00792D5C" w:rsidRDefault="00C12010" w:rsidP="00F53EB2">
      <w:pPr>
        <w:pStyle w:val="Textoindependiente"/>
        <w:spacing w:before="102"/>
        <w:ind w:firstLine="720"/>
        <w:jc w:val="both"/>
      </w:pPr>
      <w:r>
        <w:t xml:space="preserve">Una vez finalizado el proyecto, puedo </w:t>
      </w:r>
      <w:r w:rsidR="00F53EB2">
        <w:t>afirmar</w:t>
      </w:r>
      <w:r>
        <w:t xml:space="preserve"> que el resultado cumple con los objetivos establecidos inicialmente. Además, se han incorporado funcionalidades no previstas en un primer momento</w:t>
      </w:r>
      <w:r w:rsidR="00F53EB2">
        <w:t xml:space="preserve"> </w:t>
      </w:r>
      <w:r>
        <w:t>como la detección automática</w:t>
      </w:r>
      <w:r w:rsidR="009F5C95">
        <w:t xml:space="preserve"> de facultad,</w:t>
      </w:r>
      <w:r>
        <w:t xml:space="preserve"> pero que dan </w:t>
      </w:r>
      <w:r w:rsidR="009F5C95">
        <w:t xml:space="preserve">un </w:t>
      </w:r>
      <w:r>
        <w:t>valor añadido al proyecto.</w:t>
      </w:r>
    </w:p>
    <w:p w14:paraId="2A014E46" w14:textId="1A5E0F61" w:rsidR="00C12010" w:rsidRDefault="00C12010" w:rsidP="00F53EB2">
      <w:pPr>
        <w:pStyle w:val="Textoindependiente"/>
        <w:spacing w:before="102"/>
        <w:ind w:firstLine="720"/>
        <w:jc w:val="both"/>
      </w:pPr>
      <w:r>
        <w:t>A nivel personal, este proyecto me ha permitido</w:t>
      </w:r>
      <w:r w:rsidR="00095322">
        <w:t xml:space="preserve"> aprender y adquirir </w:t>
      </w:r>
      <w:r w:rsidR="00A726B0">
        <w:t>habilidades</w:t>
      </w:r>
      <w:r w:rsidR="00095322">
        <w:t xml:space="preserve"> en diferentes tecnologías </w:t>
      </w:r>
      <w:r w:rsidR="00A726B0">
        <w:t xml:space="preserve">y herramientas en las </w:t>
      </w:r>
      <w:r w:rsidR="00095322">
        <w:t>que anteriormente</w:t>
      </w:r>
      <w:r w:rsidR="00A726B0">
        <w:t xml:space="preserve"> no poseía conocimientos o manejaba de manera superficial. </w:t>
      </w:r>
    </w:p>
    <w:p w14:paraId="571AF78B" w14:textId="338BDEC4" w:rsidR="00A726B0" w:rsidRDefault="00A726B0" w:rsidP="00F53EB2">
      <w:pPr>
        <w:pStyle w:val="Textoindependiente"/>
        <w:spacing w:before="102"/>
        <w:ind w:firstLine="720"/>
        <w:jc w:val="both"/>
      </w:pPr>
      <w:r>
        <w:t>He comprendido en gran medida el funcionamiento de</w:t>
      </w:r>
      <w:r w:rsidR="00197D69">
        <w:t xml:space="preserve"> los modelos basados en visión por computador</w:t>
      </w:r>
      <w:r w:rsidR="00AC1FF8">
        <w:t xml:space="preserve"> y también</w:t>
      </w:r>
      <w:r>
        <w:t xml:space="preserve"> </w:t>
      </w:r>
      <w:proofErr w:type="spellStart"/>
      <w:r>
        <w:t>Flask</w:t>
      </w:r>
      <w:proofErr w:type="spellEnd"/>
      <w:r>
        <w:t xml:space="preserve">, </w:t>
      </w:r>
      <w:r w:rsidR="00E269D2">
        <w:t>los protocolos que emplea y como se realizan las peticiones para compartir los datos entre el servidor y el código. También he aprendido acerca de JavaScript, que era un lenguaje que desconocía, y he ampliado y mejorado mis conocimientos en Python y CSS.</w:t>
      </w:r>
    </w:p>
    <w:p w14:paraId="6C6A3547" w14:textId="3E7AAC0F" w:rsidR="00C5728D" w:rsidRDefault="00C5728D" w:rsidP="00F53EB2">
      <w:pPr>
        <w:pStyle w:val="Textoindependiente"/>
        <w:spacing w:before="102"/>
        <w:ind w:firstLine="720"/>
        <w:jc w:val="both"/>
      </w:pPr>
      <w:r>
        <w:t>Una de las mayores dificultades considero que ha sido entender completamente el funcionamiento de YOLO, ya que al comienzo del proyecto nunca había indagado en c</w:t>
      </w:r>
      <w:r w:rsidR="00FC04F8">
        <w:t>ó</w:t>
      </w:r>
      <w:r>
        <w:t xml:space="preserve">mo se realizaba la detección de objetos. Otra ha sido implementar la lógica </w:t>
      </w:r>
      <w:r w:rsidR="00B54E2E">
        <w:t xml:space="preserve">de conteo de vehículos, ya que tuve que realizar diferentes ajustes en los cálculos para </w:t>
      </w:r>
      <w:r w:rsidR="00784DDA">
        <w:t>asegurar que</w:t>
      </w:r>
      <w:r w:rsidR="00B54E2E">
        <w:t xml:space="preserve"> fuera preciso</w:t>
      </w:r>
      <w:r w:rsidR="00784DDA">
        <w:t>.</w:t>
      </w:r>
    </w:p>
    <w:p w14:paraId="29453173" w14:textId="77777777" w:rsidR="00792D5C" w:rsidRDefault="00792D5C">
      <w:pPr>
        <w:pStyle w:val="Textoindependiente"/>
      </w:pPr>
    </w:p>
    <w:p w14:paraId="5E86C671" w14:textId="77777777" w:rsidR="00792D5C" w:rsidRDefault="00792D5C">
      <w:pPr>
        <w:pStyle w:val="Textoindependiente"/>
        <w:spacing w:before="216"/>
      </w:pPr>
    </w:p>
    <w:p w14:paraId="7377C9B2" w14:textId="3CEF316D" w:rsidR="00792D5C" w:rsidRDefault="00792D5C" w:rsidP="00DB61BF">
      <w:pPr>
        <w:pStyle w:val="Textoindependiente"/>
        <w:ind w:left="904" w:right="1718"/>
      </w:pPr>
    </w:p>
    <w:p w14:paraId="55819A0A" w14:textId="77777777" w:rsidR="00792D5C" w:rsidRDefault="00792D5C" w:rsidP="00CB6EC6">
      <w:pPr>
        <w:sectPr w:rsidR="00792D5C">
          <w:pgSz w:w="11910" w:h="16840"/>
          <w:pgMar w:top="4520" w:right="1600" w:bottom="280" w:left="1540" w:header="4337" w:footer="0" w:gutter="0"/>
          <w:cols w:space="720"/>
        </w:sectPr>
      </w:pPr>
    </w:p>
    <w:p w14:paraId="67FF4C85" w14:textId="77777777" w:rsidR="00792D5C" w:rsidRDefault="00792D5C" w:rsidP="000C7765">
      <w:pPr>
        <w:pStyle w:val="Textoindependiente"/>
      </w:pPr>
    </w:p>
    <w:p w14:paraId="1637C807" w14:textId="1B5A12AB" w:rsidR="000C7765" w:rsidRDefault="000C7765" w:rsidP="000C7765">
      <w:pPr>
        <w:pStyle w:val="Textoindependiente"/>
        <w:jc w:val="right"/>
      </w:pPr>
      <w:r>
        <w:rPr>
          <w:rFonts w:ascii="LM Roman Slanted 12" w:hAnsi="LM Roman Slanted 12"/>
          <w:i/>
        </w:rPr>
        <w:t>Conclusiones y L</w:t>
      </w:r>
      <w:r w:rsidR="00941DBC">
        <w:rPr>
          <w:rFonts w:ascii="LM Roman Slanted 12" w:hAnsi="LM Roman Slanted 12"/>
          <w:i/>
        </w:rPr>
        <w:t>í</w:t>
      </w:r>
      <w:r>
        <w:rPr>
          <w:rFonts w:ascii="LM Roman Slanted 12" w:hAnsi="LM Roman Slanted 12"/>
          <w:i/>
        </w:rPr>
        <w:t>neas de trabajo futuras</w:t>
      </w:r>
    </w:p>
    <w:p w14:paraId="53846807" w14:textId="77777777" w:rsidR="000C7765" w:rsidRDefault="000C7765" w:rsidP="000C7765">
      <w:pPr>
        <w:pStyle w:val="Textoindependiente"/>
      </w:pPr>
    </w:p>
    <w:p w14:paraId="6DD856F1" w14:textId="67698835" w:rsidR="000C7765" w:rsidRDefault="00CA7F49" w:rsidP="00F53EB2">
      <w:pPr>
        <w:pStyle w:val="Textoindependiente"/>
        <w:jc w:val="both"/>
      </w:pPr>
      <w:r>
        <w:t xml:space="preserve">En cuanto a la metodología seguida, he utilizado Scrum. Ha sido imprescindible a la hora de tener una buena organización, ya que la división del proyecto en </w:t>
      </w:r>
      <w:proofErr w:type="spellStart"/>
      <w:r>
        <w:t>sprints</w:t>
      </w:r>
      <w:proofErr w:type="spellEnd"/>
      <w:r>
        <w:t xml:space="preserve"> y tareas me ha permitido planificar con antelación lo que iba a realizar, y así estimar lo que dedicaría a cada tarea. </w:t>
      </w:r>
    </w:p>
    <w:p w14:paraId="4DD1200D" w14:textId="77777777" w:rsidR="00CA7F49" w:rsidRDefault="00CA7F49" w:rsidP="00F53EB2">
      <w:pPr>
        <w:pStyle w:val="Textoindependiente"/>
        <w:jc w:val="both"/>
      </w:pPr>
    </w:p>
    <w:p w14:paraId="030F1A49" w14:textId="3063804D" w:rsidR="00CA7F49" w:rsidRDefault="00CA7F49" w:rsidP="00F53EB2">
      <w:pPr>
        <w:pStyle w:val="Textoindependiente"/>
        <w:jc w:val="both"/>
      </w:pPr>
      <w:r>
        <w:t>En términos generales, considero que el balance del proyecto ha sido bueno</w:t>
      </w:r>
      <w:r w:rsidR="00A0780E">
        <w:t xml:space="preserve"> dado que he adquirido conocimientos en diferentes áreas </w:t>
      </w:r>
      <w:r w:rsidR="00903D3F">
        <w:t>además de mejorar mis habilidades en gestión de proyectos.</w:t>
      </w:r>
    </w:p>
    <w:p w14:paraId="02349873" w14:textId="77777777" w:rsidR="00903D3F" w:rsidRDefault="00903D3F" w:rsidP="00F53EB2">
      <w:pPr>
        <w:pStyle w:val="Textoindependiente"/>
        <w:jc w:val="both"/>
      </w:pPr>
    </w:p>
    <w:p w14:paraId="5E5B35A1" w14:textId="78BAC66B" w:rsidR="00903D3F" w:rsidRDefault="00903D3F">
      <w:pPr>
        <w:pStyle w:val="Ttulo2"/>
        <w:numPr>
          <w:ilvl w:val="3"/>
          <w:numId w:val="20"/>
        </w:numPr>
      </w:pPr>
      <w:bookmarkStart w:id="100" w:name="_Toc200231691"/>
      <w:r>
        <w:t>Líneas de trabajo futuras</w:t>
      </w:r>
      <w:bookmarkEnd w:id="100"/>
    </w:p>
    <w:p w14:paraId="6F868777" w14:textId="77777777" w:rsidR="00903D3F" w:rsidRDefault="00903D3F" w:rsidP="00F53EB2">
      <w:pPr>
        <w:pStyle w:val="Textoindependiente"/>
        <w:jc w:val="both"/>
      </w:pPr>
    </w:p>
    <w:p w14:paraId="207F7F02" w14:textId="6CA4B926" w:rsidR="00903D3F" w:rsidRDefault="00734090">
      <w:pPr>
        <w:pStyle w:val="Textoindependiente"/>
        <w:numPr>
          <w:ilvl w:val="0"/>
          <w:numId w:val="21"/>
        </w:numPr>
        <w:jc w:val="both"/>
      </w:pPr>
      <w:r>
        <w:t>Mejorar seguridad de la aplicación.</w:t>
      </w:r>
    </w:p>
    <w:p w14:paraId="28B24387" w14:textId="6554B757" w:rsidR="00734090" w:rsidRDefault="00734090">
      <w:pPr>
        <w:pStyle w:val="Textoindependiente"/>
        <w:numPr>
          <w:ilvl w:val="0"/>
          <w:numId w:val="21"/>
        </w:numPr>
        <w:jc w:val="both"/>
      </w:pPr>
      <w:r>
        <w:t>Implementar autenticación de doble factor.</w:t>
      </w:r>
    </w:p>
    <w:p w14:paraId="738D56C4" w14:textId="30F23840" w:rsidR="00734090" w:rsidRDefault="00734090">
      <w:pPr>
        <w:pStyle w:val="Textoindependiente"/>
        <w:numPr>
          <w:ilvl w:val="0"/>
          <w:numId w:val="21"/>
        </w:numPr>
        <w:jc w:val="both"/>
      </w:pPr>
      <w:r>
        <w:t>Implementar la recuperación de contraseña.</w:t>
      </w:r>
    </w:p>
    <w:p w14:paraId="4C16BBFB" w14:textId="54F22AD6" w:rsidR="00734090" w:rsidRDefault="00734090">
      <w:pPr>
        <w:pStyle w:val="Textoindependiente"/>
        <w:numPr>
          <w:ilvl w:val="0"/>
          <w:numId w:val="21"/>
        </w:numPr>
        <w:jc w:val="both"/>
      </w:pPr>
      <w:r>
        <w:t>Implementar la detección de matrículas para poder llevar a cabo un registro de entradas y salidas.</w:t>
      </w:r>
    </w:p>
    <w:p w14:paraId="76F9F91B" w14:textId="5ACE2C34" w:rsidR="00734090" w:rsidRDefault="00734090">
      <w:pPr>
        <w:pStyle w:val="Textoindependiente"/>
        <w:numPr>
          <w:ilvl w:val="0"/>
          <w:numId w:val="21"/>
        </w:numPr>
        <w:jc w:val="both"/>
      </w:pPr>
      <w:r>
        <w:t xml:space="preserve">Desarrollar soporte para </w:t>
      </w:r>
      <w:proofErr w:type="spellStart"/>
      <w:r>
        <w:t>streaming</w:t>
      </w:r>
      <w:proofErr w:type="spellEnd"/>
      <w:r>
        <w:t xml:space="preserve"> de vídeo en directo.</w:t>
      </w:r>
    </w:p>
    <w:p w14:paraId="123E7590" w14:textId="3B2CE1B2" w:rsidR="00F36AF1" w:rsidRDefault="00F36AF1">
      <w:pPr>
        <w:pStyle w:val="Textoindependiente"/>
        <w:numPr>
          <w:ilvl w:val="0"/>
          <w:numId w:val="21"/>
        </w:numPr>
        <w:jc w:val="both"/>
      </w:pPr>
      <w:r>
        <w:t xml:space="preserve">Almacenar </w:t>
      </w:r>
      <w:proofErr w:type="spellStart"/>
      <w:proofErr w:type="gramStart"/>
      <w:r>
        <w:t>frame</w:t>
      </w:r>
      <w:proofErr w:type="spellEnd"/>
      <w:proofErr w:type="gramEnd"/>
      <w:r>
        <w:t xml:space="preserve"> o fragmento de vídeo de cada detección.</w:t>
      </w:r>
    </w:p>
    <w:p w14:paraId="3D9477D6" w14:textId="1DB67337" w:rsidR="00F51A9A" w:rsidRDefault="00F51A9A">
      <w:pPr>
        <w:pStyle w:val="Textoindependiente"/>
        <w:numPr>
          <w:ilvl w:val="0"/>
          <w:numId w:val="21"/>
        </w:numPr>
        <w:jc w:val="both"/>
      </w:pPr>
      <w:r>
        <w:t xml:space="preserve">Mostrar un contador fuera del recuadro de procesamiento empleando </w:t>
      </w:r>
      <w:proofErr w:type="spellStart"/>
      <w:r>
        <w:t>websockets</w:t>
      </w:r>
      <w:proofErr w:type="spellEnd"/>
      <w:r>
        <w:t>.</w:t>
      </w:r>
    </w:p>
    <w:p w14:paraId="4776BC57" w14:textId="77777777" w:rsidR="00903D3F" w:rsidRDefault="00903D3F" w:rsidP="00F53EB2">
      <w:pPr>
        <w:pStyle w:val="Textoindependiente"/>
        <w:jc w:val="both"/>
      </w:pPr>
    </w:p>
    <w:p w14:paraId="54EC5232" w14:textId="77777777" w:rsidR="00903D3F" w:rsidRDefault="00903D3F" w:rsidP="00F53EB2">
      <w:pPr>
        <w:pStyle w:val="Textoindependiente"/>
        <w:jc w:val="both"/>
      </w:pPr>
    </w:p>
    <w:p w14:paraId="4D185532" w14:textId="77777777" w:rsidR="00903D3F" w:rsidRDefault="00903D3F" w:rsidP="00F53EB2">
      <w:pPr>
        <w:pStyle w:val="Textoindependiente"/>
        <w:jc w:val="both"/>
      </w:pPr>
    </w:p>
    <w:p w14:paraId="608D8AD6" w14:textId="77777777" w:rsidR="00903D3F" w:rsidRDefault="00903D3F" w:rsidP="00F53EB2">
      <w:pPr>
        <w:pStyle w:val="Textoindependiente"/>
        <w:jc w:val="both"/>
      </w:pPr>
    </w:p>
    <w:p w14:paraId="6A487410" w14:textId="77777777" w:rsidR="00903D3F" w:rsidRDefault="00903D3F" w:rsidP="00F53EB2">
      <w:pPr>
        <w:pStyle w:val="Textoindependiente"/>
        <w:jc w:val="both"/>
      </w:pPr>
    </w:p>
    <w:p w14:paraId="35BAE857" w14:textId="77777777" w:rsidR="00903D3F" w:rsidRDefault="00903D3F" w:rsidP="00F53EB2">
      <w:pPr>
        <w:pStyle w:val="Textoindependiente"/>
        <w:jc w:val="both"/>
      </w:pPr>
    </w:p>
    <w:p w14:paraId="1056850E" w14:textId="77777777" w:rsidR="00903D3F" w:rsidRDefault="00903D3F" w:rsidP="00F53EB2">
      <w:pPr>
        <w:pStyle w:val="Textoindependiente"/>
        <w:jc w:val="both"/>
      </w:pPr>
    </w:p>
    <w:p w14:paraId="11A7A674" w14:textId="77777777" w:rsidR="00903D3F" w:rsidRDefault="00903D3F" w:rsidP="00F53EB2">
      <w:pPr>
        <w:pStyle w:val="Textoindependiente"/>
        <w:jc w:val="both"/>
      </w:pPr>
    </w:p>
    <w:p w14:paraId="67C9FCCB" w14:textId="77777777" w:rsidR="00903D3F" w:rsidRPr="000C7765" w:rsidRDefault="00903D3F" w:rsidP="00F53EB2">
      <w:pPr>
        <w:pStyle w:val="Textoindependiente"/>
        <w:jc w:val="both"/>
      </w:pPr>
    </w:p>
    <w:p w14:paraId="086911EC" w14:textId="77777777" w:rsidR="000C7765" w:rsidRDefault="000C7765">
      <w:pPr>
        <w:rPr>
          <w:sz w:val="14"/>
        </w:rPr>
      </w:pPr>
    </w:p>
    <w:p w14:paraId="482770D1" w14:textId="77777777" w:rsidR="000C7765" w:rsidRDefault="000C7765" w:rsidP="000C7765">
      <w:pPr>
        <w:pStyle w:val="Textoindependiente"/>
        <w:sectPr w:rsidR="000C7765">
          <w:headerReference w:type="even" r:id="rId390"/>
          <w:pgSz w:w="11910" w:h="16840"/>
          <w:pgMar w:top="1920" w:right="1600" w:bottom="280" w:left="1540" w:header="0" w:footer="0" w:gutter="0"/>
          <w:cols w:space="720"/>
        </w:sectPr>
      </w:pPr>
    </w:p>
    <w:bookmarkStart w:id="101" w:name="Bibliografía"/>
    <w:bookmarkStart w:id="102" w:name="_bookmark18"/>
    <w:bookmarkStart w:id="103" w:name="_Toc200231692"/>
    <w:bookmarkEnd w:id="101"/>
    <w:bookmarkEnd w:id="102"/>
    <w:p w14:paraId="2C1FEE59" w14:textId="5FB6948F" w:rsidR="00792D5C" w:rsidRDefault="00414924">
      <w:pPr>
        <w:pStyle w:val="Ttulo1"/>
        <w:ind w:right="1717" w:firstLine="0"/>
        <w:jc w:val="center"/>
      </w:pPr>
      <w:r>
        <w:rPr>
          <w:noProof/>
        </w:rPr>
        <w:lastRenderedPageBreak/>
        <mc:AlternateContent>
          <mc:Choice Requires="wps">
            <w:drawing>
              <wp:anchor distT="0" distB="0" distL="0" distR="0" simplePos="0" relativeHeight="487633920" behindDoc="1" locked="0" layoutInCell="1" allowOverlap="1" wp14:anchorId="7A6E2350" wp14:editId="3291D13B">
                <wp:simplePos x="0" y="0"/>
                <wp:positionH relativeFrom="page">
                  <wp:posOffset>1078384</wp:posOffset>
                </wp:positionH>
                <wp:positionV relativeFrom="margin">
                  <wp:posOffset>-635</wp:posOffset>
                </wp:positionV>
                <wp:extent cx="4846320" cy="1270"/>
                <wp:effectExtent l="0" t="0" r="0" b="0"/>
                <wp:wrapNone/>
                <wp:docPr id="1756959573" name="Graphic 8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53E8AC9C" id="Graphic 869" o:spid="_x0000_s1026" style="position:absolute;margin-left:84.9pt;margin-top:-.05pt;width:381.6pt;height:.1pt;z-index:-15682560;visibility:visible;mso-wrap-style:square;mso-wrap-distance-left:0;mso-wrap-distance-top:0;mso-wrap-distance-right:0;mso-wrap-distance-bottom:0;mso-position-horizontal:absolute;mso-position-horizontal-relative:page;mso-position-vertical:absolute;mso-position-vertical-relative:margin;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" path="m,l4845926,e" filled="f" strokeweight=".14039mm">
                <v:path arrowok="t"/>
                <w10:wrap anchorx="page" anchory="margin"/>
              </v:shape>
            </w:pict>
          </mc:Fallback>
        </mc:AlternateContent>
      </w:r>
      <w:r>
        <w:rPr>
          <w:spacing w:val="-2"/>
        </w:rPr>
        <w:t>Bibliografía</w:t>
      </w:r>
      <w:bookmarkEnd w:id="103"/>
    </w:p>
    <w:p w14:paraId="60079FCD" w14:textId="77777777" w:rsidR="00792D5C" w:rsidRDefault="008B6F00">
      <w:pPr>
        <w:pStyle w:val="Textoindependiente"/>
        <w:spacing w:before="5"/>
        <w:rPr>
          <w:rFonts w:ascii="LM Sans 10"/>
          <w:b/>
          <w:sz w:val="15"/>
        </w:rPr>
      </w:pPr>
      <w:r>
        <w:rPr>
          <w:noProof/>
        </w:rPr>
        <mc:AlternateContent>
          <mc:Choice Requires="wps">
            <w:drawing>
              <wp:anchor distT="0" distB="0" distL="0" distR="0" simplePos="0" relativeHeight="487611392" behindDoc="1" locked="0" layoutInCell="1" allowOverlap="1" wp14:anchorId="6CCA44C5" wp14:editId="26BD362D">
                <wp:simplePos x="0" y="0"/>
                <wp:positionH relativeFrom="page">
                  <wp:posOffset>1078877</wp:posOffset>
                </wp:positionH>
                <wp:positionV relativeFrom="paragraph">
                  <wp:posOffset>155124</wp:posOffset>
                </wp:positionV>
                <wp:extent cx="4846320" cy="1270"/>
                <wp:effectExtent l="0" t="0" r="0" b="0"/>
                <wp:wrapTopAndBottom/>
                <wp:docPr id="1213" name="Graphic 12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46320" cy="1270"/>
                        </a:xfrm>
                        <a:custGeom>
                          <a:avLst/>
                          <a:gdLst/>
                          <a:ahLst/>
                          <a:cxnLst/>
                          <a:rect l="l" t="t" r="r" b="b"/>
                          <a:pathLst>
                            <a:path w="4846320">
                              <a:moveTo>
                                <a:pt x="0" y="0"/>
                              </a:moveTo>
                              <a:lnTo>
                                <a:pt x="4845926" y="0"/>
                              </a:lnTo>
                            </a:path>
                          </a:pathLst>
                        </a:custGeom>
                        <a:ln w="5054">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6E8740F" id="Graphic 1213" o:spid="_x0000_s1026" style="position:absolute;margin-left:84.95pt;margin-top:12.2pt;width:381.6pt;height:.1pt;z-index:-15705088;visibility:visible;mso-wrap-style:square;mso-wrap-distance-left:0;mso-wrap-distance-top:0;mso-wrap-distance-right:0;mso-wrap-distance-bottom:0;mso-position-horizontal:absolute;mso-position-horizontal-relative:page;mso-position-vertical:absolute;mso-position-vertical-relative:text;v-text-anchor:top" coordsize="484632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" path="m,l4845926,e" filled="f" strokeweight=".14039mm">
                <v:path arrowok="t"/>
                <w10:wrap type="topAndBottom" anchorx="page"/>
              </v:shape>
            </w:pict>
          </mc:Fallback>
        </mc:AlternateContent>
      </w:r>
    </w:p>
    <w:p w14:paraId="1F8A62A7" w14:textId="77777777" w:rsidR="00792D5C" w:rsidRDefault="00792D5C">
      <w:pPr>
        <w:pStyle w:val="Textoindependiente"/>
        <w:rPr>
          <w:rFonts w:ascii="LM Sans 10"/>
          <w:b/>
        </w:rPr>
      </w:pPr>
    </w:p>
    <w:p w14:paraId="4CA3F88D" w14:textId="1105842C" w:rsidR="00792D5C" w:rsidRDefault="00792D5C">
      <w:pPr>
        <w:pStyle w:val="Textoindependiente"/>
      </w:pPr>
    </w:p>
    <w:p w14:paraId="102EF9AA" w14:textId="77777777" w:rsidR="00805F76" w:rsidRPr="00805F76" w:rsidRDefault="00E826AF" w:rsidP="00805F76">
      <w:pPr>
        <w:pStyle w:val="Bibliografa"/>
      </w:pPr>
      <w:r>
        <w:fldChar w:fldCharType="begin"/>
      </w:r>
      <w:r>
        <w:instrText xml:space="preserve"> ADDIN ZOTERO_BIBL {"uncited":[],"omitted":[],"custom":[]} CSL_BIBLIOGRAPHY </w:instrText>
      </w:r>
      <w:r>
        <w:fldChar w:fldCharType="separate"/>
      </w:r>
      <w:r w:rsidR="00805F76" w:rsidRPr="00805F76">
        <w:t>[1]</w:t>
      </w:r>
      <w:r w:rsidR="00805F76" w:rsidRPr="00805F76">
        <w:tab/>
        <w:t>«GreenMetric World University Ranking | Unidad de Campus y Medioambiente». Accedido: 27 de abril de 2025. [En línea]. Disponible en: https://www.ucm.es/sostenibilidad/green-metric-university-ranking</w:t>
      </w:r>
    </w:p>
    <w:p w14:paraId="752CA05C" w14:textId="77777777" w:rsidR="00805F76" w:rsidRPr="00805F76" w:rsidRDefault="00805F76" w:rsidP="00805F76">
      <w:pPr>
        <w:pStyle w:val="Bibliografa"/>
      </w:pPr>
      <w:r w:rsidRPr="00805F76">
        <w:t>[2]</w:t>
      </w:r>
      <w:r w:rsidRPr="00805F76">
        <w:tab/>
        <w:t>L. Á. León, «Matemáticas y Visión por Ordenador», 2003, [En línea]. Disponible en: https://www.researchgate.net/profile/Luis-Alvarez-37/publication/40670113_Matematicas_y_vision_por_el_ordenador/links/0c960517ae21d189c8000000/Matematicas-y-vision-por-el-ordenador.pdf</w:t>
      </w:r>
    </w:p>
    <w:p w14:paraId="4C10CCB4" w14:textId="77777777" w:rsidR="00805F76" w:rsidRPr="00805F76" w:rsidRDefault="00805F76" w:rsidP="00805F76">
      <w:pPr>
        <w:pStyle w:val="Bibliografa"/>
        <w:rPr>
          <w:lang w:val="en-US"/>
        </w:rPr>
      </w:pPr>
      <w:r w:rsidRPr="00805F76">
        <w:rPr>
          <w:lang w:val="en-US"/>
        </w:rPr>
        <w:t>[3]</w:t>
      </w:r>
      <w:r w:rsidRPr="00805F76">
        <w:rPr>
          <w:lang w:val="en-US"/>
        </w:rPr>
        <w:tab/>
        <w:t xml:space="preserve">A. Aggarwal, «YOLO Explained», Analytics Vidhya. </w:t>
      </w:r>
      <w:r w:rsidRPr="00805F76">
        <w:t xml:space="preserve">Accedido: 20 de abril de 2025. [En línea]. </w:t>
      </w:r>
      <w:r w:rsidRPr="00805F76">
        <w:rPr>
          <w:lang w:val="en-US"/>
        </w:rPr>
        <w:t>Disponible en: https://medium.com/analytics-vidhya/yolo-explained-5b6f4564f31</w:t>
      </w:r>
    </w:p>
    <w:p w14:paraId="3B89E2CB" w14:textId="77777777" w:rsidR="00805F76" w:rsidRPr="00805F76" w:rsidRDefault="00805F76" w:rsidP="00805F76">
      <w:pPr>
        <w:pStyle w:val="Bibliografa"/>
        <w:rPr>
          <w:lang w:val="en-US"/>
        </w:rPr>
      </w:pPr>
      <w:r w:rsidRPr="00805F76">
        <w:rPr>
          <w:lang w:val="en-US"/>
        </w:rPr>
        <w:t>[4]</w:t>
      </w:r>
      <w:r w:rsidRPr="00805F76">
        <w:rPr>
          <w:lang w:val="en-US"/>
        </w:rPr>
        <w:tab/>
        <w:t xml:space="preserve">R. Szeliski, </w:t>
      </w:r>
      <w:r w:rsidRPr="00805F76">
        <w:rPr>
          <w:i/>
          <w:iCs/>
          <w:lang w:val="en-US"/>
        </w:rPr>
        <w:t>Computer Vision: Algorithms and Applications</w:t>
      </w:r>
      <w:r w:rsidRPr="00805F76">
        <w:rPr>
          <w:lang w:val="en-US"/>
        </w:rPr>
        <w:t>. en Texts in Computer Science. Cham: Springer International Publishing, 2022. doi: 10.1007/978-3-030-34372-9.</w:t>
      </w:r>
    </w:p>
    <w:p w14:paraId="33CE5193" w14:textId="77777777" w:rsidR="00805F76" w:rsidRPr="00805F76" w:rsidRDefault="00805F76" w:rsidP="00805F76">
      <w:pPr>
        <w:pStyle w:val="Bibliografa"/>
      </w:pPr>
      <w:r w:rsidRPr="00805F76">
        <w:rPr>
          <w:lang w:val="en-US"/>
        </w:rPr>
        <w:t>[5]</w:t>
      </w:r>
      <w:r w:rsidRPr="00805F76">
        <w:rPr>
          <w:lang w:val="en-US"/>
        </w:rPr>
        <w:tab/>
        <w:t xml:space="preserve">I. Goodfellow, Y. Bengio, y A. Courville, «Deep Learning  CNN». </w:t>
      </w:r>
      <w:r w:rsidRPr="00805F76">
        <w:t>Accedido: 20 de abril de 2025. [En línea]. Disponible en: https://www.deeplearningbook.org/contents/convnets.html</w:t>
      </w:r>
    </w:p>
    <w:p w14:paraId="0D1C475A" w14:textId="77777777" w:rsidR="00805F76" w:rsidRPr="00805F76" w:rsidRDefault="00805F76" w:rsidP="00805F76">
      <w:pPr>
        <w:pStyle w:val="Bibliografa"/>
      </w:pPr>
      <w:r w:rsidRPr="00805F76">
        <w:rPr>
          <w:lang w:val="en-US"/>
        </w:rPr>
        <w:t>[6]</w:t>
      </w:r>
      <w:r w:rsidRPr="00805F76">
        <w:rPr>
          <w:lang w:val="en-US"/>
        </w:rPr>
        <w:tab/>
        <w:t xml:space="preserve">«Introduction to Deep Learning: What Are Convolutional Neural Networks?», Mathworks. </w:t>
      </w:r>
      <w:r w:rsidRPr="00805F76">
        <w:t>Accedido: 20 de abril de 2025. [En línea]. Disponible en: https://es.mathworks.com/videos/introduction-to-deep-learning-what-are-convolutional-neural-networks--1489512765771.html</w:t>
      </w:r>
    </w:p>
    <w:p w14:paraId="10E9FE19" w14:textId="77777777" w:rsidR="00805F76" w:rsidRPr="00805F76" w:rsidRDefault="00805F76" w:rsidP="00805F76">
      <w:pPr>
        <w:pStyle w:val="Bibliografa"/>
      </w:pPr>
      <w:r w:rsidRPr="00805F76">
        <w:rPr>
          <w:lang w:val="en-US"/>
        </w:rPr>
        <w:t>[7]</w:t>
      </w:r>
      <w:r w:rsidRPr="00805F76">
        <w:rPr>
          <w:lang w:val="en-US"/>
        </w:rPr>
        <w:tab/>
        <w:t xml:space="preserve">I. Goodfellow, Y. Bengio, y A. Courville, «Deep Learning Softmax». </w:t>
      </w:r>
      <w:r w:rsidRPr="00805F76">
        <w:t>Accedido: 20 de abril de 2025. [En línea]. Disponible en: https://www.deeplearningbook.org/contents/mlp.html</w:t>
      </w:r>
    </w:p>
    <w:p w14:paraId="7BC5B39C" w14:textId="77777777" w:rsidR="00805F76" w:rsidRPr="00805F76" w:rsidRDefault="00805F76" w:rsidP="00805F76">
      <w:pPr>
        <w:pStyle w:val="Bibliografa"/>
        <w:rPr>
          <w:lang w:val="en-US"/>
        </w:rPr>
      </w:pPr>
      <w:r w:rsidRPr="00805F76">
        <w:rPr>
          <w:lang w:val="en-US"/>
        </w:rPr>
        <w:t>[8]</w:t>
      </w:r>
      <w:r w:rsidRPr="00805F76">
        <w:rPr>
          <w:lang w:val="en-US"/>
        </w:rPr>
        <w:tab/>
        <w:t xml:space="preserve">J. Redmon, S. Divvala, R. Girshick, y A. Farhadi, «You Only Look Once: Unified, Real-Time Object Detection», en </w:t>
      </w:r>
      <w:r w:rsidRPr="00805F76">
        <w:rPr>
          <w:i/>
          <w:iCs/>
          <w:lang w:val="en-US"/>
        </w:rPr>
        <w:t>2016 IEEE Conference on Computer Vision and Pattern Recognition (CVPR)</w:t>
      </w:r>
      <w:r w:rsidRPr="00805F76">
        <w:rPr>
          <w:lang w:val="en-US"/>
        </w:rPr>
        <w:t>, jun. 2016, pp. 779-788. doi: 10.1109/CVPR.2016.91.</w:t>
      </w:r>
    </w:p>
    <w:p w14:paraId="6A886027" w14:textId="77777777" w:rsidR="00805F76" w:rsidRPr="00805F76" w:rsidRDefault="00805F76" w:rsidP="00805F76">
      <w:pPr>
        <w:pStyle w:val="Bibliografa"/>
      </w:pPr>
      <w:r w:rsidRPr="00805F76">
        <w:t>[9]</w:t>
      </w:r>
      <w:r w:rsidRPr="00805F76">
        <w:tab/>
        <w:t xml:space="preserve">«Python», </w:t>
      </w:r>
      <w:r w:rsidRPr="00805F76">
        <w:rPr>
          <w:i/>
          <w:iCs/>
        </w:rPr>
        <w:t>Wikipedia, la enciclopedia libre</w:t>
      </w:r>
      <w:r w:rsidRPr="00805F76">
        <w:t>. 19 de abril de 2025. Accedido: 15 de mayo de 2025. [En línea]. Disponible en: https://es.wikipedia.org/w/index.php?title=Python&amp;oldid=166937646</w:t>
      </w:r>
    </w:p>
    <w:p w14:paraId="0CDDBB5F" w14:textId="77777777" w:rsidR="00805F76" w:rsidRPr="00805F76" w:rsidRDefault="00805F76" w:rsidP="00805F76">
      <w:pPr>
        <w:pStyle w:val="Bibliografa"/>
      </w:pPr>
      <w:r w:rsidRPr="00805F76">
        <w:t>[10]</w:t>
      </w:r>
      <w:r w:rsidRPr="00805F76">
        <w:tab/>
        <w:t>«¿Qué es Visual Studio Code y cuáles son sus ventajas? | Blog de Arsys», Arsys. Accedido: 15 de mayo de 2025. [En línea]. Disponible en: https://www.arsys.es/blog/que-es-visual-studio-code-y-cuales-son-sus-ventajas</w:t>
      </w:r>
    </w:p>
    <w:p w14:paraId="3169E103" w14:textId="77777777" w:rsidR="00805F76" w:rsidRPr="00805F76" w:rsidRDefault="00805F76" w:rsidP="00805F76">
      <w:pPr>
        <w:pStyle w:val="Bibliografa"/>
      </w:pPr>
      <w:r w:rsidRPr="00805F76">
        <w:t>[11]</w:t>
      </w:r>
      <w:r w:rsidRPr="00805F76">
        <w:tab/>
        <w:t>«Qué es Flask y ventajas que ofrece | OpenWebinars», OpenWebinars.net. Accedido: 15 de mayo de 2025. [En línea]. Disponible en: https://openwebinars.net/blog/que-es-flask/</w:t>
      </w:r>
    </w:p>
    <w:p w14:paraId="45E9FE17" w14:textId="77777777" w:rsidR="00805F76" w:rsidRPr="00805F76" w:rsidRDefault="00805F76" w:rsidP="00805F76">
      <w:pPr>
        <w:pStyle w:val="Bibliografa"/>
      </w:pPr>
      <w:r w:rsidRPr="00805F76">
        <w:t>[12]</w:t>
      </w:r>
      <w:r w:rsidRPr="00805F76">
        <w:tab/>
        <w:t>«¿Qué es MySQL? Explicación y características | Blog de Arsys», Arsys. Accedido: 17 de mayo de 2025. [En línea]. Disponible en: https://www.arsys.es/blog/mysql</w:t>
      </w:r>
    </w:p>
    <w:p w14:paraId="3CC59591" w14:textId="77777777" w:rsidR="00805F76" w:rsidRPr="00805F76" w:rsidRDefault="00805F76" w:rsidP="00805F76">
      <w:pPr>
        <w:pStyle w:val="Bibliografa"/>
      </w:pPr>
      <w:r w:rsidRPr="00805F76">
        <w:rPr>
          <w:lang w:val="en-US"/>
        </w:rPr>
        <w:t>[13]</w:t>
      </w:r>
      <w:r w:rsidRPr="00805F76">
        <w:rPr>
          <w:lang w:val="en-US"/>
        </w:rPr>
        <w:tab/>
      </w:r>
      <w:r w:rsidRPr="00805F76">
        <w:rPr>
          <w:i/>
          <w:iCs/>
          <w:lang w:val="en-US"/>
        </w:rPr>
        <w:t>mysql-connector-python: A self-contained Python driver for communicating with MySQL servers, using an API that is compliant with the Python Database API Specification v2.0 (PEP 249).</w:t>
      </w:r>
      <w:r w:rsidRPr="00805F76">
        <w:rPr>
          <w:lang w:val="en-US"/>
        </w:rPr>
        <w:t xml:space="preserve"> </w:t>
      </w:r>
      <w:r w:rsidRPr="00805F76">
        <w:t>Python. Accedido: 17 de mayo de 2025. [MacOS</w:t>
      </w:r>
      <w:r w:rsidRPr="00805F76">
        <w:rPr>
          <w:rFonts w:ascii="Cambria Math" w:hAnsi="Cambria Math" w:cs="Cambria Math"/>
        </w:rPr>
        <w:t> </w:t>
      </w:r>
      <w:r w:rsidRPr="00805F76">
        <w:t>:: MacOS X, Microsoft</w:t>
      </w:r>
      <w:r w:rsidRPr="00805F76">
        <w:rPr>
          <w:rFonts w:ascii="Cambria Math" w:hAnsi="Cambria Math" w:cs="Cambria Math"/>
        </w:rPr>
        <w:t> </w:t>
      </w:r>
      <w:r w:rsidRPr="00805F76">
        <w:t>:: Windows, POSIX</w:t>
      </w:r>
      <w:r w:rsidRPr="00805F76">
        <w:rPr>
          <w:rFonts w:ascii="Cambria Math" w:hAnsi="Cambria Math" w:cs="Cambria Math"/>
        </w:rPr>
        <w:t> </w:t>
      </w:r>
      <w:r w:rsidRPr="00805F76">
        <w:t>:: Linux, Unix]. Disponible en: https://dev.mysql.com/doc/connector-python/en/</w:t>
      </w:r>
    </w:p>
    <w:p w14:paraId="0307B405" w14:textId="77777777" w:rsidR="00805F76" w:rsidRPr="00805F76" w:rsidRDefault="00805F76" w:rsidP="00805F76">
      <w:pPr>
        <w:pStyle w:val="Bibliografa"/>
      </w:pPr>
      <w:r w:rsidRPr="00805F76">
        <w:t>[14]</w:t>
      </w:r>
      <w:r w:rsidRPr="00805F76">
        <w:tab/>
        <w:t xml:space="preserve">«Introducción — Conociendo GitHub 0.1 documentation». Accedido: 17 de mayo de </w:t>
      </w:r>
      <w:r w:rsidRPr="00805F76">
        <w:lastRenderedPageBreak/>
        <w:t>2025. [En línea]. Disponible en: https://conociendogithub.readthedocs.io/en/latest/data/introduccion/</w:t>
      </w:r>
    </w:p>
    <w:p w14:paraId="5991DD36" w14:textId="77777777" w:rsidR="00805F76" w:rsidRPr="00805F76" w:rsidRDefault="00805F76" w:rsidP="00805F76">
      <w:pPr>
        <w:pStyle w:val="Bibliografa"/>
      </w:pPr>
      <w:r w:rsidRPr="00805F76">
        <w:t>[15]</w:t>
      </w:r>
      <w:r w:rsidRPr="00805F76">
        <w:tab/>
        <w:t>«Zube, un sistema de gestión de proyectos para programadores». Accedido: 17 de mayo de 2025. [En línea]. Disponible en: https://wwwhatsnew.com/2015/10/04/zube-un-sistema-de-gestion-de-proyectos-para-programadores/</w:t>
      </w:r>
    </w:p>
    <w:p w14:paraId="4BE03FB4" w14:textId="77777777" w:rsidR="00805F76" w:rsidRPr="00805F76" w:rsidRDefault="00805F76" w:rsidP="00805F76">
      <w:pPr>
        <w:pStyle w:val="Bibliografa"/>
      </w:pPr>
      <w:r w:rsidRPr="00805F76">
        <w:t>[16]</w:t>
      </w:r>
      <w:r w:rsidRPr="00805F76">
        <w:tab/>
        <w:t xml:space="preserve">«Zotero», </w:t>
      </w:r>
      <w:r w:rsidRPr="00805F76">
        <w:rPr>
          <w:i/>
          <w:iCs/>
        </w:rPr>
        <w:t>Wikipedia, la enciclopedia libre</w:t>
      </w:r>
      <w:r w:rsidRPr="00805F76">
        <w:t>. 16 de marzo de 2025. Accedido: 17 de mayo de 2025. [En línea]. Disponible en: https://es.wikipedia.org/w/index.php?title=Zotero&amp;oldid=166145269</w:t>
      </w:r>
    </w:p>
    <w:p w14:paraId="74F8BA1F" w14:textId="77777777" w:rsidR="00805F76" w:rsidRPr="00805F76" w:rsidRDefault="00805F76" w:rsidP="00805F76">
      <w:pPr>
        <w:pStyle w:val="Bibliografa"/>
      </w:pPr>
      <w:r w:rsidRPr="00805F76">
        <w:rPr>
          <w:lang w:val="en-US"/>
        </w:rPr>
        <w:t>[17]</w:t>
      </w:r>
      <w:r w:rsidRPr="00805F76">
        <w:rPr>
          <w:lang w:val="en-US"/>
        </w:rPr>
        <w:tab/>
      </w:r>
      <w:r w:rsidRPr="00805F76">
        <w:rPr>
          <w:i/>
          <w:iCs/>
          <w:lang w:val="en-US"/>
        </w:rPr>
        <w:t xml:space="preserve">ultralytics: Ultralytics YOLO </w:t>
      </w:r>
      <w:r w:rsidRPr="00805F76">
        <w:rPr>
          <w:rFonts w:ascii="Segoe UI Emoji" w:hAnsi="Segoe UI Emoji" w:cs="Segoe UI Emoji"/>
          <w:i/>
          <w:iCs/>
        </w:rPr>
        <w:t>🚀</w:t>
      </w:r>
      <w:r w:rsidRPr="00805F76">
        <w:rPr>
          <w:i/>
          <w:iCs/>
          <w:lang w:val="en-US"/>
        </w:rPr>
        <w:t xml:space="preserve"> for SOTA object detection, multi-object tracking, instance segmentation, pose estimation and image classification.</w:t>
      </w:r>
      <w:r w:rsidRPr="00805F76">
        <w:rPr>
          <w:lang w:val="en-US"/>
        </w:rPr>
        <w:t xml:space="preserve"> </w:t>
      </w:r>
      <w:r w:rsidRPr="00805F76">
        <w:t>Python. Accedido: 18 de mayo de 2025. [MacOS, Microsoft</w:t>
      </w:r>
      <w:r w:rsidRPr="00805F76">
        <w:rPr>
          <w:rFonts w:ascii="Cambria Math" w:hAnsi="Cambria Math" w:cs="Cambria Math"/>
        </w:rPr>
        <w:t> </w:t>
      </w:r>
      <w:r w:rsidRPr="00805F76">
        <w:t>:: Windows, POSIX</w:t>
      </w:r>
      <w:r w:rsidRPr="00805F76">
        <w:rPr>
          <w:rFonts w:ascii="Cambria Math" w:hAnsi="Cambria Math" w:cs="Cambria Math"/>
        </w:rPr>
        <w:t> </w:t>
      </w:r>
      <w:r w:rsidRPr="00805F76">
        <w:t>:: Linux]. Disponible en: https://ultralytics.com</w:t>
      </w:r>
    </w:p>
    <w:p w14:paraId="05094062" w14:textId="77777777" w:rsidR="00805F76" w:rsidRPr="00805F76" w:rsidRDefault="00805F76" w:rsidP="00805F76">
      <w:pPr>
        <w:pStyle w:val="Bibliografa"/>
      </w:pPr>
      <w:r w:rsidRPr="00805F76">
        <w:t>[18]</w:t>
      </w:r>
      <w:r w:rsidRPr="00805F76">
        <w:tab/>
        <w:t>«PyTorch», PyTorch. Accedido: 18 de mayo de 2025. [En línea]. Disponible en: https://pytorch.org/</w:t>
      </w:r>
    </w:p>
    <w:p w14:paraId="4EF7B2A9" w14:textId="77777777" w:rsidR="00805F76" w:rsidRPr="00805F76" w:rsidRDefault="00805F76" w:rsidP="00805F76">
      <w:pPr>
        <w:pStyle w:val="Bibliografa"/>
      </w:pPr>
      <w:r w:rsidRPr="00805F76">
        <w:t>[19]</w:t>
      </w:r>
      <w:r w:rsidRPr="00805F76">
        <w:tab/>
        <w:t xml:space="preserve">«OpenCV», </w:t>
      </w:r>
      <w:r w:rsidRPr="00805F76">
        <w:rPr>
          <w:i/>
          <w:iCs/>
        </w:rPr>
        <w:t>Wikipedia, la enciclopedia libre</w:t>
      </w:r>
      <w:r w:rsidRPr="00805F76">
        <w:t>. 6 de mayo de 2025. Accedido: 18 de mayo de 2025. [En línea]. Disponible en: https://es.wikipedia.org/w/index.php?title=OpenCV&amp;oldid=167234905</w:t>
      </w:r>
    </w:p>
    <w:p w14:paraId="0F8DED0A" w14:textId="77777777" w:rsidR="00805F76" w:rsidRPr="00805F76" w:rsidRDefault="00805F76" w:rsidP="00805F76">
      <w:pPr>
        <w:pStyle w:val="Bibliografa"/>
      </w:pPr>
      <w:r w:rsidRPr="00805F76">
        <w:rPr>
          <w:lang w:val="en-US"/>
        </w:rPr>
        <w:t>[20]</w:t>
      </w:r>
      <w:r w:rsidRPr="00805F76">
        <w:rPr>
          <w:lang w:val="en-US"/>
        </w:rPr>
        <w:tab/>
      </w:r>
      <w:r w:rsidRPr="00805F76">
        <w:rPr>
          <w:i/>
          <w:iCs/>
          <w:lang w:val="en-US"/>
        </w:rPr>
        <w:t>pymediainfo: A Python wrapper for the MediaInfo library.</w:t>
      </w:r>
      <w:r w:rsidRPr="00805F76">
        <w:rPr>
          <w:lang w:val="en-US"/>
        </w:rPr>
        <w:t xml:space="preserve"> </w:t>
      </w:r>
      <w:r w:rsidRPr="00805F76">
        <w:t>Python. Accedido: 18 de mayo de 2025. [MacOS</w:t>
      </w:r>
      <w:r w:rsidRPr="00805F76">
        <w:rPr>
          <w:rFonts w:ascii="Cambria Math" w:hAnsi="Cambria Math" w:cs="Cambria Math"/>
        </w:rPr>
        <w:t> </w:t>
      </w:r>
      <w:r w:rsidRPr="00805F76">
        <w:t>:: MacOS X, Microsoft</w:t>
      </w:r>
      <w:r w:rsidRPr="00805F76">
        <w:rPr>
          <w:rFonts w:ascii="Cambria Math" w:hAnsi="Cambria Math" w:cs="Cambria Math"/>
        </w:rPr>
        <w:t> </w:t>
      </w:r>
      <w:r w:rsidRPr="00805F76">
        <w:t>:: Windows, POSIX</w:t>
      </w:r>
      <w:r w:rsidRPr="00805F76">
        <w:rPr>
          <w:rFonts w:ascii="Cambria Math" w:hAnsi="Cambria Math" w:cs="Cambria Math"/>
        </w:rPr>
        <w:t> </w:t>
      </w:r>
      <w:r w:rsidRPr="00805F76">
        <w:t>:: Linux]. Disponible en: https://github.com/sbraz/pymediainfo</w:t>
      </w:r>
    </w:p>
    <w:p w14:paraId="52CB64D6" w14:textId="77777777" w:rsidR="00805F76" w:rsidRPr="00805F76" w:rsidRDefault="00805F76" w:rsidP="00805F76">
      <w:pPr>
        <w:pStyle w:val="Bibliografa"/>
      </w:pPr>
      <w:r w:rsidRPr="00805F76">
        <w:rPr>
          <w:lang w:val="en-US"/>
        </w:rPr>
        <w:t>[21]</w:t>
      </w:r>
      <w:r w:rsidRPr="00805F76">
        <w:rPr>
          <w:lang w:val="en-US"/>
        </w:rPr>
        <w:tab/>
      </w:r>
      <w:r w:rsidRPr="00805F76">
        <w:rPr>
          <w:i/>
          <w:iCs/>
          <w:lang w:val="en-US"/>
        </w:rPr>
        <w:t>shapely: Manipulation and analysis of geometric objects</w:t>
      </w:r>
      <w:r w:rsidRPr="00805F76">
        <w:rPr>
          <w:lang w:val="en-US"/>
        </w:rPr>
        <w:t xml:space="preserve">. </w:t>
      </w:r>
      <w:r w:rsidRPr="00805F76">
        <w:t>Python.</w:t>
      </w:r>
    </w:p>
    <w:p w14:paraId="5FE8352A" w14:textId="77777777" w:rsidR="00805F76" w:rsidRPr="00805F76" w:rsidRDefault="00805F76" w:rsidP="00805F76">
      <w:pPr>
        <w:pStyle w:val="Bibliografa"/>
      </w:pPr>
      <w:r w:rsidRPr="00805F76">
        <w:t>[22]</w:t>
      </w:r>
      <w:r w:rsidRPr="00805F76">
        <w:tab/>
        <w:t xml:space="preserve">«GeoJSON», </w:t>
      </w:r>
      <w:r w:rsidRPr="00805F76">
        <w:rPr>
          <w:i/>
          <w:iCs/>
        </w:rPr>
        <w:t>Wikipedia, la enciclopedia libre</w:t>
      </w:r>
      <w:r w:rsidRPr="00805F76">
        <w:t>. 27 de octubre de 2024. Accedido: 18 de mayo de 2025. [En línea]. Disponible en: https://es.wikipedia.org/w/index.php?title=GeoJSON&amp;oldid=163246303</w:t>
      </w:r>
    </w:p>
    <w:p w14:paraId="6A4C7AC6" w14:textId="77777777" w:rsidR="00805F76" w:rsidRPr="00805F76" w:rsidRDefault="00805F76" w:rsidP="00805F76">
      <w:pPr>
        <w:pStyle w:val="Bibliografa"/>
      </w:pPr>
      <w:r w:rsidRPr="00805F76">
        <w:t>[23]</w:t>
      </w:r>
      <w:r w:rsidRPr="00805F76">
        <w:tab/>
        <w:t>Mapbox, «geojson.io | powered by Mapbox», geojson.io. Accedido: 18 de mayo de 2025. [En línea]. Disponible en: https://geojson.io</w:t>
      </w:r>
    </w:p>
    <w:p w14:paraId="130EFB10" w14:textId="77777777" w:rsidR="00805F76" w:rsidRPr="00805F76" w:rsidRDefault="00805F76" w:rsidP="00805F76">
      <w:pPr>
        <w:pStyle w:val="Bibliografa"/>
      </w:pPr>
      <w:r w:rsidRPr="00805F76">
        <w:t>[24]</w:t>
      </w:r>
      <w:r w:rsidRPr="00805F76">
        <w:tab/>
        <w:t>«Chart.js | Chart.js». Accedido: 18 de mayo de 2025. [En línea]. Disponible en: https://www.chartjs.org/docs/latest/</w:t>
      </w:r>
    </w:p>
    <w:p w14:paraId="40C25553" w14:textId="77777777" w:rsidR="00805F76" w:rsidRPr="00805F76" w:rsidRDefault="00805F76" w:rsidP="00805F76">
      <w:pPr>
        <w:pStyle w:val="Bibliografa"/>
      </w:pPr>
      <w:r w:rsidRPr="00805F76">
        <w:t>[25]</w:t>
      </w:r>
      <w:r w:rsidRPr="00805F76">
        <w:tab/>
        <w:t>«DataTables | Javascript table library». Accedido: 20 de mayo de 2025. [En línea]. Disponible en: https://datatables.net/</w:t>
      </w:r>
    </w:p>
    <w:p w14:paraId="7A503A0C" w14:textId="77777777" w:rsidR="00805F76" w:rsidRPr="00805F76" w:rsidRDefault="00805F76" w:rsidP="00805F76">
      <w:pPr>
        <w:pStyle w:val="Bibliografa"/>
      </w:pPr>
      <w:r w:rsidRPr="00805F76">
        <w:t>[26]</w:t>
      </w:r>
      <w:r w:rsidRPr="00805F76">
        <w:tab/>
        <w:t>«Overall Rankings 2024 - UI GreenMetric». Accedido: 4 de junio de 2025. [En línea]. Disponible en: https://greenmetric.ui.ac.id/rankings/overall-rankings-2024</w:t>
      </w:r>
    </w:p>
    <w:p w14:paraId="72CFE9F3" w14:textId="77777777" w:rsidR="00805F76" w:rsidRPr="00805F76" w:rsidRDefault="00805F76" w:rsidP="00805F76">
      <w:pPr>
        <w:pStyle w:val="Bibliografa"/>
      </w:pPr>
      <w:r w:rsidRPr="00805F76">
        <w:rPr>
          <w:lang w:val="en-US"/>
        </w:rPr>
        <w:t>[27]</w:t>
      </w:r>
      <w:r w:rsidRPr="00805F76">
        <w:rPr>
          <w:lang w:val="en-US"/>
        </w:rPr>
        <w:tab/>
        <w:t xml:space="preserve">«R-CNN - Region-Based Convolutional Neural Networks», GeeksforGeeks. </w:t>
      </w:r>
      <w:r w:rsidRPr="00805F76">
        <w:t>Accedido: 7 de junio de 2025. [En línea]. Disponible en: https://www.geeksforgeeks.org/r-cnn-region-based-cnns/</w:t>
      </w:r>
    </w:p>
    <w:p w14:paraId="2D4EF867" w14:textId="77777777" w:rsidR="00805F76" w:rsidRPr="00805F76" w:rsidRDefault="00805F76" w:rsidP="00805F76">
      <w:pPr>
        <w:pStyle w:val="Bibliografa"/>
      </w:pPr>
      <w:r w:rsidRPr="00805F76">
        <w:t>[28]</w:t>
      </w:r>
      <w:r w:rsidRPr="00805F76">
        <w:tab/>
        <w:t>«IBM Maximo Visual Inspection». Accedido: 7 de junio de 2025. [En línea]. Disponible en: https://www.ibm.com/docs/es/visual-insights?topic=model-ssd</w:t>
      </w:r>
    </w:p>
    <w:p w14:paraId="499C5B43" w14:textId="77777777" w:rsidR="00805F76" w:rsidRPr="00805F76" w:rsidRDefault="00805F76" w:rsidP="00805F76">
      <w:pPr>
        <w:pStyle w:val="Bibliografa"/>
      </w:pPr>
      <w:r w:rsidRPr="00805F76">
        <w:rPr>
          <w:lang w:val="en-US"/>
        </w:rPr>
        <w:t>[29]</w:t>
      </w:r>
      <w:r w:rsidRPr="00805F76">
        <w:rPr>
          <w:lang w:val="en-US"/>
        </w:rPr>
        <w:tab/>
        <w:t xml:space="preserve">H. Romero y A. Morales Acosta, «A review: Comparison of performance metrics of pretrained models for object detection using the TensorFlow framework», </w:t>
      </w:r>
      <w:r w:rsidRPr="00805F76">
        <w:rPr>
          <w:i/>
          <w:iCs/>
          <w:lang w:val="en-US"/>
        </w:rPr>
        <w:t xml:space="preserve">IOP Conf. Ser. </w:t>
      </w:r>
      <w:r w:rsidRPr="00805F76">
        <w:rPr>
          <w:i/>
          <w:iCs/>
        </w:rPr>
        <w:t>Mater. Sci. Eng.</w:t>
      </w:r>
      <w:r w:rsidRPr="00805F76">
        <w:t>, vol. 844, p. 012024, jun. 2020, doi: 10.1088/1757-899X/844/1/012024.</w:t>
      </w:r>
    </w:p>
    <w:p w14:paraId="0E65FCFF" w14:textId="77777777" w:rsidR="00805F76" w:rsidRPr="00805F76" w:rsidRDefault="00805F76" w:rsidP="00805F76">
      <w:pPr>
        <w:pStyle w:val="Bibliografa"/>
      </w:pPr>
      <w:r w:rsidRPr="00805F76">
        <w:t>[30]</w:t>
      </w:r>
      <w:r w:rsidRPr="00805F76">
        <w:tab/>
        <w:t>«Login - SonarQube Cloud». Accedido: 31 de mayo de 2025. [En línea]. Disponible en: https://sonarcloud.io/login</w:t>
      </w:r>
    </w:p>
    <w:p w14:paraId="79A78C70" w14:textId="77777777" w:rsidR="00805F76" w:rsidRPr="00805F76" w:rsidRDefault="00805F76" w:rsidP="00805F76">
      <w:pPr>
        <w:pStyle w:val="Bibliografa"/>
      </w:pPr>
      <w:r w:rsidRPr="00805F76">
        <w:rPr>
          <w:lang w:val="en-US"/>
        </w:rPr>
        <w:t>[31]</w:t>
      </w:r>
      <w:r w:rsidRPr="00805F76">
        <w:rPr>
          <w:lang w:val="en-US"/>
        </w:rPr>
        <w:tab/>
        <w:t xml:space="preserve">«Automatic License Plate Recognition - High Accuracy ALPR», Plate Recognizer. </w:t>
      </w:r>
      <w:r w:rsidRPr="00805F76">
        <w:t>Accedido: 14 de mayo de 2025. [En línea]. Disponible en: https://platerecognizer.com/</w:t>
      </w:r>
    </w:p>
    <w:p w14:paraId="2BC3A1AB" w14:textId="77777777" w:rsidR="00805F76" w:rsidRPr="00805F76" w:rsidRDefault="00805F76" w:rsidP="00805F76">
      <w:pPr>
        <w:pStyle w:val="Bibliografa"/>
      </w:pPr>
      <w:r w:rsidRPr="00805F76">
        <w:rPr>
          <w:lang w:val="en-US"/>
        </w:rPr>
        <w:t>[32]</w:t>
      </w:r>
      <w:r w:rsidRPr="00805F76">
        <w:rPr>
          <w:lang w:val="en-US"/>
        </w:rPr>
        <w:tab/>
        <w:t xml:space="preserve">«Pricing | Plate Recognizer ALPR», Plate Recognizer. </w:t>
      </w:r>
      <w:r w:rsidRPr="00805F76">
        <w:t xml:space="preserve">Accedido: 14 de mayo de 2025. </w:t>
      </w:r>
      <w:r w:rsidRPr="00805F76">
        <w:lastRenderedPageBreak/>
        <w:t>[En línea]. Disponible en: https://platerecognizer.com/pricing/</w:t>
      </w:r>
    </w:p>
    <w:p w14:paraId="0B1DF611" w14:textId="77777777" w:rsidR="00805F76" w:rsidRPr="00805F76" w:rsidRDefault="00805F76" w:rsidP="00805F76">
      <w:pPr>
        <w:pStyle w:val="Bibliografa"/>
      </w:pPr>
      <w:r w:rsidRPr="00805F76">
        <w:t>[33]</w:t>
      </w:r>
      <w:r w:rsidRPr="00805F76">
        <w:tab/>
        <w:t>«¿Qué es Amazon Rekognition? - Amazon Rekognition». Accedido: 14 de mayo de 2025. [En línea]. Disponible en: https://docs.aws.amazon.com/es_es/rekognition/latest/dg/what-is.html</w:t>
      </w:r>
    </w:p>
    <w:p w14:paraId="17758E98" w14:textId="77777777" w:rsidR="00805F76" w:rsidRPr="00805F76" w:rsidRDefault="00805F76" w:rsidP="00805F76">
      <w:pPr>
        <w:pStyle w:val="Bibliografa"/>
      </w:pPr>
      <w:r w:rsidRPr="00805F76">
        <w:rPr>
          <w:lang w:val="en-US"/>
        </w:rPr>
        <w:t>[34]</w:t>
      </w:r>
      <w:r w:rsidRPr="00805F76">
        <w:rPr>
          <w:lang w:val="en-US"/>
        </w:rPr>
        <w:tab/>
        <w:t xml:space="preserve">«Amazon Rekognition – Precios – AWS», Amazon Web Services, Inc. </w:t>
      </w:r>
      <w:r w:rsidRPr="00805F76">
        <w:t>Accedido: 14 de mayo de 2025. [En línea]. Disponible en: https://aws.amazon.com/es/rekognition/pricing/</w:t>
      </w:r>
    </w:p>
    <w:p w14:paraId="13EC1B56" w14:textId="77777777" w:rsidR="00805F76" w:rsidRPr="00805F76" w:rsidRDefault="00805F76" w:rsidP="00805F76">
      <w:pPr>
        <w:pStyle w:val="Bibliografa"/>
      </w:pPr>
      <w:r w:rsidRPr="00805F76">
        <w:t>[35]</w:t>
      </w:r>
      <w:r w:rsidRPr="00805F76">
        <w:tab/>
        <w:t>«Detectar, analizar y comparar rostros con Amazon Rekognition», Amazon Web Services, Inc. Accedido: 14 de mayo de 2025. [En línea]. Disponible en: https://aws.amazon.com/es/getting-started/hands-on/detect-analyze-compare-faces-rekognition/</w:t>
      </w:r>
    </w:p>
    <w:p w14:paraId="63E17BF8" w14:textId="77777777" w:rsidR="00805F76" w:rsidRPr="00805F76" w:rsidRDefault="00805F76" w:rsidP="00805F76">
      <w:pPr>
        <w:pStyle w:val="Bibliografa"/>
      </w:pPr>
      <w:r w:rsidRPr="00805F76">
        <w:t>[36]</w:t>
      </w:r>
      <w:r w:rsidRPr="00805F76">
        <w:tab/>
        <w:t>«Visualización de cuadros delimitadores - Amazon Rekognition». Accedido: 14 de mayo de 2025. [En línea]. Disponible en: https://docs.aws.amazon.com/es_es/rekognition/latest/dg/images-displaying-bounding-boxes.html</w:t>
      </w:r>
    </w:p>
    <w:p w14:paraId="1F3A4A53" w14:textId="15DF1BDF" w:rsidR="00792D5C" w:rsidRPr="00BB12B9" w:rsidRDefault="00E826AF" w:rsidP="00205316">
      <w:pPr>
        <w:pStyle w:val="Textoindependiente"/>
      </w:pPr>
      <w:r>
        <w:fldChar w:fldCharType="end"/>
      </w:r>
    </w:p>
    <w:sectPr w:rsidR="00792D5C" w:rsidRPr="00BB12B9" w:rsidSect="00B92176">
      <w:pgSz w:w="11910" w:h="16840"/>
      <w:pgMar w:top="1922" w:right="1599" w:bottom="278" w:left="1542" w:header="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4B685E" w14:textId="77777777" w:rsidR="00490044" w:rsidRDefault="00490044">
      <w:r>
        <w:separator/>
      </w:r>
    </w:p>
  </w:endnote>
  <w:endnote w:type="continuationSeparator" w:id="0">
    <w:p w14:paraId="10E5316A" w14:textId="77777777" w:rsidR="00490044" w:rsidRDefault="004900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M Roman 12">
    <w:altName w:val="Calibri"/>
    <w:panose1 w:val="00000500000000000000"/>
    <w:charset w:val="00"/>
    <w:family w:val="modern"/>
    <w:notTrueType/>
    <w:pitch w:val="variable"/>
    <w:sig w:usb0="20000007" w:usb1="00000000" w:usb2="00000000" w:usb3="00000000" w:csb0="00000193" w:csb1="00000000"/>
  </w:font>
  <w:font w:name="LM Sans 10">
    <w:altName w:val="Calibri"/>
    <w:panose1 w:val="00000500000000000000"/>
    <w:charset w:val="00"/>
    <w:family w:val="modern"/>
    <w:notTrueType/>
    <w:pitch w:val="variable"/>
    <w:sig w:usb0="20000007" w:usb1="00000000" w:usb2="00000000" w:usb3="00000000" w:csb0="00000193"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M Roman 17">
    <w:altName w:val="Calibri"/>
    <w:panose1 w:val="00000500000000000000"/>
    <w:charset w:val="00"/>
    <w:family w:val="modern"/>
    <w:notTrueType/>
    <w:pitch w:val="variable"/>
    <w:sig w:usb0="20000007" w:usb1="00000000" w:usb2="00000000" w:usb3="00000000" w:csb0="00000193" w:csb1="00000000"/>
  </w:font>
  <w:font w:name="LM Roman Caps 10">
    <w:altName w:val="Calibri"/>
    <w:panose1 w:val="00000500000000000000"/>
    <w:charset w:val="00"/>
    <w:family w:val="modern"/>
    <w:notTrueType/>
    <w:pitch w:val="variable"/>
    <w:sig w:usb0="20000007" w:usb1="00000000" w:usb2="00000000" w:usb3="00000000" w:csb0="00000193" w:csb1="00000000"/>
  </w:font>
  <w:font w:name="LM Roman 10">
    <w:altName w:val="Calibri"/>
    <w:panose1 w:val="00000500000000000000"/>
    <w:charset w:val="00"/>
    <w:family w:val="modern"/>
    <w:notTrueType/>
    <w:pitch w:val="variable"/>
    <w:sig w:usb0="20000007" w:usb1="00000000" w:usb2="00000000" w:usb3="00000000" w:csb0="00000193" w:csb1="00000000"/>
  </w:font>
  <w:font w:name="LM Roman Slanted 12">
    <w:altName w:val="Calibri"/>
    <w:panose1 w:val="00000500000000000000"/>
    <w:charset w:val="00"/>
    <w:family w:val="modern"/>
    <w:notTrueType/>
    <w:pitch w:val="variable"/>
    <w:sig w:usb0="20000007" w:usb1="00000000" w:usb2="00000000" w:usb3="00000000" w:csb0="00000193"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88ABF" w14:textId="710E7EEA" w:rsidR="005D2AE3" w:rsidRDefault="005D2AE3">
    <w:pPr>
      <w:pStyle w:val="Piedepgina"/>
      <w:jc w:val="center"/>
    </w:pPr>
  </w:p>
  <w:p w14:paraId="1251D010" w14:textId="77777777" w:rsidR="005D2AE3" w:rsidRDefault="005D2AE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9135416"/>
      <w:docPartObj>
        <w:docPartGallery w:val="Page Numbers (Bottom of Page)"/>
        <w:docPartUnique/>
      </w:docPartObj>
    </w:sdtPr>
    <w:sdtContent>
      <w:p w14:paraId="703F3107" w14:textId="77777777" w:rsidR="00FA5FA4" w:rsidRDefault="00FA5FA4">
        <w:pPr>
          <w:pStyle w:val="Piedepgina"/>
          <w:jc w:val="center"/>
        </w:pPr>
        <w:r>
          <w:fldChar w:fldCharType="begin"/>
        </w:r>
        <w:r>
          <w:instrText>PAGE   \* MERGEFORMAT</w:instrText>
        </w:r>
        <w:r>
          <w:fldChar w:fldCharType="separate"/>
        </w:r>
        <w:r>
          <w:t>2</w:t>
        </w:r>
        <w:r>
          <w:fldChar w:fldCharType="end"/>
        </w:r>
      </w:p>
    </w:sdtContent>
  </w:sdt>
  <w:p w14:paraId="4348DDA4" w14:textId="77777777" w:rsidR="00FA5FA4" w:rsidRDefault="00FA5FA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E946AD" w14:textId="77777777" w:rsidR="00490044" w:rsidRDefault="00490044">
      <w:r>
        <w:separator/>
      </w:r>
    </w:p>
  </w:footnote>
  <w:footnote w:type="continuationSeparator" w:id="0">
    <w:p w14:paraId="3326A79E" w14:textId="77777777" w:rsidR="00490044" w:rsidRDefault="004900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FB8B14" w14:textId="77777777" w:rsidR="00792D5C" w:rsidRDefault="00792D5C">
    <w:pPr>
      <w:pStyle w:val="Textoindependiente"/>
      <w:spacing w:line="14" w:lineRule="auto"/>
      <w:rPr>
        <w:sz w:val="2"/>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421CF6" w14:textId="77777777" w:rsidR="00792D5C" w:rsidRDefault="00792D5C">
    <w:pPr>
      <w:pStyle w:val="Textoindependiente"/>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884AA6" w14:textId="77777777" w:rsidR="00792D5C" w:rsidRDefault="00792D5C">
    <w:pPr>
      <w:pStyle w:val="Textoindependiente"/>
      <w:spacing w:line="14" w:lineRule="auto"/>
      <w:rPr>
        <w:sz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4F1BDD" w14:textId="77777777" w:rsidR="00FA5FA4" w:rsidRDefault="00FA5FA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4A199D" w14:textId="77777777" w:rsidR="00792D5C" w:rsidRDefault="00792D5C">
    <w:pPr>
      <w:pStyle w:val="Textoindependiente"/>
      <w:spacing w:line="14" w:lineRule="auto"/>
      <w:rPr>
        <w:sz w:val="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C23E0" w14:textId="77777777" w:rsidR="00792D5C" w:rsidRDefault="00792D5C">
    <w:pPr>
      <w:pStyle w:val="Textoindependiente"/>
      <w:spacing w:line="14" w:lineRule="auto"/>
      <w:rPr>
        <w:sz w:val="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72C24E" w14:textId="77777777" w:rsidR="00792D5C" w:rsidRDefault="00792D5C">
    <w:pPr>
      <w:pStyle w:val="Textoindependiente"/>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C8A22" w14:textId="77777777" w:rsidR="00792D5C" w:rsidRDefault="00792D5C">
    <w:pPr>
      <w:pStyle w:val="Textoindependiente"/>
      <w:spacing w:line="14" w:lineRule="auto"/>
      <w:rPr>
        <w:sz w:val="2"/>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3DA1F8" w14:textId="77777777" w:rsidR="00792D5C" w:rsidRDefault="00792D5C">
    <w:pPr>
      <w:pStyle w:val="Textoindependiente"/>
      <w:spacing w:line="14" w:lineRule="auto"/>
      <w:rPr>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DE1829" w14:textId="77777777" w:rsidR="00792D5C" w:rsidRDefault="00792D5C">
    <w:pPr>
      <w:pStyle w:val="Textoindependiente"/>
      <w:spacing w:line="14" w:lineRule="auto"/>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8449E"/>
    <w:multiLevelType w:val="hybridMultilevel"/>
    <w:tmpl w:val="669E1E9E"/>
    <w:lvl w:ilvl="0" w:tplc="0C0A000F">
      <w:start w:val="1"/>
      <w:numFmt w:val="decimal"/>
      <w:lvlText w:val="%1."/>
      <w:lvlJc w:val="left"/>
      <w:pPr>
        <w:ind w:left="1624" w:hanging="360"/>
      </w:pPr>
    </w:lvl>
    <w:lvl w:ilvl="1" w:tplc="0C0A0019" w:tentative="1">
      <w:start w:val="1"/>
      <w:numFmt w:val="lowerLetter"/>
      <w:lvlText w:val="%2."/>
      <w:lvlJc w:val="left"/>
      <w:pPr>
        <w:ind w:left="2344" w:hanging="360"/>
      </w:pPr>
    </w:lvl>
    <w:lvl w:ilvl="2" w:tplc="0C0A001B" w:tentative="1">
      <w:start w:val="1"/>
      <w:numFmt w:val="lowerRoman"/>
      <w:lvlText w:val="%3."/>
      <w:lvlJc w:val="right"/>
      <w:pPr>
        <w:ind w:left="3064" w:hanging="180"/>
      </w:pPr>
    </w:lvl>
    <w:lvl w:ilvl="3" w:tplc="0C0A000F" w:tentative="1">
      <w:start w:val="1"/>
      <w:numFmt w:val="decimal"/>
      <w:lvlText w:val="%4."/>
      <w:lvlJc w:val="left"/>
      <w:pPr>
        <w:ind w:left="3784" w:hanging="360"/>
      </w:pPr>
    </w:lvl>
    <w:lvl w:ilvl="4" w:tplc="0C0A0019" w:tentative="1">
      <w:start w:val="1"/>
      <w:numFmt w:val="lowerLetter"/>
      <w:lvlText w:val="%5."/>
      <w:lvlJc w:val="left"/>
      <w:pPr>
        <w:ind w:left="4504" w:hanging="360"/>
      </w:pPr>
    </w:lvl>
    <w:lvl w:ilvl="5" w:tplc="0C0A001B" w:tentative="1">
      <w:start w:val="1"/>
      <w:numFmt w:val="lowerRoman"/>
      <w:lvlText w:val="%6."/>
      <w:lvlJc w:val="right"/>
      <w:pPr>
        <w:ind w:left="5224" w:hanging="180"/>
      </w:pPr>
    </w:lvl>
    <w:lvl w:ilvl="6" w:tplc="0C0A000F" w:tentative="1">
      <w:start w:val="1"/>
      <w:numFmt w:val="decimal"/>
      <w:lvlText w:val="%7."/>
      <w:lvlJc w:val="left"/>
      <w:pPr>
        <w:ind w:left="5944" w:hanging="360"/>
      </w:pPr>
    </w:lvl>
    <w:lvl w:ilvl="7" w:tplc="0C0A0019" w:tentative="1">
      <w:start w:val="1"/>
      <w:numFmt w:val="lowerLetter"/>
      <w:lvlText w:val="%8."/>
      <w:lvlJc w:val="left"/>
      <w:pPr>
        <w:ind w:left="6664" w:hanging="360"/>
      </w:pPr>
    </w:lvl>
    <w:lvl w:ilvl="8" w:tplc="0C0A001B" w:tentative="1">
      <w:start w:val="1"/>
      <w:numFmt w:val="lowerRoman"/>
      <w:lvlText w:val="%9."/>
      <w:lvlJc w:val="right"/>
      <w:pPr>
        <w:ind w:left="7384" w:hanging="180"/>
      </w:pPr>
    </w:lvl>
  </w:abstractNum>
  <w:abstractNum w:abstractNumId="1" w15:restartNumberingAfterBreak="0">
    <w:nsid w:val="0E6C002C"/>
    <w:multiLevelType w:val="multilevel"/>
    <w:tmpl w:val="CF1C23B8"/>
    <w:lvl w:ilvl="0">
      <w:start w:val="3"/>
      <w:numFmt w:val="decimal"/>
      <w:lvlText w:val="%1"/>
      <w:lvlJc w:val="left"/>
      <w:pPr>
        <w:ind w:left="697" w:hanging="539"/>
      </w:pPr>
      <w:rPr>
        <w:rFonts w:hint="default"/>
      </w:rPr>
    </w:lvl>
    <w:lvl w:ilvl="1">
      <w:start w:val="1"/>
      <w:numFmt w:val="decimal"/>
      <w:lvlText w:val="4.%2."/>
      <w:lvlJc w:val="left"/>
      <w:pPr>
        <w:ind w:left="697" w:hanging="539"/>
      </w:pPr>
      <w:rPr>
        <w:rFonts w:ascii="LM Roman 12" w:hAnsi="LM Roman 12" w:cs="LM Roman 12" w:hint="default"/>
        <w:b/>
        <w:bCs w:val="0"/>
        <w:i w:val="0"/>
        <w:iCs w:val="0"/>
        <w:color w:val="auto"/>
        <w:spacing w:val="0"/>
        <w:w w:val="99"/>
        <w:sz w:val="34"/>
        <w:szCs w:val="24"/>
      </w:rPr>
    </w:lvl>
    <w:lvl w:ilvl="2">
      <w:start w:val="1"/>
      <w:numFmt w:val="decimal"/>
      <w:lvlText w:val="%3."/>
      <w:lvlJc w:val="left"/>
      <w:pPr>
        <w:ind w:left="2899" w:hanging="697"/>
      </w:pPr>
      <w:rPr>
        <w:rFonts w:ascii="LM Sans 10" w:eastAsia="LM Sans 10" w:hAnsi="LM Sans 10" w:cs="LM Sans 10" w:hint="default"/>
        <w:b/>
        <w:bCs/>
        <w:i w:val="0"/>
        <w:iCs w:val="0"/>
        <w:spacing w:val="-1"/>
        <w:w w:val="101"/>
        <w:sz w:val="49"/>
        <w:szCs w:val="49"/>
      </w:rPr>
    </w:lvl>
    <w:lvl w:ilvl="3">
      <w:start w:val="1"/>
      <w:numFmt w:val="none"/>
      <w:lvlText w:val="7.1"/>
      <w:lvlJc w:val="left"/>
      <w:pPr>
        <w:ind w:left="1132" w:hanging="990"/>
      </w:pPr>
      <w:rPr>
        <w:rFonts w:hint="default"/>
        <w:spacing w:val="-1"/>
        <w:w w:val="101"/>
      </w:rPr>
    </w:lvl>
    <w:lvl w:ilvl="4">
      <w:start w:val="1"/>
      <w:numFmt w:val="decimal"/>
      <w:lvlText w:val="%5."/>
      <w:lvlJc w:val="left"/>
      <w:pPr>
        <w:ind w:left="1601" w:hanging="300"/>
      </w:pPr>
      <w:rPr>
        <w:rFonts w:ascii="LM Roman 12" w:eastAsia="LM Roman 12" w:hAnsi="LM Roman 12" w:cs="LM Roman 12" w:hint="default"/>
        <w:b w:val="0"/>
        <w:bCs w:val="0"/>
        <w:i w:val="0"/>
        <w:iCs w:val="0"/>
        <w:spacing w:val="0"/>
        <w:w w:val="99"/>
        <w:sz w:val="24"/>
        <w:szCs w:val="24"/>
      </w:rPr>
    </w:lvl>
    <w:lvl w:ilvl="5">
      <w:numFmt w:val="bullet"/>
      <w:lvlText w:val="•"/>
      <w:lvlJc w:val="left"/>
      <w:pPr>
        <w:ind w:left="4575" w:hanging="300"/>
      </w:pPr>
      <w:rPr>
        <w:rFonts w:hint="default"/>
      </w:rPr>
    </w:lvl>
    <w:lvl w:ilvl="6">
      <w:numFmt w:val="bullet"/>
      <w:lvlText w:val="•"/>
      <w:lvlJc w:val="left"/>
      <w:pPr>
        <w:ind w:left="5413" w:hanging="300"/>
      </w:pPr>
      <w:rPr>
        <w:rFonts w:hint="default"/>
      </w:rPr>
    </w:lvl>
    <w:lvl w:ilvl="7">
      <w:numFmt w:val="bullet"/>
      <w:lvlText w:val="•"/>
      <w:lvlJc w:val="left"/>
      <w:pPr>
        <w:ind w:left="6251" w:hanging="300"/>
      </w:pPr>
      <w:rPr>
        <w:rFonts w:hint="default"/>
      </w:rPr>
    </w:lvl>
    <w:lvl w:ilvl="8">
      <w:numFmt w:val="bullet"/>
      <w:lvlText w:val="•"/>
      <w:lvlJc w:val="left"/>
      <w:pPr>
        <w:ind w:left="7089" w:hanging="300"/>
      </w:pPr>
      <w:rPr>
        <w:rFonts w:hint="default"/>
      </w:rPr>
    </w:lvl>
  </w:abstractNum>
  <w:abstractNum w:abstractNumId="2" w15:restartNumberingAfterBreak="0">
    <w:nsid w:val="11767CD6"/>
    <w:multiLevelType w:val="hybridMultilevel"/>
    <w:tmpl w:val="CF2EADAA"/>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2476E1A"/>
    <w:multiLevelType w:val="hybridMultilevel"/>
    <w:tmpl w:val="427E4D08"/>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12CA7256"/>
    <w:multiLevelType w:val="hybridMultilevel"/>
    <w:tmpl w:val="601A60E0"/>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A821DB1"/>
    <w:multiLevelType w:val="hybridMultilevel"/>
    <w:tmpl w:val="ADA2CF3C"/>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24A9287C"/>
    <w:multiLevelType w:val="multilevel"/>
    <w:tmpl w:val="C0A06398"/>
    <w:lvl w:ilvl="0">
      <w:start w:val="3"/>
      <w:numFmt w:val="decimal"/>
      <w:lvlText w:val="%1"/>
      <w:lvlJc w:val="left"/>
      <w:pPr>
        <w:ind w:left="697" w:hanging="539"/>
      </w:pPr>
      <w:rPr>
        <w:rFonts w:hint="default"/>
      </w:rPr>
    </w:lvl>
    <w:lvl w:ilvl="1">
      <w:start w:val="1"/>
      <w:numFmt w:val="decimal"/>
      <w:lvlText w:val="4.%2."/>
      <w:lvlJc w:val="left"/>
      <w:pPr>
        <w:ind w:left="697" w:hanging="539"/>
      </w:pPr>
      <w:rPr>
        <w:rFonts w:ascii="LM Roman 12" w:hAnsi="LM Roman 12" w:cs="LM Roman 12" w:hint="default"/>
        <w:b/>
        <w:bCs w:val="0"/>
        <w:i w:val="0"/>
        <w:iCs w:val="0"/>
        <w:color w:val="auto"/>
        <w:spacing w:val="0"/>
        <w:w w:val="99"/>
        <w:sz w:val="34"/>
        <w:szCs w:val="24"/>
      </w:rPr>
    </w:lvl>
    <w:lvl w:ilvl="2">
      <w:start w:val="1"/>
      <w:numFmt w:val="decimal"/>
      <w:lvlText w:val="%3."/>
      <w:lvlJc w:val="left"/>
      <w:pPr>
        <w:ind w:left="2899" w:hanging="697"/>
      </w:pPr>
      <w:rPr>
        <w:rFonts w:ascii="LM Sans 10" w:eastAsia="LM Sans 10" w:hAnsi="LM Sans 10" w:cs="LM Sans 10" w:hint="default"/>
        <w:b/>
        <w:bCs/>
        <w:i w:val="0"/>
        <w:iCs w:val="0"/>
        <w:spacing w:val="-1"/>
        <w:w w:val="101"/>
        <w:sz w:val="49"/>
        <w:szCs w:val="49"/>
      </w:rPr>
    </w:lvl>
    <w:lvl w:ilvl="3">
      <w:start w:val="1"/>
      <w:numFmt w:val="decimal"/>
      <w:lvlText w:val="%3.%4."/>
      <w:lvlJc w:val="left"/>
      <w:pPr>
        <w:ind w:left="1132" w:hanging="990"/>
      </w:pPr>
      <w:rPr>
        <w:rFonts w:hint="default"/>
        <w:spacing w:val="-1"/>
        <w:w w:val="101"/>
      </w:rPr>
    </w:lvl>
    <w:lvl w:ilvl="4">
      <w:start w:val="1"/>
      <w:numFmt w:val="decimal"/>
      <w:lvlText w:val="%5."/>
      <w:lvlJc w:val="left"/>
      <w:pPr>
        <w:ind w:left="1601" w:hanging="300"/>
      </w:pPr>
      <w:rPr>
        <w:rFonts w:ascii="LM Roman 12" w:eastAsia="LM Roman 12" w:hAnsi="LM Roman 12" w:cs="LM Roman 12" w:hint="default"/>
        <w:b w:val="0"/>
        <w:bCs w:val="0"/>
        <w:i w:val="0"/>
        <w:iCs w:val="0"/>
        <w:spacing w:val="0"/>
        <w:w w:val="99"/>
        <w:sz w:val="24"/>
        <w:szCs w:val="24"/>
      </w:rPr>
    </w:lvl>
    <w:lvl w:ilvl="5">
      <w:numFmt w:val="bullet"/>
      <w:lvlText w:val="•"/>
      <w:lvlJc w:val="left"/>
      <w:pPr>
        <w:ind w:left="4575" w:hanging="300"/>
      </w:pPr>
      <w:rPr>
        <w:rFonts w:hint="default"/>
      </w:rPr>
    </w:lvl>
    <w:lvl w:ilvl="6">
      <w:numFmt w:val="bullet"/>
      <w:lvlText w:val="•"/>
      <w:lvlJc w:val="left"/>
      <w:pPr>
        <w:ind w:left="5413" w:hanging="300"/>
      </w:pPr>
      <w:rPr>
        <w:rFonts w:hint="default"/>
      </w:rPr>
    </w:lvl>
    <w:lvl w:ilvl="7">
      <w:numFmt w:val="bullet"/>
      <w:lvlText w:val="•"/>
      <w:lvlJc w:val="left"/>
      <w:pPr>
        <w:ind w:left="6251" w:hanging="300"/>
      </w:pPr>
      <w:rPr>
        <w:rFonts w:hint="default"/>
      </w:rPr>
    </w:lvl>
    <w:lvl w:ilvl="8">
      <w:numFmt w:val="bullet"/>
      <w:lvlText w:val="•"/>
      <w:lvlJc w:val="left"/>
      <w:pPr>
        <w:ind w:left="7089" w:hanging="300"/>
      </w:pPr>
      <w:rPr>
        <w:rFonts w:hint="default"/>
      </w:rPr>
    </w:lvl>
  </w:abstractNum>
  <w:abstractNum w:abstractNumId="7" w15:restartNumberingAfterBreak="0">
    <w:nsid w:val="25991E54"/>
    <w:multiLevelType w:val="multilevel"/>
    <w:tmpl w:val="9E78DCBC"/>
    <w:lvl w:ilvl="0">
      <w:start w:val="3"/>
      <w:numFmt w:val="decimal"/>
      <w:lvlText w:val="%1"/>
      <w:lvlJc w:val="left"/>
      <w:pPr>
        <w:ind w:left="697" w:hanging="539"/>
      </w:pPr>
      <w:rPr>
        <w:rFonts w:hint="default"/>
        <w:lang w:val="es-ES" w:eastAsia="en-US" w:bidi="ar-SA"/>
      </w:rPr>
    </w:lvl>
    <w:lvl w:ilvl="1">
      <w:start w:val="1"/>
      <w:numFmt w:val="decimal"/>
      <w:lvlText w:val="%1.%2."/>
      <w:lvlJc w:val="left"/>
      <w:pPr>
        <w:ind w:left="697" w:hanging="539"/>
      </w:pPr>
      <w:rPr>
        <w:rFonts w:ascii="LM Roman 12" w:hAnsi="LM Roman 12" w:cs="LM Roman 12" w:hint="default"/>
        <w:b/>
        <w:bCs w:val="0"/>
        <w:i w:val="0"/>
        <w:iCs w:val="0"/>
        <w:color w:val="auto"/>
        <w:spacing w:val="0"/>
        <w:w w:val="99"/>
        <w:sz w:val="34"/>
        <w:szCs w:val="24"/>
        <w:lang w:val="es-ES" w:eastAsia="en-US" w:bidi="ar-SA"/>
      </w:rPr>
    </w:lvl>
    <w:lvl w:ilvl="2">
      <w:start w:val="1"/>
      <w:numFmt w:val="decimal"/>
      <w:lvlText w:val="%3."/>
      <w:lvlJc w:val="left"/>
      <w:pPr>
        <w:ind w:left="2899" w:hanging="697"/>
      </w:pPr>
      <w:rPr>
        <w:rFonts w:ascii="LM Sans 10" w:eastAsia="LM Sans 10" w:hAnsi="LM Sans 10" w:cs="LM Sans 10" w:hint="default"/>
        <w:b/>
        <w:bCs/>
        <w:i w:val="0"/>
        <w:iCs w:val="0"/>
        <w:spacing w:val="-1"/>
        <w:w w:val="101"/>
        <w:sz w:val="49"/>
        <w:szCs w:val="49"/>
        <w:lang w:val="es-ES" w:eastAsia="en-US" w:bidi="ar-SA"/>
      </w:rPr>
    </w:lvl>
    <w:lvl w:ilvl="3">
      <w:start w:val="1"/>
      <w:numFmt w:val="decimal"/>
      <w:lvlText w:val="%3.%4."/>
      <w:lvlJc w:val="left"/>
      <w:pPr>
        <w:ind w:left="1132" w:hanging="990"/>
      </w:pPr>
      <w:rPr>
        <w:rFonts w:hint="default"/>
        <w:spacing w:val="-1"/>
        <w:w w:val="101"/>
        <w:lang w:val="es-ES" w:eastAsia="en-US" w:bidi="ar-SA"/>
      </w:rPr>
    </w:lvl>
    <w:lvl w:ilvl="4">
      <w:start w:val="1"/>
      <w:numFmt w:val="decimal"/>
      <w:lvlText w:val="%5."/>
      <w:lvlJc w:val="left"/>
      <w:pPr>
        <w:ind w:left="1601" w:hanging="300"/>
      </w:pPr>
      <w:rPr>
        <w:rFonts w:ascii="LM Roman 12" w:eastAsia="LM Roman 12" w:hAnsi="LM Roman 12" w:cs="LM Roman 12" w:hint="default"/>
        <w:b w:val="0"/>
        <w:bCs w:val="0"/>
        <w:i w:val="0"/>
        <w:iCs w:val="0"/>
        <w:spacing w:val="0"/>
        <w:w w:val="99"/>
        <w:sz w:val="24"/>
        <w:szCs w:val="24"/>
        <w:lang w:val="es-ES" w:eastAsia="en-US" w:bidi="ar-SA"/>
      </w:rPr>
    </w:lvl>
    <w:lvl w:ilvl="5">
      <w:numFmt w:val="bullet"/>
      <w:lvlText w:val="•"/>
      <w:lvlJc w:val="left"/>
      <w:pPr>
        <w:ind w:left="4575" w:hanging="300"/>
      </w:pPr>
      <w:rPr>
        <w:rFonts w:hint="default"/>
        <w:lang w:val="es-ES" w:eastAsia="en-US" w:bidi="ar-SA"/>
      </w:rPr>
    </w:lvl>
    <w:lvl w:ilvl="6">
      <w:numFmt w:val="bullet"/>
      <w:lvlText w:val="•"/>
      <w:lvlJc w:val="left"/>
      <w:pPr>
        <w:ind w:left="5413" w:hanging="300"/>
      </w:pPr>
      <w:rPr>
        <w:rFonts w:hint="default"/>
        <w:lang w:val="es-ES" w:eastAsia="en-US" w:bidi="ar-SA"/>
      </w:rPr>
    </w:lvl>
    <w:lvl w:ilvl="7">
      <w:numFmt w:val="bullet"/>
      <w:lvlText w:val="•"/>
      <w:lvlJc w:val="left"/>
      <w:pPr>
        <w:ind w:left="6251" w:hanging="300"/>
      </w:pPr>
      <w:rPr>
        <w:rFonts w:hint="default"/>
        <w:lang w:val="es-ES" w:eastAsia="en-US" w:bidi="ar-SA"/>
      </w:rPr>
    </w:lvl>
    <w:lvl w:ilvl="8">
      <w:numFmt w:val="bullet"/>
      <w:lvlText w:val="•"/>
      <w:lvlJc w:val="left"/>
      <w:pPr>
        <w:ind w:left="7089" w:hanging="300"/>
      </w:pPr>
      <w:rPr>
        <w:rFonts w:hint="default"/>
        <w:lang w:val="es-ES" w:eastAsia="en-US" w:bidi="ar-SA"/>
      </w:rPr>
    </w:lvl>
  </w:abstractNum>
  <w:abstractNum w:abstractNumId="8" w15:restartNumberingAfterBreak="0">
    <w:nsid w:val="2743762F"/>
    <w:multiLevelType w:val="multilevel"/>
    <w:tmpl w:val="3B882180"/>
    <w:lvl w:ilvl="0">
      <w:start w:val="3"/>
      <w:numFmt w:val="decimal"/>
      <w:lvlText w:val="%1"/>
      <w:lvlJc w:val="left"/>
      <w:pPr>
        <w:ind w:left="697" w:hanging="539"/>
      </w:pPr>
      <w:rPr>
        <w:rFonts w:hint="default"/>
        <w:lang w:val="es-ES" w:eastAsia="en-US" w:bidi="ar-SA"/>
      </w:rPr>
    </w:lvl>
    <w:lvl w:ilvl="1">
      <w:start w:val="1"/>
      <w:numFmt w:val="decimal"/>
      <w:lvlText w:val="%1.%2."/>
      <w:lvlJc w:val="left"/>
      <w:pPr>
        <w:ind w:left="697" w:hanging="539"/>
      </w:pPr>
      <w:rPr>
        <w:rFonts w:ascii="LM Roman 12" w:eastAsia="LM Roman 12" w:hAnsi="LM Roman 12" w:cs="LM Roman 12" w:hint="default"/>
        <w:b w:val="0"/>
        <w:bCs w:val="0"/>
        <w:i w:val="0"/>
        <w:iCs w:val="0"/>
        <w:color w:val="FF0000"/>
        <w:spacing w:val="0"/>
        <w:w w:val="99"/>
        <w:sz w:val="24"/>
        <w:szCs w:val="24"/>
        <w:lang w:val="es-ES" w:eastAsia="en-US" w:bidi="ar-SA"/>
      </w:rPr>
    </w:lvl>
    <w:lvl w:ilvl="2">
      <w:start w:val="1"/>
      <w:numFmt w:val="decimal"/>
      <w:lvlText w:val="%3."/>
      <w:lvlJc w:val="left"/>
      <w:pPr>
        <w:ind w:left="2899" w:hanging="697"/>
      </w:pPr>
      <w:rPr>
        <w:rFonts w:ascii="LM Sans 10" w:eastAsia="LM Sans 10" w:hAnsi="LM Sans 10" w:cs="LM Sans 10" w:hint="default"/>
        <w:b/>
        <w:bCs/>
        <w:i w:val="0"/>
        <w:iCs w:val="0"/>
        <w:spacing w:val="-1"/>
        <w:w w:val="101"/>
        <w:sz w:val="49"/>
        <w:szCs w:val="49"/>
        <w:lang w:val="es-ES" w:eastAsia="en-US" w:bidi="ar-SA"/>
      </w:rPr>
    </w:lvl>
    <w:lvl w:ilvl="3">
      <w:start w:val="1"/>
      <w:numFmt w:val="none"/>
      <w:lvlText w:val="3.3"/>
      <w:lvlJc w:val="left"/>
      <w:pPr>
        <w:ind w:left="1139" w:hanging="990"/>
      </w:pPr>
      <w:rPr>
        <w:rFonts w:hint="default"/>
        <w:spacing w:val="-1"/>
        <w:w w:val="101"/>
        <w:lang w:val="es-ES" w:eastAsia="en-US" w:bidi="ar-SA"/>
      </w:rPr>
    </w:lvl>
    <w:lvl w:ilvl="4">
      <w:start w:val="1"/>
      <w:numFmt w:val="decimal"/>
      <w:lvlText w:val="%5."/>
      <w:lvlJc w:val="left"/>
      <w:pPr>
        <w:ind w:left="1601" w:hanging="300"/>
      </w:pPr>
      <w:rPr>
        <w:rFonts w:ascii="LM Roman 12" w:eastAsia="LM Roman 12" w:hAnsi="LM Roman 12" w:cs="LM Roman 12" w:hint="default"/>
        <w:b w:val="0"/>
        <w:bCs w:val="0"/>
        <w:i w:val="0"/>
        <w:iCs w:val="0"/>
        <w:spacing w:val="0"/>
        <w:w w:val="99"/>
        <w:sz w:val="24"/>
        <w:szCs w:val="24"/>
        <w:lang w:val="es-ES" w:eastAsia="en-US" w:bidi="ar-SA"/>
      </w:rPr>
    </w:lvl>
    <w:lvl w:ilvl="5">
      <w:numFmt w:val="bullet"/>
      <w:lvlText w:val="•"/>
      <w:lvlJc w:val="left"/>
      <w:pPr>
        <w:ind w:left="4575" w:hanging="300"/>
      </w:pPr>
      <w:rPr>
        <w:rFonts w:hint="default"/>
        <w:lang w:val="es-ES" w:eastAsia="en-US" w:bidi="ar-SA"/>
      </w:rPr>
    </w:lvl>
    <w:lvl w:ilvl="6">
      <w:numFmt w:val="bullet"/>
      <w:lvlText w:val="•"/>
      <w:lvlJc w:val="left"/>
      <w:pPr>
        <w:ind w:left="5413" w:hanging="300"/>
      </w:pPr>
      <w:rPr>
        <w:rFonts w:hint="default"/>
        <w:lang w:val="es-ES" w:eastAsia="en-US" w:bidi="ar-SA"/>
      </w:rPr>
    </w:lvl>
    <w:lvl w:ilvl="7">
      <w:numFmt w:val="bullet"/>
      <w:lvlText w:val="•"/>
      <w:lvlJc w:val="left"/>
      <w:pPr>
        <w:ind w:left="6251" w:hanging="300"/>
      </w:pPr>
      <w:rPr>
        <w:rFonts w:hint="default"/>
        <w:lang w:val="es-ES" w:eastAsia="en-US" w:bidi="ar-SA"/>
      </w:rPr>
    </w:lvl>
    <w:lvl w:ilvl="8">
      <w:numFmt w:val="bullet"/>
      <w:lvlText w:val="•"/>
      <w:lvlJc w:val="left"/>
      <w:pPr>
        <w:ind w:left="7089" w:hanging="300"/>
      </w:pPr>
      <w:rPr>
        <w:rFonts w:hint="default"/>
        <w:lang w:val="es-ES" w:eastAsia="en-US" w:bidi="ar-SA"/>
      </w:rPr>
    </w:lvl>
  </w:abstractNum>
  <w:abstractNum w:abstractNumId="9" w15:restartNumberingAfterBreak="0">
    <w:nsid w:val="27C32127"/>
    <w:multiLevelType w:val="hybridMultilevel"/>
    <w:tmpl w:val="03AC1C6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6E82011"/>
    <w:multiLevelType w:val="hybridMultilevel"/>
    <w:tmpl w:val="E6D874F8"/>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15:restartNumberingAfterBreak="0">
    <w:nsid w:val="3C177D37"/>
    <w:multiLevelType w:val="multilevel"/>
    <w:tmpl w:val="FDE86C1A"/>
    <w:lvl w:ilvl="0">
      <w:start w:val="3"/>
      <w:numFmt w:val="decimal"/>
      <w:lvlText w:val="%1"/>
      <w:lvlJc w:val="left"/>
      <w:pPr>
        <w:ind w:left="697" w:hanging="539"/>
      </w:pPr>
      <w:rPr>
        <w:rFonts w:hint="default"/>
      </w:rPr>
    </w:lvl>
    <w:lvl w:ilvl="1">
      <w:start w:val="1"/>
      <w:numFmt w:val="decimal"/>
      <w:lvlText w:val="4.%2."/>
      <w:lvlJc w:val="left"/>
      <w:pPr>
        <w:ind w:left="697" w:hanging="539"/>
      </w:pPr>
      <w:rPr>
        <w:rFonts w:ascii="LM Roman 12" w:hAnsi="LM Roman 12" w:cs="LM Roman 12" w:hint="default"/>
        <w:b/>
        <w:bCs w:val="0"/>
        <w:i w:val="0"/>
        <w:iCs w:val="0"/>
        <w:color w:val="auto"/>
        <w:spacing w:val="0"/>
        <w:w w:val="99"/>
        <w:sz w:val="34"/>
        <w:szCs w:val="24"/>
      </w:rPr>
    </w:lvl>
    <w:lvl w:ilvl="2">
      <w:start w:val="1"/>
      <w:numFmt w:val="decimal"/>
      <w:lvlText w:val="%3."/>
      <w:lvlJc w:val="left"/>
      <w:pPr>
        <w:ind w:left="2899" w:hanging="697"/>
      </w:pPr>
      <w:rPr>
        <w:rFonts w:ascii="LM Sans 10" w:eastAsia="LM Sans 10" w:hAnsi="LM Sans 10" w:cs="LM Sans 10" w:hint="default"/>
        <w:b/>
        <w:bCs/>
        <w:i w:val="0"/>
        <w:iCs w:val="0"/>
        <w:spacing w:val="-1"/>
        <w:w w:val="101"/>
        <w:sz w:val="49"/>
        <w:szCs w:val="49"/>
      </w:rPr>
    </w:lvl>
    <w:lvl w:ilvl="3">
      <w:start w:val="1"/>
      <w:numFmt w:val="none"/>
      <w:lvlText w:val="7.2"/>
      <w:lvlJc w:val="left"/>
      <w:pPr>
        <w:ind w:left="1132" w:hanging="990"/>
      </w:pPr>
      <w:rPr>
        <w:rFonts w:hint="default"/>
        <w:spacing w:val="-1"/>
        <w:w w:val="101"/>
      </w:rPr>
    </w:lvl>
    <w:lvl w:ilvl="4">
      <w:start w:val="1"/>
      <w:numFmt w:val="decimal"/>
      <w:lvlText w:val="%5."/>
      <w:lvlJc w:val="left"/>
      <w:pPr>
        <w:ind w:left="1601" w:hanging="300"/>
      </w:pPr>
      <w:rPr>
        <w:rFonts w:ascii="LM Roman 12" w:eastAsia="LM Roman 12" w:hAnsi="LM Roman 12" w:cs="LM Roman 12" w:hint="default"/>
        <w:b w:val="0"/>
        <w:bCs w:val="0"/>
        <w:i w:val="0"/>
        <w:iCs w:val="0"/>
        <w:spacing w:val="0"/>
        <w:w w:val="99"/>
        <w:sz w:val="24"/>
        <w:szCs w:val="24"/>
      </w:rPr>
    </w:lvl>
    <w:lvl w:ilvl="5">
      <w:numFmt w:val="bullet"/>
      <w:lvlText w:val="•"/>
      <w:lvlJc w:val="left"/>
      <w:pPr>
        <w:ind w:left="4575" w:hanging="300"/>
      </w:pPr>
      <w:rPr>
        <w:rFonts w:hint="default"/>
      </w:rPr>
    </w:lvl>
    <w:lvl w:ilvl="6">
      <w:numFmt w:val="bullet"/>
      <w:lvlText w:val="•"/>
      <w:lvlJc w:val="left"/>
      <w:pPr>
        <w:ind w:left="5413" w:hanging="300"/>
      </w:pPr>
      <w:rPr>
        <w:rFonts w:hint="default"/>
      </w:rPr>
    </w:lvl>
    <w:lvl w:ilvl="7">
      <w:numFmt w:val="bullet"/>
      <w:lvlText w:val="•"/>
      <w:lvlJc w:val="left"/>
      <w:pPr>
        <w:ind w:left="6251" w:hanging="300"/>
      </w:pPr>
      <w:rPr>
        <w:rFonts w:hint="default"/>
      </w:rPr>
    </w:lvl>
    <w:lvl w:ilvl="8">
      <w:numFmt w:val="bullet"/>
      <w:lvlText w:val="•"/>
      <w:lvlJc w:val="left"/>
      <w:pPr>
        <w:ind w:left="7089" w:hanging="300"/>
      </w:pPr>
      <w:rPr>
        <w:rFonts w:hint="default"/>
      </w:rPr>
    </w:lvl>
  </w:abstractNum>
  <w:abstractNum w:abstractNumId="12" w15:restartNumberingAfterBreak="0">
    <w:nsid w:val="3D1A4900"/>
    <w:multiLevelType w:val="multilevel"/>
    <w:tmpl w:val="7814387C"/>
    <w:lvl w:ilvl="0">
      <w:start w:val="3"/>
      <w:numFmt w:val="decimal"/>
      <w:lvlText w:val="%1"/>
      <w:lvlJc w:val="left"/>
      <w:pPr>
        <w:ind w:left="697" w:hanging="539"/>
      </w:pPr>
      <w:rPr>
        <w:rFonts w:hint="default"/>
        <w:lang w:val="es-ES" w:eastAsia="en-US" w:bidi="ar-SA"/>
      </w:rPr>
    </w:lvl>
    <w:lvl w:ilvl="1">
      <w:start w:val="1"/>
      <w:numFmt w:val="decimal"/>
      <w:lvlText w:val="%1.%2."/>
      <w:lvlJc w:val="left"/>
      <w:pPr>
        <w:ind w:left="697" w:hanging="539"/>
      </w:pPr>
      <w:rPr>
        <w:rFonts w:ascii="LM Roman 12" w:eastAsia="LM Roman 12" w:hAnsi="LM Roman 12" w:cs="LM Roman 12" w:hint="default"/>
        <w:b w:val="0"/>
        <w:bCs w:val="0"/>
        <w:i w:val="0"/>
        <w:iCs w:val="0"/>
        <w:color w:val="FF0000"/>
        <w:spacing w:val="0"/>
        <w:w w:val="99"/>
        <w:sz w:val="24"/>
        <w:szCs w:val="24"/>
        <w:lang w:val="es-ES" w:eastAsia="en-US" w:bidi="ar-SA"/>
      </w:rPr>
    </w:lvl>
    <w:lvl w:ilvl="2">
      <w:start w:val="1"/>
      <w:numFmt w:val="decimal"/>
      <w:lvlText w:val="%3."/>
      <w:lvlJc w:val="left"/>
      <w:pPr>
        <w:ind w:left="2899" w:hanging="697"/>
      </w:pPr>
      <w:rPr>
        <w:rFonts w:ascii="LM Sans 10" w:eastAsia="LM Sans 10" w:hAnsi="LM Sans 10" w:cs="LM Sans 10" w:hint="default"/>
        <w:b/>
        <w:bCs/>
        <w:i w:val="0"/>
        <w:iCs w:val="0"/>
        <w:spacing w:val="-1"/>
        <w:w w:val="101"/>
        <w:sz w:val="49"/>
        <w:szCs w:val="49"/>
        <w:lang w:val="es-ES" w:eastAsia="en-US" w:bidi="ar-SA"/>
      </w:rPr>
    </w:lvl>
    <w:lvl w:ilvl="3">
      <w:start w:val="1"/>
      <w:numFmt w:val="none"/>
      <w:lvlText w:val="6.2"/>
      <w:lvlJc w:val="left"/>
      <w:pPr>
        <w:ind w:left="1134" w:hanging="992"/>
      </w:pPr>
      <w:rPr>
        <w:rFonts w:hint="default"/>
        <w:spacing w:val="-1"/>
        <w:w w:val="101"/>
        <w:lang w:val="es-ES" w:eastAsia="en-US" w:bidi="ar-SA"/>
      </w:rPr>
    </w:lvl>
    <w:lvl w:ilvl="4">
      <w:start w:val="1"/>
      <w:numFmt w:val="decimal"/>
      <w:lvlText w:val="%5."/>
      <w:lvlJc w:val="left"/>
      <w:pPr>
        <w:ind w:left="1601" w:hanging="300"/>
      </w:pPr>
      <w:rPr>
        <w:rFonts w:ascii="LM Roman 12" w:eastAsia="LM Roman 12" w:hAnsi="LM Roman 12" w:cs="LM Roman 12" w:hint="default"/>
        <w:b w:val="0"/>
        <w:bCs w:val="0"/>
        <w:i w:val="0"/>
        <w:iCs w:val="0"/>
        <w:spacing w:val="0"/>
        <w:w w:val="99"/>
        <w:sz w:val="24"/>
        <w:szCs w:val="24"/>
        <w:lang w:val="es-ES" w:eastAsia="en-US" w:bidi="ar-SA"/>
      </w:rPr>
    </w:lvl>
    <w:lvl w:ilvl="5">
      <w:numFmt w:val="bullet"/>
      <w:lvlText w:val="•"/>
      <w:lvlJc w:val="left"/>
      <w:pPr>
        <w:ind w:left="4575" w:hanging="300"/>
      </w:pPr>
      <w:rPr>
        <w:rFonts w:hint="default"/>
        <w:lang w:val="es-ES" w:eastAsia="en-US" w:bidi="ar-SA"/>
      </w:rPr>
    </w:lvl>
    <w:lvl w:ilvl="6">
      <w:numFmt w:val="bullet"/>
      <w:lvlText w:val="•"/>
      <w:lvlJc w:val="left"/>
      <w:pPr>
        <w:ind w:left="5413" w:hanging="300"/>
      </w:pPr>
      <w:rPr>
        <w:rFonts w:hint="default"/>
        <w:lang w:val="es-ES" w:eastAsia="en-US" w:bidi="ar-SA"/>
      </w:rPr>
    </w:lvl>
    <w:lvl w:ilvl="7">
      <w:numFmt w:val="bullet"/>
      <w:lvlText w:val="•"/>
      <w:lvlJc w:val="left"/>
      <w:pPr>
        <w:ind w:left="6251" w:hanging="300"/>
      </w:pPr>
      <w:rPr>
        <w:rFonts w:hint="default"/>
        <w:lang w:val="es-ES" w:eastAsia="en-US" w:bidi="ar-SA"/>
      </w:rPr>
    </w:lvl>
    <w:lvl w:ilvl="8">
      <w:numFmt w:val="bullet"/>
      <w:lvlText w:val="•"/>
      <w:lvlJc w:val="left"/>
      <w:pPr>
        <w:ind w:left="7089" w:hanging="300"/>
      </w:pPr>
      <w:rPr>
        <w:rFonts w:hint="default"/>
        <w:lang w:val="es-ES" w:eastAsia="en-US" w:bidi="ar-SA"/>
      </w:rPr>
    </w:lvl>
  </w:abstractNum>
  <w:abstractNum w:abstractNumId="13" w15:restartNumberingAfterBreak="0">
    <w:nsid w:val="41687614"/>
    <w:multiLevelType w:val="hybridMultilevel"/>
    <w:tmpl w:val="435EC58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15:restartNumberingAfterBreak="0">
    <w:nsid w:val="483A2497"/>
    <w:multiLevelType w:val="hybridMultilevel"/>
    <w:tmpl w:val="DA56C00E"/>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5503603"/>
    <w:multiLevelType w:val="multilevel"/>
    <w:tmpl w:val="5C7A4E70"/>
    <w:lvl w:ilvl="0">
      <w:start w:val="3"/>
      <w:numFmt w:val="decimal"/>
      <w:lvlText w:val="%1"/>
      <w:lvlJc w:val="left"/>
      <w:pPr>
        <w:ind w:left="697" w:hanging="539"/>
      </w:pPr>
      <w:rPr>
        <w:rFonts w:hint="default"/>
        <w:lang w:val="es-ES" w:eastAsia="en-US" w:bidi="ar-SA"/>
      </w:rPr>
    </w:lvl>
    <w:lvl w:ilvl="1">
      <w:start w:val="1"/>
      <w:numFmt w:val="decimal"/>
      <w:lvlText w:val="%1.%2."/>
      <w:lvlJc w:val="left"/>
      <w:pPr>
        <w:ind w:left="697" w:hanging="539"/>
      </w:pPr>
      <w:rPr>
        <w:rFonts w:ascii="LM Roman 12" w:eastAsia="LM Roman 12" w:hAnsi="LM Roman 12" w:cs="LM Roman 12" w:hint="default"/>
        <w:b w:val="0"/>
        <w:bCs w:val="0"/>
        <w:i w:val="0"/>
        <w:iCs w:val="0"/>
        <w:color w:val="FF0000"/>
        <w:spacing w:val="0"/>
        <w:w w:val="99"/>
        <w:sz w:val="24"/>
        <w:szCs w:val="24"/>
        <w:lang w:val="es-ES" w:eastAsia="en-US" w:bidi="ar-SA"/>
      </w:rPr>
    </w:lvl>
    <w:lvl w:ilvl="2">
      <w:start w:val="1"/>
      <w:numFmt w:val="decimal"/>
      <w:lvlText w:val="%3."/>
      <w:lvlJc w:val="left"/>
      <w:pPr>
        <w:ind w:left="2899" w:hanging="697"/>
      </w:pPr>
      <w:rPr>
        <w:rFonts w:ascii="LM Sans 10" w:eastAsia="LM Sans 10" w:hAnsi="LM Sans 10" w:cs="LM Sans 10" w:hint="default"/>
        <w:b/>
        <w:bCs/>
        <w:i w:val="0"/>
        <w:iCs w:val="0"/>
        <w:spacing w:val="-1"/>
        <w:w w:val="101"/>
        <w:sz w:val="49"/>
        <w:szCs w:val="49"/>
        <w:lang w:val="es-ES" w:eastAsia="en-US" w:bidi="ar-SA"/>
      </w:rPr>
    </w:lvl>
    <w:lvl w:ilvl="3">
      <w:start w:val="1"/>
      <w:numFmt w:val="none"/>
      <w:lvlText w:val="6.1"/>
      <w:lvlJc w:val="left"/>
      <w:pPr>
        <w:ind w:left="1134" w:hanging="992"/>
      </w:pPr>
      <w:rPr>
        <w:rFonts w:hint="default"/>
        <w:spacing w:val="-1"/>
        <w:w w:val="101"/>
        <w:lang w:val="es-ES" w:eastAsia="en-US" w:bidi="ar-SA"/>
      </w:rPr>
    </w:lvl>
    <w:lvl w:ilvl="4">
      <w:start w:val="1"/>
      <w:numFmt w:val="decimal"/>
      <w:lvlText w:val="%5."/>
      <w:lvlJc w:val="left"/>
      <w:pPr>
        <w:ind w:left="1601" w:hanging="300"/>
      </w:pPr>
      <w:rPr>
        <w:rFonts w:ascii="LM Roman 12" w:eastAsia="LM Roman 12" w:hAnsi="LM Roman 12" w:cs="LM Roman 12" w:hint="default"/>
        <w:b w:val="0"/>
        <w:bCs w:val="0"/>
        <w:i w:val="0"/>
        <w:iCs w:val="0"/>
        <w:spacing w:val="0"/>
        <w:w w:val="99"/>
        <w:sz w:val="24"/>
        <w:szCs w:val="24"/>
        <w:lang w:val="es-ES" w:eastAsia="en-US" w:bidi="ar-SA"/>
      </w:rPr>
    </w:lvl>
    <w:lvl w:ilvl="5">
      <w:numFmt w:val="bullet"/>
      <w:lvlText w:val="•"/>
      <w:lvlJc w:val="left"/>
      <w:pPr>
        <w:ind w:left="4575" w:hanging="300"/>
      </w:pPr>
      <w:rPr>
        <w:rFonts w:hint="default"/>
        <w:lang w:val="es-ES" w:eastAsia="en-US" w:bidi="ar-SA"/>
      </w:rPr>
    </w:lvl>
    <w:lvl w:ilvl="6">
      <w:numFmt w:val="bullet"/>
      <w:lvlText w:val="•"/>
      <w:lvlJc w:val="left"/>
      <w:pPr>
        <w:ind w:left="5413" w:hanging="300"/>
      </w:pPr>
      <w:rPr>
        <w:rFonts w:hint="default"/>
        <w:lang w:val="es-ES" w:eastAsia="en-US" w:bidi="ar-SA"/>
      </w:rPr>
    </w:lvl>
    <w:lvl w:ilvl="7">
      <w:numFmt w:val="bullet"/>
      <w:lvlText w:val="•"/>
      <w:lvlJc w:val="left"/>
      <w:pPr>
        <w:ind w:left="6251" w:hanging="300"/>
      </w:pPr>
      <w:rPr>
        <w:rFonts w:hint="default"/>
        <w:lang w:val="es-ES" w:eastAsia="en-US" w:bidi="ar-SA"/>
      </w:rPr>
    </w:lvl>
    <w:lvl w:ilvl="8">
      <w:numFmt w:val="bullet"/>
      <w:lvlText w:val="•"/>
      <w:lvlJc w:val="left"/>
      <w:pPr>
        <w:ind w:left="7089" w:hanging="300"/>
      </w:pPr>
      <w:rPr>
        <w:rFonts w:hint="default"/>
        <w:lang w:val="es-ES" w:eastAsia="en-US" w:bidi="ar-SA"/>
      </w:rPr>
    </w:lvl>
  </w:abstractNum>
  <w:abstractNum w:abstractNumId="16" w15:restartNumberingAfterBreak="0">
    <w:nsid w:val="5C5B5BDF"/>
    <w:multiLevelType w:val="hybridMultilevel"/>
    <w:tmpl w:val="C548DCC8"/>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D181FF5"/>
    <w:multiLevelType w:val="hybridMultilevel"/>
    <w:tmpl w:val="6620490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D2051FF"/>
    <w:multiLevelType w:val="multilevel"/>
    <w:tmpl w:val="C13C9F62"/>
    <w:lvl w:ilvl="0">
      <w:start w:val="3"/>
      <w:numFmt w:val="decimal"/>
      <w:lvlText w:val="%1"/>
      <w:lvlJc w:val="left"/>
      <w:pPr>
        <w:ind w:left="697" w:hanging="539"/>
      </w:pPr>
      <w:rPr>
        <w:rFonts w:hint="default"/>
        <w:lang w:val="es-ES" w:eastAsia="en-US" w:bidi="ar-SA"/>
      </w:rPr>
    </w:lvl>
    <w:lvl w:ilvl="1">
      <w:start w:val="1"/>
      <w:numFmt w:val="decimal"/>
      <w:lvlText w:val="%1.%2."/>
      <w:lvlJc w:val="left"/>
      <w:pPr>
        <w:ind w:left="697" w:hanging="539"/>
      </w:pPr>
      <w:rPr>
        <w:rFonts w:ascii="LM Roman 12" w:eastAsia="LM Roman 12" w:hAnsi="LM Roman 12" w:cs="LM Roman 12" w:hint="default"/>
        <w:b w:val="0"/>
        <w:bCs w:val="0"/>
        <w:i w:val="0"/>
        <w:iCs w:val="0"/>
        <w:color w:val="FF0000"/>
        <w:spacing w:val="0"/>
        <w:w w:val="99"/>
        <w:sz w:val="24"/>
        <w:szCs w:val="24"/>
        <w:lang w:val="es-ES" w:eastAsia="en-US" w:bidi="ar-SA"/>
      </w:rPr>
    </w:lvl>
    <w:lvl w:ilvl="2">
      <w:start w:val="1"/>
      <w:numFmt w:val="decimal"/>
      <w:lvlText w:val="%3."/>
      <w:lvlJc w:val="left"/>
      <w:pPr>
        <w:ind w:left="2899" w:hanging="697"/>
      </w:pPr>
      <w:rPr>
        <w:rFonts w:ascii="LM Sans 10" w:eastAsia="LM Sans 10" w:hAnsi="LM Sans 10" w:cs="LM Sans 10" w:hint="default"/>
        <w:b/>
        <w:bCs/>
        <w:i w:val="0"/>
        <w:iCs w:val="0"/>
        <w:spacing w:val="-1"/>
        <w:w w:val="101"/>
        <w:sz w:val="49"/>
        <w:szCs w:val="49"/>
        <w:lang w:val="es-ES" w:eastAsia="en-US" w:bidi="ar-SA"/>
      </w:rPr>
    </w:lvl>
    <w:lvl w:ilvl="3">
      <w:start w:val="1"/>
      <w:numFmt w:val="none"/>
      <w:lvlText w:val="3.2"/>
      <w:lvlJc w:val="left"/>
      <w:pPr>
        <w:ind w:left="1139" w:hanging="990"/>
      </w:pPr>
      <w:rPr>
        <w:rFonts w:hint="default"/>
        <w:spacing w:val="-1"/>
        <w:w w:val="101"/>
        <w:lang w:val="es-ES" w:eastAsia="en-US" w:bidi="ar-SA"/>
      </w:rPr>
    </w:lvl>
    <w:lvl w:ilvl="4">
      <w:start w:val="1"/>
      <w:numFmt w:val="decimal"/>
      <w:lvlText w:val="%5."/>
      <w:lvlJc w:val="left"/>
      <w:pPr>
        <w:ind w:left="1601" w:hanging="300"/>
      </w:pPr>
      <w:rPr>
        <w:rFonts w:ascii="LM Roman 12" w:eastAsia="LM Roman 12" w:hAnsi="LM Roman 12" w:cs="LM Roman 12" w:hint="default"/>
        <w:b w:val="0"/>
        <w:bCs w:val="0"/>
        <w:i w:val="0"/>
        <w:iCs w:val="0"/>
        <w:spacing w:val="0"/>
        <w:w w:val="99"/>
        <w:sz w:val="24"/>
        <w:szCs w:val="24"/>
        <w:lang w:val="es-ES" w:eastAsia="en-US" w:bidi="ar-SA"/>
      </w:rPr>
    </w:lvl>
    <w:lvl w:ilvl="5">
      <w:numFmt w:val="bullet"/>
      <w:lvlText w:val="•"/>
      <w:lvlJc w:val="left"/>
      <w:pPr>
        <w:ind w:left="4575" w:hanging="300"/>
      </w:pPr>
      <w:rPr>
        <w:rFonts w:hint="default"/>
        <w:lang w:val="es-ES" w:eastAsia="en-US" w:bidi="ar-SA"/>
      </w:rPr>
    </w:lvl>
    <w:lvl w:ilvl="6">
      <w:numFmt w:val="bullet"/>
      <w:lvlText w:val="•"/>
      <w:lvlJc w:val="left"/>
      <w:pPr>
        <w:ind w:left="5413" w:hanging="300"/>
      </w:pPr>
      <w:rPr>
        <w:rFonts w:hint="default"/>
        <w:lang w:val="es-ES" w:eastAsia="en-US" w:bidi="ar-SA"/>
      </w:rPr>
    </w:lvl>
    <w:lvl w:ilvl="7">
      <w:numFmt w:val="bullet"/>
      <w:lvlText w:val="•"/>
      <w:lvlJc w:val="left"/>
      <w:pPr>
        <w:ind w:left="6251" w:hanging="300"/>
      </w:pPr>
      <w:rPr>
        <w:rFonts w:hint="default"/>
        <w:lang w:val="es-ES" w:eastAsia="en-US" w:bidi="ar-SA"/>
      </w:rPr>
    </w:lvl>
    <w:lvl w:ilvl="8">
      <w:numFmt w:val="bullet"/>
      <w:lvlText w:val="•"/>
      <w:lvlJc w:val="left"/>
      <w:pPr>
        <w:ind w:left="7089" w:hanging="300"/>
      </w:pPr>
      <w:rPr>
        <w:rFonts w:hint="default"/>
        <w:lang w:val="es-ES" w:eastAsia="en-US" w:bidi="ar-SA"/>
      </w:rPr>
    </w:lvl>
  </w:abstractNum>
  <w:abstractNum w:abstractNumId="19" w15:restartNumberingAfterBreak="0">
    <w:nsid w:val="6F864325"/>
    <w:multiLevelType w:val="multilevel"/>
    <w:tmpl w:val="9E78DCBC"/>
    <w:lvl w:ilvl="0">
      <w:start w:val="3"/>
      <w:numFmt w:val="decimal"/>
      <w:lvlText w:val="%1"/>
      <w:lvlJc w:val="left"/>
      <w:pPr>
        <w:ind w:left="697" w:hanging="539"/>
      </w:pPr>
      <w:rPr>
        <w:rFonts w:hint="default"/>
        <w:lang w:val="es-ES" w:eastAsia="en-US" w:bidi="ar-SA"/>
      </w:rPr>
    </w:lvl>
    <w:lvl w:ilvl="1">
      <w:start w:val="1"/>
      <w:numFmt w:val="decimal"/>
      <w:lvlText w:val="%1.%2."/>
      <w:lvlJc w:val="left"/>
      <w:pPr>
        <w:ind w:left="697" w:hanging="539"/>
      </w:pPr>
      <w:rPr>
        <w:rFonts w:ascii="LM Roman 12" w:hAnsi="LM Roman 12" w:cs="LM Roman 12" w:hint="default"/>
        <w:b/>
        <w:bCs w:val="0"/>
        <w:i w:val="0"/>
        <w:iCs w:val="0"/>
        <w:color w:val="auto"/>
        <w:spacing w:val="0"/>
        <w:w w:val="99"/>
        <w:sz w:val="34"/>
        <w:szCs w:val="24"/>
        <w:lang w:val="es-ES" w:eastAsia="en-US" w:bidi="ar-SA"/>
      </w:rPr>
    </w:lvl>
    <w:lvl w:ilvl="2">
      <w:start w:val="1"/>
      <w:numFmt w:val="decimal"/>
      <w:lvlText w:val="%3."/>
      <w:lvlJc w:val="left"/>
      <w:pPr>
        <w:ind w:left="2899" w:hanging="697"/>
      </w:pPr>
      <w:rPr>
        <w:rFonts w:ascii="LM Sans 10" w:eastAsia="LM Sans 10" w:hAnsi="LM Sans 10" w:cs="LM Sans 10" w:hint="default"/>
        <w:b/>
        <w:bCs/>
        <w:i w:val="0"/>
        <w:iCs w:val="0"/>
        <w:spacing w:val="-1"/>
        <w:w w:val="101"/>
        <w:sz w:val="49"/>
        <w:szCs w:val="49"/>
        <w:lang w:val="es-ES" w:eastAsia="en-US" w:bidi="ar-SA"/>
      </w:rPr>
    </w:lvl>
    <w:lvl w:ilvl="3">
      <w:start w:val="1"/>
      <w:numFmt w:val="decimal"/>
      <w:lvlText w:val="%3.%4."/>
      <w:lvlJc w:val="left"/>
      <w:pPr>
        <w:ind w:left="1132" w:hanging="990"/>
      </w:pPr>
      <w:rPr>
        <w:rFonts w:hint="default"/>
        <w:spacing w:val="-1"/>
        <w:w w:val="101"/>
        <w:lang w:val="es-ES" w:eastAsia="en-US" w:bidi="ar-SA"/>
      </w:rPr>
    </w:lvl>
    <w:lvl w:ilvl="4">
      <w:start w:val="1"/>
      <w:numFmt w:val="decimal"/>
      <w:lvlText w:val="%5."/>
      <w:lvlJc w:val="left"/>
      <w:pPr>
        <w:ind w:left="1601" w:hanging="300"/>
      </w:pPr>
      <w:rPr>
        <w:rFonts w:ascii="LM Roman 12" w:eastAsia="LM Roman 12" w:hAnsi="LM Roman 12" w:cs="LM Roman 12" w:hint="default"/>
        <w:b w:val="0"/>
        <w:bCs w:val="0"/>
        <w:i w:val="0"/>
        <w:iCs w:val="0"/>
        <w:spacing w:val="0"/>
        <w:w w:val="99"/>
        <w:sz w:val="24"/>
        <w:szCs w:val="24"/>
        <w:lang w:val="es-ES" w:eastAsia="en-US" w:bidi="ar-SA"/>
      </w:rPr>
    </w:lvl>
    <w:lvl w:ilvl="5">
      <w:numFmt w:val="bullet"/>
      <w:lvlText w:val="•"/>
      <w:lvlJc w:val="left"/>
      <w:pPr>
        <w:ind w:left="4575" w:hanging="300"/>
      </w:pPr>
      <w:rPr>
        <w:rFonts w:hint="default"/>
        <w:lang w:val="es-ES" w:eastAsia="en-US" w:bidi="ar-SA"/>
      </w:rPr>
    </w:lvl>
    <w:lvl w:ilvl="6">
      <w:numFmt w:val="bullet"/>
      <w:lvlText w:val="•"/>
      <w:lvlJc w:val="left"/>
      <w:pPr>
        <w:ind w:left="5413" w:hanging="300"/>
      </w:pPr>
      <w:rPr>
        <w:rFonts w:hint="default"/>
        <w:lang w:val="es-ES" w:eastAsia="en-US" w:bidi="ar-SA"/>
      </w:rPr>
    </w:lvl>
    <w:lvl w:ilvl="7">
      <w:numFmt w:val="bullet"/>
      <w:lvlText w:val="•"/>
      <w:lvlJc w:val="left"/>
      <w:pPr>
        <w:ind w:left="6251" w:hanging="300"/>
      </w:pPr>
      <w:rPr>
        <w:rFonts w:hint="default"/>
        <w:lang w:val="es-ES" w:eastAsia="en-US" w:bidi="ar-SA"/>
      </w:rPr>
    </w:lvl>
    <w:lvl w:ilvl="8">
      <w:numFmt w:val="bullet"/>
      <w:lvlText w:val="•"/>
      <w:lvlJc w:val="left"/>
      <w:pPr>
        <w:ind w:left="7089" w:hanging="300"/>
      </w:pPr>
      <w:rPr>
        <w:rFonts w:hint="default"/>
        <w:lang w:val="es-ES" w:eastAsia="en-US" w:bidi="ar-SA"/>
      </w:rPr>
    </w:lvl>
  </w:abstractNum>
  <w:abstractNum w:abstractNumId="20" w15:restartNumberingAfterBreak="0">
    <w:nsid w:val="759C2397"/>
    <w:multiLevelType w:val="hybridMultilevel"/>
    <w:tmpl w:val="D81E700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16cid:durableId="442312845">
    <w:abstractNumId w:val="19"/>
  </w:num>
  <w:num w:numId="2" w16cid:durableId="518206123">
    <w:abstractNumId w:val="5"/>
  </w:num>
  <w:num w:numId="3" w16cid:durableId="1850871214">
    <w:abstractNumId w:val="20"/>
  </w:num>
  <w:num w:numId="4" w16cid:durableId="2115637311">
    <w:abstractNumId w:val="0"/>
  </w:num>
  <w:num w:numId="5" w16cid:durableId="1086801769">
    <w:abstractNumId w:val="18"/>
  </w:num>
  <w:num w:numId="6" w16cid:durableId="1680498522">
    <w:abstractNumId w:val="16"/>
  </w:num>
  <w:num w:numId="7" w16cid:durableId="819733351">
    <w:abstractNumId w:val="8"/>
  </w:num>
  <w:num w:numId="8" w16cid:durableId="769351176">
    <w:abstractNumId w:val="7"/>
  </w:num>
  <w:num w:numId="9" w16cid:durableId="227036827">
    <w:abstractNumId w:val="17"/>
  </w:num>
  <w:num w:numId="10" w16cid:durableId="119107899">
    <w:abstractNumId w:val="9"/>
  </w:num>
  <w:num w:numId="11" w16cid:durableId="2096242901">
    <w:abstractNumId w:val="13"/>
  </w:num>
  <w:num w:numId="12" w16cid:durableId="676729930">
    <w:abstractNumId w:val="3"/>
  </w:num>
  <w:num w:numId="13" w16cid:durableId="1247224500">
    <w:abstractNumId w:val="4"/>
  </w:num>
  <w:num w:numId="14" w16cid:durableId="462701807">
    <w:abstractNumId w:val="15"/>
  </w:num>
  <w:num w:numId="15" w16cid:durableId="1218053983">
    <w:abstractNumId w:val="12"/>
  </w:num>
  <w:num w:numId="16" w16cid:durableId="1202672629">
    <w:abstractNumId w:val="6"/>
  </w:num>
  <w:num w:numId="17" w16cid:durableId="305470626">
    <w:abstractNumId w:val="10"/>
  </w:num>
  <w:num w:numId="18" w16cid:durableId="1424567255">
    <w:abstractNumId w:val="2"/>
  </w:num>
  <w:num w:numId="19" w16cid:durableId="1620410266">
    <w:abstractNumId w:val="1"/>
  </w:num>
  <w:num w:numId="20" w16cid:durableId="1475293258">
    <w:abstractNumId w:val="11"/>
  </w:num>
  <w:num w:numId="21" w16cid:durableId="1842616860">
    <w:abstractNumId w:val="1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I3Mjc2M7QwNTOwNDdQ0lEKTi0uzszPAykwrgUA/kGnsCwAAAA="/>
  </w:docVars>
  <w:rsids>
    <w:rsidRoot w:val="00792D5C"/>
    <w:rsid w:val="000052B5"/>
    <w:rsid w:val="00006A09"/>
    <w:rsid w:val="00012270"/>
    <w:rsid w:val="000130D7"/>
    <w:rsid w:val="00016709"/>
    <w:rsid w:val="00017F9F"/>
    <w:rsid w:val="00022111"/>
    <w:rsid w:val="000270C6"/>
    <w:rsid w:val="00035515"/>
    <w:rsid w:val="00035FAA"/>
    <w:rsid w:val="0004424F"/>
    <w:rsid w:val="000504FE"/>
    <w:rsid w:val="000541B3"/>
    <w:rsid w:val="000572CD"/>
    <w:rsid w:val="000578F9"/>
    <w:rsid w:val="00075515"/>
    <w:rsid w:val="00084DE3"/>
    <w:rsid w:val="00095322"/>
    <w:rsid w:val="000C76FF"/>
    <w:rsid w:val="000C7765"/>
    <w:rsid w:val="000D3D66"/>
    <w:rsid w:val="000D47EA"/>
    <w:rsid w:val="000E019F"/>
    <w:rsid w:val="000E2E21"/>
    <w:rsid w:val="000E5B43"/>
    <w:rsid w:val="000F0A46"/>
    <w:rsid w:val="000F53F4"/>
    <w:rsid w:val="001143BC"/>
    <w:rsid w:val="00116E9E"/>
    <w:rsid w:val="0013016B"/>
    <w:rsid w:val="00130734"/>
    <w:rsid w:val="00142460"/>
    <w:rsid w:val="00147B89"/>
    <w:rsid w:val="00155348"/>
    <w:rsid w:val="00155483"/>
    <w:rsid w:val="00156E22"/>
    <w:rsid w:val="00176BC7"/>
    <w:rsid w:val="001852BF"/>
    <w:rsid w:val="00185361"/>
    <w:rsid w:val="00197D69"/>
    <w:rsid w:val="001A0242"/>
    <w:rsid w:val="001A27DF"/>
    <w:rsid w:val="001B5E57"/>
    <w:rsid w:val="001C5EDB"/>
    <w:rsid w:val="001E7EF3"/>
    <w:rsid w:val="001F22C1"/>
    <w:rsid w:val="001F7C23"/>
    <w:rsid w:val="002026F7"/>
    <w:rsid w:val="00205316"/>
    <w:rsid w:val="0020633F"/>
    <w:rsid w:val="00211007"/>
    <w:rsid w:val="00213AFD"/>
    <w:rsid w:val="00232EC6"/>
    <w:rsid w:val="00251B17"/>
    <w:rsid w:val="00252598"/>
    <w:rsid w:val="00267142"/>
    <w:rsid w:val="002717ED"/>
    <w:rsid w:val="002759A0"/>
    <w:rsid w:val="00280168"/>
    <w:rsid w:val="00284118"/>
    <w:rsid w:val="002842B9"/>
    <w:rsid w:val="00290E1B"/>
    <w:rsid w:val="002A5DA0"/>
    <w:rsid w:val="002A5F71"/>
    <w:rsid w:val="002A7B84"/>
    <w:rsid w:val="002C131E"/>
    <w:rsid w:val="002C6DC6"/>
    <w:rsid w:val="002F1322"/>
    <w:rsid w:val="002F2373"/>
    <w:rsid w:val="002F5AFC"/>
    <w:rsid w:val="002F670C"/>
    <w:rsid w:val="0030367D"/>
    <w:rsid w:val="00303BA2"/>
    <w:rsid w:val="00313852"/>
    <w:rsid w:val="00314FE2"/>
    <w:rsid w:val="00316A5B"/>
    <w:rsid w:val="00322376"/>
    <w:rsid w:val="00322E13"/>
    <w:rsid w:val="00323FC9"/>
    <w:rsid w:val="00331D80"/>
    <w:rsid w:val="00332BAE"/>
    <w:rsid w:val="003406A5"/>
    <w:rsid w:val="0034454C"/>
    <w:rsid w:val="00351212"/>
    <w:rsid w:val="00352B8B"/>
    <w:rsid w:val="00352CDE"/>
    <w:rsid w:val="003B73C8"/>
    <w:rsid w:val="003C0135"/>
    <w:rsid w:val="003C08CB"/>
    <w:rsid w:val="003D5566"/>
    <w:rsid w:val="003D70F7"/>
    <w:rsid w:val="003E0608"/>
    <w:rsid w:val="0040205A"/>
    <w:rsid w:val="00414924"/>
    <w:rsid w:val="0044494E"/>
    <w:rsid w:val="0044719C"/>
    <w:rsid w:val="004624C6"/>
    <w:rsid w:val="00464776"/>
    <w:rsid w:val="004656F7"/>
    <w:rsid w:val="00486D91"/>
    <w:rsid w:val="00490044"/>
    <w:rsid w:val="004A428C"/>
    <w:rsid w:val="004B7E0B"/>
    <w:rsid w:val="004C03FA"/>
    <w:rsid w:val="004C48F2"/>
    <w:rsid w:val="004D5BA6"/>
    <w:rsid w:val="004E14A6"/>
    <w:rsid w:val="00502963"/>
    <w:rsid w:val="00507FEC"/>
    <w:rsid w:val="00513379"/>
    <w:rsid w:val="00514302"/>
    <w:rsid w:val="00522644"/>
    <w:rsid w:val="005253C0"/>
    <w:rsid w:val="00533845"/>
    <w:rsid w:val="00536F6F"/>
    <w:rsid w:val="00537003"/>
    <w:rsid w:val="00544C3A"/>
    <w:rsid w:val="00553279"/>
    <w:rsid w:val="00563066"/>
    <w:rsid w:val="005712DC"/>
    <w:rsid w:val="00571EF3"/>
    <w:rsid w:val="0058493F"/>
    <w:rsid w:val="00585CEE"/>
    <w:rsid w:val="00590807"/>
    <w:rsid w:val="00591037"/>
    <w:rsid w:val="005A0352"/>
    <w:rsid w:val="005C488F"/>
    <w:rsid w:val="005D2AE3"/>
    <w:rsid w:val="005E13D1"/>
    <w:rsid w:val="005E16A0"/>
    <w:rsid w:val="005E2612"/>
    <w:rsid w:val="005F78A6"/>
    <w:rsid w:val="005F7ADC"/>
    <w:rsid w:val="00613194"/>
    <w:rsid w:val="00624135"/>
    <w:rsid w:val="006263E9"/>
    <w:rsid w:val="0062786A"/>
    <w:rsid w:val="00630515"/>
    <w:rsid w:val="00632868"/>
    <w:rsid w:val="006531BA"/>
    <w:rsid w:val="00653501"/>
    <w:rsid w:val="00654FD0"/>
    <w:rsid w:val="00664973"/>
    <w:rsid w:val="006772DE"/>
    <w:rsid w:val="00682177"/>
    <w:rsid w:val="00684AE7"/>
    <w:rsid w:val="00696B44"/>
    <w:rsid w:val="006B2ABD"/>
    <w:rsid w:val="006B3BF0"/>
    <w:rsid w:val="006B74E1"/>
    <w:rsid w:val="006C1DA9"/>
    <w:rsid w:val="006D47B4"/>
    <w:rsid w:val="006E3B4C"/>
    <w:rsid w:val="006F1A2F"/>
    <w:rsid w:val="006F70E6"/>
    <w:rsid w:val="006F78D2"/>
    <w:rsid w:val="007140BC"/>
    <w:rsid w:val="007156E8"/>
    <w:rsid w:val="00733EE2"/>
    <w:rsid w:val="00734090"/>
    <w:rsid w:val="00736D4E"/>
    <w:rsid w:val="007522CA"/>
    <w:rsid w:val="00763205"/>
    <w:rsid w:val="00784DDA"/>
    <w:rsid w:val="00792D5C"/>
    <w:rsid w:val="007957C4"/>
    <w:rsid w:val="007A0475"/>
    <w:rsid w:val="007D08A1"/>
    <w:rsid w:val="007D3978"/>
    <w:rsid w:val="007D4DE0"/>
    <w:rsid w:val="007F5E3E"/>
    <w:rsid w:val="00805F76"/>
    <w:rsid w:val="0082465F"/>
    <w:rsid w:val="008334BA"/>
    <w:rsid w:val="00851B92"/>
    <w:rsid w:val="00857341"/>
    <w:rsid w:val="008634B4"/>
    <w:rsid w:val="00886982"/>
    <w:rsid w:val="00890A05"/>
    <w:rsid w:val="00895F09"/>
    <w:rsid w:val="008A05FA"/>
    <w:rsid w:val="008A1C75"/>
    <w:rsid w:val="008A77A0"/>
    <w:rsid w:val="008B6F00"/>
    <w:rsid w:val="008D380C"/>
    <w:rsid w:val="008D6303"/>
    <w:rsid w:val="008E550E"/>
    <w:rsid w:val="008F5AAC"/>
    <w:rsid w:val="008F693E"/>
    <w:rsid w:val="00900B91"/>
    <w:rsid w:val="00902883"/>
    <w:rsid w:val="00903D3F"/>
    <w:rsid w:val="00907CF0"/>
    <w:rsid w:val="00922E94"/>
    <w:rsid w:val="0093317C"/>
    <w:rsid w:val="00941DBC"/>
    <w:rsid w:val="00951BCE"/>
    <w:rsid w:val="009644C2"/>
    <w:rsid w:val="0098078B"/>
    <w:rsid w:val="009815F4"/>
    <w:rsid w:val="0098587A"/>
    <w:rsid w:val="00996B36"/>
    <w:rsid w:val="009973DC"/>
    <w:rsid w:val="009A2C60"/>
    <w:rsid w:val="009A5A45"/>
    <w:rsid w:val="009B12A3"/>
    <w:rsid w:val="009C05BA"/>
    <w:rsid w:val="009C2A77"/>
    <w:rsid w:val="009D06CA"/>
    <w:rsid w:val="009E3558"/>
    <w:rsid w:val="009E67E3"/>
    <w:rsid w:val="009F1198"/>
    <w:rsid w:val="009F5C95"/>
    <w:rsid w:val="00A0780E"/>
    <w:rsid w:val="00A35A4D"/>
    <w:rsid w:val="00A41461"/>
    <w:rsid w:val="00A4653C"/>
    <w:rsid w:val="00A53CFC"/>
    <w:rsid w:val="00A55C0F"/>
    <w:rsid w:val="00A5726F"/>
    <w:rsid w:val="00A726B0"/>
    <w:rsid w:val="00A74EAA"/>
    <w:rsid w:val="00A84696"/>
    <w:rsid w:val="00A85609"/>
    <w:rsid w:val="00A86170"/>
    <w:rsid w:val="00A937C2"/>
    <w:rsid w:val="00AB11C5"/>
    <w:rsid w:val="00AC1FF8"/>
    <w:rsid w:val="00AD2C5D"/>
    <w:rsid w:val="00AD48EC"/>
    <w:rsid w:val="00AE3B19"/>
    <w:rsid w:val="00B044C7"/>
    <w:rsid w:val="00B0732B"/>
    <w:rsid w:val="00B110CE"/>
    <w:rsid w:val="00B1391B"/>
    <w:rsid w:val="00B175A0"/>
    <w:rsid w:val="00B54E2E"/>
    <w:rsid w:val="00B57283"/>
    <w:rsid w:val="00B76294"/>
    <w:rsid w:val="00B875D4"/>
    <w:rsid w:val="00B91898"/>
    <w:rsid w:val="00B92176"/>
    <w:rsid w:val="00B92FF5"/>
    <w:rsid w:val="00B93A8C"/>
    <w:rsid w:val="00BA7B96"/>
    <w:rsid w:val="00BB0210"/>
    <w:rsid w:val="00BB12B9"/>
    <w:rsid w:val="00BC5004"/>
    <w:rsid w:val="00BD1D02"/>
    <w:rsid w:val="00BD33BB"/>
    <w:rsid w:val="00BE20D4"/>
    <w:rsid w:val="00BE6F1F"/>
    <w:rsid w:val="00BF618C"/>
    <w:rsid w:val="00BF6AEA"/>
    <w:rsid w:val="00C027A9"/>
    <w:rsid w:val="00C06094"/>
    <w:rsid w:val="00C12010"/>
    <w:rsid w:val="00C21D91"/>
    <w:rsid w:val="00C27698"/>
    <w:rsid w:val="00C31B6B"/>
    <w:rsid w:val="00C42F7E"/>
    <w:rsid w:val="00C46BCA"/>
    <w:rsid w:val="00C47968"/>
    <w:rsid w:val="00C5031D"/>
    <w:rsid w:val="00C5728D"/>
    <w:rsid w:val="00C626FA"/>
    <w:rsid w:val="00C721DB"/>
    <w:rsid w:val="00C90FEF"/>
    <w:rsid w:val="00C916D6"/>
    <w:rsid w:val="00C971F9"/>
    <w:rsid w:val="00CA17D0"/>
    <w:rsid w:val="00CA3623"/>
    <w:rsid w:val="00CA7F49"/>
    <w:rsid w:val="00CB3349"/>
    <w:rsid w:val="00CB6EC6"/>
    <w:rsid w:val="00CB79DF"/>
    <w:rsid w:val="00CC05A8"/>
    <w:rsid w:val="00CC3F5C"/>
    <w:rsid w:val="00CD4C92"/>
    <w:rsid w:val="00CD7337"/>
    <w:rsid w:val="00D02C26"/>
    <w:rsid w:val="00D15383"/>
    <w:rsid w:val="00D17C92"/>
    <w:rsid w:val="00D22C43"/>
    <w:rsid w:val="00D245F3"/>
    <w:rsid w:val="00D26353"/>
    <w:rsid w:val="00D36DA4"/>
    <w:rsid w:val="00D43989"/>
    <w:rsid w:val="00D4631A"/>
    <w:rsid w:val="00D51F8B"/>
    <w:rsid w:val="00D52FF8"/>
    <w:rsid w:val="00D56237"/>
    <w:rsid w:val="00D62E96"/>
    <w:rsid w:val="00D65783"/>
    <w:rsid w:val="00DA1F77"/>
    <w:rsid w:val="00DA33C4"/>
    <w:rsid w:val="00DA7C8F"/>
    <w:rsid w:val="00DB61BF"/>
    <w:rsid w:val="00DB62E3"/>
    <w:rsid w:val="00DC7E4F"/>
    <w:rsid w:val="00DD452F"/>
    <w:rsid w:val="00DD6D07"/>
    <w:rsid w:val="00DF6DAF"/>
    <w:rsid w:val="00E1181E"/>
    <w:rsid w:val="00E215D0"/>
    <w:rsid w:val="00E241AE"/>
    <w:rsid w:val="00E2589D"/>
    <w:rsid w:val="00E269D2"/>
    <w:rsid w:val="00E31199"/>
    <w:rsid w:val="00E318C6"/>
    <w:rsid w:val="00E408EB"/>
    <w:rsid w:val="00E42F68"/>
    <w:rsid w:val="00E51AEF"/>
    <w:rsid w:val="00E55B7F"/>
    <w:rsid w:val="00E671FE"/>
    <w:rsid w:val="00E826AF"/>
    <w:rsid w:val="00E8765C"/>
    <w:rsid w:val="00E90187"/>
    <w:rsid w:val="00E91641"/>
    <w:rsid w:val="00E9569A"/>
    <w:rsid w:val="00EB459F"/>
    <w:rsid w:val="00EC2A87"/>
    <w:rsid w:val="00ED236A"/>
    <w:rsid w:val="00ED7363"/>
    <w:rsid w:val="00EE295D"/>
    <w:rsid w:val="00EE7CC0"/>
    <w:rsid w:val="00F0640D"/>
    <w:rsid w:val="00F15DE0"/>
    <w:rsid w:val="00F1690F"/>
    <w:rsid w:val="00F212D0"/>
    <w:rsid w:val="00F225B0"/>
    <w:rsid w:val="00F32336"/>
    <w:rsid w:val="00F36AF1"/>
    <w:rsid w:val="00F45FC8"/>
    <w:rsid w:val="00F51A9A"/>
    <w:rsid w:val="00F523B0"/>
    <w:rsid w:val="00F53EB2"/>
    <w:rsid w:val="00F54D67"/>
    <w:rsid w:val="00F606AB"/>
    <w:rsid w:val="00F6337D"/>
    <w:rsid w:val="00F645F5"/>
    <w:rsid w:val="00F6753A"/>
    <w:rsid w:val="00F7461F"/>
    <w:rsid w:val="00F80C97"/>
    <w:rsid w:val="00F86223"/>
    <w:rsid w:val="00F8636F"/>
    <w:rsid w:val="00F865B1"/>
    <w:rsid w:val="00F96BE1"/>
    <w:rsid w:val="00FA5A69"/>
    <w:rsid w:val="00FA5FA4"/>
    <w:rsid w:val="00FA69FE"/>
    <w:rsid w:val="00FA7078"/>
    <w:rsid w:val="00FC04F8"/>
    <w:rsid w:val="00FC230B"/>
    <w:rsid w:val="00FC3FB0"/>
    <w:rsid w:val="00FC4CEE"/>
    <w:rsid w:val="00FC655F"/>
    <w:rsid w:val="00FC69BD"/>
    <w:rsid w:val="00FD39AC"/>
    <w:rsid w:val="00FD545B"/>
    <w:rsid w:val="00FE1A9E"/>
    <w:rsid w:val="00FE3870"/>
    <w:rsid w:val="00FF1764"/>
    <w:rsid w:val="00FF49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130363"/>
  <w15:docId w15:val="{BD456390-C2BF-43B6-8490-95D3749B0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53C"/>
    <w:rPr>
      <w:rFonts w:ascii="LM Roman 12" w:eastAsia="LM Roman 12" w:hAnsi="LM Roman 12" w:cs="LM Roman 12"/>
      <w:lang w:val="es-ES"/>
    </w:rPr>
  </w:style>
  <w:style w:type="paragraph" w:styleId="Ttulo1">
    <w:name w:val="heading 1"/>
    <w:basedOn w:val="Normal"/>
    <w:link w:val="Ttulo1Car"/>
    <w:uiPriority w:val="9"/>
    <w:qFormat/>
    <w:pPr>
      <w:spacing w:before="77"/>
      <w:ind w:left="904" w:hanging="695"/>
      <w:outlineLvl w:val="0"/>
    </w:pPr>
    <w:rPr>
      <w:rFonts w:ascii="LM Sans 10" w:eastAsia="LM Sans 10" w:hAnsi="LM Sans 10" w:cs="LM Sans 10"/>
      <w:b/>
      <w:bCs/>
      <w:sz w:val="49"/>
      <w:szCs w:val="49"/>
    </w:rPr>
  </w:style>
  <w:style w:type="paragraph" w:styleId="Ttulo2">
    <w:name w:val="heading 2"/>
    <w:basedOn w:val="Normal"/>
    <w:link w:val="Ttulo2Car"/>
    <w:uiPriority w:val="9"/>
    <w:unhideWhenUsed/>
    <w:qFormat/>
    <w:pPr>
      <w:ind w:left="1139" w:hanging="990"/>
      <w:outlineLvl w:val="1"/>
    </w:pPr>
    <w:rPr>
      <w:b/>
      <w:bCs/>
      <w:sz w:val="34"/>
      <w:szCs w:val="34"/>
    </w:rPr>
  </w:style>
  <w:style w:type="paragraph" w:styleId="Ttulo3">
    <w:name w:val="heading 3"/>
    <w:basedOn w:val="Normal"/>
    <w:next w:val="Normal"/>
    <w:link w:val="Ttulo3Car"/>
    <w:uiPriority w:val="9"/>
    <w:semiHidden/>
    <w:unhideWhenUsed/>
    <w:qFormat/>
    <w:rsid w:val="00F7461F"/>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rPr>
      <w:sz w:val="24"/>
      <w:szCs w:val="24"/>
    </w:rPr>
  </w:style>
  <w:style w:type="paragraph" w:styleId="Prrafodelista">
    <w:name w:val="List Paragraph"/>
    <w:basedOn w:val="Normal"/>
    <w:uiPriority w:val="1"/>
    <w:qFormat/>
    <w:pPr>
      <w:spacing w:before="77"/>
      <w:ind w:left="1139" w:hanging="695"/>
    </w:pPr>
  </w:style>
  <w:style w:type="paragraph" w:customStyle="1" w:styleId="TableParagraph">
    <w:name w:val="Table Paragraph"/>
    <w:basedOn w:val="Normal"/>
    <w:uiPriority w:val="1"/>
    <w:qFormat/>
    <w:pPr>
      <w:spacing w:before="90"/>
      <w:jc w:val="right"/>
    </w:pPr>
  </w:style>
  <w:style w:type="paragraph" w:styleId="Encabezado">
    <w:name w:val="header"/>
    <w:basedOn w:val="Normal"/>
    <w:link w:val="EncabezadoCar"/>
    <w:uiPriority w:val="99"/>
    <w:unhideWhenUsed/>
    <w:rsid w:val="009973DC"/>
    <w:pPr>
      <w:tabs>
        <w:tab w:val="center" w:pos="4252"/>
        <w:tab w:val="right" w:pos="8504"/>
      </w:tabs>
    </w:pPr>
  </w:style>
  <w:style w:type="character" w:customStyle="1" w:styleId="EncabezadoCar">
    <w:name w:val="Encabezado Car"/>
    <w:basedOn w:val="Fuentedeprrafopredeter"/>
    <w:link w:val="Encabezado"/>
    <w:uiPriority w:val="99"/>
    <w:rsid w:val="009973DC"/>
    <w:rPr>
      <w:rFonts w:ascii="LM Roman 12" w:eastAsia="LM Roman 12" w:hAnsi="LM Roman 12" w:cs="LM Roman 12"/>
      <w:lang w:val="es-ES"/>
    </w:rPr>
  </w:style>
  <w:style w:type="paragraph" w:styleId="Piedepgina">
    <w:name w:val="footer"/>
    <w:basedOn w:val="Normal"/>
    <w:link w:val="PiedepginaCar"/>
    <w:uiPriority w:val="99"/>
    <w:unhideWhenUsed/>
    <w:rsid w:val="009973DC"/>
    <w:pPr>
      <w:tabs>
        <w:tab w:val="center" w:pos="4252"/>
        <w:tab w:val="right" w:pos="8504"/>
      </w:tabs>
    </w:pPr>
  </w:style>
  <w:style w:type="character" w:customStyle="1" w:styleId="PiedepginaCar">
    <w:name w:val="Pie de página Car"/>
    <w:basedOn w:val="Fuentedeprrafopredeter"/>
    <w:link w:val="Piedepgina"/>
    <w:uiPriority w:val="99"/>
    <w:rsid w:val="009973DC"/>
    <w:rPr>
      <w:rFonts w:ascii="LM Roman 12" w:eastAsia="LM Roman 12" w:hAnsi="LM Roman 12" w:cs="LM Roman 12"/>
      <w:lang w:val="es-ES"/>
    </w:rPr>
  </w:style>
  <w:style w:type="paragraph" w:styleId="Bibliografa">
    <w:name w:val="Bibliography"/>
    <w:basedOn w:val="Normal"/>
    <w:next w:val="Normal"/>
    <w:uiPriority w:val="37"/>
    <w:unhideWhenUsed/>
    <w:rsid w:val="00A55C0F"/>
    <w:pPr>
      <w:tabs>
        <w:tab w:val="left" w:pos="384"/>
      </w:tabs>
      <w:ind w:left="384" w:hanging="384"/>
    </w:pPr>
  </w:style>
  <w:style w:type="character" w:styleId="Hipervnculo">
    <w:name w:val="Hyperlink"/>
    <w:basedOn w:val="Fuentedeprrafopredeter"/>
    <w:uiPriority w:val="99"/>
    <w:unhideWhenUsed/>
    <w:rsid w:val="00E671FE"/>
    <w:rPr>
      <w:color w:val="0000FF" w:themeColor="hyperlink"/>
      <w:u w:val="single"/>
    </w:rPr>
  </w:style>
  <w:style w:type="character" w:styleId="Mencinsinresolver">
    <w:name w:val="Unresolved Mention"/>
    <w:basedOn w:val="Fuentedeprrafopredeter"/>
    <w:uiPriority w:val="99"/>
    <w:semiHidden/>
    <w:unhideWhenUsed/>
    <w:rsid w:val="00E671FE"/>
    <w:rPr>
      <w:color w:val="605E5C"/>
      <w:shd w:val="clear" w:color="auto" w:fill="E1DFDD"/>
    </w:rPr>
  </w:style>
  <w:style w:type="character" w:styleId="Hipervnculovisitado">
    <w:name w:val="FollowedHyperlink"/>
    <w:basedOn w:val="Fuentedeprrafopredeter"/>
    <w:uiPriority w:val="99"/>
    <w:semiHidden/>
    <w:unhideWhenUsed/>
    <w:rsid w:val="00E671FE"/>
    <w:rPr>
      <w:color w:val="800080" w:themeColor="followedHyperlink"/>
      <w:u w:val="single"/>
    </w:rPr>
  </w:style>
  <w:style w:type="character" w:styleId="Textodelmarcadordeposicin">
    <w:name w:val="Placeholder Text"/>
    <w:basedOn w:val="Fuentedeprrafopredeter"/>
    <w:uiPriority w:val="99"/>
    <w:semiHidden/>
    <w:rsid w:val="000504FE"/>
    <w:rPr>
      <w:color w:val="666666"/>
    </w:rPr>
  </w:style>
  <w:style w:type="paragraph" w:styleId="Descripcin">
    <w:name w:val="caption"/>
    <w:basedOn w:val="Normal"/>
    <w:next w:val="Normal"/>
    <w:uiPriority w:val="35"/>
    <w:unhideWhenUsed/>
    <w:qFormat/>
    <w:rsid w:val="00EB459F"/>
    <w:pPr>
      <w:spacing w:after="200"/>
    </w:pPr>
    <w:rPr>
      <w:i/>
      <w:iCs/>
      <w:color w:val="1F497D" w:themeColor="text2"/>
      <w:sz w:val="18"/>
      <w:szCs w:val="18"/>
    </w:rPr>
  </w:style>
  <w:style w:type="character" w:customStyle="1" w:styleId="TextoindependienteCar">
    <w:name w:val="Texto independiente Car"/>
    <w:basedOn w:val="Fuentedeprrafopredeter"/>
    <w:link w:val="Textoindependiente"/>
    <w:uiPriority w:val="1"/>
    <w:rsid w:val="00EB459F"/>
    <w:rPr>
      <w:rFonts w:ascii="LM Roman 12" w:eastAsia="LM Roman 12" w:hAnsi="LM Roman 12" w:cs="LM Roman 12"/>
      <w:sz w:val="24"/>
      <w:szCs w:val="24"/>
      <w:lang w:val="es-ES"/>
    </w:rPr>
  </w:style>
  <w:style w:type="character" w:customStyle="1" w:styleId="Ttulo2Car">
    <w:name w:val="Título 2 Car"/>
    <w:basedOn w:val="Fuentedeprrafopredeter"/>
    <w:link w:val="Ttulo2"/>
    <w:uiPriority w:val="9"/>
    <w:rsid w:val="00DD6D07"/>
    <w:rPr>
      <w:rFonts w:ascii="LM Roman 12" w:eastAsia="LM Roman 12" w:hAnsi="LM Roman 12" w:cs="LM Roman 12"/>
      <w:b/>
      <w:bCs/>
      <w:sz w:val="34"/>
      <w:szCs w:val="34"/>
      <w:lang w:val="es-ES"/>
    </w:rPr>
  </w:style>
  <w:style w:type="paragraph" w:styleId="TtuloTDC">
    <w:name w:val="TOC Heading"/>
    <w:basedOn w:val="Ttulo1"/>
    <w:next w:val="Normal"/>
    <w:uiPriority w:val="39"/>
    <w:unhideWhenUsed/>
    <w:qFormat/>
    <w:rsid w:val="00A86170"/>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lang w:eastAsia="es-ES"/>
    </w:rPr>
  </w:style>
  <w:style w:type="paragraph" w:styleId="TDC1">
    <w:name w:val="toc 1"/>
    <w:basedOn w:val="Normal"/>
    <w:next w:val="Normal"/>
    <w:autoRedefine/>
    <w:uiPriority w:val="39"/>
    <w:unhideWhenUsed/>
    <w:rsid w:val="00A86170"/>
    <w:pPr>
      <w:spacing w:after="100"/>
    </w:pPr>
  </w:style>
  <w:style w:type="paragraph" w:styleId="TDC2">
    <w:name w:val="toc 2"/>
    <w:basedOn w:val="Normal"/>
    <w:next w:val="Normal"/>
    <w:autoRedefine/>
    <w:uiPriority w:val="39"/>
    <w:unhideWhenUsed/>
    <w:rsid w:val="00A86170"/>
    <w:pPr>
      <w:spacing w:after="100"/>
      <w:ind w:left="220"/>
    </w:pPr>
  </w:style>
  <w:style w:type="paragraph" w:customStyle="1" w:styleId="PieFiguras">
    <w:name w:val="PieFiguras"/>
    <w:basedOn w:val="Textoindependiente"/>
    <w:link w:val="PieFigurasCar"/>
    <w:qFormat/>
    <w:rsid w:val="00907CF0"/>
    <w:pPr>
      <w:spacing w:before="102"/>
      <w:jc w:val="center"/>
    </w:pPr>
  </w:style>
  <w:style w:type="character" w:customStyle="1" w:styleId="PieFigurasCar">
    <w:name w:val="PieFiguras Car"/>
    <w:basedOn w:val="TextoindependienteCar"/>
    <w:link w:val="PieFiguras"/>
    <w:rsid w:val="00907CF0"/>
    <w:rPr>
      <w:rFonts w:ascii="LM Roman 12" w:eastAsia="LM Roman 12" w:hAnsi="LM Roman 12" w:cs="LM Roman 12"/>
      <w:sz w:val="24"/>
      <w:szCs w:val="24"/>
      <w:lang w:val="es-ES"/>
    </w:rPr>
  </w:style>
  <w:style w:type="paragraph" w:styleId="Revisin">
    <w:name w:val="Revision"/>
    <w:hidden/>
    <w:uiPriority w:val="99"/>
    <w:semiHidden/>
    <w:rsid w:val="00CA3623"/>
    <w:pPr>
      <w:widowControl/>
      <w:autoSpaceDE/>
      <w:autoSpaceDN/>
    </w:pPr>
    <w:rPr>
      <w:rFonts w:ascii="LM Roman 12" w:eastAsia="LM Roman 12" w:hAnsi="LM Roman 12" w:cs="LM Roman 12"/>
      <w:lang w:val="es-ES"/>
    </w:rPr>
  </w:style>
  <w:style w:type="character" w:styleId="Refdecomentario">
    <w:name w:val="annotation reference"/>
    <w:basedOn w:val="Fuentedeprrafopredeter"/>
    <w:uiPriority w:val="99"/>
    <w:semiHidden/>
    <w:unhideWhenUsed/>
    <w:rsid w:val="00CA3623"/>
    <w:rPr>
      <w:sz w:val="16"/>
      <w:szCs w:val="16"/>
    </w:rPr>
  </w:style>
  <w:style w:type="paragraph" w:styleId="Textocomentario">
    <w:name w:val="annotation text"/>
    <w:basedOn w:val="Normal"/>
    <w:link w:val="TextocomentarioCar"/>
    <w:uiPriority w:val="99"/>
    <w:unhideWhenUsed/>
    <w:rsid w:val="00CA3623"/>
    <w:rPr>
      <w:sz w:val="20"/>
      <w:szCs w:val="20"/>
    </w:rPr>
  </w:style>
  <w:style w:type="character" w:customStyle="1" w:styleId="TextocomentarioCar">
    <w:name w:val="Texto comentario Car"/>
    <w:basedOn w:val="Fuentedeprrafopredeter"/>
    <w:link w:val="Textocomentario"/>
    <w:uiPriority w:val="99"/>
    <w:rsid w:val="00CA3623"/>
    <w:rPr>
      <w:rFonts w:ascii="LM Roman 12" w:eastAsia="LM Roman 12" w:hAnsi="LM Roman 12" w:cs="LM Roman 12"/>
      <w:sz w:val="20"/>
      <w:szCs w:val="20"/>
      <w:lang w:val="es-ES"/>
    </w:rPr>
  </w:style>
  <w:style w:type="paragraph" w:styleId="Asuntodelcomentario">
    <w:name w:val="annotation subject"/>
    <w:basedOn w:val="Textocomentario"/>
    <w:next w:val="Textocomentario"/>
    <w:link w:val="AsuntodelcomentarioCar"/>
    <w:uiPriority w:val="99"/>
    <w:semiHidden/>
    <w:unhideWhenUsed/>
    <w:rsid w:val="00CA3623"/>
    <w:rPr>
      <w:b/>
      <w:bCs/>
    </w:rPr>
  </w:style>
  <w:style w:type="character" w:customStyle="1" w:styleId="AsuntodelcomentarioCar">
    <w:name w:val="Asunto del comentario Car"/>
    <w:basedOn w:val="TextocomentarioCar"/>
    <w:link w:val="Asuntodelcomentario"/>
    <w:uiPriority w:val="99"/>
    <w:semiHidden/>
    <w:rsid w:val="00CA3623"/>
    <w:rPr>
      <w:rFonts w:ascii="LM Roman 12" w:eastAsia="LM Roman 12" w:hAnsi="LM Roman 12" w:cs="LM Roman 12"/>
      <w:b/>
      <w:bCs/>
      <w:sz w:val="20"/>
      <w:szCs w:val="20"/>
      <w:lang w:val="es-ES"/>
    </w:rPr>
  </w:style>
  <w:style w:type="character" w:customStyle="1" w:styleId="Ttulo1Car">
    <w:name w:val="Título 1 Car"/>
    <w:basedOn w:val="Fuentedeprrafopredeter"/>
    <w:link w:val="Ttulo1"/>
    <w:uiPriority w:val="9"/>
    <w:rsid w:val="00F865B1"/>
    <w:rPr>
      <w:rFonts w:ascii="LM Sans 10" w:eastAsia="LM Sans 10" w:hAnsi="LM Sans 10" w:cs="LM Sans 10"/>
      <w:b/>
      <w:bCs/>
      <w:sz w:val="49"/>
      <w:szCs w:val="49"/>
      <w:lang w:val="es-ES"/>
    </w:rPr>
  </w:style>
  <w:style w:type="paragraph" w:styleId="Tabladeilustraciones">
    <w:name w:val="table of figures"/>
    <w:basedOn w:val="Normal"/>
    <w:next w:val="Normal"/>
    <w:uiPriority w:val="99"/>
    <w:unhideWhenUsed/>
    <w:rsid w:val="00F7461F"/>
  </w:style>
  <w:style w:type="character" w:customStyle="1" w:styleId="Ttulo3Car">
    <w:name w:val="Título 3 Car"/>
    <w:basedOn w:val="Fuentedeprrafopredeter"/>
    <w:link w:val="Ttulo3"/>
    <w:uiPriority w:val="9"/>
    <w:semiHidden/>
    <w:rsid w:val="00F7461F"/>
    <w:rPr>
      <w:rFonts w:asciiTheme="majorHAnsi" w:eastAsiaTheme="majorEastAsia" w:hAnsiTheme="majorHAnsi" w:cstheme="majorBidi"/>
      <w:color w:val="243F60"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786390">
      <w:bodyDiv w:val="1"/>
      <w:marLeft w:val="0"/>
      <w:marRight w:val="0"/>
      <w:marTop w:val="0"/>
      <w:marBottom w:val="0"/>
      <w:divBdr>
        <w:top w:val="none" w:sz="0" w:space="0" w:color="auto"/>
        <w:left w:val="none" w:sz="0" w:space="0" w:color="auto"/>
        <w:bottom w:val="none" w:sz="0" w:space="0" w:color="auto"/>
        <w:right w:val="none" w:sz="0" w:space="0" w:color="auto"/>
      </w:divBdr>
    </w:div>
    <w:div w:id="105078151">
      <w:bodyDiv w:val="1"/>
      <w:marLeft w:val="0"/>
      <w:marRight w:val="0"/>
      <w:marTop w:val="0"/>
      <w:marBottom w:val="0"/>
      <w:divBdr>
        <w:top w:val="none" w:sz="0" w:space="0" w:color="auto"/>
        <w:left w:val="none" w:sz="0" w:space="0" w:color="auto"/>
        <w:bottom w:val="none" w:sz="0" w:space="0" w:color="auto"/>
        <w:right w:val="none" w:sz="0" w:space="0" w:color="auto"/>
      </w:divBdr>
    </w:div>
    <w:div w:id="774132158">
      <w:bodyDiv w:val="1"/>
      <w:marLeft w:val="0"/>
      <w:marRight w:val="0"/>
      <w:marTop w:val="0"/>
      <w:marBottom w:val="0"/>
      <w:divBdr>
        <w:top w:val="none" w:sz="0" w:space="0" w:color="auto"/>
        <w:left w:val="none" w:sz="0" w:space="0" w:color="auto"/>
        <w:bottom w:val="none" w:sz="0" w:space="0" w:color="auto"/>
        <w:right w:val="none" w:sz="0" w:space="0" w:color="auto"/>
      </w:divBdr>
    </w:div>
    <w:div w:id="1163400455">
      <w:bodyDiv w:val="1"/>
      <w:marLeft w:val="0"/>
      <w:marRight w:val="0"/>
      <w:marTop w:val="0"/>
      <w:marBottom w:val="0"/>
      <w:divBdr>
        <w:top w:val="none" w:sz="0" w:space="0" w:color="auto"/>
        <w:left w:val="none" w:sz="0" w:space="0" w:color="auto"/>
        <w:bottom w:val="none" w:sz="0" w:space="0" w:color="auto"/>
        <w:right w:val="none" w:sz="0" w:space="0" w:color="auto"/>
      </w:divBdr>
    </w:div>
    <w:div w:id="1263151081">
      <w:bodyDiv w:val="1"/>
      <w:marLeft w:val="0"/>
      <w:marRight w:val="0"/>
      <w:marTop w:val="0"/>
      <w:marBottom w:val="0"/>
      <w:divBdr>
        <w:top w:val="none" w:sz="0" w:space="0" w:color="auto"/>
        <w:left w:val="none" w:sz="0" w:space="0" w:color="auto"/>
        <w:bottom w:val="none" w:sz="0" w:space="0" w:color="auto"/>
        <w:right w:val="none" w:sz="0" w:space="0" w:color="auto"/>
      </w:divBdr>
    </w:div>
    <w:div w:id="1819304021">
      <w:bodyDiv w:val="1"/>
      <w:marLeft w:val="0"/>
      <w:marRight w:val="0"/>
      <w:marTop w:val="0"/>
      <w:marBottom w:val="0"/>
      <w:divBdr>
        <w:top w:val="none" w:sz="0" w:space="0" w:color="auto"/>
        <w:left w:val="none" w:sz="0" w:space="0" w:color="auto"/>
        <w:bottom w:val="none" w:sz="0" w:space="0" w:color="auto"/>
        <w:right w:val="none" w:sz="0" w:space="0" w:color="auto"/>
      </w:divBdr>
    </w:div>
    <w:div w:id="1889797843">
      <w:bodyDiv w:val="1"/>
      <w:marLeft w:val="0"/>
      <w:marRight w:val="0"/>
      <w:marTop w:val="0"/>
      <w:marBottom w:val="0"/>
      <w:divBdr>
        <w:top w:val="none" w:sz="0" w:space="0" w:color="auto"/>
        <w:left w:val="none" w:sz="0" w:space="0" w:color="auto"/>
        <w:bottom w:val="none" w:sz="0" w:space="0" w:color="auto"/>
        <w:right w:val="none" w:sz="0" w:space="0" w:color="auto"/>
      </w:divBdr>
    </w:div>
    <w:div w:id="1936205854">
      <w:bodyDiv w:val="1"/>
      <w:marLeft w:val="0"/>
      <w:marRight w:val="0"/>
      <w:marTop w:val="0"/>
      <w:marBottom w:val="0"/>
      <w:divBdr>
        <w:top w:val="none" w:sz="0" w:space="0" w:color="auto"/>
        <w:left w:val="none" w:sz="0" w:space="0" w:color="auto"/>
        <w:bottom w:val="none" w:sz="0" w:space="0" w:color="auto"/>
        <w:right w:val="none" w:sz="0" w:space="0" w:color="auto"/>
      </w:divBdr>
    </w:div>
    <w:div w:id="1950578299">
      <w:bodyDiv w:val="1"/>
      <w:marLeft w:val="0"/>
      <w:marRight w:val="0"/>
      <w:marTop w:val="0"/>
      <w:marBottom w:val="0"/>
      <w:divBdr>
        <w:top w:val="none" w:sz="0" w:space="0" w:color="auto"/>
        <w:left w:val="none" w:sz="0" w:space="0" w:color="auto"/>
        <w:bottom w:val="none" w:sz="0" w:space="0" w:color="auto"/>
        <w:right w:val="none" w:sz="0" w:space="0" w:color="auto"/>
      </w:divBdr>
    </w:div>
    <w:div w:id="20936199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99" Type="http://schemas.openxmlformats.org/officeDocument/2006/relationships/image" Target="media/image292.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52.png"/><Relationship Id="rId324" Type="http://schemas.openxmlformats.org/officeDocument/2006/relationships/image" Target="media/image316.png"/><Relationship Id="rId366" Type="http://schemas.openxmlformats.org/officeDocument/2006/relationships/image" Target="media/image349.png"/><Relationship Id="rId170" Type="http://schemas.openxmlformats.org/officeDocument/2006/relationships/image" Target="media/image163.png"/><Relationship Id="rId226" Type="http://schemas.openxmlformats.org/officeDocument/2006/relationships/image" Target="media/image219.png"/><Relationship Id="rId268" Type="http://schemas.openxmlformats.org/officeDocument/2006/relationships/image" Target="media/image261.png"/><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7.png"/><Relationship Id="rId377" Type="http://schemas.openxmlformats.org/officeDocument/2006/relationships/image" Target="media/image358.png"/><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279" Type="http://schemas.openxmlformats.org/officeDocument/2006/relationships/image" Target="media/image272.png"/><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5.png"/><Relationship Id="rId388" Type="http://schemas.openxmlformats.org/officeDocument/2006/relationships/image" Target="media/image367.png"/><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248" Type="http://schemas.openxmlformats.org/officeDocument/2006/relationships/image" Target="media/image241.png"/><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header" Target="header2.xm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259" Type="http://schemas.openxmlformats.org/officeDocument/2006/relationships/image" Target="media/image252.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8.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header" Target="header6.xml"/><Relationship Id="rId172" Type="http://schemas.openxmlformats.org/officeDocument/2006/relationships/image" Target="media/image165.png"/><Relationship Id="rId228" Type="http://schemas.openxmlformats.org/officeDocument/2006/relationships/image" Target="media/image221.png"/><Relationship Id="rId281" Type="http://schemas.openxmlformats.org/officeDocument/2006/relationships/image" Target="media/image274.png"/><Relationship Id="rId337" Type="http://schemas.openxmlformats.org/officeDocument/2006/relationships/image" Target="media/image329.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60.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header" Target="header10.xml"/><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37.png"/><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261" Type="http://schemas.openxmlformats.org/officeDocument/2006/relationships/image" Target="media/image254.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footer" Target="footer2.xm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51.png"/><Relationship Id="rId230" Type="http://schemas.openxmlformats.org/officeDocument/2006/relationships/image" Target="media/image223.png"/><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0.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62.png"/><Relationship Id="rId241" Type="http://schemas.openxmlformats.org/officeDocument/2006/relationships/image" Target="media/image234.png"/><Relationship Id="rId36" Type="http://schemas.openxmlformats.org/officeDocument/2006/relationships/image" Target="media/image29.png"/><Relationship Id="rId283" Type="http://schemas.openxmlformats.org/officeDocument/2006/relationships/image" Target="media/image276.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3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theme" Target="theme/theme1.xml"/><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header" Target="header5.xml"/><Relationship Id="rId196" Type="http://schemas.openxmlformats.org/officeDocument/2006/relationships/image" Target="media/image189.png"/><Relationship Id="rId200" Type="http://schemas.openxmlformats.org/officeDocument/2006/relationships/image" Target="media/image193.png"/><Relationship Id="rId382" Type="http://schemas.openxmlformats.org/officeDocument/2006/relationships/image" Target="media/image363.png"/><Relationship Id="rId16" Type="http://schemas.openxmlformats.org/officeDocument/2006/relationships/image" Target="media/image9.png"/><Relationship Id="rId221" Type="http://schemas.openxmlformats.org/officeDocument/2006/relationships/image" Target="media/image214.png"/><Relationship Id="rId242" Type="http://schemas.openxmlformats.org/officeDocument/2006/relationships/image" Target="media/image235.png"/><Relationship Id="rId263" Type="http://schemas.openxmlformats.org/officeDocument/2006/relationships/image" Target="media/image256.png"/><Relationship Id="rId284" Type="http://schemas.openxmlformats.org/officeDocument/2006/relationships/image" Target="media/image277.png"/><Relationship Id="rId319" Type="http://schemas.openxmlformats.org/officeDocument/2006/relationships/image" Target="media/image312.png"/><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330" Type="http://schemas.openxmlformats.org/officeDocument/2006/relationships/image" Target="media/image322.png"/><Relationship Id="rId90" Type="http://schemas.openxmlformats.org/officeDocument/2006/relationships/image" Target="media/image83.png"/><Relationship Id="rId165" Type="http://schemas.openxmlformats.org/officeDocument/2006/relationships/image" Target="media/image158.png"/><Relationship Id="rId186" Type="http://schemas.openxmlformats.org/officeDocument/2006/relationships/image" Target="media/image179.png"/><Relationship Id="rId351" Type="http://schemas.openxmlformats.org/officeDocument/2006/relationships/image" Target="media/image340.png"/><Relationship Id="rId372" Type="http://schemas.openxmlformats.org/officeDocument/2006/relationships/image" Target="media/image353.png"/><Relationship Id="rId211" Type="http://schemas.openxmlformats.org/officeDocument/2006/relationships/image" Target="media/image204.png"/><Relationship Id="rId232" Type="http://schemas.openxmlformats.org/officeDocument/2006/relationships/image" Target="media/image225.png"/><Relationship Id="rId253" Type="http://schemas.openxmlformats.org/officeDocument/2006/relationships/image" Target="media/image246.png"/><Relationship Id="rId274" Type="http://schemas.openxmlformats.org/officeDocument/2006/relationships/image" Target="media/image267.png"/><Relationship Id="rId295" Type="http://schemas.openxmlformats.org/officeDocument/2006/relationships/image" Target="media/image288.png"/><Relationship Id="rId309" Type="http://schemas.openxmlformats.org/officeDocument/2006/relationships/image" Target="media/image302.png"/><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320" Type="http://schemas.openxmlformats.org/officeDocument/2006/relationships/footer" Target="footer1.xml"/><Relationship Id="rId80" Type="http://schemas.openxmlformats.org/officeDocument/2006/relationships/image" Target="media/image73.png"/><Relationship Id="rId155" Type="http://schemas.openxmlformats.org/officeDocument/2006/relationships/image" Target="media/image148.png"/><Relationship Id="rId176" Type="http://schemas.openxmlformats.org/officeDocument/2006/relationships/image" Target="media/image169.png"/><Relationship Id="rId197" Type="http://schemas.openxmlformats.org/officeDocument/2006/relationships/image" Target="media/image190.png"/><Relationship Id="rId362" Type="http://schemas.openxmlformats.org/officeDocument/2006/relationships/image" Target="media/image345.png"/><Relationship Id="rId383" Type="http://schemas.openxmlformats.org/officeDocument/2006/relationships/hyperlink" Target="https://sonarcloud.io/project/overview?id=pabloosp_VehicleDetection" TargetMode="External"/><Relationship Id="rId201" Type="http://schemas.openxmlformats.org/officeDocument/2006/relationships/image" Target="media/image194.png"/><Relationship Id="rId222" Type="http://schemas.openxmlformats.org/officeDocument/2006/relationships/image" Target="media/image215.png"/><Relationship Id="rId243" Type="http://schemas.openxmlformats.org/officeDocument/2006/relationships/image" Target="media/image236.png"/><Relationship Id="rId264" Type="http://schemas.openxmlformats.org/officeDocument/2006/relationships/image" Target="media/image257.png"/><Relationship Id="rId285" Type="http://schemas.openxmlformats.org/officeDocument/2006/relationships/image" Target="media/image278.png"/><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310" Type="http://schemas.openxmlformats.org/officeDocument/2006/relationships/image" Target="media/image303.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image" Target="media/image159.png"/><Relationship Id="rId187" Type="http://schemas.openxmlformats.org/officeDocument/2006/relationships/image" Target="media/image180.png"/><Relationship Id="rId331" Type="http://schemas.openxmlformats.org/officeDocument/2006/relationships/image" Target="media/image323.png"/><Relationship Id="rId352" Type="http://schemas.openxmlformats.org/officeDocument/2006/relationships/image" Target="media/image341.png"/><Relationship Id="rId373" Type="http://schemas.openxmlformats.org/officeDocument/2006/relationships/image" Target="media/image354.png"/><Relationship Id="rId1" Type="http://schemas.openxmlformats.org/officeDocument/2006/relationships/customXml" Target="../customXml/item1.xml"/><Relationship Id="rId212" Type="http://schemas.openxmlformats.org/officeDocument/2006/relationships/image" Target="media/image205.png"/><Relationship Id="rId233" Type="http://schemas.openxmlformats.org/officeDocument/2006/relationships/image" Target="media/image226.png"/><Relationship Id="rId254" Type="http://schemas.openxmlformats.org/officeDocument/2006/relationships/image" Target="media/image247.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275" Type="http://schemas.openxmlformats.org/officeDocument/2006/relationships/image" Target="media/image268.png"/><Relationship Id="rId296" Type="http://schemas.openxmlformats.org/officeDocument/2006/relationships/image" Target="media/image289.png"/><Relationship Id="rId300" Type="http://schemas.openxmlformats.org/officeDocument/2006/relationships/image" Target="media/image293.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image" Target="media/image149.png"/><Relationship Id="rId177" Type="http://schemas.openxmlformats.org/officeDocument/2006/relationships/image" Target="media/image170.png"/><Relationship Id="rId198" Type="http://schemas.openxmlformats.org/officeDocument/2006/relationships/image" Target="media/image191.png"/><Relationship Id="rId321" Type="http://schemas.openxmlformats.org/officeDocument/2006/relationships/image" Target="media/image313.png"/><Relationship Id="rId342" Type="http://schemas.openxmlformats.org/officeDocument/2006/relationships/image" Target="media/image331.png"/><Relationship Id="rId363" Type="http://schemas.openxmlformats.org/officeDocument/2006/relationships/image" Target="media/image346.png"/><Relationship Id="rId384" Type="http://schemas.openxmlformats.org/officeDocument/2006/relationships/header" Target="header8.xml"/><Relationship Id="rId202" Type="http://schemas.openxmlformats.org/officeDocument/2006/relationships/image" Target="media/image195.png"/><Relationship Id="rId223" Type="http://schemas.openxmlformats.org/officeDocument/2006/relationships/image" Target="media/image216.png"/><Relationship Id="rId244" Type="http://schemas.openxmlformats.org/officeDocument/2006/relationships/image" Target="media/image237.png"/><Relationship Id="rId18" Type="http://schemas.openxmlformats.org/officeDocument/2006/relationships/image" Target="media/image11.png"/><Relationship Id="rId39" Type="http://schemas.openxmlformats.org/officeDocument/2006/relationships/image" Target="media/image32.png"/><Relationship Id="rId265" Type="http://schemas.openxmlformats.org/officeDocument/2006/relationships/image" Target="media/image258.png"/><Relationship Id="rId286" Type="http://schemas.openxmlformats.org/officeDocument/2006/relationships/image" Target="media/image279.pn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image" Target="media/image160.png"/><Relationship Id="rId188" Type="http://schemas.openxmlformats.org/officeDocument/2006/relationships/image" Target="media/image181.png"/><Relationship Id="rId311" Type="http://schemas.openxmlformats.org/officeDocument/2006/relationships/image" Target="media/image304.png"/><Relationship Id="rId332" Type="http://schemas.openxmlformats.org/officeDocument/2006/relationships/image" Target="media/image324.png"/><Relationship Id="rId353" Type="http://schemas.openxmlformats.org/officeDocument/2006/relationships/image" Target="media/image342.png"/><Relationship Id="rId374" Type="http://schemas.openxmlformats.org/officeDocument/2006/relationships/image" Target="media/image355.png"/><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image" Target="media/image206.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55" Type="http://schemas.openxmlformats.org/officeDocument/2006/relationships/image" Target="media/image248.png"/><Relationship Id="rId276" Type="http://schemas.openxmlformats.org/officeDocument/2006/relationships/image" Target="media/image269.png"/><Relationship Id="rId297" Type="http://schemas.openxmlformats.org/officeDocument/2006/relationships/image" Target="media/image290.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50.png"/><Relationship Id="rId178" Type="http://schemas.openxmlformats.org/officeDocument/2006/relationships/image" Target="media/image171.png"/><Relationship Id="rId301" Type="http://schemas.openxmlformats.org/officeDocument/2006/relationships/image" Target="media/image294.png"/><Relationship Id="rId322" Type="http://schemas.openxmlformats.org/officeDocument/2006/relationships/image" Target="media/image314.png"/><Relationship Id="rId343" Type="http://schemas.openxmlformats.org/officeDocument/2006/relationships/image" Target="media/image332.png"/><Relationship Id="rId364" Type="http://schemas.openxmlformats.org/officeDocument/2006/relationships/image" Target="media/image347.png"/><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92.png"/><Relationship Id="rId203" Type="http://schemas.openxmlformats.org/officeDocument/2006/relationships/image" Target="media/image196.png"/><Relationship Id="rId385" Type="http://schemas.openxmlformats.org/officeDocument/2006/relationships/image" Target="media/image364.png"/><Relationship Id="rId19" Type="http://schemas.openxmlformats.org/officeDocument/2006/relationships/image" Target="media/image12.png"/><Relationship Id="rId224" Type="http://schemas.openxmlformats.org/officeDocument/2006/relationships/image" Target="media/image217.png"/><Relationship Id="rId245" Type="http://schemas.openxmlformats.org/officeDocument/2006/relationships/image" Target="media/image238.png"/><Relationship Id="rId266" Type="http://schemas.openxmlformats.org/officeDocument/2006/relationships/image" Target="media/image259.png"/><Relationship Id="rId287" Type="http://schemas.openxmlformats.org/officeDocument/2006/relationships/image" Target="media/image280.png"/><Relationship Id="rId30" Type="http://schemas.openxmlformats.org/officeDocument/2006/relationships/image" Target="media/image2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image" Target="media/image161.png"/><Relationship Id="rId312" Type="http://schemas.openxmlformats.org/officeDocument/2006/relationships/image" Target="media/image305.png"/><Relationship Id="rId333" Type="http://schemas.openxmlformats.org/officeDocument/2006/relationships/image" Target="media/image325.png"/><Relationship Id="rId354" Type="http://schemas.openxmlformats.org/officeDocument/2006/relationships/image" Target="media/image343.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image" Target="media/image182.png"/><Relationship Id="rId375" Type="http://schemas.openxmlformats.org/officeDocument/2006/relationships/image" Target="media/image356.png"/><Relationship Id="rId3" Type="http://schemas.openxmlformats.org/officeDocument/2006/relationships/styles" Target="styles.xml"/><Relationship Id="rId214" Type="http://schemas.openxmlformats.org/officeDocument/2006/relationships/image" Target="media/image207.png"/><Relationship Id="rId235" Type="http://schemas.openxmlformats.org/officeDocument/2006/relationships/image" Target="media/image228.png"/><Relationship Id="rId256" Type="http://schemas.openxmlformats.org/officeDocument/2006/relationships/image" Target="media/image249.png"/><Relationship Id="rId277" Type="http://schemas.openxmlformats.org/officeDocument/2006/relationships/image" Target="media/image270.png"/><Relationship Id="rId298" Type="http://schemas.openxmlformats.org/officeDocument/2006/relationships/image" Target="media/image291.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302" Type="http://schemas.openxmlformats.org/officeDocument/2006/relationships/image" Target="media/image295.png"/><Relationship Id="rId323" Type="http://schemas.openxmlformats.org/officeDocument/2006/relationships/image" Target="media/image315.png"/><Relationship Id="rId344" Type="http://schemas.openxmlformats.org/officeDocument/2006/relationships/image" Target="media/image333.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image" Target="media/image172.png"/><Relationship Id="rId365" Type="http://schemas.openxmlformats.org/officeDocument/2006/relationships/image" Target="media/image348.png"/><Relationship Id="rId386" Type="http://schemas.openxmlformats.org/officeDocument/2006/relationships/image" Target="media/image365.png"/><Relationship Id="rId190" Type="http://schemas.openxmlformats.org/officeDocument/2006/relationships/image" Target="media/image183.png"/><Relationship Id="rId204" Type="http://schemas.openxmlformats.org/officeDocument/2006/relationships/image" Target="media/image197.png"/><Relationship Id="rId225" Type="http://schemas.openxmlformats.org/officeDocument/2006/relationships/image" Target="media/image218.png"/><Relationship Id="rId246" Type="http://schemas.openxmlformats.org/officeDocument/2006/relationships/image" Target="media/image239.png"/><Relationship Id="rId267" Type="http://schemas.openxmlformats.org/officeDocument/2006/relationships/image" Target="media/image260.png"/><Relationship Id="rId288" Type="http://schemas.openxmlformats.org/officeDocument/2006/relationships/image" Target="media/image281.png"/><Relationship Id="rId106" Type="http://schemas.openxmlformats.org/officeDocument/2006/relationships/image" Target="media/image99.png"/><Relationship Id="rId127" Type="http://schemas.openxmlformats.org/officeDocument/2006/relationships/image" Target="media/image120.png"/><Relationship Id="rId313" Type="http://schemas.openxmlformats.org/officeDocument/2006/relationships/image" Target="media/image306.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41.png"/><Relationship Id="rId169" Type="http://schemas.openxmlformats.org/officeDocument/2006/relationships/image" Target="media/image162.png"/><Relationship Id="rId334" Type="http://schemas.openxmlformats.org/officeDocument/2006/relationships/image" Target="media/image326.png"/><Relationship Id="rId355" Type="http://schemas.openxmlformats.org/officeDocument/2006/relationships/image" Target="media/image344.png"/><Relationship Id="rId376" Type="http://schemas.openxmlformats.org/officeDocument/2006/relationships/image" Target="media/image357.png"/><Relationship Id="rId4" Type="http://schemas.openxmlformats.org/officeDocument/2006/relationships/settings" Target="settings.xml"/><Relationship Id="rId180" Type="http://schemas.openxmlformats.org/officeDocument/2006/relationships/image" Target="media/image173.png"/><Relationship Id="rId215" Type="http://schemas.openxmlformats.org/officeDocument/2006/relationships/image" Target="media/image208.png"/><Relationship Id="rId236" Type="http://schemas.openxmlformats.org/officeDocument/2006/relationships/image" Target="media/image229.png"/><Relationship Id="rId257" Type="http://schemas.openxmlformats.org/officeDocument/2006/relationships/image" Target="media/image250.png"/><Relationship Id="rId278" Type="http://schemas.openxmlformats.org/officeDocument/2006/relationships/image" Target="media/image271.png"/><Relationship Id="rId303" Type="http://schemas.openxmlformats.org/officeDocument/2006/relationships/image" Target="media/image296.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4.png"/><Relationship Id="rId387" Type="http://schemas.openxmlformats.org/officeDocument/2006/relationships/image" Target="media/image366.png"/><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107" Type="http://schemas.openxmlformats.org/officeDocument/2006/relationships/image" Target="media/image100.png"/><Relationship Id="rId289" Type="http://schemas.openxmlformats.org/officeDocument/2006/relationships/image" Target="media/image282.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header" Target="header1.xm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258" Type="http://schemas.openxmlformats.org/officeDocument/2006/relationships/image" Target="media/image251.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7.png"/><Relationship Id="rId367" Type="http://schemas.openxmlformats.org/officeDocument/2006/relationships/image" Target="media/image35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8.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59.png"/><Relationship Id="rId6" Type="http://schemas.openxmlformats.org/officeDocument/2006/relationships/footnotes" Target="footnotes.xml"/><Relationship Id="rId238" Type="http://schemas.openxmlformats.org/officeDocument/2006/relationships/image" Target="media/image231.png"/><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36.pn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header" Target="header9.xml"/><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header" Target="header3.xml"/><Relationship Id="rId162" Type="http://schemas.openxmlformats.org/officeDocument/2006/relationships/image" Target="media/image155.png"/><Relationship Id="rId218" Type="http://schemas.openxmlformats.org/officeDocument/2006/relationships/image" Target="media/image211.png"/><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19.png"/><Relationship Id="rId369" Type="http://schemas.openxmlformats.org/officeDocument/2006/relationships/header" Target="header7.xml"/><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61.png"/><Relationship Id="rId240" Type="http://schemas.openxmlformats.org/officeDocument/2006/relationships/image" Target="media/image233.png"/><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0.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fontTable" Target="fontTable.xml"/><Relationship Id="rId251" Type="http://schemas.openxmlformats.org/officeDocument/2006/relationships/image" Target="media/image244.png"/><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38.png"/><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header" Target="header4.xml"/><Relationship Id="rId220" Type="http://schemas.openxmlformats.org/officeDocument/2006/relationships/image" Target="media/image213.png"/><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52.png"/><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1.png"/><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15139E-BA91-44F9-B140-5B6A268025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8</Pages>
  <Words>12752</Words>
  <Characters>74223</Characters>
  <Application>Microsoft Office Word</Application>
  <DocSecurity>0</DocSecurity>
  <Lines>2749</Lines>
  <Paragraphs>9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Sainz Pino</dc:creator>
  <cp:keywords/>
  <dc:description/>
  <cp:lastModifiedBy>Pablo Sainz Pino</cp:lastModifiedBy>
  <cp:revision>7</cp:revision>
  <cp:lastPrinted>2025-06-07T21:34:00Z</cp:lastPrinted>
  <dcterms:created xsi:type="dcterms:W3CDTF">2025-06-07T21:27:00Z</dcterms:created>
  <dcterms:modified xsi:type="dcterms:W3CDTF">2025-06-07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4-18T00:00:00Z</vt:filetime>
  </property>
  <property fmtid="{D5CDD505-2E9C-101B-9397-08002B2CF9AE}" pid="3" name="Creator">
    <vt:lpwstr>LaTeX with hyperref</vt:lpwstr>
  </property>
  <property fmtid="{D5CDD505-2E9C-101B-9397-08002B2CF9AE}" pid="4" name="LastSaved">
    <vt:filetime>2025-04-14T00:00:00Z</vt:filetime>
  </property>
  <property fmtid="{D5CDD505-2E9C-101B-9397-08002B2CF9AE}" pid="5" name="PTEX.Fullbanner">
    <vt:lpwstr>This is pdfTeX, Version 3.14159265-2.6-1.40.20 (TeX Live 2019/Debian) kpathsea version 6.3.1</vt:lpwstr>
  </property>
  <property fmtid="{D5CDD505-2E9C-101B-9397-08002B2CF9AE}" pid="6" name="Producer">
    <vt:lpwstr>pdfTeX-1.40.20</vt:lpwstr>
  </property>
  <property fmtid="{D5CDD505-2E9C-101B-9397-08002B2CF9AE}" pid="7" name="ZOTERO_PREF_1">
    <vt:lpwstr>&lt;data data-version="3" zotero-version="7.0.15"&gt;&lt;session id="hYpbPo82"/&gt;&lt;style id="http://www.zotero.org/styles/ieee" locale="es-E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y fmtid="{D5CDD505-2E9C-101B-9397-08002B2CF9AE}" pid="9" name="GrammarlyDocumentId">
    <vt:lpwstr>0345e290-92e6-4901-85ae-9d432384bf57</vt:lpwstr>
  </property>
</Properties>
</file>